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6C18BD" w14:textId="77777777" w:rsidR="001852DD" w:rsidRPr="00531060" w:rsidRDefault="001852DD" w:rsidP="00C41F28">
      <w:pPr>
        <w:spacing w:before="0"/>
        <w:ind w:firstLine="426"/>
        <w:jc w:val="center"/>
        <w:rPr>
          <w:rFonts w:cs="Times New Roman"/>
          <w:b/>
          <w:sz w:val="28"/>
          <w:szCs w:val="28"/>
        </w:rPr>
      </w:pPr>
      <w:r w:rsidRPr="00531060">
        <w:rPr>
          <w:rFonts w:cs="Times New Roman"/>
          <w:b/>
          <w:sz w:val="28"/>
          <w:szCs w:val="28"/>
        </w:rPr>
        <w:t>TRƯỜNG ĐẠI HỌC AN GIANG</w:t>
      </w:r>
    </w:p>
    <w:p w14:paraId="7EFDEFE2" w14:textId="77777777" w:rsidR="001852DD" w:rsidRPr="00531060" w:rsidRDefault="001852DD" w:rsidP="00C41F28">
      <w:pPr>
        <w:spacing w:before="0"/>
        <w:ind w:firstLine="426"/>
        <w:jc w:val="center"/>
        <w:rPr>
          <w:rFonts w:cs="Times New Roman"/>
          <w:b/>
          <w:sz w:val="28"/>
          <w:szCs w:val="28"/>
        </w:rPr>
      </w:pPr>
      <w:r w:rsidRPr="00531060">
        <w:rPr>
          <w:rFonts w:cs="Times New Roman"/>
          <w:b/>
          <w:sz w:val="28"/>
          <w:szCs w:val="28"/>
        </w:rPr>
        <w:t>KHOA CÔNG NGHỆ THÔNG TIN</w:t>
      </w:r>
      <w:bookmarkStart w:id="0" w:name="_GoBack"/>
      <w:bookmarkEnd w:id="0"/>
    </w:p>
    <w:p w14:paraId="6B5369A4" w14:textId="77777777" w:rsidR="009A265C" w:rsidRPr="00531060" w:rsidRDefault="009A265C" w:rsidP="00436447">
      <w:pPr>
        <w:ind w:left="567"/>
        <w:rPr>
          <w:rFonts w:cs="Times New Roman"/>
          <w:szCs w:val="26"/>
        </w:rPr>
      </w:pPr>
    </w:p>
    <w:p w14:paraId="7A089E2D" w14:textId="77777777" w:rsidR="009A265C" w:rsidRPr="00531060" w:rsidRDefault="009A265C" w:rsidP="00436447">
      <w:pPr>
        <w:ind w:left="567"/>
        <w:rPr>
          <w:rFonts w:cs="Times New Roman"/>
          <w:b/>
          <w:sz w:val="28"/>
          <w:szCs w:val="28"/>
        </w:rPr>
      </w:pPr>
    </w:p>
    <w:p w14:paraId="37A9303D" w14:textId="77777777" w:rsidR="009A265C" w:rsidRPr="00531060" w:rsidRDefault="009A265C" w:rsidP="00436447">
      <w:pPr>
        <w:ind w:left="567"/>
        <w:rPr>
          <w:rFonts w:cs="Times New Roman"/>
          <w:b/>
          <w:sz w:val="28"/>
          <w:szCs w:val="28"/>
        </w:rPr>
      </w:pPr>
    </w:p>
    <w:p w14:paraId="70AC72CB" w14:textId="77777777" w:rsidR="009A265C" w:rsidRPr="00531060" w:rsidRDefault="009A265C" w:rsidP="00436447">
      <w:pPr>
        <w:ind w:left="567"/>
        <w:rPr>
          <w:rFonts w:cs="Times New Roman"/>
          <w:b/>
          <w:sz w:val="28"/>
          <w:szCs w:val="28"/>
        </w:rPr>
      </w:pPr>
    </w:p>
    <w:p w14:paraId="22BCBF66" w14:textId="77777777" w:rsidR="009A265C" w:rsidRPr="00531060" w:rsidRDefault="009A265C" w:rsidP="00436447">
      <w:pPr>
        <w:ind w:left="567"/>
        <w:rPr>
          <w:rFonts w:cs="Times New Roman"/>
          <w:b/>
          <w:sz w:val="28"/>
          <w:szCs w:val="28"/>
        </w:rPr>
      </w:pPr>
    </w:p>
    <w:p w14:paraId="3E076407" w14:textId="075AD6C0" w:rsidR="00891508" w:rsidRPr="00531060" w:rsidRDefault="001C3C31" w:rsidP="00A839B8">
      <w:pPr>
        <w:tabs>
          <w:tab w:val="left" w:pos="0"/>
        </w:tabs>
        <w:ind w:firstLine="0"/>
        <w:jc w:val="center"/>
        <w:rPr>
          <w:rFonts w:cs="Times New Roman"/>
          <w:b/>
          <w:bCs/>
          <w:sz w:val="28"/>
          <w:szCs w:val="28"/>
        </w:rPr>
      </w:pPr>
      <w:r>
        <w:rPr>
          <w:rFonts w:cs="Times New Roman"/>
          <w:b/>
          <w:bCs/>
          <w:sz w:val="28"/>
          <w:szCs w:val="28"/>
          <w:lang w:val="en-US"/>
        </w:rPr>
        <w:t xml:space="preserve">KHÓA LUẬN TỐT NGHIỆP </w:t>
      </w:r>
      <w:r w:rsidR="4C3F082C" w:rsidRPr="001C3C31">
        <w:rPr>
          <w:rFonts w:cs="Times New Roman"/>
          <w:b/>
          <w:bCs/>
          <w:sz w:val="28"/>
          <w:szCs w:val="28"/>
        </w:rPr>
        <w:t xml:space="preserve">NGÀNH </w:t>
      </w:r>
      <w:r w:rsidR="202A6B2D" w:rsidRPr="001C3C31">
        <w:rPr>
          <w:rFonts w:cs="Times New Roman"/>
          <w:b/>
          <w:bCs/>
          <w:sz w:val="28"/>
          <w:szCs w:val="28"/>
        </w:rPr>
        <w:t>CÔ</w:t>
      </w:r>
      <w:r w:rsidR="4C3F082C" w:rsidRPr="001C3C31">
        <w:rPr>
          <w:rFonts w:cs="Times New Roman"/>
          <w:b/>
          <w:bCs/>
          <w:sz w:val="28"/>
          <w:szCs w:val="28"/>
        </w:rPr>
        <w:t>NG NGHỆ THÔNG TIN</w:t>
      </w:r>
    </w:p>
    <w:p w14:paraId="3C952E52" w14:textId="77777777" w:rsidR="00891508" w:rsidRPr="00531060" w:rsidRDefault="00891508" w:rsidP="00436447">
      <w:pPr>
        <w:ind w:left="567"/>
        <w:rPr>
          <w:rFonts w:cs="Times New Roman"/>
          <w:szCs w:val="26"/>
        </w:rPr>
      </w:pPr>
    </w:p>
    <w:p w14:paraId="421EC818" w14:textId="77777777" w:rsidR="00891508" w:rsidRPr="00531060" w:rsidRDefault="00891508" w:rsidP="00436447">
      <w:pPr>
        <w:spacing w:after="120"/>
        <w:ind w:left="567"/>
        <w:rPr>
          <w:rFonts w:cs="Times New Roman"/>
          <w:szCs w:val="26"/>
        </w:rPr>
      </w:pPr>
    </w:p>
    <w:p w14:paraId="31EF256C" w14:textId="77777777" w:rsidR="00891508" w:rsidRPr="00531060" w:rsidRDefault="00891508" w:rsidP="00436447">
      <w:pPr>
        <w:ind w:left="567"/>
        <w:rPr>
          <w:rFonts w:cs="Times New Roman"/>
          <w:sz w:val="40"/>
          <w:szCs w:val="40"/>
        </w:rPr>
      </w:pPr>
    </w:p>
    <w:p w14:paraId="3E7B7EDF" w14:textId="06244AB0" w:rsidR="00891508" w:rsidRDefault="00625148" w:rsidP="00F11B10">
      <w:pPr>
        <w:ind w:left="142" w:firstLine="0"/>
        <w:jc w:val="center"/>
        <w:rPr>
          <w:rFonts w:cs="Times New Roman"/>
          <w:b/>
          <w:sz w:val="40"/>
          <w:szCs w:val="40"/>
          <w:lang w:val="en-US"/>
        </w:rPr>
      </w:pPr>
      <w:r w:rsidRPr="00531060">
        <w:rPr>
          <w:rFonts w:cs="Times New Roman"/>
          <w:b/>
          <w:sz w:val="40"/>
          <w:szCs w:val="40"/>
        </w:rPr>
        <w:t xml:space="preserve">ỨNG DỤNG MÔ HÌNH </w:t>
      </w:r>
      <w:r w:rsidR="00437803">
        <w:rPr>
          <w:rFonts w:cs="Times New Roman"/>
          <w:b/>
          <w:sz w:val="40"/>
          <w:szCs w:val="40"/>
          <w:lang w:val="en-US"/>
        </w:rPr>
        <w:t xml:space="preserve">HỌC SÂU </w:t>
      </w:r>
      <w:r w:rsidR="00913F9F">
        <w:rPr>
          <w:rFonts w:cs="Times New Roman"/>
          <w:b/>
          <w:sz w:val="40"/>
          <w:szCs w:val="40"/>
          <w:lang w:val="en-US"/>
        </w:rPr>
        <w:t xml:space="preserve">TRONG </w:t>
      </w:r>
      <w:r w:rsidR="00437803">
        <w:rPr>
          <w:rFonts w:cs="Times New Roman"/>
          <w:b/>
          <w:sz w:val="40"/>
          <w:szCs w:val="40"/>
          <w:lang w:val="en-US"/>
        </w:rPr>
        <w:t xml:space="preserve">PHÂN LOẠI </w:t>
      </w:r>
      <w:r w:rsidRPr="00531060">
        <w:rPr>
          <w:rFonts w:cs="Times New Roman"/>
          <w:b/>
          <w:sz w:val="40"/>
          <w:szCs w:val="40"/>
        </w:rPr>
        <w:t>HẠT LÚA</w:t>
      </w:r>
      <w:r w:rsidR="00687E16" w:rsidRPr="00531060">
        <w:rPr>
          <w:rFonts w:cs="Times New Roman"/>
          <w:b/>
          <w:sz w:val="40"/>
          <w:szCs w:val="40"/>
        </w:rPr>
        <w:t xml:space="preserve"> GIỐNG</w:t>
      </w:r>
    </w:p>
    <w:p w14:paraId="769CE7C7" w14:textId="77777777" w:rsidR="002D6EFF" w:rsidRPr="002D6EFF" w:rsidRDefault="002D6EFF" w:rsidP="00F11B10">
      <w:pPr>
        <w:ind w:left="142" w:firstLine="0"/>
        <w:jc w:val="center"/>
        <w:rPr>
          <w:rFonts w:cs="Times New Roman"/>
          <w:b/>
          <w:sz w:val="40"/>
          <w:szCs w:val="40"/>
          <w:lang w:val="en-US"/>
        </w:rPr>
      </w:pPr>
    </w:p>
    <w:p w14:paraId="34434780" w14:textId="77777777" w:rsidR="00D82E3A" w:rsidRPr="00D82E3A" w:rsidRDefault="00D82E3A" w:rsidP="00436447">
      <w:pPr>
        <w:ind w:left="567"/>
        <w:rPr>
          <w:rFonts w:cs="Times New Roman"/>
          <w:szCs w:val="26"/>
          <w:lang w:val="en-US"/>
        </w:rPr>
      </w:pPr>
    </w:p>
    <w:p w14:paraId="5AB282F2" w14:textId="77777777" w:rsidR="00891508" w:rsidRPr="00531060" w:rsidRDefault="00891508" w:rsidP="00436447">
      <w:pPr>
        <w:ind w:left="567"/>
        <w:rPr>
          <w:rFonts w:cs="Times New Roman"/>
          <w:szCs w:val="26"/>
        </w:rPr>
      </w:pPr>
    </w:p>
    <w:p w14:paraId="0D5674D4" w14:textId="77777777" w:rsidR="00891508" w:rsidRPr="00531060" w:rsidRDefault="00891508" w:rsidP="00436447">
      <w:pPr>
        <w:ind w:left="567"/>
        <w:rPr>
          <w:rFonts w:cs="Times New Roman"/>
          <w:szCs w:val="26"/>
        </w:rPr>
      </w:pPr>
    </w:p>
    <w:p w14:paraId="48CCA69B" w14:textId="6963AC43" w:rsidR="005E7AC1" w:rsidRPr="00437803" w:rsidRDefault="00437803" w:rsidP="00C41F28">
      <w:pPr>
        <w:tabs>
          <w:tab w:val="left" w:pos="2067"/>
        </w:tabs>
        <w:ind w:firstLine="284"/>
        <w:jc w:val="center"/>
        <w:rPr>
          <w:rFonts w:cs="Times New Roman"/>
          <w:b/>
          <w:sz w:val="28"/>
          <w:szCs w:val="28"/>
          <w:lang w:val="en-US"/>
        </w:rPr>
      </w:pPr>
      <w:r>
        <w:rPr>
          <w:rFonts w:cs="Times New Roman"/>
          <w:b/>
          <w:sz w:val="28"/>
          <w:szCs w:val="28"/>
          <w:lang w:val="en-US"/>
        </w:rPr>
        <w:t>NGUYỄN TRỌNG KHANG</w:t>
      </w:r>
    </w:p>
    <w:p w14:paraId="3D87056F" w14:textId="77777777" w:rsidR="00F90329" w:rsidRDefault="00F90329" w:rsidP="002D6EFF">
      <w:pPr>
        <w:tabs>
          <w:tab w:val="left" w:pos="3222"/>
        </w:tabs>
        <w:ind w:firstLine="0"/>
        <w:rPr>
          <w:rFonts w:cs="Times New Roman"/>
          <w:szCs w:val="26"/>
          <w:lang w:val="en-US"/>
        </w:rPr>
      </w:pPr>
    </w:p>
    <w:p w14:paraId="7C74A511" w14:textId="77777777" w:rsidR="002D6EFF" w:rsidRPr="002D6EFF" w:rsidRDefault="002D6EFF" w:rsidP="002D6EFF">
      <w:pPr>
        <w:tabs>
          <w:tab w:val="left" w:pos="3222"/>
        </w:tabs>
        <w:ind w:firstLine="0"/>
        <w:rPr>
          <w:rFonts w:cs="Times New Roman"/>
          <w:b/>
          <w:szCs w:val="26"/>
          <w:lang w:val="en-US"/>
        </w:rPr>
      </w:pPr>
    </w:p>
    <w:p w14:paraId="7C9A264D" w14:textId="77777777" w:rsidR="00F90329" w:rsidRPr="00531060" w:rsidRDefault="00F90329" w:rsidP="00216CC8">
      <w:pPr>
        <w:tabs>
          <w:tab w:val="left" w:pos="3222"/>
        </w:tabs>
        <w:ind w:firstLine="0"/>
        <w:rPr>
          <w:rFonts w:cs="Times New Roman"/>
          <w:b/>
          <w:szCs w:val="26"/>
          <w:lang w:val="en-US"/>
        </w:rPr>
      </w:pPr>
    </w:p>
    <w:p w14:paraId="30C8AFF7" w14:textId="77777777" w:rsidR="00AC469D" w:rsidRDefault="00AC469D" w:rsidP="00436447">
      <w:pPr>
        <w:tabs>
          <w:tab w:val="left" w:pos="3222"/>
        </w:tabs>
        <w:ind w:left="567"/>
        <w:jc w:val="center"/>
        <w:rPr>
          <w:rFonts w:cs="Times New Roman"/>
          <w:b/>
          <w:sz w:val="28"/>
          <w:szCs w:val="28"/>
          <w:lang w:val="en-US"/>
        </w:rPr>
      </w:pPr>
    </w:p>
    <w:p w14:paraId="616A41F6" w14:textId="77777777" w:rsidR="00D82E3A" w:rsidRPr="00D82E3A" w:rsidRDefault="00D82E3A" w:rsidP="00436447">
      <w:pPr>
        <w:tabs>
          <w:tab w:val="left" w:pos="3222"/>
        </w:tabs>
        <w:ind w:left="567"/>
        <w:jc w:val="center"/>
        <w:rPr>
          <w:rFonts w:cs="Times New Roman"/>
          <w:b/>
          <w:sz w:val="28"/>
          <w:szCs w:val="28"/>
          <w:lang w:val="en-US"/>
        </w:rPr>
      </w:pPr>
    </w:p>
    <w:p w14:paraId="1D6D834A" w14:textId="77777777" w:rsidR="00AC469D" w:rsidRPr="00531060" w:rsidRDefault="00AC469D" w:rsidP="00436447">
      <w:pPr>
        <w:tabs>
          <w:tab w:val="left" w:pos="3222"/>
        </w:tabs>
        <w:ind w:left="567"/>
        <w:jc w:val="center"/>
        <w:rPr>
          <w:rFonts w:cs="Times New Roman"/>
          <w:b/>
          <w:sz w:val="28"/>
          <w:szCs w:val="28"/>
        </w:rPr>
      </w:pPr>
    </w:p>
    <w:p w14:paraId="61CB6C39" w14:textId="34B4EA61" w:rsidR="00ED6F21" w:rsidRPr="00437803" w:rsidRDefault="005E7AC1" w:rsidP="00621E1D">
      <w:pPr>
        <w:tabs>
          <w:tab w:val="left" w:pos="3222"/>
        </w:tabs>
        <w:ind w:firstLine="0"/>
        <w:jc w:val="center"/>
        <w:rPr>
          <w:rFonts w:cs="Times New Roman"/>
          <w:b/>
          <w:sz w:val="28"/>
          <w:szCs w:val="28"/>
          <w:lang w:val="en-US"/>
        </w:rPr>
      </w:pPr>
      <w:r w:rsidRPr="00531060">
        <w:rPr>
          <w:rFonts w:cs="Times New Roman"/>
          <w:b/>
          <w:sz w:val="28"/>
          <w:szCs w:val="28"/>
        </w:rPr>
        <w:t xml:space="preserve">AN </w:t>
      </w:r>
      <w:r w:rsidRPr="00F11B10">
        <w:rPr>
          <w:rFonts w:cs="Times New Roman"/>
          <w:b/>
          <w:sz w:val="28"/>
          <w:szCs w:val="28"/>
        </w:rPr>
        <w:t xml:space="preserve">GIANG, </w:t>
      </w:r>
      <w:r w:rsidR="001C3C31">
        <w:rPr>
          <w:rFonts w:cs="Times New Roman"/>
          <w:b/>
          <w:sz w:val="28"/>
          <w:szCs w:val="28"/>
          <w:lang w:val="en-US"/>
        </w:rPr>
        <w:t>5</w:t>
      </w:r>
      <w:r w:rsidR="00437803">
        <w:rPr>
          <w:rFonts w:cs="Times New Roman"/>
          <w:b/>
          <w:sz w:val="28"/>
          <w:szCs w:val="28"/>
        </w:rPr>
        <w:t>/202</w:t>
      </w:r>
      <w:r w:rsidR="00437803">
        <w:rPr>
          <w:rFonts w:cs="Times New Roman"/>
          <w:b/>
          <w:sz w:val="28"/>
          <w:szCs w:val="28"/>
          <w:lang w:val="en-US"/>
        </w:rPr>
        <w:t>5</w:t>
      </w:r>
    </w:p>
    <w:p w14:paraId="79BAEFED" w14:textId="1FA97879" w:rsidR="00ED6F21" w:rsidRDefault="00ED6F21" w:rsidP="001C3C31">
      <w:pPr>
        <w:ind w:firstLine="0"/>
        <w:rPr>
          <w:rFonts w:cs="Times New Roman"/>
          <w:b/>
          <w:sz w:val="28"/>
          <w:szCs w:val="28"/>
          <w:lang w:val="en-US"/>
        </w:rPr>
      </w:pPr>
    </w:p>
    <w:p w14:paraId="7F322BEA" w14:textId="77777777" w:rsidR="001C3C31" w:rsidRPr="001C3C31" w:rsidRDefault="001C3C31" w:rsidP="001C3C31">
      <w:pPr>
        <w:ind w:firstLine="0"/>
        <w:rPr>
          <w:rFonts w:cs="Times New Roman"/>
          <w:b/>
          <w:sz w:val="28"/>
          <w:szCs w:val="28"/>
          <w:lang w:val="en-US"/>
        </w:rPr>
      </w:pPr>
    </w:p>
    <w:p w14:paraId="14C345C5" w14:textId="477FB196" w:rsidR="00703CF4" w:rsidRPr="00531060" w:rsidRDefault="00703CF4" w:rsidP="004F438D">
      <w:pPr>
        <w:spacing w:before="0"/>
        <w:ind w:firstLine="426"/>
        <w:jc w:val="center"/>
        <w:rPr>
          <w:rFonts w:cs="Times New Roman"/>
          <w:b/>
          <w:sz w:val="28"/>
          <w:szCs w:val="28"/>
        </w:rPr>
      </w:pPr>
      <w:r w:rsidRPr="00531060">
        <w:rPr>
          <w:rFonts w:cs="Times New Roman"/>
          <w:b/>
          <w:sz w:val="28"/>
          <w:szCs w:val="28"/>
        </w:rPr>
        <w:lastRenderedPageBreak/>
        <w:t>TRƯỜNG ĐẠI HỌC AN GIANG</w:t>
      </w:r>
    </w:p>
    <w:p w14:paraId="2258531C" w14:textId="1428827F" w:rsidR="00703CF4" w:rsidRPr="00531060" w:rsidRDefault="00703CF4" w:rsidP="004F438D">
      <w:pPr>
        <w:spacing w:before="0"/>
        <w:ind w:firstLine="426"/>
        <w:jc w:val="center"/>
        <w:rPr>
          <w:rFonts w:cs="Times New Roman"/>
          <w:b/>
          <w:sz w:val="28"/>
          <w:szCs w:val="28"/>
        </w:rPr>
      </w:pPr>
      <w:r w:rsidRPr="00531060">
        <w:rPr>
          <w:rFonts w:cs="Times New Roman"/>
          <w:b/>
          <w:sz w:val="28"/>
          <w:szCs w:val="28"/>
        </w:rPr>
        <w:t xml:space="preserve">KHOA </w:t>
      </w:r>
      <w:r w:rsidR="00D51F05" w:rsidRPr="00531060">
        <w:rPr>
          <w:rFonts w:cs="Times New Roman"/>
          <w:b/>
          <w:sz w:val="28"/>
          <w:szCs w:val="28"/>
        </w:rPr>
        <w:t>CÔ</w:t>
      </w:r>
      <w:r w:rsidRPr="00531060">
        <w:rPr>
          <w:rFonts w:cs="Times New Roman"/>
          <w:b/>
          <w:sz w:val="28"/>
          <w:szCs w:val="28"/>
        </w:rPr>
        <w:t>NG NGHỆ THÔNG TIN</w:t>
      </w:r>
    </w:p>
    <w:p w14:paraId="31792A05" w14:textId="77777777" w:rsidR="009A265C" w:rsidRPr="00531060" w:rsidRDefault="009A265C" w:rsidP="00436447">
      <w:pPr>
        <w:ind w:left="567"/>
        <w:jc w:val="center"/>
        <w:rPr>
          <w:rFonts w:cs="Times New Roman"/>
          <w:szCs w:val="26"/>
        </w:rPr>
      </w:pPr>
    </w:p>
    <w:p w14:paraId="15E22E5A" w14:textId="77777777" w:rsidR="009A265C" w:rsidRPr="00531060" w:rsidRDefault="009A265C" w:rsidP="00436447">
      <w:pPr>
        <w:ind w:left="567"/>
        <w:jc w:val="center"/>
        <w:rPr>
          <w:rFonts w:cs="Times New Roman"/>
          <w:b/>
          <w:sz w:val="28"/>
          <w:szCs w:val="28"/>
        </w:rPr>
      </w:pPr>
    </w:p>
    <w:p w14:paraId="2118FA54" w14:textId="77777777" w:rsidR="009A265C" w:rsidRPr="00531060" w:rsidRDefault="009A265C" w:rsidP="00436447">
      <w:pPr>
        <w:ind w:left="567"/>
        <w:jc w:val="center"/>
        <w:rPr>
          <w:rFonts w:cs="Times New Roman"/>
          <w:b/>
          <w:sz w:val="28"/>
          <w:szCs w:val="28"/>
        </w:rPr>
      </w:pPr>
    </w:p>
    <w:p w14:paraId="564834DE" w14:textId="77777777" w:rsidR="009A265C" w:rsidRPr="00531060" w:rsidRDefault="009A265C" w:rsidP="00436447">
      <w:pPr>
        <w:ind w:left="567"/>
        <w:jc w:val="center"/>
        <w:rPr>
          <w:rFonts w:cs="Times New Roman"/>
          <w:b/>
          <w:sz w:val="28"/>
          <w:szCs w:val="28"/>
        </w:rPr>
      </w:pPr>
    </w:p>
    <w:p w14:paraId="2B210603" w14:textId="274A13FC" w:rsidR="00703CF4" w:rsidRPr="00531060" w:rsidRDefault="001C3C31" w:rsidP="00E345E2">
      <w:pPr>
        <w:ind w:firstLine="0"/>
        <w:jc w:val="center"/>
        <w:rPr>
          <w:rFonts w:cs="Times New Roman"/>
          <w:b/>
          <w:sz w:val="28"/>
          <w:szCs w:val="28"/>
        </w:rPr>
      </w:pPr>
      <w:r>
        <w:rPr>
          <w:rFonts w:cs="Times New Roman"/>
          <w:b/>
          <w:bCs/>
          <w:sz w:val="28"/>
          <w:szCs w:val="28"/>
          <w:lang w:val="en-US"/>
        </w:rPr>
        <w:t xml:space="preserve">KHÓA LUẬN TỐT NGHIỆP </w:t>
      </w:r>
      <w:r w:rsidR="00703CF4" w:rsidRPr="001C3C31">
        <w:rPr>
          <w:rFonts w:cs="Times New Roman"/>
          <w:b/>
          <w:sz w:val="28"/>
          <w:szCs w:val="28"/>
        </w:rPr>
        <w:t xml:space="preserve">NGÀNH </w:t>
      </w:r>
      <w:r w:rsidR="00D51F05" w:rsidRPr="001C3C31">
        <w:rPr>
          <w:rFonts w:cs="Times New Roman"/>
          <w:b/>
          <w:sz w:val="28"/>
          <w:szCs w:val="28"/>
        </w:rPr>
        <w:t>CÔ</w:t>
      </w:r>
      <w:r w:rsidR="00703CF4" w:rsidRPr="001C3C31">
        <w:rPr>
          <w:rFonts w:cs="Times New Roman"/>
          <w:b/>
          <w:sz w:val="28"/>
          <w:szCs w:val="28"/>
        </w:rPr>
        <w:t>NG NGHỆ THÔNG TIN</w:t>
      </w:r>
    </w:p>
    <w:p w14:paraId="2CF06101" w14:textId="77777777" w:rsidR="00703CF4" w:rsidRPr="00531060" w:rsidRDefault="00703CF4" w:rsidP="00436447">
      <w:pPr>
        <w:ind w:left="567"/>
        <w:rPr>
          <w:rFonts w:cs="Times New Roman"/>
          <w:szCs w:val="26"/>
        </w:rPr>
      </w:pPr>
    </w:p>
    <w:p w14:paraId="1CC63AE2" w14:textId="77777777" w:rsidR="00703CF4" w:rsidRPr="00531060" w:rsidRDefault="00703CF4" w:rsidP="00436447">
      <w:pPr>
        <w:ind w:left="567"/>
        <w:rPr>
          <w:rFonts w:cs="Times New Roman"/>
          <w:szCs w:val="26"/>
        </w:rPr>
      </w:pPr>
    </w:p>
    <w:p w14:paraId="7BCDA991" w14:textId="77777777" w:rsidR="00703CF4" w:rsidRPr="00531060" w:rsidRDefault="00703CF4" w:rsidP="00436447">
      <w:pPr>
        <w:ind w:left="567"/>
        <w:rPr>
          <w:rFonts w:cs="Times New Roman"/>
          <w:szCs w:val="26"/>
        </w:rPr>
      </w:pPr>
    </w:p>
    <w:p w14:paraId="1BEF2C18" w14:textId="53DC00B9" w:rsidR="00703CF4" w:rsidRPr="00531060" w:rsidRDefault="00687E16" w:rsidP="00F11B10">
      <w:pPr>
        <w:ind w:firstLine="0"/>
        <w:jc w:val="center"/>
        <w:rPr>
          <w:rFonts w:cs="Times New Roman"/>
          <w:b/>
          <w:sz w:val="40"/>
          <w:szCs w:val="40"/>
        </w:rPr>
      </w:pPr>
      <w:r w:rsidRPr="00531060">
        <w:rPr>
          <w:rFonts w:cs="Times New Roman"/>
          <w:b/>
          <w:sz w:val="40"/>
          <w:szCs w:val="40"/>
        </w:rPr>
        <w:t xml:space="preserve">ỨNG DỤNG MÔ HÌNH </w:t>
      </w:r>
      <w:r w:rsidR="00437803">
        <w:rPr>
          <w:rFonts w:cs="Times New Roman"/>
          <w:b/>
          <w:sz w:val="40"/>
          <w:szCs w:val="40"/>
          <w:lang w:val="en-US"/>
        </w:rPr>
        <w:t xml:space="preserve">HỌC SÂU TRONG PHÂN LOẠI </w:t>
      </w:r>
      <w:r w:rsidRPr="00531060">
        <w:rPr>
          <w:rFonts w:cs="Times New Roman"/>
          <w:b/>
          <w:sz w:val="40"/>
          <w:szCs w:val="40"/>
        </w:rPr>
        <w:t>HẠT LÚA GIỐNG</w:t>
      </w:r>
    </w:p>
    <w:p w14:paraId="33D7DD74" w14:textId="77777777" w:rsidR="00703CF4" w:rsidRPr="00531060" w:rsidRDefault="00703CF4" w:rsidP="00436447">
      <w:pPr>
        <w:ind w:left="567"/>
        <w:rPr>
          <w:rFonts w:cs="Times New Roman"/>
          <w:szCs w:val="26"/>
        </w:rPr>
      </w:pPr>
    </w:p>
    <w:p w14:paraId="50ADF0F5" w14:textId="77777777" w:rsidR="00D82E3A" w:rsidRPr="00D82E3A" w:rsidRDefault="00D82E3A" w:rsidP="00F11B10">
      <w:pPr>
        <w:ind w:firstLine="0"/>
        <w:rPr>
          <w:rFonts w:cs="Times New Roman"/>
          <w:szCs w:val="26"/>
          <w:lang w:val="en-US"/>
        </w:rPr>
      </w:pPr>
    </w:p>
    <w:p w14:paraId="38503B30" w14:textId="77777777" w:rsidR="00E16B02" w:rsidRPr="00531060" w:rsidRDefault="00E16B02" w:rsidP="00436447">
      <w:pPr>
        <w:ind w:left="567"/>
        <w:rPr>
          <w:rFonts w:cs="Times New Roman"/>
          <w:szCs w:val="26"/>
        </w:rPr>
      </w:pPr>
    </w:p>
    <w:p w14:paraId="7B5787D3" w14:textId="557469F4" w:rsidR="00703CF4" w:rsidRPr="00437803" w:rsidRDefault="00437803" w:rsidP="004F438D">
      <w:pPr>
        <w:tabs>
          <w:tab w:val="left" w:pos="2067"/>
        </w:tabs>
        <w:ind w:firstLine="426"/>
        <w:jc w:val="center"/>
        <w:rPr>
          <w:rFonts w:cs="Times New Roman"/>
          <w:b/>
          <w:sz w:val="28"/>
          <w:szCs w:val="28"/>
          <w:lang w:val="en-US"/>
        </w:rPr>
      </w:pPr>
      <w:r>
        <w:rPr>
          <w:rFonts w:cs="Times New Roman"/>
          <w:b/>
          <w:sz w:val="28"/>
          <w:szCs w:val="28"/>
          <w:lang w:val="en-US"/>
        </w:rPr>
        <w:t>NGUYỄN TRỌNG KHANG</w:t>
      </w:r>
    </w:p>
    <w:p w14:paraId="7AFBD434" w14:textId="2AEA6927" w:rsidR="00703CF4" w:rsidRPr="00437803" w:rsidRDefault="00437803" w:rsidP="004F438D">
      <w:pPr>
        <w:tabs>
          <w:tab w:val="left" w:pos="2067"/>
        </w:tabs>
        <w:ind w:firstLine="426"/>
        <w:jc w:val="center"/>
        <w:rPr>
          <w:rFonts w:cs="Times New Roman"/>
          <w:b/>
          <w:sz w:val="28"/>
          <w:szCs w:val="28"/>
          <w:lang w:val="en-US"/>
        </w:rPr>
      </w:pPr>
      <w:r>
        <w:rPr>
          <w:rFonts w:cs="Times New Roman"/>
          <w:b/>
          <w:sz w:val="28"/>
          <w:szCs w:val="28"/>
        </w:rPr>
        <w:t>DTH2</w:t>
      </w:r>
      <w:r>
        <w:rPr>
          <w:rFonts w:cs="Times New Roman"/>
          <w:b/>
          <w:sz w:val="28"/>
          <w:szCs w:val="28"/>
          <w:lang w:val="en-US"/>
        </w:rPr>
        <w:t>15955</w:t>
      </w:r>
    </w:p>
    <w:p w14:paraId="2FD253E6" w14:textId="77777777" w:rsidR="00703CF4" w:rsidRDefault="00703CF4" w:rsidP="00F11B10">
      <w:pPr>
        <w:ind w:firstLine="0"/>
        <w:rPr>
          <w:rFonts w:cs="Times New Roman"/>
          <w:szCs w:val="26"/>
          <w:lang w:val="en-US"/>
        </w:rPr>
      </w:pPr>
    </w:p>
    <w:p w14:paraId="43830F79" w14:textId="77777777" w:rsidR="00866215" w:rsidRDefault="00866215" w:rsidP="004F438D">
      <w:pPr>
        <w:ind w:firstLine="0"/>
        <w:rPr>
          <w:rFonts w:cs="Times New Roman"/>
          <w:szCs w:val="26"/>
          <w:lang w:val="en-US"/>
        </w:rPr>
      </w:pPr>
    </w:p>
    <w:p w14:paraId="15F570E6" w14:textId="77777777" w:rsidR="00866215" w:rsidRPr="00D82E3A" w:rsidRDefault="00866215" w:rsidP="00436447">
      <w:pPr>
        <w:ind w:left="567"/>
        <w:rPr>
          <w:rFonts w:cs="Times New Roman"/>
          <w:szCs w:val="26"/>
          <w:lang w:val="en-US"/>
        </w:rPr>
      </w:pPr>
    </w:p>
    <w:p w14:paraId="0E197CAC" w14:textId="3EC6302E" w:rsidR="0057133E" w:rsidRPr="00531060" w:rsidRDefault="00D82E3A" w:rsidP="004F438D">
      <w:pPr>
        <w:ind w:firstLine="426"/>
        <w:jc w:val="center"/>
        <w:rPr>
          <w:rFonts w:cs="Times New Roman"/>
          <w:b/>
          <w:sz w:val="28"/>
          <w:szCs w:val="28"/>
        </w:rPr>
      </w:pPr>
      <w:r>
        <w:rPr>
          <w:rFonts w:cs="Times New Roman"/>
          <w:b/>
          <w:sz w:val="28"/>
          <w:szCs w:val="28"/>
          <w:lang w:val="en-US"/>
        </w:rPr>
        <w:t>GI</w:t>
      </w:r>
      <w:r w:rsidR="0057133E" w:rsidRPr="00531060">
        <w:rPr>
          <w:rFonts w:cs="Times New Roman"/>
          <w:b/>
          <w:sz w:val="28"/>
          <w:szCs w:val="28"/>
        </w:rPr>
        <w:t>ẢNG VIÊN HƯỚNG DẪN:</w:t>
      </w:r>
      <w:r w:rsidR="0069439C" w:rsidRPr="00531060">
        <w:rPr>
          <w:rFonts w:cs="Times New Roman"/>
          <w:b/>
          <w:sz w:val="28"/>
          <w:szCs w:val="28"/>
        </w:rPr>
        <w:t xml:space="preserve"> </w:t>
      </w:r>
      <w:r w:rsidR="0057133E" w:rsidRPr="00531060">
        <w:rPr>
          <w:rFonts w:cs="Times New Roman"/>
          <w:b/>
          <w:sz w:val="28"/>
          <w:szCs w:val="28"/>
        </w:rPr>
        <w:t xml:space="preserve">TS. NGUYỄN </w:t>
      </w:r>
      <w:r w:rsidR="0077483A" w:rsidRPr="00531060">
        <w:rPr>
          <w:rFonts w:cs="Times New Roman"/>
          <w:b/>
          <w:sz w:val="28"/>
          <w:szCs w:val="28"/>
        </w:rPr>
        <w:t>VĂN HÒA</w:t>
      </w:r>
    </w:p>
    <w:p w14:paraId="02D08FEE" w14:textId="77777777" w:rsidR="002F3FA2" w:rsidRPr="00531060" w:rsidRDefault="002F3FA2" w:rsidP="00436447">
      <w:pPr>
        <w:tabs>
          <w:tab w:val="left" w:pos="3222"/>
        </w:tabs>
        <w:ind w:left="567"/>
        <w:rPr>
          <w:rFonts w:cs="Times New Roman"/>
          <w:b/>
          <w:szCs w:val="26"/>
        </w:rPr>
      </w:pPr>
    </w:p>
    <w:p w14:paraId="4A5CCB18" w14:textId="77777777" w:rsidR="00D82E3A" w:rsidRDefault="00D82E3A" w:rsidP="00436447">
      <w:pPr>
        <w:tabs>
          <w:tab w:val="left" w:pos="3222"/>
        </w:tabs>
        <w:ind w:left="567"/>
        <w:jc w:val="center"/>
        <w:rPr>
          <w:rFonts w:cs="Times New Roman"/>
          <w:b/>
          <w:szCs w:val="26"/>
          <w:lang w:val="en-US"/>
        </w:rPr>
      </w:pPr>
    </w:p>
    <w:p w14:paraId="7C5DAE70" w14:textId="77777777" w:rsidR="00F11B10" w:rsidRDefault="00F11B10" w:rsidP="00436447">
      <w:pPr>
        <w:tabs>
          <w:tab w:val="left" w:pos="3222"/>
        </w:tabs>
        <w:ind w:left="567"/>
        <w:jc w:val="center"/>
        <w:rPr>
          <w:rFonts w:cs="Times New Roman"/>
          <w:b/>
          <w:szCs w:val="26"/>
          <w:lang w:val="en-US"/>
        </w:rPr>
      </w:pPr>
    </w:p>
    <w:p w14:paraId="2296B07E" w14:textId="77777777" w:rsidR="00866215" w:rsidRPr="00F11B10" w:rsidRDefault="00866215" w:rsidP="00436447">
      <w:pPr>
        <w:tabs>
          <w:tab w:val="left" w:pos="3222"/>
        </w:tabs>
        <w:ind w:left="567"/>
        <w:jc w:val="center"/>
        <w:rPr>
          <w:rFonts w:cs="Times New Roman"/>
          <w:b/>
          <w:szCs w:val="26"/>
          <w:lang w:val="en-US"/>
        </w:rPr>
      </w:pPr>
    </w:p>
    <w:p w14:paraId="678665DD" w14:textId="2188EF4A" w:rsidR="00866215" w:rsidRDefault="00703CF4" w:rsidP="004F438D">
      <w:pPr>
        <w:tabs>
          <w:tab w:val="left" w:pos="3222"/>
        </w:tabs>
        <w:ind w:firstLine="426"/>
        <w:jc w:val="center"/>
        <w:rPr>
          <w:rFonts w:cs="Times New Roman"/>
          <w:b/>
          <w:sz w:val="28"/>
          <w:szCs w:val="28"/>
          <w:lang w:val="en-US"/>
        </w:rPr>
      </w:pPr>
      <w:r w:rsidRPr="001210BB">
        <w:rPr>
          <w:rFonts w:cs="Times New Roman"/>
          <w:b/>
          <w:sz w:val="28"/>
          <w:szCs w:val="28"/>
        </w:rPr>
        <w:t xml:space="preserve">AN GIANG, </w:t>
      </w:r>
      <w:r w:rsidR="00EC7C9F">
        <w:rPr>
          <w:rFonts w:cs="Times New Roman"/>
          <w:b/>
          <w:sz w:val="28"/>
          <w:szCs w:val="28"/>
          <w:lang w:val="en-US"/>
        </w:rPr>
        <w:t>5</w:t>
      </w:r>
      <w:r w:rsidRPr="001210BB">
        <w:rPr>
          <w:rFonts w:cs="Times New Roman"/>
          <w:b/>
          <w:sz w:val="28"/>
          <w:szCs w:val="28"/>
        </w:rPr>
        <w:t>/202</w:t>
      </w:r>
      <w:r w:rsidR="0047025D">
        <w:rPr>
          <w:rFonts w:cs="Times New Roman"/>
          <w:b/>
          <w:sz w:val="28"/>
          <w:szCs w:val="28"/>
          <w:lang w:val="en-US"/>
        </w:rPr>
        <w:t>5</w:t>
      </w:r>
    </w:p>
    <w:p w14:paraId="45BBD81F" w14:textId="77777777" w:rsidR="0069235B" w:rsidRDefault="0069235B" w:rsidP="0069235B">
      <w:pPr>
        <w:tabs>
          <w:tab w:val="left" w:leader="dot" w:pos="3686"/>
        </w:tabs>
        <w:ind w:firstLine="0"/>
        <w:rPr>
          <w:rFonts w:cs="Times New Roman"/>
          <w:color w:val="FF0000"/>
          <w:sz w:val="24"/>
          <w:szCs w:val="24"/>
          <w:lang w:val="en-US"/>
        </w:rPr>
        <w:sectPr w:rsidR="0069235B" w:rsidSect="00465677">
          <w:pgSz w:w="11906" w:h="16838" w:code="9"/>
          <w:pgMar w:top="1418" w:right="1418" w:bottom="1418" w:left="2268" w:header="567" w:footer="567" w:gutter="0"/>
          <w:pgBorders>
            <w:top w:val="single" w:sz="4" w:space="1" w:color="auto"/>
            <w:left w:val="single" w:sz="4" w:space="15" w:color="auto"/>
            <w:bottom w:val="single" w:sz="4" w:space="1" w:color="auto"/>
            <w:right w:val="single" w:sz="4" w:space="4" w:color="auto"/>
          </w:pgBorders>
          <w:cols w:space="720"/>
          <w:docGrid w:linePitch="360"/>
        </w:sectPr>
      </w:pPr>
    </w:p>
    <w:p w14:paraId="676E1216" w14:textId="4420123C" w:rsidR="00866215" w:rsidRPr="00442913" w:rsidRDefault="00866215" w:rsidP="00442913">
      <w:pPr>
        <w:tabs>
          <w:tab w:val="left" w:leader="dot" w:pos="7938"/>
        </w:tabs>
        <w:spacing w:line="360" w:lineRule="auto"/>
        <w:ind w:right="284"/>
        <w:rPr>
          <w:rFonts w:cs="Times New Roman"/>
          <w:color w:val="FF0000"/>
          <w:szCs w:val="26"/>
          <w:lang w:val="en-US"/>
        </w:rPr>
      </w:pPr>
      <w:r w:rsidRPr="00442913">
        <w:rPr>
          <w:rFonts w:cs="Times New Roman"/>
          <w:szCs w:val="26"/>
          <w:lang w:val="en-US"/>
        </w:rPr>
        <w:lastRenderedPageBreak/>
        <w:t>Khóa luận “</w:t>
      </w:r>
      <w:r w:rsidR="004F438D" w:rsidRPr="00442913">
        <w:rPr>
          <w:rFonts w:cs="Times New Roman"/>
          <w:szCs w:val="26"/>
          <w:lang w:val="en-US"/>
        </w:rPr>
        <w:t>Ứng dụng mô hình học sâu trong phân loại hạt lúa giống”</w:t>
      </w:r>
      <w:r w:rsidRPr="00442913">
        <w:rPr>
          <w:rFonts w:cs="Times New Roman"/>
          <w:szCs w:val="26"/>
          <w:lang w:val="en-US"/>
        </w:rPr>
        <w:t xml:space="preserve"> do sinh viên </w:t>
      </w:r>
      <w:r w:rsidR="004F438D" w:rsidRPr="00442913">
        <w:rPr>
          <w:rFonts w:cs="Times New Roman"/>
          <w:szCs w:val="26"/>
          <w:lang w:val="en-US"/>
        </w:rPr>
        <w:t xml:space="preserve">Nguyễn Trọng Khang </w:t>
      </w:r>
      <w:r w:rsidRPr="00442913">
        <w:rPr>
          <w:rFonts w:cs="Times New Roman"/>
          <w:szCs w:val="26"/>
          <w:lang w:val="en-US"/>
        </w:rPr>
        <w:t xml:space="preserve">thực hiện dưới sự chỉ dẫn của </w:t>
      </w:r>
      <w:r w:rsidR="004F438D" w:rsidRPr="00442913">
        <w:rPr>
          <w:rFonts w:cs="Times New Roman"/>
          <w:szCs w:val="26"/>
          <w:lang w:val="en-US"/>
        </w:rPr>
        <w:t>Ts.Nguyễ</w:t>
      </w:r>
      <w:r w:rsidR="00442913" w:rsidRPr="00442913">
        <w:rPr>
          <w:rFonts w:cs="Times New Roman"/>
          <w:szCs w:val="26"/>
          <w:lang w:val="en-US"/>
        </w:rPr>
        <w:t xml:space="preserve">n Văn </w:t>
      </w:r>
      <w:r w:rsidR="004F438D" w:rsidRPr="00442913">
        <w:rPr>
          <w:rFonts w:cs="Times New Roman"/>
          <w:szCs w:val="26"/>
          <w:lang w:val="en-US"/>
        </w:rPr>
        <w:t xml:space="preserve">Hòa </w:t>
      </w:r>
      <w:r w:rsidRPr="00442913">
        <w:rPr>
          <w:rFonts w:cs="Times New Roman"/>
          <w:szCs w:val="26"/>
          <w:lang w:val="en-US"/>
        </w:rPr>
        <w:t>đã báo cáo kết quả nghiên cứu và được Hội đồng Khoa học và Đ</w:t>
      </w:r>
      <w:r w:rsidR="006D0EEF">
        <w:rPr>
          <w:rFonts w:cs="Times New Roman"/>
          <w:szCs w:val="26"/>
          <w:lang w:val="en-US"/>
        </w:rPr>
        <w:t xml:space="preserve">ào </w:t>
      </w:r>
      <w:r w:rsidRPr="00442913">
        <w:rPr>
          <w:rFonts w:cs="Times New Roman"/>
          <w:szCs w:val="26"/>
          <w:lang w:val="en-US"/>
        </w:rPr>
        <w:t>tạo thông qua ngày</w:t>
      </w:r>
      <w:r w:rsidR="00442913" w:rsidRPr="00442913">
        <w:rPr>
          <w:rFonts w:cs="Times New Roman"/>
          <w:szCs w:val="26"/>
          <w:lang w:val="en-US"/>
        </w:rPr>
        <w:tab/>
      </w:r>
      <w:r w:rsidR="00442913" w:rsidRPr="00442913">
        <w:rPr>
          <w:rFonts w:cs="Times New Roman"/>
          <w:color w:val="FF0000"/>
          <w:szCs w:val="26"/>
          <w:lang w:val="en-US"/>
        </w:rPr>
        <w:tab/>
      </w:r>
      <w:r w:rsidR="00442913" w:rsidRPr="00442913">
        <w:rPr>
          <w:rFonts w:cs="Times New Roman"/>
          <w:color w:val="FF0000"/>
          <w:szCs w:val="26"/>
          <w:lang w:val="en-US"/>
        </w:rPr>
        <w:tab/>
      </w:r>
      <w:r w:rsidR="00442913" w:rsidRPr="00442913">
        <w:rPr>
          <w:rFonts w:cs="Times New Roman"/>
          <w:color w:val="FF0000"/>
          <w:szCs w:val="26"/>
          <w:lang w:val="en-US"/>
        </w:rPr>
        <w:tab/>
      </w:r>
      <w:r w:rsidR="00442913" w:rsidRPr="00442913">
        <w:rPr>
          <w:rFonts w:cs="Times New Roman"/>
          <w:color w:val="FF0000"/>
          <w:szCs w:val="26"/>
          <w:lang w:val="en-US"/>
        </w:rPr>
        <w:tab/>
      </w:r>
    </w:p>
    <w:p w14:paraId="07327330" w14:textId="77777777" w:rsidR="00C82E7E" w:rsidRPr="00C82E7E" w:rsidRDefault="00C82E7E" w:rsidP="00C82E7E">
      <w:pPr>
        <w:spacing w:line="360" w:lineRule="auto"/>
        <w:ind w:firstLine="0"/>
        <w:rPr>
          <w:rFonts w:cs="Times New Roman"/>
          <w:sz w:val="24"/>
          <w:szCs w:val="24"/>
          <w:lang w:val="en-US"/>
        </w:rPr>
      </w:pPr>
    </w:p>
    <w:p w14:paraId="42DDDA00" w14:textId="1634388C" w:rsidR="00866215" w:rsidRPr="00B40E3F" w:rsidRDefault="00866215" w:rsidP="00866215">
      <w:pPr>
        <w:ind w:firstLine="284"/>
        <w:rPr>
          <w:rFonts w:cs="Times New Roman"/>
          <w:b/>
          <w:sz w:val="24"/>
          <w:szCs w:val="24"/>
        </w:rPr>
      </w:pPr>
      <w:r>
        <w:rPr>
          <w:rFonts w:cs="Times New Roman"/>
          <w:sz w:val="24"/>
          <w:szCs w:val="24"/>
        </w:rPr>
        <w:tab/>
        <w:t xml:space="preserve">       </w:t>
      </w:r>
      <w:r w:rsidRPr="00B40E3F">
        <w:rPr>
          <w:rFonts w:cs="Times New Roman"/>
          <w:sz w:val="24"/>
          <w:szCs w:val="24"/>
        </w:rPr>
        <w:t xml:space="preserve"> </w:t>
      </w:r>
      <w:r w:rsidRPr="00B40E3F">
        <w:rPr>
          <w:rFonts w:cs="Times New Roman"/>
          <w:b/>
          <w:sz w:val="24"/>
          <w:szCs w:val="24"/>
        </w:rPr>
        <w:t>Phản biệ</w:t>
      </w:r>
      <w:r>
        <w:rPr>
          <w:rFonts w:cs="Times New Roman"/>
          <w:b/>
          <w:sz w:val="24"/>
          <w:szCs w:val="24"/>
        </w:rPr>
        <w:t xml:space="preserve">n 1 </w:t>
      </w:r>
      <w:r>
        <w:rPr>
          <w:rFonts w:cs="Times New Roman"/>
          <w:b/>
          <w:sz w:val="24"/>
          <w:szCs w:val="24"/>
        </w:rPr>
        <w:tab/>
      </w:r>
      <w:r>
        <w:rPr>
          <w:rFonts w:cs="Times New Roman"/>
          <w:b/>
          <w:sz w:val="24"/>
          <w:szCs w:val="24"/>
        </w:rPr>
        <w:tab/>
      </w:r>
      <w:r>
        <w:rPr>
          <w:rFonts w:cs="Times New Roman"/>
          <w:b/>
          <w:sz w:val="24"/>
          <w:szCs w:val="24"/>
        </w:rPr>
        <w:tab/>
      </w:r>
      <w:r>
        <w:rPr>
          <w:rFonts w:cs="Times New Roman"/>
          <w:b/>
          <w:sz w:val="24"/>
          <w:szCs w:val="24"/>
        </w:rPr>
        <w:tab/>
      </w:r>
      <w:r w:rsidRPr="00B40E3F">
        <w:rPr>
          <w:rFonts w:cs="Times New Roman"/>
          <w:b/>
          <w:sz w:val="24"/>
          <w:szCs w:val="24"/>
        </w:rPr>
        <w:t xml:space="preserve"> </w:t>
      </w:r>
      <w:r>
        <w:rPr>
          <w:rFonts w:cs="Times New Roman"/>
          <w:b/>
          <w:sz w:val="24"/>
          <w:szCs w:val="24"/>
          <w:lang w:val="en-US"/>
        </w:rPr>
        <w:t xml:space="preserve">         </w:t>
      </w:r>
      <w:r w:rsidRPr="00B40E3F">
        <w:rPr>
          <w:rFonts w:cs="Times New Roman"/>
          <w:b/>
          <w:sz w:val="24"/>
          <w:szCs w:val="24"/>
        </w:rPr>
        <w:t>Phản biện 2</w:t>
      </w:r>
    </w:p>
    <w:p w14:paraId="54011A86" w14:textId="6EBF89B1" w:rsidR="00866215" w:rsidRPr="00B40E3F" w:rsidRDefault="00866215" w:rsidP="00866215">
      <w:pPr>
        <w:ind w:firstLine="284"/>
        <w:rPr>
          <w:rFonts w:cs="Times New Roman"/>
          <w:sz w:val="24"/>
          <w:szCs w:val="24"/>
        </w:rPr>
      </w:pPr>
      <w:r w:rsidRPr="00B40E3F">
        <w:rPr>
          <w:rFonts w:cs="Times New Roman"/>
          <w:i/>
          <w:sz w:val="24"/>
          <w:szCs w:val="24"/>
        </w:rPr>
        <w:t xml:space="preserve">   (Ký và ghi rõ chức danh, họ</w:t>
      </w:r>
      <w:r>
        <w:rPr>
          <w:rFonts w:cs="Times New Roman"/>
          <w:i/>
          <w:sz w:val="24"/>
          <w:szCs w:val="24"/>
        </w:rPr>
        <w:t xml:space="preserve"> tên)</w:t>
      </w:r>
      <w:r>
        <w:rPr>
          <w:rFonts w:cs="Times New Roman"/>
          <w:i/>
          <w:sz w:val="24"/>
          <w:szCs w:val="24"/>
        </w:rPr>
        <w:tab/>
      </w:r>
      <w:r>
        <w:rPr>
          <w:rFonts w:cs="Times New Roman"/>
          <w:i/>
          <w:sz w:val="24"/>
          <w:szCs w:val="24"/>
          <w:lang w:val="en-US"/>
        </w:rPr>
        <w:t xml:space="preserve">                 (</w:t>
      </w:r>
      <w:r w:rsidRPr="00B40E3F">
        <w:rPr>
          <w:rFonts w:cs="Times New Roman"/>
          <w:i/>
          <w:sz w:val="24"/>
          <w:szCs w:val="24"/>
        </w:rPr>
        <w:t>Ký và ghi rõ chức danh, họ tên)</w:t>
      </w:r>
    </w:p>
    <w:p w14:paraId="49636F6E" w14:textId="77777777" w:rsidR="00866215" w:rsidRPr="00B40E3F" w:rsidRDefault="00866215" w:rsidP="00866215">
      <w:pPr>
        <w:spacing w:line="360" w:lineRule="auto"/>
        <w:rPr>
          <w:rFonts w:cs="Times New Roman"/>
          <w:sz w:val="24"/>
          <w:szCs w:val="24"/>
        </w:rPr>
      </w:pPr>
    </w:p>
    <w:p w14:paraId="423DE93D" w14:textId="77777777" w:rsidR="00866215" w:rsidRPr="00866215" w:rsidRDefault="00866215" w:rsidP="00866215">
      <w:pPr>
        <w:tabs>
          <w:tab w:val="left" w:pos="3222"/>
        </w:tabs>
        <w:ind w:firstLine="567"/>
        <w:jc w:val="center"/>
        <w:rPr>
          <w:rFonts w:cs="Times New Roman"/>
          <w:color w:val="FF0000"/>
          <w:sz w:val="28"/>
          <w:szCs w:val="28"/>
          <w:lang w:val="en-US"/>
        </w:rPr>
      </w:pPr>
    </w:p>
    <w:p w14:paraId="352771E2" w14:textId="77777777" w:rsidR="00866215" w:rsidRDefault="00866215" w:rsidP="00866215">
      <w:pPr>
        <w:tabs>
          <w:tab w:val="left" w:pos="3222"/>
        </w:tabs>
        <w:ind w:left="567"/>
        <w:rPr>
          <w:rFonts w:cs="Times New Roman"/>
          <w:b/>
          <w:sz w:val="28"/>
          <w:szCs w:val="28"/>
          <w:lang w:val="en-US"/>
        </w:rPr>
      </w:pPr>
    </w:p>
    <w:p w14:paraId="0D27116D" w14:textId="77777777" w:rsidR="00866215" w:rsidRDefault="00866215" w:rsidP="00C82E7E">
      <w:pPr>
        <w:tabs>
          <w:tab w:val="left" w:pos="3222"/>
        </w:tabs>
        <w:ind w:firstLine="0"/>
        <w:rPr>
          <w:rFonts w:cs="Times New Roman"/>
          <w:b/>
          <w:sz w:val="28"/>
          <w:szCs w:val="28"/>
          <w:lang w:val="en-US"/>
        </w:rPr>
      </w:pPr>
    </w:p>
    <w:p w14:paraId="292B750D" w14:textId="77777777" w:rsidR="00866215" w:rsidRPr="00B40E3F" w:rsidRDefault="00866215" w:rsidP="0000185F">
      <w:pPr>
        <w:ind w:left="2410"/>
        <w:rPr>
          <w:rFonts w:cs="Times New Roman"/>
          <w:b/>
          <w:sz w:val="24"/>
          <w:szCs w:val="24"/>
        </w:rPr>
      </w:pPr>
      <w:r w:rsidRPr="00B40E3F">
        <w:rPr>
          <w:rFonts w:cs="Times New Roman"/>
          <w:b/>
          <w:sz w:val="24"/>
          <w:szCs w:val="24"/>
        </w:rPr>
        <w:t>Giảng viên hướng dẫn</w:t>
      </w:r>
    </w:p>
    <w:p w14:paraId="0336476C" w14:textId="662B157B" w:rsidR="00866215" w:rsidRPr="00B40E3F" w:rsidRDefault="00866215" w:rsidP="00184AAA">
      <w:pPr>
        <w:ind w:left="567" w:firstLine="0"/>
        <w:jc w:val="center"/>
        <w:rPr>
          <w:rFonts w:cs="Times New Roman"/>
          <w:sz w:val="24"/>
          <w:szCs w:val="24"/>
        </w:rPr>
      </w:pPr>
      <w:r w:rsidRPr="00B40E3F">
        <w:rPr>
          <w:rFonts w:cs="Times New Roman"/>
          <w:i/>
          <w:sz w:val="24"/>
          <w:szCs w:val="24"/>
        </w:rPr>
        <w:t>(Ký và ghi rõ chức danh, họ tên)</w:t>
      </w:r>
    </w:p>
    <w:p w14:paraId="4F68E12F" w14:textId="77777777" w:rsidR="0069235B" w:rsidRDefault="0069235B">
      <w:pPr>
        <w:ind w:left="1644" w:hanging="1077"/>
        <w:rPr>
          <w:rFonts w:cs="Times New Roman"/>
          <w:b/>
          <w:sz w:val="28"/>
          <w:szCs w:val="28"/>
          <w:lang w:val="en-US"/>
        </w:rPr>
      </w:pPr>
      <w:r>
        <w:rPr>
          <w:rFonts w:cs="Times New Roman"/>
          <w:b/>
          <w:sz w:val="28"/>
          <w:szCs w:val="28"/>
          <w:lang w:val="en-US"/>
        </w:rPr>
        <w:br w:type="page"/>
      </w:r>
    </w:p>
    <w:p w14:paraId="3562ADFE" w14:textId="6455ECC3" w:rsidR="00EE7A2B" w:rsidRPr="00531060" w:rsidRDefault="005E35EE" w:rsidP="00D8717F">
      <w:pPr>
        <w:ind w:firstLine="0"/>
        <w:jc w:val="center"/>
        <w:rPr>
          <w:rFonts w:cs="Times New Roman"/>
          <w:b/>
          <w:szCs w:val="26"/>
          <w:lang w:val="en-US"/>
        </w:rPr>
      </w:pPr>
      <w:r w:rsidRPr="00531060">
        <w:rPr>
          <w:rFonts w:cs="Times New Roman"/>
          <w:b/>
          <w:szCs w:val="26"/>
        </w:rPr>
        <w:lastRenderedPageBreak/>
        <w:t>LỜI CẢM ƠN</w:t>
      </w:r>
    </w:p>
    <w:p w14:paraId="3610A019" w14:textId="77777777" w:rsidR="00EF40B5" w:rsidRDefault="00EF40B5" w:rsidP="00EF40B5">
      <w:pPr>
        <w:rPr>
          <w:rFonts w:ascii="Segoe UI" w:hAnsi="Segoe UI" w:cs="Segoe UI"/>
          <w:sz w:val="18"/>
          <w:szCs w:val="18"/>
        </w:rPr>
      </w:pPr>
      <w:r>
        <w:rPr>
          <w:rStyle w:val="normaltextrun"/>
          <w:szCs w:val="26"/>
        </w:rPr>
        <w:t>Sau bốn năm học tập và rèn luyện tại Trường Đại học An Giang, em xin bày tỏ lòng biết ơn sâu sắc đến các quý thầy giáo, cô giáo, quý lãnh đạo nhà trường, các anh chị cán bộ nhân viên và các bạn sinh viên đã luôn quan tâm, giúp đỡ tôi trong suốt thời gian qua.</w:t>
      </w:r>
      <w:r>
        <w:rPr>
          <w:rStyle w:val="eop"/>
          <w:szCs w:val="26"/>
        </w:rPr>
        <w:t> </w:t>
      </w:r>
    </w:p>
    <w:p w14:paraId="36DAACB5" w14:textId="77777777" w:rsidR="00EF40B5" w:rsidRDefault="00EF40B5" w:rsidP="00EF40B5">
      <w:pPr>
        <w:rPr>
          <w:rFonts w:ascii="Segoe UI" w:hAnsi="Segoe UI" w:cs="Segoe UI"/>
          <w:sz w:val="18"/>
          <w:szCs w:val="18"/>
        </w:rPr>
      </w:pPr>
      <w:r>
        <w:rPr>
          <w:rStyle w:val="normaltextrun"/>
          <w:szCs w:val="26"/>
        </w:rPr>
        <w:t>Đặc biệt, tôi xin gửi lời cảm ơn chân thành nhất đến thầy Nguyễn Văn Hòa, người thầy đã trực tiếp hướng dẫn, giúp đỡ em trong quá trình thực hiện đề tài khóa luận tốt nghiệp. </w:t>
      </w:r>
      <w:r>
        <w:rPr>
          <w:rStyle w:val="eop"/>
          <w:szCs w:val="26"/>
        </w:rPr>
        <w:t> </w:t>
      </w:r>
    </w:p>
    <w:p w14:paraId="7E207C7C" w14:textId="77777777" w:rsidR="00EF40B5" w:rsidRDefault="00EF40B5" w:rsidP="00EF40B5">
      <w:pPr>
        <w:rPr>
          <w:rFonts w:ascii="Segoe UI" w:hAnsi="Segoe UI" w:cs="Segoe UI"/>
          <w:sz w:val="18"/>
          <w:szCs w:val="18"/>
        </w:rPr>
      </w:pPr>
      <w:r>
        <w:rPr>
          <w:rStyle w:val="normaltextrun"/>
          <w:szCs w:val="26"/>
        </w:rPr>
        <w:t>Em cũng xin gửi lời cảm ơn đến gia đình, bạn bè đã luôn yêu thương, động viên, ủng hộ em trong suốt quá trình học tập và thực hiện khóa luận. Nhờ sự quan tâm, giúp đỡ của mọi người, em đã có thêm động lực để vượt qua khó khăn, hoàn thành tốt khóa luận tốt nghiệp của mình.</w:t>
      </w:r>
      <w:r>
        <w:rPr>
          <w:rStyle w:val="eop"/>
          <w:szCs w:val="26"/>
        </w:rPr>
        <w:t> </w:t>
      </w:r>
    </w:p>
    <w:p w14:paraId="3F548DFE" w14:textId="77777777" w:rsidR="00EF40B5" w:rsidRDefault="00EF40B5" w:rsidP="00EF40B5">
      <w:pPr>
        <w:rPr>
          <w:rFonts w:ascii="Segoe UI" w:hAnsi="Segoe UI" w:cs="Segoe UI"/>
          <w:sz w:val="18"/>
          <w:szCs w:val="18"/>
        </w:rPr>
      </w:pPr>
      <w:r>
        <w:rPr>
          <w:rStyle w:val="normaltextrun"/>
          <w:szCs w:val="26"/>
        </w:rPr>
        <w:t>Tuy nhiên, do năng lực còn hạn chế, nên chuyên đề nghiên cứu khoa học không tránh khỏi những thiếu sót. Kính mong nhận được sự thông cảm, đóng góp ý kiến của các quý thầy cô để bài nghiên cứu khóa luận được hoàn thiện hơn.</w:t>
      </w:r>
      <w:r>
        <w:rPr>
          <w:rStyle w:val="eop"/>
          <w:szCs w:val="26"/>
        </w:rPr>
        <w:t> </w:t>
      </w:r>
    </w:p>
    <w:p w14:paraId="29D82729" w14:textId="77777777" w:rsidR="00EF40B5" w:rsidRDefault="00EF40B5" w:rsidP="00EF40B5">
      <w:pPr>
        <w:rPr>
          <w:rFonts w:ascii="Segoe UI" w:hAnsi="Segoe UI" w:cs="Segoe UI"/>
          <w:sz w:val="18"/>
          <w:szCs w:val="18"/>
        </w:rPr>
      </w:pPr>
      <w:r>
        <w:rPr>
          <w:rStyle w:val="normaltextrun"/>
          <w:szCs w:val="26"/>
        </w:rPr>
        <w:t>Xin chân thành cảm ơn!</w:t>
      </w:r>
      <w:r>
        <w:rPr>
          <w:rStyle w:val="eop"/>
          <w:szCs w:val="26"/>
        </w:rPr>
        <w:t> </w:t>
      </w:r>
    </w:p>
    <w:p w14:paraId="3496DE83" w14:textId="77777777" w:rsidR="0058157D" w:rsidRPr="00531060" w:rsidRDefault="000D74F0" w:rsidP="00436447">
      <w:pPr>
        <w:pStyle w:val="NormalWeb"/>
        <w:shd w:val="clear" w:color="auto" w:fill="FFFFFF"/>
        <w:spacing w:before="360" w:beforeAutospacing="0" w:after="360" w:afterAutospacing="0"/>
        <w:ind w:left="567"/>
        <w:rPr>
          <w:sz w:val="26"/>
          <w:szCs w:val="26"/>
        </w:rPr>
      </w:pPr>
      <w:r w:rsidRPr="00531060">
        <w:rPr>
          <w:sz w:val="26"/>
          <w:szCs w:val="26"/>
          <w:lang w:val="en-US"/>
        </w:rPr>
        <mc:AlternateContent>
          <mc:Choice Requires="wps">
            <w:drawing>
              <wp:anchor distT="45720" distB="45720" distL="114300" distR="114300" simplePos="0" relativeHeight="251658240" behindDoc="0" locked="0" layoutInCell="1" allowOverlap="1" wp14:anchorId="0FA05FF6" wp14:editId="0A8230D9">
                <wp:simplePos x="0" y="0"/>
                <wp:positionH relativeFrom="column">
                  <wp:posOffset>1809115</wp:posOffset>
                </wp:positionH>
                <wp:positionV relativeFrom="paragraph">
                  <wp:posOffset>383540</wp:posOffset>
                </wp:positionV>
                <wp:extent cx="3458845" cy="1275715"/>
                <wp:effectExtent l="0" t="0" r="0" b="63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45" cy="12757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093E5D" w14:textId="090A5F5B" w:rsidR="00A76DE1" w:rsidRPr="00037976" w:rsidRDefault="00A76DE1" w:rsidP="00C82E7E">
                            <w:pPr>
                              <w:ind w:left="851" w:firstLine="0"/>
                              <w:jc w:val="center"/>
                              <w:rPr>
                                <w:rFonts w:cs="Times New Roman"/>
                                <w:szCs w:val="26"/>
                                <w:lang w:val="en-US"/>
                              </w:rPr>
                            </w:pPr>
                            <w:r w:rsidRPr="001E35FE">
                              <w:rPr>
                                <w:rFonts w:cs="Times New Roman"/>
                                <w:szCs w:val="26"/>
                              </w:rPr>
                              <w:t xml:space="preserve">An </w:t>
                            </w:r>
                            <w:r>
                              <w:rPr>
                                <w:rFonts w:cs="Times New Roman"/>
                                <w:szCs w:val="26"/>
                              </w:rPr>
                              <w:t xml:space="preserve">Giang, ngày </w:t>
                            </w:r>
                            <w:r>
                              <w:rPr>
                                <w:rFonts w:cs="Times New Roman"/>
                                <w:szCs w:val="26"/>
                                <w:lang w:val="en-US"/>
                              </w:rPr>
                              <w:t>14</w:t>
                            </w:r>
                            <w:r>
                              <w:rPr>
                                <w:rFonts w:cs="Times New Roman"/>
                                <w:szCs w:val="26"/>
                              </w:rPr>
                              <w:t xml:space="preserve"> tháng </w:t>
                            </w:r>
                            <w:r>
                              <w:rPr>
                                <w:rFonts w:cs="Times New Roman"/>
                                <w:szCs w:val="26"/>
                                <w:lang w:val="en-US"/>
                              </w:rPr>
                              <w:t>5</w:t>
                            </w:r>
                            <w:r>
                              <w:rPr>
                                <w:rFonts w:cs="Times New Roman"/>
                                <w:szCs w:val="26"/>
                              </w:rPr>
                              <w:t xml:space="preserve"> năm 202</w:t>
                            </w:r>
                            <w:r>
                              <w:rPr>
                                <w:rFonts w:cs="Times New Roman"/>
                                <w:szCs w:val="26"/>
                                <w:lang w:val="en-US"/>
                              </w:rPr>
                              <w:t>5</w:t>
                            </w:r>
                          </w:p>
                          <w:p w14:paraId="21AA7D68" w14:textId="77777777" w:rsidR="00A76DE1" w:rsidRDefault="00A76DE1" w:rsidP="00C82E7E">
                            <w:pPr>
                              <w:ind w:left="851" w:firstLine="0"/>
                              <w:jc w:val="center"/>
                              <w:rPr>
                                <w:rFonts w:cs="Times New Roman"/>
                                <w:szCs w:val="26"/>
                                <w:lang w:val="en-US"/>
                              </w:rPr>
                            </w:pPr>
                            <w:r w:rsidRPr="001E35FE">
                              <w:rPr>
                                <w:rFonts w:cs="Times New Roman"/>
                                <w:szCs w:val="26"/>
                              </w:rPr>
                              <w:t>Sinh viên thực hiện</w:t>
                            </w:r>
                          </w:p>
                          <w:p w14:paraId="2499CFEE" w14:textId="7F824EE5" w:rsidR="00A76DE1" w:rsidRPr="00041BC4" w:rsidRDefault="00A76DE1" w:rsidP="00C82E7E">
                            <w:pPr>
                              <w:ind w:left="851" w:firstLine="0"/>
                              <w:jc w:val="center"/>
                              <w:rPr>
                                <w:rFonts w:cs="Times New Roman"/>
                                <w:szCs w:val="26"/>
                                <w:lang w:val="en-US"/>
                              </w:rPr>
                            </w:pPr>
                            <w:r>
                              <w:rPr>
                                <w:rFonts w:cs="Times New Roman"/>
                                <w:szCs w:val="26"/>
                                <w:lang w:val="en-US"/>
                              </w:rPr>
                              <w:t>Nguyễn Trọng Kh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2.45pt;margin-top:30.2pt;width:272.35pt;height:100.4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" filled="f" stroked="f">
                <v:textbox>
                  <w:txbxContent>
                    <w:p w14:paraId="74093E5D" w14:textId="090A5F5B" w:rsidR="00A76DE1" w:rsidRPr="00037976" w:rsidRDefault="00A76DE1" w:rsidP="00C82E7E">
                      <w:pPr>
                        <w:ind w:left="851" w:firstLine="0"/>
                        <w:jc w:val="center"/>
                        <w:rPr>
                          <w:rFonts w:cs="Times New Roman"/>
                          <w:szCs w:val="26"/>
                          <w:lang w:val="en-US"/>
                        </w:rPr>
                      </w:pPr>
                      <w:r w:rsidRPr="001E35FE">
                        <w:rPr>
                          <w:rFonts w:cs="Times New Roman"/>
                          <w:szCs w:val="26"/>
                        </w:rPr>
                        <w:t xml:space="preserve">An </w:t>
                      </w:r>
                      <w:r>
                        <w:rPr>
                          <w:rFonts w:cs="Times New Roman"/>
                          <w:szCs w:val="26"/>
                        </w:rPr>
                        <w:t xml:space="preserve">Giang, ngày </w:t>
                      </w:r>
                      <w:r>
                        <w:rPr>
                          <w:rFonts w:cs="Times New Roman"/>
                          <w:szCs w:val="26"/>
                          <w:lang w:val="en-US"/>
                        </w:rPr>
                        <w:t>14</w:t>
                      </w:r>
                      <w:r>
                        <w:rPr>
                          <w:rFonts w:cs="Times New Roman"/>
                          <w:szCs w:val="26"/>
                        </w:rPr>
                        <w:t xml:space="preserve"> tháng </w:t>
                      </w:r>
                      <w:r>
                        <w:rPr>
                          <w:rFonts w:cs="Times New Roman"/>
                          <w:szCs w:val="26"/>
                          <w:lang w:val="en-US"/>
                        </w:rPr>
                        <w:t>5</w:t>
                      </w:r>
                      <w:r>
                        <w:rPr>
                          <w:rFonts w:cs="Times New Roman"/>
                          <w:szCs w:val="26"/>
                        </w:rPr>
                        <w:t xml:space="preserve"> năm 202</w:t>
                      </w:r>
                      <w:r>
                        <w:rPr>
                          <w:rFonts w:cs="Times New Roman"/>
                          <w:szCs w:val="26"/>
                          <w:lang w:val="en-US"/>
                        </w:rPr>
                        <w:t>5</w:t>
                      </w:r>
                    </w:p>
                    <w:p w14:paraId="21AA7D68" w14:textId="77777777" w:rsidR="00A76DE1" w:rsidRDefault="00A76DE1" w:rsidP="00C82E7E">
                      <w:pPr>
                        <w:ind w:left="851" w:firstLine="0"/>
                        <w:jc w:val="center"/>
                        <w:rPr>
                          <w:rFonts w:cs="Times New Roman"/>
                          <w:szCs w:val="26"/>
                          <w:lang w:val="en-US"/>
                        </w:rPr>
                      </w:pPr>
                      <w:r w:rsidRPr="001E35FE">
                        <w:rPr>
                          <w:rFonts w:cs="Times New Roman"/>
                          <w:szCs w:val="26"/>
                        </w:rPr>
                        <w:t>Sinh viên thực hiện</w:t>
                      </w:r>
                    </w:p>
                    <w:p w14:paraId="2499CFEE" w14:textId="7F824EE5" w:rsidR="00A76DE1" w:rsidRPr="00041BC4" w:rsidRDefault="00A76DE1" w:rsidP="00C82E7E">
                      <w:pPr>
                        <w:ind w:left="851" w:firstLine="0"/>
                        <w:jc w:val="center"/>
                        <w:rPr>
                          <w:rFonts w:cs="Times New Roman"/>
                          <w:szCs w:val="26"/>
                          <w:lang w:val="en-US"/>
                        </w:rPr>
                      </w:pPr>
                      <w:r>
                        <w:rPr>
                          <w:rFonts w:cs="Times New Roman"/>
                          <w:szCs w:val="26"/>
                          <w:lang w:val="en-US"/>
                        </w:rPr>
                        <w:t>Nguyễn Trọng Khang</w:t>
                      </w:r>
                    </w:p>
                  </w:txbxContent>
                </v:textbox>
                <w10:wrap type="square"/>
              </v:shape>
            </w:pict>
          </mc:Fallback>
        </mc:AlternateContent>
      </w:r>
    </w:p>
    <w:p w14:paraId="13AA1420" w14:textId="43AD0EB5" w:rsidR="00075F85" w:rsidRPr="00531060" w:rsidRDefault="00325AF3" w:rsidP="00436447">
      <w:pPr>
        <w:ind w:left="567"/>
        <w:rPr>
          <w:rFonts w:cs="Times New Roman"/>
          <w:b/>
          <w:szCs w:val="26"/>
        </w:rPr>
      </w:pPr>
      <w:r w:rsidRPr="00531060">
        <w:rPr>
          <w:rFonts w:cs="Times New Roman"/>
          <w:b/>
          <w:szCs w:val="26"/>
        </w:rPr>
        <w:br w:type="page"/>
      </w:r>
    </w:p>
    <w:p w14:paraId="3D6CCF6E" w14:textId="00C35F73" w:rsidR="00883B8C" w:rsidRPr="00531060" w:rsidRDefault="00325AF3" w:rsidP="00C82E7E">
      <w:pPr>
        <w:ind w:firstLine="0"/>
        <w:jc w:val="center"/>
        <w:rPr>
          <w:rFonts w:cs="Times New Roman"/>
          <w:b/>
          <w:sz w:val="28"/>
          <w:szCs w:val="28"/>
        </w:rPr>
      </w:pPr>
      <w:r w:rsidRPr="00531060">
        <w:rPr>
          <w:rFonts w:cs="Times New Roman"/>
          <w:b/>
          <w:sz w:val="28"/>
          <w:szCs w:val="28"/>
        </w:rPr>
        <w:lastRenderedPageBreak/>
        <w:t>TÓM TẮT</w:t>
      </w:r>
    </w:p>
    <w:p w14:paraId="16D8CBE1" w14:textId="77777777" w:rsidR="009D7A92" w:rsidRDefault="009D7A92" w:rsidP="009D7A92">
      <w:pPr>
        <w:rPr>
          <w:rFonts w:ascii="Segoe UI" w:hAnsi="Segoe UI" w:cs="Segoe UI"/>
          <w:sz w:val="18"/>
          <w:szCs w:val="18"/>
        </w:rPr>
      </w:pPr>
      <w:r>
        <w:rPr>
          <w:rStyle w:val="normaltextrun"/>
          <w:szCs w:val="26"/>
        </w:rPr>
        <w:t xml:space="preserve">Đề tài “Ứng dụng mô hình học sâu trong phân loại hạt lúa giống” nhằm mục đích phát triển các phương pháp tiên tiến, hiện đại nhằm cải thiện khả năng phân tích các đặc điểm nhận dạng và phân loại của hạt lúa giống. </w:t>
      </w:r>
      <w:r>
        <w:rPr>
          <w:rStyle w:val="eop"/>
          <w:szCs w:val="26"/>
        </w:rPr>
        <w:t> </w:t>
      </w:r>
    </w:p>
    <w:p w14:paraId="16123B4D" w14:textId="77777777" w:rsidR="009D7A92" w:rsidRDefault="009D7A92" w:rsidP="009D7A92">
      <w:pPr>
        <w:rPr>
          <w:rFonts w:ascii="Segoe UI" w:hAnsi="Segoe UI" w:cs="Segoe UI"/>
          <w:sz w:val="18"/>
          <w:szCs w:val="18"/>
        </w:rPr>
      </w:pPr>
      <w:r>
        <w:rPr>
          <w:rStyle w:val="normaltextrun"/>
          <w:szCs w:val="26"/>
        </w:rPr>
        <w:t>Đề tài tập trung xây dựng phương pháp tiếp cận và lựa chọn kỹ thuật phù hợp để phát triển mô hình phân loại hạt lúa giống. Nghiên cứu đề xuất hai hướng triển khai: mô hình tích hợp một giai đoạn và mô hình hai giai đoạn riêng biệt. Trong quá trình thực hiện, đề tài đã lựa chọn và so sánh các kiến trúc mạng nơ-ron sâu tiêu biểu thuộc các hướng mở rộng (model scaling) khác nhau, bao gồm: ResNet50 (mở rộng theo chiều sâu), InceptionV3 (mở rộng theo chiều rộng), EfficientNet (mở rộng đồng thời theo chiều sâu, chiều rộng và độ phân giải), và Vision Transformer (dựa trên kiến trúc Transformer). Ngoài ra, các mô hình nổi bật trong bài toán phát hiện đối tượng như YOLO và Faster R-CNN cũng được xem xét và đánh giá.</w:t>
      </w:r>
      <w:r>
        <w:rPr>
          <w:rStyle w:val="eop"/>
          <w:szCs w:val="26"/>
        </w:rPr>
        <w:t> </w:t>
      </w:r>
    </w:p>
    <w:p w14:paraId="5479B42A" w14:textId="62EC4D36" w:rsidR="009D7A92" w:rsidRDefault="009D7A92" w:rsidP="009D7A92">
      <w:pPr>
        <w:rPr>
          <w:rFonts w:ascii="Segoe UI" w:hAnsi="Segoe UI" w:cs="Segoe UI"/>
          <w:sz w:val="18"/>
          <w:szCs w:val="18"/>
        </w:rPr>
      </w:pPr>
      <w:r>
        <w:rPr>
          <w:rStyle w:val="normaltextrun"/>
          <w:szCs w:val="26"/>
        </w:rPr>
        <w:t>Từ kết quả nghiên cứu, đề tài đã tiến hành so sánh hiệu quả giữa các phương pháp xây dựng mô hình. Kết quả đánh giá cho thấy mô hình tích hợp một giai đoạn đạt hiệu suất vượt trội với độ chính xác lên đến 98% và thời gian suy luận chỉ 17.6ms. Điều này khẳng định tầm quan trọng của việc lựa chọn kiến trúc mô hình phù hợp với bài toán cụ thể nhằm tối ưu hóa cả độ chính xác và hiệu năng xử lý.</w:t>
      </w:r>
    </w:p>
    <w:p w14:paraId="35696EAD" w14:textId="77777777" w:rsidR="00A32B9D" w:rsidRPr="00A32B9D" w:rsidRDefault="00325AF3" w:rsidP="00344331">
      <w:pPr>
        <w:ind w:firstLine="0"/>
        <w:rPr>
          <w:rFonts w:cs="Times New Roman"/>
          <w:szCs w:val="26"/>
        </w:rPr>
      </w:pPr>
      <w:r w:rsidRPr="00531060">
        <w:rPr>
          <w:rFonts w:cs="Times New Roman"/>
          <w:szCs w:val="26"/>
        </w:rPr>
        <w:br w:type="page"/>
      </w:r>
      <w:r w:rsidR="00B14F34" w:rsidRPr="00A32B9D">
        <w:rPr>
          <w:rFonts w:cs="Times New Roman"/>
          <w:szCs w:val="26"/>
        </w:rPr>
        <w:fldChar w:fldCharType="begin"/>
      </w:r>
      <w:r w:rsidR="00B14F34" w:rsidRPr="00A32B9D">
        <w:rPr>
          <w:rFonts w:cs="Times New Roman"/>
          <w:szCs w:val="26"/>
        </w:rPr>
        <w:instrText xml:space="preserve"> TOC \o "1-7" \h \z \u </w:instrText>
      </w:r>
      <w:r w:rsidR="00B14F34" w:rsidRPr="00A32B9D">
        <w:rPr>
          <w:rFonts w:cs="Times New Roman"/>
          <w:szCs w:val="26"/>
        </w:rPr>
        <w:fldChar w:fldCharType="separate"/>
      </w:r>
    </w:p>
    <w:p w14:paraId="15910548" w14:textId="24137973" w:rsidR="00A32B9D" w:rsidRPr="00A32B9D" w:rsidRDefault="00A32B9D" w:rsidP="00A32B9D">
      <w:pPr>
        <w:ind w:firstLine="0"/>
        <w:jc w:val="center"/>
        <w:rPr>
          <w:b/>
        </w:rPr>
      </w:pPr>
      <w:r w:rsidRPr="00A32B9D">
        <w:rPr>
          <w:b/>
        </w:rPr>
        <w:lastRenderedPageBreak/>
        <w:t>MỤC LỤC</w:t>
      </w:r>
    </w:p>
    <w:p w14:paraId="28C7AC34" w14:textId="77777777" w:rsidR="00A32B9D" w:rsidRPr="00A32B9D" w:rsidRDefault="00357662" w:rsidP="0006633C">
      <w:pPr>
        <w:pStyle w:val="TOC1"/>
        <w:rPr>
          <w:rFonts w:eastAsiaTheme="minorEastAsia"/>
          <w:lang w:val="en-US"/>
        </w:rPr>
      </w:pPr>
      <w:hyperlink w:anchor="_Toc198236729" w:history="1">
        <w:r w:rsidR="00A32B9D" w:rsidRPr="00A32B9D">
          <w:rPr>
            <w:rStyle w:val="Hyperlink"/>
            <w:sz w:val="26"/>
            <w:szCs w:val="26"/>
            <w:lang w:val="en-US"/>
          </w:rPr>
          <w:t>CHƯƠNG 1.</w:t>
        </w:r>
        <w:r w:rsidR="00A32B9D" w:rsidRPr="00A32B9D">
          <w:rPr>
            <w:rStyle w:val="Hyperlink"/>
            <w:sz w:val="26"/>
            <w:szCs w:val="26"/>
          </w:rPr>
          <w:t xml:space="preserve"> ĐẶT VẤN ĐỀ</w:t>
        </w:r>
        <w:r w:rsidR="00A32B9D" w:rsidRPr="00A32B9D">
          <w:rPr>
            <w:webHidden/>
          </w:rPr>
          <w:tab/>
        </w:r>
        <w:r w:rsidR="00A32B9D" w:rsidRPr="00A32B9D">
          <w:rPr>
            <w:webHidden/>
          </w:rPr>
          <w:fldChar w:fldCharType="begin"/>
        </w:r>
        <w:r w:rsidR="00A32B9D" w:rsidRPr="00A32B9D">
          <w:rPr>
            <w:webHidden/>
          </w:rPr>
          <w:instrText xml:space="preserve"> PAGEREF _Toc198236729 \h </w:instrText>
        </w:r>
        <w:r w:rsidR="00A32B9D" w:rsidRPr="00A32B9D">
          <w:rPr>
            <w:webHidden/>
          </w:rPr>
        </w:r>
        <w:r w:rsidR="00A32B9D" w:rsidRPr="00A32B9D">
          <w:rPr>
            <w:webHidden/>
          </w:rPr>
          <w:fldChar w:fldCharType="separate"/>
        </w:r>
        <w:r w:rsidR="00B03809">
          <w:rPr>
            <w:webHidden/>
          </w:rPr>
          <w:t>1</w:t>
        </w:r>
        <w:r w:rsidR="00A32B9D" w:rsidRPr="00A32B9D">
          <w:rPr>
            <w:webHidden/>
          </w:rPr>
          <w:fldChar w:fldCharType="end"/>
        </w:r>
      </w:hyperlink>
    </w:p>
    <w:p w14:paraId="0F261A10" w14:textId="77777777" w:rsidR="00A32B9D" w:rsidRPr="00A32B9D" w:rsidRDefault="00357662">
      <w:pPr>
        <w:pStyle w:val="TOC2"/>
        <w:rPr>
          <w:rFonts w:eastAsiaTheme="minorEastAsia"/>
          <w:b w:val="0"/>
          <w:bCs w:val="0"/>
          <w:lang w:val="en-US"/>
        </w:rPr>
      </w:pPr>
      <w:hyperlink w:anchor="_Toc198236730" w:history="1">
        <w:r w:rsidR="00A32B9D" w:rsidRPr="00A32B9D">
          <w:rPr>
            <w:rStyle w:val="Hyperlink"/>
          </w:rPr>
          <w:t>1.1 ĐẶT VẤN ĐỀ</w:t>
        </w:r>
        <w:r w:rsidR="00A32B9D" w:rsidRPr="00A32B9D">
          <w:rPr>
            <w:webHidden/>
          </w:rPr>
          <w:tab/>
        </w:r>
        <w:r w:rsidR="00A32B9D" w:rsidRPr="00A32B9D">
          <w:rPr>
            <w:webHidden/>
          </w:rPr>
          <w:fldChar w:fldCharType="begin"/>
        </w:r>
        <w:r w:rsidR="00A32B9D" w:rsidRPr="00A32B9D">
          <w:rPr>
            <w:webHidden/>
          </w:rPr>
          <w:instrText xml:space="preserve"> PAGEREF _Toc198236730 \h </w:instrText>
        </w:r>
        <w:r w:rsidR="00A32B9D" w:rsidRPr="00A32B9D">
          <w:rPr>
            <w:webHidden/>
          </w:rPr>
        </w:r>
        <w:r w:rsidR="00A32B9D" w:rsidRPr="00A32B9D">
          <w:rPr>
            <w:webHidden/>
          </w:rPr>
          <w:fldChar w:fldCharType="separate"/>
        </w:r>
        <w:r w:rsidR="00B03809">
          <w:rPr>
            <w:webHidden/>
          </w:rPr>
          <w:t>1</w:t>
        </w:r>
        <w:r w:rsidR="00A32B9D" w:rsidRPr="00A32B9D">
          <w:rPr>
            <w:webHidden/>
          </w:rPr>
          <w:fldChar w:fldCharType="end"/>
        </w:r>
      </w:hyperlink>
    </w:p>
    <w:p w14:paraId="43C2A31E" w14:textId="77777777" w:rsidR="00A32B9D" w:rsidRPr="00A32B9D" w:rsidRDefault="00357662">
      <w:pPr>
        <w:pStyle w:val="TOC3"/>
        <w:rPr>
          <w:rFonts w:ascii="Times New Roman" w:eastAsiaTheme="minorEastAsia" w:hAnsi="Times New Roman" w:cs="Times New Roman"/>
          <w:sz w:val="26"/>
          <w:szCs w:val="26"/>
          <w:lang w:val="en-US"/>
        </w:rPr>
      </w:pPr>
      <w:hyperlink w:anchor="_Toc198236731" w:history="1">
        <w:r w:rsidR="00A32B9D" w:rsidRPr="00A32B9D">
          <w:rPr>
            <w:rStyle w:val="Hyperlink"/>
            <w:rFonts w:ascii="Times New Roman" w:hAnsi="Times New Roman" w:cs="Times New Roman"/>
            <w:sz w:val="26"/>
            <w:szCs w:val="26"/>
            <w:lang w:val="en-US"/>
          </w:rPr>
          <w:t>1.1.1</w:t>
        </w:r>
        <w:r w:rsidR="00A32B9D" w:rsidRPr="00A32B9D">
          <w:rPr>
            <w:rStyle w:val="Hyperlink"/>
            <w:rFonts w:ascii="Times New Roman" w:hAnsi="Times New Roman" w:cs="Times New Roman"/>
            <w:sz w:val="26"/>
            <w:szCs w:val="26"/>
          </w:rPr>
          <w:t xml:space="preserve"> Tính cấp thiết của đề tài</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w:t>
        </w:r>
        <w:r w:rsidR="00A32B9D" w:rsidRPr="00A32B9D">
          <w:rPr>
            <w:rFonts w:ascii="Times New Roman" w:hAnsi="Times New Roman" w:cs="Times New Roman"/>
            <w:webHidden/>
            <w:sz w:val="26"/>
            <w:szCs w:val="26"/>
          </w:rPr>
          <w:fldChar w:fldCharType="end"/>
        </w:r>
      </w:hyperlink>
    </w:p>
    <w:p w14:paraId="1CF87E6E" w14:textId="77777777" w:rsidR="00A32B9D" w:rsidRPr="00A32B9D" w:rsidRDefault="00357662">
      <w:pPr>
        <w:pStyle w:val="TOC3"/>
        <w:rPr>
          <w:rFonts w:ascii="Times New Roman" w:eastAsiaTheme="minorEastAsia" w:hAnsi="Times New Roman" w:cs="Times New Roman"/>
          <w:sz w:val="26"/>
          <w:szCs w:val="26"/>
          <w:lang w:val="en-US"/>
        </w:rPr>
      </w:pPr>
      <w:hyperlink w:anchor="_Toc198236732" w:history="1">
        <w:r w:rsidR="00A32B9D" w:rsidRPr="00A32B9D">
          <w:rPr>
            <w:rStyle w:val="Hyperlink"/>
            <w:rFonts w:ascii="Times New Roman" w:hAnsi="Times New Roman" w:cs="Times New Roman"/>
            <w:sz w:val="26"/>
            <w:szCs w:val="26"/>
            <w:lang w:val="en-US"/>
          </w:rPr>
          <w:t>1.1.2</w:t>
        </w:r>
        <w:r w:rsidR="00A32B9D" w:rsidRPr="00A32B9D">
          <w:rPr>
            <w:rStyle w:val="Hyperlink"/>
            <w:rFonts w:ascii="Times New Roman" w:hAnsi="Times New Roman" w:cs="Times New Roman"/>
            <w:sz w:val="26"/>
            <w:szCs w:val="26"/>
          </w:rPr>
          <w:t xml:space="preserve"> Phạm vi</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w:t>
        </w:r>
        <w:r w:rsidR="00A32B9D" w:rsidRPr="00A32B9D">
          <w:rPr>
            <w:rFonts w:ascii="Times New Roman" w:hAnsi="Times New Roman" w:cs="Times New Roman"/>
            <w:webHidden/>
            <w:sz w:val="26"/>
            <w:szCs w:val="26"/>
          </w:rPr>
          <w:fldChar w:fldCharType="end"/>
        </w:r>
      </w:hyperlink>
    </w:p>
    <w:p w14:paraId="04171536" w14:textId="77777777" w:rsidR="00A32B9D" w:rsidRPr="00A32B9D" w:rsidRDefault="00357662">
      <w:pPr>
        <w:pStyle w:val="TOC3"/>
        <w:rPr>
          <w:rFonts w:ascii="Times New Roman" w:eastAsiaTheme="minorEastAsia" w:hAnsi="Times New Roman" w:cs="Times New Roman"/>
          <w:sz w:val="26"/>
          <w:szCs w:val="26"/>
          <w:lang w:val="en-US"/>
        </w:rPr>
      </w:pPr>
      <w:hyperlink w:anchor="_Toc198236733" w:history="1">
        <w:r w:rsidR="00A32B9D" w:rsidRPr="00A32B9D">
          <w:rPr>
            <w:rStyle w:val="Hyperlink"/>
            <w:rFonts w:ascii="Times New Roman" w:hAnsi="Times New Roman" w:cs="Times New Roman"/>
            <w:sz w:val="26"/>
            <w:szCs w:val="26"/>
            <w:lang w:val="en-US"/>
          </w:rPr>
          <w:t>1.1.3</w:t>
        </w:r>
        <w:r w:rsidR="00A32B9D" w:rsidRPr="00A32B9D">
          <w:rPr>
            <w:rStyle w:val="Hyperlink"/>
            <w:rFonts w:ascii="Times New Roman" w:hAnsi="Times New Roman" w:cs="Times New Roman"/>
            <w:sz w:val="26"/>
            <w:szCs w:val="26"/>
          </w:rPr>
          <w:t xml:space="preserve"> Mục tiêu nghiên cứ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w:t>
        </w:r>
        <w:r w:rsidR="00A32B9D" w:rsidRPr="00A32B9D">
          <w:rPr>
            <w:rFonts w:ascii="Times New Roman" w:hAnsi="Times New Roman" w:cs="Times New Roman"/>
            <w:webHidden/>
            <w:sz w:val="26"/>
            <w:szCs w:val="26"/>
          </w:rPr>
          <w:fldChar w:fldCharType="end"/>
        </w:r>
      </w:hyperlink>
    </w:p>
    <w:p w14:paraId="04956487" w14:textId="77777777" w:rsidR="00A32B9D" w:rsidRPr="00A32B9D" w:rsidRDefault="00357662">
      <w:pPr>
        <w:pStyle w:val="TOC3"/>
        <w:rPr>
          <w:rFonts w:ascii="Times New Roman" w:eastAsiaTheme="minorEastAsia" w:hAnsi="Times New Roman" w:cs="Times New Roman"/>
          <w:sz w:val="26"/>
          <w:szCs w:val="26"/>
          <w:lang w:val="en-US"/>
        </w:rPr>
      </w:pPr>
      <w:hyperlink w:anchor="_Toc198236734" w:history="1">
        <w:r w:rsidR="00A32B9D" w:rsidRPr="00A32B9D">
          <w:rPr>
            <w:rStyle w:val="Hyperlink"/>
            <w:rFonts w:ascii="Times New Roman" w:hAnsi="Times New Roman" w:cs="Times New Roman"/>
            <w:sz w:val="26"/>
            <w:szCs w:val="26"/>
          </w:rPr>
          <w:t>1.1.4 Phương pháp nghiên cứ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w:t>
        </w:r>
        <w:r w:rsidR="00A32B9D" w:rsidRPr="00A32B9D">
          <w:rPr>
            <w:rFonts w:ascii="Times New Roman" w:hAnsi="Times New Roman" w:cs="Times New Roman"/>
            <w:webHidden/>
            <w:sz w:val="26"/>
            <w:szCs w:val="26"/>
          </w:rPr>
          <w:fldChar w:fldCharType="end"/>
        </w:r>
      </w:hyperlink>
    </w:p>
    <w:p w14:paraId="723E5373" w14:textId="77777777" w:rsidR="00A32B9D" w:rsidRPr="00A32B9D" w:rsidRDefault="00357662" w:rsidP="0006633C">
      <w:pPr>
        <w:pStyle w:val="TOC1"/>
        <w:rPr>
          <w:rFonts w:eastAsiaTheme="minorEastAsia"/>
          <w:lang w:val="en-US"/>
        </w:rPr>
      </w:pPr>
      <w:hyperlink w:anchor="_Toc198236735" w:history="1">
        <w:r w:rsidR="00A32B9D" w:rsidRPr="00A32B9D">
          <w:rPr>
            <w:rStyle w:val="Hyperlink"/>
            <w:sz w:val="26"/>
            <w:szCs w:val="26"/>
          </w:rPr>
          <w:t>CHƯƠNG 2. TỔNG QUAN ĐỀ TÀI VÀ CƠ SỞ LÝ THUYẾT</w:t>
        </w:r>
        <w:r w:rsidR="00A32B9D" w:rsidRPr="00A32B9D">
          <w:rPr>
            <w:webHidden/>
          </w:rPr>
          <w:tab/>
        </w:r>
        <w:r w:rsidR="00A32B9D" w:rsidRPr="00A32B9D">
          <w:rPr>
            <w:webHidden/>
          </w:rPr>
          <w:fldChar w:fldCharType="begin"/>
        </w:r>
        <w:r w:rsidR="00A32B9D" w:rsidRPr="00A32B9D">
          <w:rPr>
            <w:webHidden/>
          </w:rPr>
          <w:instrText xml:space="preserve"> PAGEREF _Toc198236735 \h </w:instrText>
        </w:r>
        <w:r w:rsidR="00A32B9D" w:rsidRPr="00A32B9D">
          <w:rPr>
            <w:webHidden/>
          </w:rPr>
        </w:r>
        <w:r w:rsidR="00A32B9D" w:rsidRPr="00A32B9D">
          <w:rPr>
            <w:webHidden/>
          </w:rPr>
          <w:fldChar w:fldCharType="separate"/>
        </w:r>
        <w:r w:rsidR="00B03809">
          <w:rPr>
            <w:webHidden/>
          </w:rPr>
          <w:t>3</w:t>
        </w:r>
        <w:r w:rsidR="00A32B9D" w:rsidRPr="00A32B9D">
          <w:rPr>
            <w:webHidden/>
          </w:rPr>
          <w:fldChar w:fldCharType="end"/>
        </w:r>
      </w:hyperlink>
    </w:p>
    <w:p w14:paraId="5C145CC2" w14:textId="77777777" w:rsidR="00A32B9D" w:rsidRPr="00A32B9D" w:rsidRDefault="00357662">
      <w:pPr>
        <w:pStyle w:val="TOC2"/>
        <w:rPr>
          <w:rFonts w:eastAsiaTheme="minorEastAsia"/>
          <w:b w:val="0"/>
          <w:bCs w:val="0"/>
          <w:lang w:val="en-US"/>
        </w:rPr>
      </w:pPr>
      <w:hyperlink w:anchor="_Toc198236737" w:history="1">
        <w:r w:rsidR="00A32B9D" w:rsidRPr="00A32B9D">
          <w:rPr>
            <w:rStyle w:val="Hyperlink"/>
            <w:lang w:val="en-US"/>
          </w:rPr>
          <w:t>2.1 KHÁI NIỆM VỀ LÚA</w:t>
        </w:r>
        <w:r w:rsidR="00A32B9D" w:rsidRPr="00A32B9D">
          <w:rPr>
            <w:webHidden/>
          </w:rPr>
          <w:tab/>
        </w:r>
        <w:r w:rsidR="00A32B9D" w:rsidRPr="00A32B9D">
          <w:rPr>
            <w:webHidden/>
          </w:rPr>
          <w:fldChar w:fldCharType="begin"/>
        </w:r>
        <w:r w:rsidR="00A32B9D" w:rsidRPr="00A32B9D">
          <w:rPr>
            <w:webHidden/>
          </w:rPr>
          <w:instrText xml:space="preserve"> PAGEREF _Toc198236737 \h </w:instrText>
        </w:r>
        <w:r w:rsidR="00A32B9D" w:rsidRPr="00A32B9D">
          <w:rPr>
            <w:webHidden/>
          </w:rPr>
        </w:r>
        <w:r w:rsidR="00A32B9D" w:rsidRPr="00A32B9D">
          <w:rPr>
            <w:webHidden/>
          </w:rPr>
          <w:fldChar w:fldCharType="separate"/>
        </w:r>
        <w:r w:rsidR="00B03809">
          <w:rPr>
            <w:webHidden/>
          </w:rPr>
          <w:t>3</w:t>
        </w:r>
        <w:r w:rsidR="00A32B9D" w:rsidRPr="00A32B9D">
          <w:rPr>
            <w:webHidden/>
          </w:rPr>
          <w:fldChar w:fldCharType="end"/>
        </w:r>
      </w:hyperlink>
    </w:p>
    <w:p w14:paraId="14377398" w14:textId="77777777" w:rsidR="00A32B9D" w:rsidRPr="00A32B9D" w:rsidRDefault="00357662">
      <w:pPr>
        <w:pStyle w:val="TOC3"/>
        <w:rPr>
          <w:rFonts w:ascii="Times New Roman" w:eastAsiaTheme="minorEastAsia" w:hAnsi="Times New Roman" w:cs="Times New Roman"/>
          <w:sz w:val="26"/>
          <w:szCs w:val="26"/>
          <w:lang w:val="en-US"/>
        </w:rPr>
      </w:pPr>
      <w:hyperlink w:anchor="_Toc198236738" w:history="1">
        <w:r w:rsidR="00A32B9D" w:rsidRPr="00A32B9D">
          <w:rPr>
            <w:rStyle w:val="Hyperlink"/>
            <w:rFonts w:ascii="Times New Roman" w:hAnsi="Times New Roman" w:cs="Times New Roman"/>
            <w:sz w:val="26"/>
            <w:szCs w:val="26"/>
          </w:rPr>
          <w:t>2.1.1 Khái niệm về lúa</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w:t>
        </w:r>
        <w:r w:rsidR="00A32B9D" w:rsidRPr="00A32B9D">
          <w:rPr>
            <w:rFonts w:ascii="Times New Roman" w:hAnsi="Times New Roman" w:cs="Times New Roman"/>
            <w:webHidden/>
            <w:sz w:val="26"/>
            <w:szCs w:val="26"/>
          </w:rPr>
          <w:fldChar w:fldCharType="end"/>
        </w:r>
      </w:hyperlink>
    </w:p>
    <w:p w14:paraId="2E5A3E06" w14:textId="77777777" w:rsidR="00A32B9D" w:rsidRPr="00A32B9D" w:rsidRDefault="00357662">
      <w:pPr>
        <w:pStyle w:val="TOC3"/>
        <w:rPr>
          <w:rFonts w:ascii="Times New Roman" w:eastAsiaTheme="minorEastAsia" w:hAnsi="Times New Roman" w:cs="Times New Roman"/>
          <w:sz w:val="26"/>
          <w:szCs w:val="26"/>
          <w:lang w:val="en-US"/>
        </w:rPr>
      </w:pPr>
      <w:hyperlink w:anchor="_Toc198236739" w:history="1">
        <w:r w:rsidR="00A32B9D" w:rsidRPr="00A32B9D">
          <w:rPr>
            <w:rStyle w:val="Hyperlink"/>
            <w:rFonts w:ascii="Times New Roman" w:hAnsi="Times New Roman" w:cs="Times New Roman"/>
            <w:sz w:val="26"/>
            <w:szCs w:val="26"/>
          </w:rPr>
          <w:t>2.1.2</w:t>
        </w:r>
        <w:r w:rsidR="00A32B9D" w:rsidRPr="00A32B9D">
          <w:rPr>
            <w:rStyle w:val="Hyperlink"/>
            <w:rFonts w:ascii="Times New Roman" w:hAnsi="Times New Roman" w:cs="Times New Roman"/>
            <w:sz w:val="26"/>
            <w:szCs w:val="26"/>
            <w:lang w:val="en-US"/>
          </w:rPr>
          <w:t xml:space="preserve"> Phân loại hạt lúa giống truyền thố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3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w:t>
        </w:r>
        <w:r w:rsidR="00A32B9D" w:rsidRPr="00A32B9D">
          <w:rPr>
            <w:rFonts w:ascii="Times New Roman" w:hAnsi="Times New Roman" w:cs="Times New Roman"/>
            <w:webHidden/>
            <w:sz w:val="26"/>
            <w:szCs w:val="26"/>
          </w:rPr>
          <w:fldChar w:fldCharType="end"/>
        </w:r>
      </w:hyperlink>
    </w:p>
    <w:p w14:paraId="570A41AC" w14:textId="77777777" w:rsidR="00A32B9D" w:rsidRPr="00A32B9D" w:rsidRDefault="00357662">
      <w:pPr>
        <w:pStyle w:val="TOC2"/>
        <w:rPr>
          <w:rFonts w:eastAsiaTheme="minorEastAsia"/>
          <w:b w:val="0"/>
          <w:bCs w:val="0"/>
          <w:lang w:val="en-US"/>
        </w:rPr>
      </w:pPr>
      <w:hyperlink w:anchor="_Toc198236740" w:history="1">
        <w:r w:rsidR="00A32B9D" w:rsidRPr="00A32B9D">
          <w:rPr>
            <w:rStyle w:val="Hyperlink"/>
            <w:lang w:val="en-US"/>
          </w:rPr>
          <w:t>2.2 TRÍ TUỆ NHÂN TẠO</w:t>
        </w:r>
        <w:r w:rsidR="00A32B9D" w:rsidRPr="00A32B9D">
          <w:rPr>
            <w:webHidden/>
          </w:rPr>
          <w:tab/>
        </w:r>
        <w:r w:rsidR="00A32B9D" w:rsidRPr="00A32B9D">
          <w:rPr>
            <w:webHidden/>
          </w:rPr>
          <w:fldChar w:fldCharType="begin"/>
        </w:r>
        <w:r w:rsidR="00A32B9D" w:rsidRPr="00A32B9D">
          <w:rPr>
            <w:webHidden/>
          </w:rPr>
          <w:instrText xml:space="preserve"> PAGEREF _Toc198236740 \h </w:instrText>
        </w:r>
        <w:r w:rsidR="00A32B9D" w:rsidRPr="00A32B9D">
          <w:rPr>
            <w:webHidden/>
          </w:rPr>
        </w:r>
        <w:r w:rsidR="00A32B9D" w:rsidRPr="00A32B9D">
          <w:rPr>
            <w:webHidden/>
          </w:rPr>
          <w:fldChar w:fldCharType="separate"/>
        </w:r>
        <w:r w:rsidR="00B03809">
          <w:rPr>
            <w:webHidden/>
          </w:rPr>
          <w:t>4</w:t>
        </w:r>
        <w:r w:rsidR="00A32B9D" w:rsidRPr="00A32B9D">
          <w:rPr>
            <w:webHidden/>
          </w:rPr>
          <w:fldChar w:fldCharType="end"/>
        </w:r>
      </w:hyperlink>
    </w:p>
    <w:p w14:paraId="3F8646FD" w14:textId="77777777" w:rsidR="00A32B9D" w:rsidRPr="00A32B9D" w:rsidRDefault="00357662">
      <w:pPr>
        <w:pStyle w:val="TOC3"/>
        <w:rPr>
          <w:rFonts w:ascii="Times New Roman" w:eastAsiaTheme="minorEastAsia" w:hAnsi="Times New Roman" w:cs="Times New Roman"/>
          <w:sz w:val="26"/>
          <w:szCs w:val="26"/>
          <w:lang w:val="en-US"/>
        </w:rPr>
      </w:pPr>
      <w:hyperlink w:anchor="_Toc198236741" w:history="1">
        <w:r w:rsidR="00A32B9D" w:rsidRPr="00A32B9D">
          <w:rPr>
            <w:rStyle w:val="Hyperlink"/>
            <w:rFonts w:ascii="Times New Roman" w:hAnsi="Times New Roman" w:cs="Times New Roman"/>
            <w:sz w:val="26"/>
            <w:szCs w:val="26"/>
          </w:rPr>
          <w:t>2.2.1</w:t>
        </w:r>
        <w:r w:rsidR="00A32B9D" w:rsidRPr="00A32B9D">
          <w:rPr>
            <w:rStyle w:val="Hyperlink"/>
            <w:rFonts w:ascii="Times New Roman" w:hAnsi="Times New Roman" w:cs="Times New Roman"/>
            <w:sz w:val="26"/>
            <w:szCs w:val="26"/>
            <w:lang w:val="en-US"/>
          </w:rPr>
          <w:t xml:space="preserve"> Học sâ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w:t>
        </w:r>
        <w:r w:rsidR="00A32B9D" w:rsidRPr="00A32B9D">
          <w:rPr>
            <w:rFonts w:ascii="Times New Roman" w:hAnsi="Times New Roman" w:cs="Times New Roman"/>
            <w:webHidden/>
            <w:sz w:val="26"/>
            <w:szCs w:val="26"/>
          </w:rPr>
          <w:fldChar w:fldCharType="end"/>
        </w:r>
      </w:hyperlink>
    </w:p>
    <w:p w14:paraId="1D5E3A25" w14:textId="77777777" w:rsidR="00A32B9D" w:rsidRPr="00A32B9D" w:rsidRDefault="00357662">
      <w:pPr>
        <w:pStyle w:val="TOC4"/>
        <w:rPr>
          <w:rFonts w:ascii="Times New Roman" w:eastAsiaTheme="minorEastAsia" w:hAnsi="Times New Roman" w:cs="Times New Roman"/>
          <w:sz w:val="26"/>
          <w:szCs w:val="26"/>
          <w:lang w:val="en-US"/>
        </w:rPr>
      </w:pPr>
      <w:hyperlink w:anchor="_Toc198236742" w:history="1">
        <w:r w:rsidR="00A32B9D" w:rsidRPr="00A32B9D">
          <w:rPr>
            <w:rStyle w:val="Hyperlink"/>
            <w:rFonts w:ascii="Times New Roman" w:hAnsi="Times New Roman" w:cs="Times New Roman"/>
            <w:sz w:val="26"/>
            <w:szCs w:val="26"/>
            <w:lang w:val="en-US"/>
          </w:rPr>
          <w:t>2.2.1.1 Cấu trúc của một mạng nơ-ron bao gồm:</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w:t>
        </w:r>
        <w:r w:rsidR="00A32B9D" w:rsidRPr="00A32B9D">
          <w:rPr>
            <w:rFonts w:ascii="Times New Roman" w:hAnsi="Times New Roman" w:cs="Times New Roman"/>
            <w:webHidden/>
            <w:sz w:val="26"/>
            <w:szCs w:val="26"/>
          </w:rPr>
          <w:fldChar w:fldCharType="end"/>
        </w:r>
      </w:hyperlink>
    </w:p>
    <w:p w14:paraId="42E955F0" w14:textId="77777777" w:rsidR="00A32B9D" w:rsidRPr="00A32B9D" w:rsidRDefault="00357662">
      <w:pPr>
        <w:pStyle w:val="TOC4"/>
        <w:rPr>
          <w:rFonts w:ascii="Times New Roman" w:eastAsiaTheme="minorEastAsia" w:hAnsi="Times New Roman" w:cs="Times New Roman"/>
          <w:sz w:val="26"/>
          <w:szCs w:val="26"/>
          <w:lang w:val="en-US"/>
        </w:rPr>
      </w:pPr>
      <w:hyperlink w:anchor="_Toc198236743" w:history="1">
        <w:r w:rsidR="00A32B9D" w:rsidRPr="00A32B9D">
          <w:rPr>
            <w:rStyle w:val="Hyperlink"/>
            <w:rFonts w:ascii="Times New Roman" w:hAnsi="Times New Roman" w:cs="Times New Roman"/>
            <w:sz w:val="26"/>
            <w:szCs w:val="26"/>
            <w:lang w:val="en-US"/>
          </w:rPr>
          <w:t>2.2.1.2 Quy trình huấn luyện của mô hình học sâ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5</w:t>
        </w:r>
        <w:r w:rsidR="00A32B9D" w:rsidRPr="00A32B9D">
          <w:rPr>
            <w:rFonts w:ascii="Times New Roman" w:hAnsi="Times New Roman" w:cs="Times New Roman"/>
            <w:webHidden/>
            <w:sz w:val="26"/>
            <w:szCs w:val="26"/>
          </w:rPr>
          <w:fldChar w:fldCharType="end"/>
        </w:r>
      </w:hyperlink>
    </w:p>
    <w:p w14:paraId="0C92B062" w14:textId="77777777" w:rsidR="00A32B9D" w:rsidRPr="00A32B9D" w:rsidRDefault="00357662">
      <w:pPr>
        <w:pStyle w:val="TOC3"/>
        <w:rPr>
          <w:rFonts w:ascii="Times New Roman" w:eastAsiaTheme="minorEastAsia" w:hAnsi="Times New Roman" w:cs="Times New Roman"/>
          <w:sz w:val="26"/>
          <w:szCs w:val="26"/>
          <w:lang w:val="en-US"/>
        </w:rPr>
      </w:pPr>
      <w:hyperlink w:anchor="_Toc198236744" w:history="1">
        <w:r w:rsidR="00A32B9D" w:rsidRPr="00A32B9D">
          <w:rPr>
            <w:rStyle w:val="Hyperlink"/>
            <w:rFonts w:ascii="Times New Roman" w:hAnsi="Times New Roman" w:cs="Times New Roman"/>
            <w:sz w:val="26"/>
            <w:szCs w:val="26"/>
          </w:rPr>
          <w:t>2.2.2 Thị giác máy tính</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6</w:t>
        </w:r>
        <w:r w:rsidR="00A32B9D" w:rsidRPr="00A32B9D">
          <w:rPr>
            <w:rFonts w:ascii="Times New Roman" w:hAnsi="Times New Roman" w:cs="Times New Roman"/>
            <w:webHidden/>
            <w:sz w:val="26"/>
            <w:szCs w:val="26"/>
          </w:rPr>
          <w:fldChar w:fldCharType="end"/>
        </w:r>
      </w:hyperlink>
    </w:p>
    <w:p w14:paraId="72854B0F" w14:textId="77777777" w:rsidR="00A32B9D" w:rsidRPr="00A32B9D" w:rsidRDefault="00357662">
      <w:pPr>
        <w:pStyle w:val="TOC3"/>
        <w:rPr>
          <w:rFonts w:ascii="Times New Roman" w:eastAsiaTheme="minorEastAsia" w:hAnsi="Times New Roman" w:cs="Times New Roman"/>
          <w:sz w:val="26"/>
          <w:szCs w:val="26"/>
          <w:lang w:val="en-US"/>
        </w:rPr>
      </w:pPr>
      <w:hyperlink w:anchor="_Toc198236745" w:history="1">
        <w:r w:rsidR="00A32B9D" w:rsidRPr="00A32B9D">
          <w:rPr>
            <w:rStyle w:val="Hyperlink"/>
            <w:rFonts w:ascii="Times New Roman" w:hAnsi="Times New Roman" w:cs="Times New Roman"/>
            <w:sz w:val="26"/>
            <w:szCs w:val="26"/>
          </w:rPr>
          <w:t>2.2.3 Transfer Learni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5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6</w:t>
        </w:r>
        <w:r w:rsidR="00A32B9D" w:rsidRPr="00A32B9D">
          <w:rPr>
            <w:rFonts w:ascii="Times New Roman" w:hAnsi="Times New Roman" w:cs="Times New Roman"/>
            <w:webHidden/>
            <w:sz w:val="26"/>
            <w:szCs w:val="26"/>
          </w:rPr>
          <w:fldChar w:fldCharType="end"/>
        </w:r>
      </w:hyperlink>
    </w:p>
    <w:p w14:paraId="7E9D65C6" w14:textId="77777777" w:rsidR="00A32B9D" w:rsidRPr="00A32B9D" w:rsidRDefault="00357662">
      <w:pPr>
        <w:pStyle w:val="TOC4"/>
        <w:rPr>
          <w:rFonts w:ascii="Times New Roman" w:eastAsiaTheme="minorEastAsia" w:hAnsi="Times New Roman" w:cs="Times New Roman"/>
          <w:sz w:val="26"/>
          <w:szCs w:val="26"/>
          <w:lang w:val="en-US"/>
        </w:rPr>
      </w:pPr>
      <w:hyperlink w:anchor="_Toc198236746" w:history="1">
        <w:r w:rsidR="00A32B9D" w:rsidRPr="00A32B9D">
          <w:rPr>
            <w:rStyle w:val="Hyperlink"/>
            <w:rFonts w:ascii="Times New Roman" w:hAnsi="Times New Roman" w:cs="Times New Roman"/>
            <w:sz w:val="26"/>
            <w:szCs w:val="26"/>
          </w:rPr>
          <w:t>2.2.3.1 Fine-tuni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6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6</w:t>
        </w:r>
        <w:r w:rsidR="00A32B9D" w:rsidRPr="00A32B9D">
          <w:rPr>
            <w:rFonts w:ascii="Times New Roman" w:hAnsi="Times New Roman" w:cs="Times New Roman"/>
            <w:webHidden/>
            <w:sz w:val="26"/>
            <w:szCs w:val="26"/>
          </w:rPr>
          <w:fldChar w:fldCharType="end"/>
        </w:r>
      </w:hyperlink>
    </w:p>
    <w:p w14:paraId="77564959" w14:textId="77777777" w:rsidR="00A32B9D" w:rsidRPr="00A32B9D" w:rsidRDefault="00357662">
      <w:pPr>
        <w:pStyle w:val="TOC2"/>
        <w:rPr>
          <w:rFonts w:eastAsiaTheme="minorEastAsia"/>
          <w:b w:val="0"/>
          <w:bCs w:val="0"/>
          <w:lang w:val="en-US"/>
        </w:rPr>
      </w:pPr>
      <w:hyperlink w:anchor="_Toc198236747" w:history="1">
        <w:r w:rsidR="00A32B9D" w:rsidRPr="00A32B9D">
          <w:rPr>
            <w:rStyle w:val="Hyperlink"/>
            <w:lang w:val="en-US"/>
          </w:rPr>
          <w:t>2.3 PHÁT HIỆN ĐỐI TƯỢNG</w:t>
        </w:r>
        <w:r w:rsidR="00A32B9D" w:rsidRPr="00A32B9D">
          <w:rPr>
            <w:webHidden/>
          </w:rPr>
          <w:tab/>
        </w:r>
        <w:r w:rsidR="00A32B9D" w:rsidRPr="00A32B9D">
          <w:rPr>
            <w:webHidden/>
          </w:rPr>
          <w:fldChar w:fldCharType="begin"/>
        </w:r>
        <w:r w:rsidR="00A32B9D" w:rsidRPr="00A32B9D">
          <w:rPr>
            <w:webHidden/>
          </w:rPr>
          <w:instrText xml:space="preserve"> PAGEREF _Toc198236747 \h </w:instrText>
        </w:r>
        <w:r w:rsidR="00A32B9D" w:rsidRPr="00A32B9D">
          <w:rPr>
            <w:webHidden/>
          </w:rPr>
        </w:r>
        <w:r w:rsidR="00A32B9D" w:rsidRPr="00A32B9D">
          <w:rPr>
            <w:webHidden/>
          </w:rPr>
          <w:fldChar w:fldCharType="separate"/>
        </w:r>
        <w:r w:rsidR="00B03809">
          <w:rPr>
            <w:webHidden/>
          </w:rPr>
          <w:t>6</w:t>
        </w:r>
        <w:r w:rsidR="00A32B9D" w:rsidRPr="00A32B9D">
          <w:rPr>
            <w:webHidden/>
          </w:rPr>
          <w:fldChar w:fldCharType="end"/>
        </w:r>
      </w:hyperlink>
    </w:p>
    <w:p w14:paraId="4448D53E" w14:textId="77777777" w:rsidR="00A32B9D" w:rsidRPr="00A32B9D" w:rsidRDefault="00357662">
      <w:pPr>
        <w:pStyle w:val="TOC3"/>
        <w:rPr>
          <w:rFonts w:ascii="Times New Roman" w:eastAsiaTheme="minorEastAsia" w:hAnsi="Times New Roman" w:cs="Times New Roman"/>
          <w:sz w:val="26"/>
          <w:szCs w:val="26"/>
          <w:lang w:val="en-US"/>
        </w:rPr>
      </w:pPr>
      <w:hyperlink w:anchor="_Toc198236748" w:history="1">
        <w:r w:rsidR="00A32B9D" w:rsidRPr="00A32B9D">
          <w:rPr>
            <w:rStyle w:val="Hyperlink"/>
            <w:rFonts w:ascii="Times New Roman" w:hAnsi="Times New Roman" w:cs="Times New Roman"/>
            <w:sz w:val="26"/>
            <w:szCs w:val="26"/>
          </w:rPr>
          <w:t>2.3.1 Nhận dạng đối tượ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6</w:t>
        </w:r>
        <w:r w:rsidR="00A32B9D" w:rsidRPr="00A32B9D">
          <w:rPr>
            <w:rFonts w:ascii="Times New Roman" w:hAnsi="Times New Roman" w:cs="Times New Roman"/>
            <w:webHidden/>
            <w:sz w:val="26"/>
            <w:szCs w:val="26"/>
          </w:rPr>
          <w:fldChar w:fldCharType="end"/>
        </w:r>
      </w:hyperlink>
    </w:p>
    <w:p w14:paraId="39297361" w14:textId="77777777" w:rsidR="00A32B9D" w:rsidRPr="00A32B9D" w:rsidRDefault="00357662">
      <w:pPr>
        <w:pStyle w:val="TOC3"/>
        <w:rPr>
          <w:rFonts w:ascii="Times New Roman" w:eastAsiaTheme="minorEastAsia" w:hAnsi="Times New Roman" w:cs="Times New Roman"/>
          <w:sz w:val="26"/>
          <w:szCs w:val="26"/>
          <w:lang w:val="en-US"/>
        </w:rPr>
      </w:pPr>
      <w:hyperlink w:anchor="_Toc198236749" w:history="1">
        <w:r w:rsidR="00A32B9D" w:rsidRPr="00A32B9D">
          <w:rPr>
            <w:rStyle w:val="Hyperlink"/>
            <w:rFonts w:ascii="Times New Roman" w:hAnsi="Times New Roman" w:cs="Times New Roman"/>
            <w:sz w:val="26"/>
            <w:szCs w:val="26"/>
            <w:lang w:val="en-US"/>
          </w:rPr>
          <w:t>2.3.2 Phân lớp đối tượ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4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7</w:t>
        </w:r>
        <w:r w:rsidR="00A32B9D" w:rsidRPr="00A32B9D">
          <w:rPr>
            <w:rFonts w:ascii="Times New Roman" w:hAnsi="Times New Roman" w:cs="Times New Roman"/>
            <w:webHidden/>
            <w:sz w:val="26"/>
            <w:szCs w:val="26"/>
          </w:rPr>
          <w:fldChar w:fldCharType="end"/>
        </w:r>
      </w:hyperlink>
    </w:p>
    <w:p w14:paraId="063C3180" w14:textId="77777777" w:rsidR="00A32B9D" w:rsidRPr="00A32B9D" w:rsidRDefault="00357662">
      <w:pPr>
        <w:pStyle w:val="TOC3"/>
        <w:rPr>
          <w:rFonts w:ascii="Times New Roman" w:eastAsiaTheme="minorEastAsia" w:hAnsi="Times New Roman" w:cs="Times New Roman"/>
          <w:sz w:val="26"/>
          <w:szCs w:val="26"/>
          <w:lang w:val="en-US"/>
        </w:rPr>
      </w:pPr>
      <w:hyperlink w:anchor="_Toc198236750" w:history="1">
        <w:r w:rsidR="00A32B9D" w:rsidRPr="00A32B9D">
          <w:rPr>
            <w:rStyle w:val="Hyperlink"/>
            <w:rFonts w:ascii="Times New Roman" w:hAnsi="Times New Roman" w:cs="Times New Roman"/>
            <w:sz w:val="26"/>
            <w:szCs w:val="26"/>
            <w:lang w:val="en-US"/>
          </w:rPr>
          <w:t>2.3.3 Một số khái niệm khác</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0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8</w:t>
        </w:r>
        <w:r w:rsidR="00A32B9D" w:rsidRPr="00A32B9D">
          <w:rPr>
            <w:rFonts w:ascii="Times New Roman" w:hAnsi="Times New Roman" w:cs="Times New Roman"/>
            <w:webHidden/>
            <w:sz w:val="26"/>
            <w:szCs w:val="26"/>
          </w:rPr>
          <w:fldChar w:fldCharType="end"/>
        </w:r>
      </w:hyperlink>
    </w:p>
    <w:p w14:paraId="4E43A622" w14:textId="77777777" w:rsidR="00A32B9D" w:rsidRPr="00A32B9D" w:rsidRDefault="00357662">
      <w:pPr>
        <w:pStyle w:val="TOC4"/>
        <w:rPr>
          <w:rFonts w:ascii="Times New Roman" w:eastAsiaTheme="minorEastAsia" w:hAnsi="Times New Roman" w:cs="Times New Roman"/>
          <w:sz w:val="26"/>
          <w:szCs w:val="26"/>
          <w:lang w:val="en-US"/>
        </w:rPr>
      </w:pPr>
      <w:hyperlink w:anchor="_Toc198236751" w:history="1">
        <w:r w:rsidR="00A32B9D" w:rsidRPr="00A32B9D">
          <w:rPr>
            <w:rStyle w:val="Hyperlink"/>
            <w:rFonts w:ascii="Times New Roman" w:hAnsi="Times New Roman" w:cs="Times New Roman"/>
            <w:sz w:val="26"/>
            <w:szCs w:val="26"/>
            <w:lang w:val="en-US"/>
          </w:rPr>
          <w:t>2.3.3.1 RoI</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8</w:t>
        </w:r>
        <w:r w:rsidR="00A32B9D" w:rsidRPr="00A32B9D">
          <w:rPr>
            <w:rFonts w:ascii="Times New Roman" w:hAnsi="Times New Roman" w:cs="Times New Roman"/>
            <w:webHidden/>
            <w:sz w:val="26"/>
            <w:szCs w:val="26"/>
          </w:rPr>
          <w:fldChar w:fldCharType="end"/>
        </w:r>
      </w:hyperlink>
    </w:p>
    <w:p w14:paraId="14494DC1" w14:textId="77777777" w:rsidR="00A32B9D" w:rsidRPr="00A32B9D" w:rsidRDefault="00357662">
      <w:pPr>
        <w:pStyle w:val="TOC4"/>
        <w:rPr>
          <w:rFonts w:ascii="Times New Roman" w:eastAsiaTheme="minorEastAsia" w:hAnsi="Times New Roman" w:cs="Times New Roman"/>
          <w:sz w:val="26"/>
          <w:szCs w:val="26"/>
          <w:lang w:val="en-US"/>
        </w:rPr>
      </w:pPr>
      <w:hyperlink w:anchor="_Toc198236752" w:history="1">
        <w:r w:rsidR="00A32B9D" w:rsidRPr="00A32B9D">
          <w:rPr>
            <w:rStyle w:val="Hyperlink"/>
            <w:rFonts w:ascii="Times New Roman" w:hAnsi="Times New Roman" w:cs="Times New Roman"/>
            <w:sz w:val="26"/>
            <w:szCs w:val="26"/>
            <w:lang w:val="en-US"/>
          </w:rPr>
          <w:t>2.3.3.2 Anchor box</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8</w:t>
        </w:r>
        <w:r w:rsidR="00A32B9D" w:rsidRPr="00A32B9D">
          <w:rPr>
            <w:rFonts w:ascii="Times New Roman" w:hAnsi="Times New Roman" w:cs="Times New Roman"/>
            <w:webHidden/>
            <w:sz w:val="26"/>
            <w:szCs w:val="26"/>
          </w:rPr>
          <w:fldChar w:fldCharType="end"/>
        </w:r>
      </w:hyperlink>
    </w:p>
    <w:p w14:paraId="5B38B210" w14:textId="77777777" w:rsidR="00A32B9D" w:rsidRPr="00A32B9D" w:rsidRDefault="00357662">
      <w:pPr>
        <w:pStyle w:val="TOC4"/>
        <w:rPr>
          <w:rFonts w:ascii="Times New Roman" w:eastAsiaTheme="minorEastAsia" w:hAnsi="Times New Roman" w:cs="Times New Roman"/>
          <w:sz w:val="26"/>
          <w:szCs w:val="26"/>
          <w:lang w:val="en-US"/>
        </w:rPr>
      </w:pPr>
      <w:hyperlink w:anchor="_Toc198236753" w:history="1">
        <w:r w:rsidR="00A32B9D" w:rsidRPr="00A32B9D">
          <w:rPr>
            <w:rStyle w:val="Hyperlink"/>
            <w:rFonts w:ascii="Times New Roman" w:hAnsi="Times New Roman" w:cs="Times New Roman"/>
            <w:sz w:val="26"/>
            <w:szCs w:val="26"/>
            <w:lang w:val="en-US"/>
          </w:rPr>
          <w:t>2.3.3.3 Selective Search</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9</w:t>
        </w:r>
        <w:r w:rsidR="00A32B9D" w:rsidRPr="00A32B9D">
          <w:rPr>
            <w:rFonts w:ascii="Times New Roman" w:hAnsi="Times New Roman" w:cs="Times New Roman"/>
            <w:webHidden/>
            <w:sz w:val="26"/>
            <w:szCs w:val="26"/>
          </w:rPr>
          <w:fldChar w:fldCharType="end"/>
        </w:r>
      </w:hyperlink>
    </w:p>
    <w:p w14:paraId="2913FE8F" w14:textId="77777777" w:rsidR="00A32B9D" w:rsidRPr="00A32B9D" w:rsidRDefault="00357662">
      <w:pPr>
        <w:pStyle w:val="TOC4"/>
        <w:rPr>
          <w:rFonts w:ascii="Times New Roman" w:eastAsiaTheme="minorEastAsia" w:hAnsi="Times New Roman" w:cs="Times New Roman"/>
          <w:sz w:val="26"/>
          <w:szCs w:val="26"/>
          <w:lang w:val="en-US"/>
        </w:rPr>
      </w:pPr>
      <w:hyperlink w:anchor="_Toc198236754" w:history="1">
        <w:r w:rsidR="00A32B9D" w:rsidRPr="00A32B9D">
          <w:rPr>
            <w:rStyle w:val="Hyperlink"/>
            <w:rFonts w:ascii="Times New Roman" w:hAnsi="Times New Roman" w:cs="Times New Roman"/>
            <w:sz w:val="26"/>
            <w:szCs w:val="26"/>
            <w:lang w:val="en-US"/>
          </w:rPr>
          <w:t>2.3.3.4</w:t>
        </w:r>
        <w:r w:rsidR="00A32B9D" w:rsidRPr="00A32B9D">
          <w:rPr>
            <w:rStyle w:val="Hyperlink"/>
            <w:rFonts w:ascii="Times New Roman" w:hAnsi="Times New Roman" w:cs="Times New Roman"/>
            <w:sz w:val="26"/>
            <w:szCs w:val="26"/>
          </w:rPr>
          <w:t xml:space="preserve"> Non</w:t>
        </w:r>
        <w:r w:rsidR="00A32B9D" w:rsidRPr="00A32B9D">
          <w:rPr>
            <w:rStyle w:val="Hyperlink"/>
            <w:rFonts w:ascii="Times New Roman" w:hAnsi="Times New Roman" w:cs="Times New Roman"/>
            <w:sz w:val="26"/>
            <w:szCs w:val="26"/>
            <w:lang w:val="en-US"/>
          </w:rPr>
          <w:t>-</w:t>
        </w:r>
        <w:r w:rsidR="00A32B9D" w:rsidRPr="00A32B9D">
          <w:rPr>
            <w:rStyle w:val="Hyperlink"/>
            <w:rFonts w:ascii="Times New Roman" w:hAnsi="Times New Roman" w:cs="Times New Roman"/>
            <w:sz w:val="26"/>
            <w:szCs w:val="26"/>
          </w:rPr>
          <w:t>Max Sup</w:t>
        </w:r>
        <w:r w:rsidR="00A32B9D" w:rsidRPr="00A32B9D">
          <w:rPr>
            <w:rStyle w:val="Hyperlink"/>
            <w:rFonts w:ascii="Times New Roman" w:hAnsi="Times New Roman" w:cs="Times New Roman"/>
            <w:sz w:val="26"/>
            <w:szCs w:val="26"/>
            <w:lang w:val="en-US"/>
          </w:rPr>
          <w:t>p</w:t>
        </w:r>
        <w:r w:rsidR="00A32B9D" w:rsidRPr="00A32B9D">
          <w:rPr>
            <w:rStyle w:val="Hyperlink"/>
            <w:rFonts w:ascii="Times New Roman" w:hAnsi="Times New Roman" w:cs="Times New Roman"/>
            <w:sz w:val="26"/>
            <w:szCs w:val="26"/>
          </w:rPr>
          <w:t>ressio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9</w:t>
        </w:r>
        <w:r w:rsidR="00A32B9D" w:rsidRPr="00A32B9D">
          <w:rPr>
            <w:rFonts w:ascii="Times New Roman" w:hAnsi="Times New Roman" w:cs="Times New Roman"/>
            <w:webHidden/>
            <w:sz w:val="26"/>
            <w:szCs w:val="26"/>
          </w:rPr>
          <w:fldChar w:fldCharType="end"/>
        </w:r>
      </w:hyperlink>
    </w:p>
    <w:p w14:paraId="7F197941" w14:textId="77777777" w:rsidR="00A32B9D" w:rsidRPr="00A32B9D" w:rsidRDefault="00357662">
      <w:pPr>
        <w:pStyle w:val="TOC2"/>
        <w:rPr>
          <w:rFonts w:eastAsiaTheme="minorEastAsia"/>
          <w:b w:val="0"/>
          <w:bCs w:val="0"/>
          <w:lang w:val="en-US"/>
        </w:rPr>
      </w:pPr>
      <w:hyperlink w:anchor="_Toc198236755" w:history="1">
        <w:r w:rsidR="00A32B9D" w:rsidRPr="00A32B9D">
          <w:rPr>
            <w:rStyle w:val="Hyperlink"/>
            <w:lang w:val="en-US"/>
          </w:rPr>
          <w:t>2.4 PHƯƠNG PHÁP ĐÁNH GIÁ MÔ HÌNH</w:t>
        </w:r>
        <w:r w:rsidR="00A32B9D" w:rsidRPr="00A32B9D">
          <w:rPr>
            <w:webHidden/>
          </w:rPr>
          <w:tab/>
        </w:r>
        <w:r w:rsidR="00A32B9D" w:rsidRPr="00A32B9D">
          <w:rPr>
            <w:webHidden/>
          </w:rPr>
          <w:fldChar w:fldCharType="begin"/>
        </w:r>
        <w:r w:rsidR="00A32B9D" w:rsidRPr="00A32B9D">
          <w:rPr>
            <w:webHidden/>
          </w:rPr>
          <w:instrText xml:space="preserve"> PAGEREF _Toc198236755 \h </w:instrText>
        </w:r>
        <w:r w:rsidR="00A32B9D" w:rsidRPr="00A32B9D">
          <w:rPr>
            <w:webHidden/>
          </w:rPr>
        </w:r>
        <w:r w:rsidR="00A32B9D" w:rsidRPr="00A32B9D">
          <w:rPr>
            <w:webHidden/>
          </w:rPr>
          <w:fldChar w:fldCharType="separate"/>
        </w:r>
        <w:r w:rsidR="00B03809">
          <w:rPr>
            <w:webHidden/>
          </w:rPr>
          <w:t>10</w:t>
        </w:r>
        <w:r w:rsidR="00A32B9D" w:rsidRPr="00A32B9D">
          <w:rPr>
            <w:webHidden/>
          </w:rPr>
          <w:fldChar w:fldCharType="end"/>
        </w:r>
      </w:hyperlink>
    </w:p>
    <w:p w14:paraId="0F4DB37E" w14:textId="77777777" w:rsidR="00A32B9D" w:rsidRPr="00A32B9D" w:rsidRDefault="00357662">
      <w:pPr>
        <w:pStyle w:val="TOC3"/>
        <w:rPr>
          <w:rFonts w:ascii="Times New Roman" w:eastAsiaTheme="minorEastAsia" w:hAnsi="Times New Roman" w:cs="Times New Roman"/>
          <w:sz w:val="26"/>
          <w:szCs w:val="26"/>
          <w:lang w:val="en-US"/>
        </w:rPr>
      </w:pPr>
      <w:hyperlink w:anchor="_Toc198236756" w:history="1">
        <w:r w:rsidR="00A32B9D" w:rsidRPr="00A32B9D">
          <w:rPr>
            <w:rStyle w:val="Hyperlink"/>
            <w:rFonts w:ascii="Times New Roman" w:hAnsi="Times New Roman" w:cs="Times New Roman"/>
            <w:sz w:val="26"/>
            <w:szCs w:val="26"/>
            <w:lang w:val="en-US"/>
          </w:rPr>
          <w:t>2.4.1 Ma trận hỗn độn (Confusion Matrix)</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6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0</w:t>
        </w:r>
        <w:r w:rsidR="00A32B9D" w:rsidRPr="00A32B9D">
          <w:rPr>
            <w:rFonts w:ascii="Times New Roman" w:hAnsi="Times New Roman" w:cs="Times New Roman"/>
            <w:webHidden/>
            <w:sz w:val="26"/>
            <w:szCs w:val="26"/>
          </w:rPr>
          <w:fldChar w:fldCharType="end"/>
        </w:r>
      </w:hyperlink>
    </w:p>
    <w:p w14:paraId="32EBAC6F" w14:textId="77777777" w:rsidR="00A32B9D" w:rsidRPr="00A32B9D" w:rsidRDefault="00357662">
      <w:pPr>
        <w:pStyle w:val="TOC3"/>
        <w:rPr>
          <w:rFonts w:ascii="Times New Roman" w:eastAsiaTheme="minorEastAsia" w:hAnsi="Times New Roman" w:cs="Times New Roman"/>
          <w:sz w:val="26"/>
          <w:szCs w:val="26"/>
          <w:lang w:val="en-US"/>
        </w:rPr>
      </w:pPr>
      <w:hyperlink w:anchor="_Toc198236757" w:history="1">
        <w:r w:rsidR="00A32B9D" w:rsidRPr="00A32B9D">
          <w:rPr>
            <w:rStyle w:val="Hyperlink"/>
            <w:rFonts w:ascii="Times New Roman" w:hAnsi="Times New Roman" w:cs="Times New Roman"/>
            <w:sz w:val="26"/>
            <w:szCs w:val="26"/>
            <w:lang w:val="en-US"/>
          </w:rPr>
          <w:t>2.4.2 Io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7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1</w:t>
        </w:r>
        <w:r w:rsidR="00A32B9D" w:rsidRPr="00A32B9D">
          <w:rPr>
            <w:rFonts w:ascii="Times New Roman" w:hAnsi="Times New Roman" w:cs="Times New Roman"/>
            <w:webHidden/>
            <w:sz w:val="26"/>
            <w:szCs w:val="26"/>
          </w:rPr>
          <w:fldChar w:fldCharType="end"/>
        </w:r>
      </w:hyperlink>
    </w:p>
    <w:p w14:paraId="1642F8FE" w14:textId="77777777" w:rsidR="00A32B9D" w:rsidRPr="00A32B9D" w:rsidRDefault="00357662">
      <w:pPr>
        <w:pStyle w:val="TOC3"/>
        <w:rPr>
          <w:rFonts w:ascii="Times New Roman" w:eastAsiaTheme="minorEastAsia" w:hAnsi="Times New Roman" w:cs="Times New Roman"/>
          <w:sz w:val="26"/>
          <w:szCs w:val="26"/>
          <w:lang w:val="en-US"/>
        </w:rPr>
      </w:pPr>
      <w:hyperlink w:anchor="_Toc198236758" w:history="1">
        <w:r w:rsidR="00A32B9D" w:rsidRPr="00A32B9D">
          <w:rPr>
            <w:rStyle w:val="Hyperlink"/>
            <w:rFonts w:ascii="Times New Roman" w:hAnsi="Times New Roman" w:cs="Times New Roman"/>
            <w:sz w:val="26"/>
            <w:szCs w:val="26"/>
            <w:lang w:val="en-US"/>
          </w:rPr>
          <w:t>2.4.3 Mean Average Precision (mAP)</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5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2</w:t>
        </w:r>
        <w:r w:rsidR="00A32B9D" w:rsidRPr="00A32B9D">
          <w:rPr>
            <w:rFonts w:ascii="Times New Roman" w:hAnsi="Times New Roman" w:cs="Times New Roman"/>
            <w:webHidden/>
            <w:sz w:val="26"/>
            <w:szCs w:val="26"/>
          </w:rPr>
          <w:fldChar w:fldCharType="end"/>
        </w:r>
      </w:hyperlink>
    </w:p>
    <w:p w14:paraId="2256D382" w14:textId="77777777" w:rsidR="00A32B9D" w:rsidRPr="00A32B9D" w:rsidRDefault="00357662">
      <w:pPr>
        <w:pStyle w:val="TOC2"/>
        <w:rPr>
          <w:rFonts w:eastAsiaTheme="minorEastAsia"/>
          <w:b w:val="0"/>
          <w:bCs w:val="0"/>
          <w:lang w:val="en-US"/>
        </w:rPr>
      </w:pPr>
      <w:hyperlink w:anchor="_Toc198236759" w:history="1">
        <w:r w:rsidR="00A32B9D" w:rsidRPr="00A32B9D">
          <w:rPr>
            <w:rStyle w:val="Hyperlink"/>
            <w:lang w:val="en-US"/>
          </w:rPr>
          <w:t>2.5 CÔNG CỤ VÀ MÔI TRƯỜNG TRIỂN KHAI</w:t>
        </w:r>
        <w:r w:rsidR="00A32B9D" w:rsidRPr="00A32B9D">
          <w:rPr>
            <w:webHidden/>
          </w:rPr>
          <w:tab/>
        </w:r>
        <w:r w:rsidR="00A32B9D" w:rsidRPr="00A32B9D">
          <w:rPr>
            <w:webHidden/>
          </w:rPr>
          <w:fldChar w:fldCharType="begin"/>
        </w:r>
        <w:r w:rsidR="00A32B9D" w:rsidRPr="00A32B9D">
          <w:rPr>
            <w:webHidden/>
          </w:rPr>
          <w:instrText xml:space="preserve"> PAGEREF _Toc198236759 \h </w:instrText>
        </w:r>
        <w:r w:rsidR="00A32B9D" w:rsidRPr="00A32B9D">
          <w:rPr>
            <w:webHidden/>
          </w:rPr>
        </w:r>
        <w:r w:rsidR="00A32B9D" w:rsidRPr="00A32B9D">
          <w:rPr>
            <w:webHidden/>
          </w:rPr>
          <w:fldChar w:fldCharType="separate"/>
        </w:r>
        <w:r w:rsidR="00B03809">
          <w:rPr>
            <w:webHidden/>
          </w:rPr>
          <w:t>12</w:t>
        </w:r>
        <w:r w:rsidR="00A32B9D" w:rsidRPr="00A32B9D">
          <w:rPr>
            <w:webHidden/>
          </w:rPr>
          <w:fldChar w:fldCharType="end"/>
        </w:r>
      </w:hyperlink>
    </w:p>
    <w:p w14:paraId="77FCF4A5" w14:textId="77777777" w:rsidR="00A32B9D" w:rsidRPr="00A32B9D" w:rsidRDefault="00357662">
      <w:pPr>
        <w:pStyle w:val="TOC3"/>
        <w:rPr>
          <w:rFonts w:ascii="Times New Roman" w:eastAsiaTheme="minorEastAsia" w:hAnsi="Times New Roman" w:cs="Times New Roman"/>
          <w:sz w:val="26"/>
          <w:szCs w:val="26"/>
          <w:lang w:val="en-US"/>
        </w:rPr>
      </w:pPr>
      <w:hyperlink w:anchor="_Toc198236760" w:history="1">
        <w:r w:rsidR="00A32B9D" w:rsidRPr="00A32B9D">
          <w:rPr>
            <w:rStyle w:val="Hyperlink"/>
            <w:rFonts w:ascii="Times New Roman" w:hAnsi="Times New Roman" w:cs="Times New Roman"/>
            <w:sz w:val="26"/>
            <w:szCs w:val="26"/>
            <w:lang w:val="en-US"/>
          </w:rPr>
          <w:t>2.5.1</w:t>
        </w:r>
        <w:r w:rsidR="00A32B9D" w:rsidRPr="00A32B9D">
          <w:rPr>
            <w:rStyle w:val="Hyperlink"/>
            <w:rFonts w:ascii="Times New Roman" w:hAnsi="Times New Roman" w:cs="Times New Roman"/>
            <w:sz w:val="26"/>
            <w:szCs w:val="26"/>
          </w:rPr>
          <w:t xml:space="preserve"> Ngôn ngữ lập trình Pytho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0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2</w:t>
        </w:r>
        <w:r w:rsidR="00A32B9D" w:rsidRPr="00A32B9D">
          <w:rPr>
            <w:rFonts w:ascii="Times New Roman" w:hAnsi="Times New Roman" w:cs="Times New Roman"/>
            <w:webHidden/>
            <w:sz w:val="26"/>
            <w:szCs w:val="26"/>
          </w:rPr>
          <w:fldChar w:fldCharType="end"/>
        </w:r>
      </w:hyperlink>
    </w:p>
    <w:p w14:paraId="3E4256A7" w14:textId="77777777" w:rsidR="00A32B9D" w:rsidRPr="00A32B9D" w:rsidRDefault="00357662">
      <w:pPr>
        <w:pStyle w:val="TOC3"/>
        <w:rPr>
          <w:rFonts w:ascii="Times New Roman" w:eastAsiaTheme="minorEastAsia" w:hAnsi="Times New Roman" w:cs="Times New Roman"/>
          <w:sz w:val="26"/>
          <w:szCs w:val="26"/>
          <w:lang w:val="en-US"/>
        </w:rPr>
      </w:pPr>
      <w:hyperlink w:anchor="_Toc198236761" w:history="1">
        <w:r w:rsidR="00A32B9D" w:rsidRPr="00A32B9D">
          <w:rPr>
            <w:rStyle w:val="Hyperlink"/>
            <w:rFonts w:ascii="Times New Roman" w:hAnsi="Times New Roman" w:cs="Times New Roman"/>
            <w:sz w:val="26"/>
            <w:szCs w:val="26"/>
            <w:lang w:val="en-US"/>
          </w:rPr>
          <w:t>2.5.2 Pytorch</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2</w:t>
        </w:r>
        <w:r w:rsidR="00A32B9D" w:rsidRPr="00A32B9D">
          <w:rPr>
            <w:rFonts w:ascii="Times New Roman" w:hAnsi="Times New Roman" w:cs="Times New Roman"/>
            <w:webHidden/>
            <w:sz w:val="26"/>
            <w:szCs w:val="26"/>
          </w:rPr>
          <w:fldChar w:fldCharType="end"/>
        </w:r>
      </w:hyperlink>
    </w:p>
    <w:p w14:paraId="12031020" w14:textId="77777777" w:rsidR="00A32B9D" w:rsidRPr="00A32B9D" w:rsidRDefault="00357662">
      <w:pPr>
        <w:pStyle w:val="TOC3"/>
        <w:rPr>
          <w:rFonts w:ascii="Times New Roman" w:eastAsiaTheme="minorEastAsia" w:hAnsi="Times New Roman" w:cs="Times New Roman"/>
          <w:sz w:val="26"/>
          <w:szCs w:val="26"/>
          <w:lang w:val="en-US"/>
        </w:rPr>
      </w:pPr>
      <w:hyperlink w:anchor="_Toc198236762" w:history="1">
        <w:r w:rsidR="00A32B9D" w:rsidRPr="00A32B9D">
          <w:rPr>
            <w:rStyle w:val="Hyperlink"/>
            <w:rFonts w:ascii="Times New Roman" w:hAnsi="Times New Roman" w:cs="Times New Roman"/>
            <w:sz w:val="26"/>
            <w:szCs w:val="26"/>
          </w:rPr>
          <w:t>2.5.3 Thư viện OpenCV</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2</w:t>
        </w:r>
        <w:r w:rsidR="00A32B9D" w:rsidRPr="00A32B9D">
          <w:rPr>
            <w:rFonts w:ascii="Times New Roman" w:hAnsi="Times New Roman" w:cs="Times New Roman"/>
            <w:webHidden/>
            <w:sz w:val="26"/>
            <w:szCs w:val="26"/>
          </w:rPr>
          <w:fldChar w:fldCharType="end"/>
        </w:r>
      </w:hyperlink>
    </w:p>
    <w:p w14:paraId="1A8E4BBB" w14:textId="77777777" w:rsidR="00A32B9D" w:rsidRPr="00A32B9D" w:rsidRDefault="00357662">
      <w:pPr>
        <w:pStyle w:val="TOC3"/>
        <w:rPr>
          <w:rFonts w:ascii="Times New Roman" w:eastAsiaTheme="minorEastAsia" w:hAnsi="Times New Roman" w:cs="Times New Roman"/>
          <w:sz w:val="26"/>
          <w:szCs w:val="26"/>
          <w:lang w:val="en-US"/>
        </w:rPr>
      </w:pPr>
      <w:hyperlink w:anchor="_Toc198236763" w:history="1">
        <w:r w:rsidR="00A32B9D" w:rsidRPr="00A32B9D">
          <w:rPr>
            <w:rStyle w:val="Hyperlink"/>
            <w:rFonts w:ascii="Times New Roman" w:hAnsi="Times New Roman" w:cs="Times New Roman"/>
            <w:sz w:val="26"/>
            <w:szCs w:val="26"/>
          </w:rPr>
          <w:t>2.5.4</w:t>
        </w:r>
        <w:r w:rsidR="00A32B9D" w:rsidRPr="00A32B9D">
          <w:rPr>
            <w:rStyle w:val="Hyperlink"/>
            <w:rFonts w:ascii="Times New Roman" w:hAnsi="Times New Roman" w:cs="Times New Roman"/>
            <w:sz w:val="26"/>
            <w:szCs w:val="26"/>
            <w:lang w:val="en-US"/>
          </w:rPr>
          <w:t xml:space="preserve"> Ultralytics</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3</w:t>
        </w:r>
        <w:r w:rsidR="00A32B9D" w:rsidRPr="00A32B9D">
          <w:rPr>
            <w:rFonts w:ascii="Times New Roman" w:hAnsi="Times New Roman" w:cs="Times New Roman"/>
            <w:webHidden/>
            <w:sz w:val="26"/>
            <w:szCs w:val="26"/>
          </w:rPr>
          <w:fldChar w:fldCharType="end"/>
        </w:r>
      </w:hyperlink>
    </w:p>
    <w:p w14:paraId="5FFC0FEF" w14:textId="77777777" w:rsidR="00A32B9D" w:rsidRPr="00A32B9D" w:rsidRDefault="00357662">
      <w:pPr>
        <w:pStyle w:val="TOC3"/>
        <w:rPr>
          <w:rFonts w:ascii="Times New Roman" w:eastAsiaTheme="minorEastAsia" w:hAnsi="Times New Roman" w:cs="Times New Roman"/>
          <w:sz w:val="26"/>
          <w:szCs w:val="26"/>
          <w:lang w:val="en-US"/>
        </w:rPr>
      </w:pPr>
      <w:hyperlink w:anchor="_Toc198236764" w:history="1">
        <w:r w:rsidR="00A32B9D" w:rsidRPr="00A32B9D">
          <w:rPr>
            <w:rStyle w:val="Hyperlink"/>
            <w:rFonts w:ascii="Times New Roman" w:hAnsi="Times New Roman" w:cs="Times New Roman"/>
            <w:sz w:val="26"/>
            <w:szCs w:val="26"/>
          </w:rPr>
          <w:t>2.5.5 Môi trường Google Colab</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3</w:t>
        </w:r>
        <w:r w:rsidR="00A32B9D" w:rsidRPr="00A32B9D">
          <w:rPr>
            <w:rFonts w:ascii="Times New Roman" w:hAnsi="Times New Roman" w:cs="Times New Roman"/>
            <w:webHidden/>
            <w:sz w:val="26"/>
            <w:szCs w:val="26"/>
          </w:rPr>
          <w:fldChar w:fldCharType="end"/>
        </w:r>
      </w:hyperlink>
    </w:p>
    <w:p w14:paraId="63FC3D35" w14:textId="77777777" w:rsidR="00A32B9D" w:rsidRPr="00A32B9D" w:rsidRDefault="00357662">
      <w:pPr>
        <w:pStyle w:val="TOC3"/>
        <w:rPr>
          <w:rFonts w:ascii="Times New Roman" w:eastAsiaTheme="minorEastAsia" w:hAnsi="Times New Roman" w:cs="Times New Roman"/>
          <w:sz w:val="26"/>
          <w:szCs w:val="26"/>
          <w:lang w:val="en-US"/>
        </w:rPr>
      </w:pPr>
      <w:hyperlink w:anchor="_Toc198236765" w:history="1">
        <w:r w:rsidR="00A32B9D" w:rsidRPr="00A32B9D">
          <w:rPr>
            <w:rStyle w:val="Hyperlink"/>
            <w:rFonts w:ascii="Times New Roman" w:hAnsi="Times New Roman" w:cs="Times New Roman"/>
            <w:sz w:val="26"/>
            <w:szCs w:val="26"/>
          </w:rPr>
          <w:t>2.5.6 Công cụ Roboflow</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5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3</w:t>
        </w:r>
        <w:r w:rsidR="00A32B9D" w:rsidRPr="00A32B9D">
          <w:rPr>
            <w:rFonts w:ascii="Times New Roman" w:hAnsi="Times New Roman" w:cs="Times New Roman"/>
            <w:webHidden/>
            <w:sz w:val="26"/>
            <w:szCs w:val="26"/>
          </w:rPr>
          <w:fldChar w:fldCharType="end"/>
        </w:r>
      </w:hyperlink>
    </w:p>
    <w:p w14:paraId="5EC4FDFB" w14:textId="77777777" w:rsidR="00A32B9D" w:rsidRPr="00A32B9D" w:rsidRDefault="00357662">
      <w:pPr>
        <w:pStyle w:val="TOC2"/>
        <w:rPr>
          <w:rFonts w:eastAsiaTheme="minorEastAsia"/>
          <w:b w:val="0"/>
          <w:bCs w:val="0"/>
          <w:lang w:val="en-US"/>
        </w:rPr>
      </w:pPr>
      <w:hyperlink w:anchor="_Toc198236766" w:history="1">
        <w:r w:rsidR="00A32B9D" w:rsidRPr="00A32B9D">
          <w:rPr>
            <w:rStyle w:val="Hyperlink"/>
          </w:rPr>
          <w:t>2.6 MÔ HÌNH HỌC SÂU</w:t>
        </w:r>
        <w:r w:rsidR="00A32B9D" w:rsidRPr="00A32B9D">
          <w:rPr>
            <w:webHidden/>
          </w:rPr>
          <w:tab/>
        </w:r>
        <w:r w:rsidR="00A32B9D" w:rsidRPr="00A32B9D">
          <w:rPr>
            <w:webHidden/>
          </w:rPr>
          <w:fldChar w:fldCharType="begin"/>
        </w:r>
        <w:r w:rsidR="00A32B9D" w:rsidRPr="00A32B9D">
          <w:rPr>
            <w:webHidden/>
          </w:rPr>
          <w:instrText xml:space="preserve"> PAGEREF _Toc198236766 \h </w:instrText>
        </w:r>
        <w:r w:rsidR="00A32B9D" w:rsidRPr="00A32B9D">
          <w:rPr>
            <w:webHidden/>
          </w:rPr>
        </w:r>
        <w:r w:rsidR="00A32B9D" w:rsidRPr="00A32B9D">
          <w:rPr>
            <w:webHidden/>
          </w:rPr>
          <w:fldChar w:fldCharType="separate"/>
        </w:r>
        <w:r w:rsidR="00B03809">
          <w:rPr>
            <w:webHidden/>
          </w:rPr>
          <w:t>14</w:t>
        </w:r>
        <w:r w:rsidR="00A32B9D" w:rsidRPr="00A32B9D">
          <w:rPr>
            <w:webHidden/>
          </w:rPr>
          <w:fldChar w:fldCharType="end"/>
        </w:r>
      </w:hyperlink>
    </w:p>
    <w:p w14:paraId="46507D52" w14:textId="77777777" w:rsidR="00A32B9D" w:rsidRPr="00A32B9D" w:rsidRDefault="00357662">
      <w:pPr>
        <w:pStyle w:val="TOC3"/>
        <w:rPr>
          <w:rFonts w:ascii="Times New Roman" w:eastAsiaTheme="minorEastAsia" w:hAnsi="Times New Roman" w:cs="Times New Roman"/>
          <w:sz w:val="26"/>
          <w:szCs w:val="26"/>
          <w:lang w:val="en-US"/>
        </w:rPr>
      </w:pPr>
      <w:hyperlink w:anchor="_Toc198236767" w:history="1">
        <w:r w:rsidR="00A32B9D" w:rsidRPr="00A32B9D">
          <w:rPr>
            <w:rStyle w:val="Hyperlink"/>
            <w:rFonts w:ascii="Times New Roman" w:hAnsi="Times New Roman" w:cs="Times New Roman"/>
            <w:sz w:val="26"/>
            <w:szCs w:val="26"/>
          </w:rPr>
          <w:t>2.6.1 Faster R-CN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7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4</w:t>
        </w:r>
        <w:r w:rsidR="00A32B9D" w:rsidRPr="00A32B9D">
          <w:rPr>
            <w:rFonts w:ascii="Times New Roman" w:hAnsi="Times New Roman" w:cs="Times New Roman"/>
            <w:webHidden/>
            <w:sz w:val="26"/>
            <w:szCs w:val="26"/>
          </w:rPr>
          <w:fldChar w:fldCharType="end"/>
        </w:r>
      </w:hyperlink>
    </w:p>
    <w:p w14:paraId="18E4854A" w14:textId="77777777" w:rsidR="00A32B9D" w:rsidRPr="00A32B9D" w:rsidRDefault="00357662">
      <w:pPr>
        <w:pStyle w:val="TOC4"/>
        <w:rPr>
          <w:rFonts w:ascii="Times New Roman" w:eastAsiaTheme="minorEastAsia" w:hAnsi="Times New Roman" w:cs="Times New Roman"/>
          <w:sz w:val="26"/>
          <w:szCs w:val="26"/>
          <w:lang w:val="en-US"/>
        </w:rPr>
      </w:pPr>
      <w:hyperlink w:anchor="_Toc198236768" w:history="1">
        <w:r w:rsidR="00A32B9D" w:rsidRPr="00A32B9D">
          <w:rPr>
            <w:rStyle w:val="Hyperlink"/>
            <w:rFonts w:ascii="Times New Roman" w:hAnsi="Times New Roman" w:cs="Times New Roman"/>
            <w:sz w:val="26"/>
            <w:szCs w:val="26"/>
            <w:lang w:val="en-US"/>
          </w:rPr>
          <w:t>2.6.1.1 Kiến trúc của Faster R-CN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4</w:t>
        </w:r>
        <w:r w:rsidR="00A32B9D" w:rsidRPr="00A32B9D">
          <w:rPr>
            <w:rFonts w:ascii="Times New Roman" w:hAnsi="Times New Roman" w:cs="Times New Roman"/>
            <w:webHidden/>
            <w:sz w:val="26"/>
            <w:szCs w:val="26"/>
          </w:rPr>
          <w:fldChar w:fldCharType="end"/>
        </w:r>
      </w:hyperlink>
    </w:p>
    <w:p w14:paraId="11DA1AD6" w14:textId="77777777" w:rsidR="00A32B9D" w:rsidRPr="00A32B9D" w:rsidRDefault="00357662">
      <w:pPr>
        <w:pStyle w:val="TOC4"/>
        <w:rPr>
          <w:rFonts w:ascii="Times New Roman" w:eastAsiaTheme="minorEastAsia" w:hAnsi="Times New Roman" w:cs="Times New Roman"/>
          <w:sz w:val="26"/>
          <w:szCs w:val="26"/>
          <w:lang w:val="en-US"/>
        </w:rPr>
      </w:pPr>
      <w:hyperlink w:anchor="_Toc198236769" w:history="1">
        <w:r w:rsidR="00A32B9D" w:rsidRPr="00A32B9D">
          <w:rPr>
            <w:rStyle w:val="Hyperlink"/>
            <w:rFonts w:ascii="Times New Roman" w:hAnsi="Times New Roman" w:cs="Times New Roman"/>
            <w:sz w:val="26"/>
            <w:szCs w:val="26"/>
            <w:lang w:val="en-US"/>
          </w:rPr>
          <w:t>2.6.1.2 Cơ chế hoạt động của Faster R-CN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6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5</w:t>
        </w:r>
        <w:r w:rsidR="00A32B9D" w:rsidRPr="00A32B9D">
          <w:rPr>
            <w:rFonts w:ascii="Times New Roman" w:hAnsi="Times New Roman" w:cs="Times New Roman"/>
            <w:webHidden/>
            <w:sz w:val="26"/>
            <w:szCs w:val="26"/>
          </w:rPr>
          <w:fldChar w:fldCharType="end"/>
        </w:r>
      </w:hyperlink>
    </w:p>
    <w:p w14:paraId="77444AFF" w14:textId="77777777" w:rsidR="00A32B9D" w:rsidRPr="00A32B9D" w:rsidRDefault="00357662">
      <w:pPr>
        <w:pStyle w:val="TOC3"/>
        <w:rPr>
          <w:rFonts w:ascii="Times New Roman" w:eastAsiaTheme="minorEastAsia" w:hAnsi="Times New Roman" w:cs="Times New Roman"/>
          <w:sz w:val="26"/>
          <w:szCs w:val="26"/>
          <w:lang w:val="en-US"/>
        </w:rPr>
      </w:pPr>
      <w:hyperlink w:anchor="_Toc198236770" w:history="1">
        <w:r w:rsidR="00A32B9D" w:rsidRPr="00A32B9D">
          <w:rPr>
            <w:rStyle w:val="Hyperlink"/>
            <w:rFonts w:ascii="Times New Roman" w:hAnsi="Times New Roman" w:cs="Times New Roman"/>
            <w:sz w:val="26"/>
            <w:szCs w:val="26"/>
            <w:lang w:val="en-US"/>
          </w:rPr>
          <w:t>2.6.2</w:t>
        </w:r>
        <w:r w:rsidR="00A32B9D" w:rsidRPr="00A32B9D">
          <w:rPr>
            <w:rStyle w:val="Hyperlink"/>
            <w:rFonts w:ascii="Times New Roman" w:hAnsi="Times New Roman" w:cs="Times New Roman"/>
            <w:sz w:val="26"/>
            <w:szCs w:val="26"/>
          </w:rPr>
          <w:t xml:space="preserve"> YOLO</w:t>
        </w:r>
        <w:r w:rsidR="00A32B9D" w:rsidRPr="00A32B9D">
          <w:rPr>
            <w:rStyle w:val="Hyperlink"/>
            <w:rFonts w:ascii="Times New Roman" w:hAnsi="Times New Roman" w:cs="Times New Roman"/>
            <w:sz w:val="26"/>
            <w:szCs w:val="26"/>
            <w:lang w:val="en-US"/>
          </w:rPr>
          <w:t>v8</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0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6</w:t>
        </w:r>
        <w:r w:rsidR="00A32B9D" w:rsidRPr="00A32B9D">
          <w:rPr>
            <w:rFonts w:ascii="Times New Roman" w:hAnsi="Times New Roman" w:cs="Times New Roman"/>
            <w:webHidden/>
            <w:sz w:val="26"/>
            <w:szCs w:val="26"/>
          </w:rPr>
          <w:fldChar w:fldCharType="end"/>
        </w:r>
      </w:hyperlink>
    </w:p>
    <w:p w14:paraId="11FE0EE0" w14:textId="77777777" w:rsidR="00A32B9D" w:rsidRPr="00A32B9D" w:rsidRDefault="00357662">
      <w:pPr>
        <w:pStyle w:val="TOC4"/>
        <w:rPr>
          <w:rFonts w:ascii="Times New Roman" w:eastAsiaTheme="minorEastAsia" w:hAnsi="Times New Roman" w:cs="Times New Roman"/>
          <w:sz w:val="26"/>
          <w:szCs w:val="26"/>
          <w:lang w:val="en-US"/>
        </w:rPr>
      </w:pPr>
      <w:hyperlink w:anchor="_Toc198236771" w:history="1">
        <w:r w:rsidR="00A32B9D" w:rsidRPr="00A32B9D">
          <w:rPr>
            <w:rStyle w:val="Hyperlink"/>
            <w:rFonts w:ascii="Times New Roman" w:hAnsi="Times New Roman" w:cs="Times New Roman"/>
            <w:sz w:val="26"/>
            <w:szCs w:val="26"/>
            <w:lang w:val="en-US"/>
          </w:rPr>
          <w:t>2.6.2.1 Kiến trúc của YOLOv8</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17</w:t>
        </w:r>
        <w:r w:rsidR="00A32B9D" w:rsidRPr="00A32B9D">
          <w:rPr>
            <w:rFonts w:ascii="Times New Roman" w:hAnsi="Times New Roman" w:cs="Times New Roman"/>
            <w:webHidden/>
            <w:sz w:val="26"/>
            <w:szCs w:val="26"/>
          </w:rPr>
          <w:fldChar w:fldCharType="end"/>
        </w:r>
      </w:hyperlink>
    </w:p>
    <w:p w14:paraId="5A8D72FA" w14:textId="77777777" w:rsidR="00A32B9D" w:rsidRPr="00A32B9D" w:rsidRDefault="00357662">
      <w:pPr>
        <w:pStyle w:val="TOC3"/>
        <w:rPr>
          <w:rFonts w:ascii="Times New Roman" w:eastAsiaTheme="minorEastAsia" w:hAnsi="Times New Roman" w:cs="Times New Roman"/>
          <w:sz w:val="26"/>
          <w:szCs w:val="26"/>
          <w:lang w:val="en-US"/>
        </w:rPr>
      </w:pPr>
      <w:hyperlink w:anchor="_Toc198236772" w:history="1">
        <w:r w:rsidR="00A32B9D" w:rsidRPr="00A32B9D">
          <w:rPr>
            <w:rStyle w:val="Hyperlink"/>
            <w:rFonts w:ascii="Times New Roman" w:hAnsi="Times New Roman" w:cs="Times New Roman"/>
            <w:sz w:val="26"/>
            <w:szCs w:val="26"/>
            <w:lang w:val="en-US"/>
          </w:rPr>
          <w:t>2.6.3</w:t>
        </w:r>
        <w:r w:rsidR="00A32B9D" w:rsidRPr="00A32B9D">
          <w:rPr>
            <w:rStyle w:val="Hyperlink"/>
            <w:rFonts w:ascii="Times New Roman" w:hAnsi="Times New Roman" w:cs="Times New Roman"/>
            <w:sz w:val="26"/>
            <w:szCs w:val="26"/>
          </w:rPr>
          <w:t xml:space="preserve"> YOLO</w:t>
        </w:r>
        <w:r w:rsidR="00A32B9D" w:rsidRPr="00A32B9D">
          <w:rPr>
            <w:rStyle w:val="Hyperlink"/>
            <w:rFonts w:ascii="Times New Roman" w:hAnsi="Times New Roman" w:cs="Times New Roman"/>
            <w:sz w:val="26"/>
            <w:szCs w:val="26"/>
            <w:lang w:val="en-US"/>
          </w:rPr>
          <w:t>v11</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0</w:t>
        </w:r>
        <w:r w:rsidR="00A32B9D" w:rsidRPr="00A32B9D">
          <w:rPr>
            <w:rFonts w:ascii="Times New Roman" w:hAnsi="Times New Roman" w:cs="Times New Roman"/>
            <w:webHidden/>
            <w:sz w:val="26"/>
            <w:szCs w:val="26"/>
          </w:rPr>
          <w:fldChar w:fldCharType="end"/>
        </w:r>
      </w:hyperlink>
    </w:p>
    <w:p w14:paraId="7F80C538" w14:textId="77777777" w:rsidR="00A32B9D" w:rsidRPr="00A32B9D" w:rsidRDefault="00357662">
      <w:pPr>
        <w:pStyle w:val="TOC4"/>
        <w:rPr>
          <w:rFonts w:ascii="Times New Roman" w:eastAsiaTheme="minorEastAsia" w:hAnsi="Times New Roman" w:cs="Times New Roman"/>
          <w:sz w:val="26"/>
          <w:szCs w:val="26"/>
          <w:lang w:val="en-US"/>
        </w:rPr>
      </w:pPr>
      <w:hyperlink w:anchor="_Toc198236773" w:history="1">
        <w:r w:rsidR="00A32B9D" w:rsidRPr="00A32B9D">
          <w:rPr>
            <w:rStyle w:val="Hyperlink"/>
            <w:rFonts w:ascii="Times New Roman" w:hAnsi="Times New Roman" w:cs="Times New Roman"/>
            <w:sz w:val="26"/>
            <w:szCs w:val="26"/>
            <w:lang w:val="en-US"/>
          </w:rPr>
          <w:t>2.6.3.1 Kiến trúc của YOLOv11</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0</w:t>
        </w:r>
        <w:r w:rsidR="00A32B9D" w:rsidRPr="00A32B9D">
          <w:rPr>
            <w:rFonts w:ascii="Times New Roman" w:hAnsi="Times New Roman" w:cs="Times New Roman"/>
            <w:webHidden/>
            <w:sz w:val="26"/>
            <w:szCs w:val="26"/>
          </w:rPr>
          <w:fldChar w:fldCharType="end"/>
        </w:r>
      </w:hyperlink>
    </w:p>
    <w:p w14:paraId="0A1B04D6" w14:textId="77777777" w:rsidR="00A32B9D" w:rsidRPr="00A32B9D" w:rsidRDefault="00357662">
      <w:pPr>
        <w:pStyle w:val="TOC3"/>
        <w:rPr>
          <w:rFonts w:ascii="Times New Roman" w:eastAsiaTheme="minorEastAsia" w:hAnsi="Times New Roman" w:cs="Times New Roman"/>
          <w:sz w:val="26"/>
          <w:szCs w:val="26"/>
          <w:lang w:val="en-US"/>
        </w:rPr>
      </w:pPr>
      <w:hyperlink w:anchor="_Toc198236774" w:history="1">
        <w:r w:rsidR="00A32B9D" w:rsidRPr="00A32B9D">
          <w:rPr>
            <w:rStyle w:val="Hyperlink"/>
            <w:rFonts w:ascii="Times New Roman" w:hAnsi="Times New Roman" w:cs="Times New Roman"/>
            <w:sz w:val="26"/>
            <w:szCs w:val="26"/>
          </w:rPr>
          <w:t>2.6.4</w:t>
        </w:r>
        <w:r w:rsidR="00A32B9D" w:rsidRPr="00A32B9D">
          <w:rPr>
            <w:rStyle w:val="Hyperlink"/>
            <w:rFonts w:ascii="Times New Roman" w:hAnsi="Times New Roman" w:cs="Times New Roman"/>
            <w:sz w:val="26"/>
            <w:szCs w:val="26"/>
            <w:lang w:val="en-US"/>
          </w:rPr>
          <w:t xml:space="preserve"> Detectron2</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2</w:t>
        </w:r>
        <w:r w:rsidR="00A32B9D" w:rsidRPr="00A32B9D">
          <w:rPr>
            <w:rFonts w:ascii="Times New Roman" w:hAnsi="Times New Roman" w:cs="Times New Roman"/>
            <w:webHidden/>
            <w:sz w:val="26"/>
            <w:szCs w:val="26"/>
          </w:rPr>
          <w:fldChar w:fldCharType="end"/>
        </w:r>
      </w:hyperlink>
    </w:p>
    <w:p w14:paraId="49953339" w14:textId="77777777" w:rsidR="00A32B9D" w:rsidRPr="00A32B9D" w:rsidRDefault="00357662" w:rsidP="0006633C">
      <w:pPr>
        <w:pStyle w:val="TOC1"/>
        <w:rPr>
          <w:rFonts w:eastAsiaTheme="minorEastAsia"/>
          <w:lang w:val="en-US"/>
        </w:rPr>
      </w:pPr>
      <w:hyperlink w:anchor="_Toc198236775" w:history="1">
        <w:r w:rsidR="00A32B9D" w:rsidRPr="00A32B9D">
          <w:rPr>
            <w:rStyle w:val="Hyperlink"/>
            <w:sz w:val="26"/>
            <w:szCs w:val="26"/>
            <w:lang w:val="en-US"/>
          </w:rPr>
          <w:t>CHƯƠNG 3. THỰC NGHIỆM VÀ ĐÁNH GIÁ</w:t>
        </w:r>
        <w:r w:rsidR="00A32B9D" w:rsidRPr="00A32B9D">
          <w:rPr>
            <w:webHidden/>
          </w:rPr>
          <w:tab/>
        </w:r>
        <w:r w:rsidR="00A32B9D" w:rsidRPr="00A32B9D">
          <w:rPr>
            <w:webHidden/>
          </w:rPr>
          <w:fldChar w:fldCharType="begin"/>
        </w:r>
        <w:r w:rsidR="00A32B9D" w:rsidRPr="00A32B9D">
          <w:rPr>
            <w:webHidden/>
          </w:rPr>
          <w:instrText xml:space="preserve"> PAGEREF _Toc198236775 \h </w:instrText>
        </w:r>
        <w:r w:rsidR="00A32B9D" w:rsidRPr="00A32B9D">
          <w:rPr>
            <w:webHidden/>
          </w:rPr>
        </w:r>
        <w:r w:rsidR="00A32B9D" w:rsidRPr="00A32B9D">
          <w:rPr>
            <w:webHidden/>
          </w:rPr>
          <w:fldChar w:fldCharType="separate"/>
        </w:r>
        <w:r w:rsidR="00B03809">
          <w:rPr>
            <w:webHidden/>
          </w:rPr>
          <w:t>24</w:t>
        </w:r>
        <w:r w:rsidR="00A32B9D" w:rsidRPr="00A32B9D">
          <w:rPr>
            <w:webHidden/>
          </w:rPr>
          <w:fldChar w:fldCharType="end"/>
        </w:r>
      </w:hyperlink>
    </w:p>
    <w:p w14:paraId="7BDAF55C" w14:textId="77777777" w:rsidR="00A32B9D" w:rsidRPr="00A32B9D" w:rsidRDefault="00357662">
      <w:pPr>
        <w:pStyle w:val="TOC2"/>
        <w:rPr>
          <w:rFonts w:eastAsiaTheme="minorEastAsia"/>
          <w:b w:val="0"/>
          <w:bCs w:val="0"/>
          <w:lang w:val="en-US"/>
        </w:rPr>
      </w:pPr>
      <w:hyperlink w:anchor="_Toc198236776" w:history="1">
        <w:r w:rsidR="00A32B9D" w:rsidRPr="00A32B9D">
          <w:rPr>
            <w:rStyle w:val="Hyperlink"/>
            <w:lang w:val="en-US"/>
          </w:rPr>
          <w:t>3.1</w:t>
        </w:r>
        <w:r w:rsidR="00A32B9D" w:rsidRPr="00A32B9D">
          <w:rPr>
            <w:rStyle w:val="Hyperlink"/>
          </w:rPr>
          <w:t xml:space="preserve"> MÔ TẢ BÀI TOÁN</w:t>
        </w:r>
        <w:r w:rsidR="00A32B9D" w:rsidRPr="00A32B9D">
          <w:rPr>
            <w:webHidden/>
          </w:rPr>
          <w:tab/>
        </w:r>
        <w:r w:rsidR="00A32B9D" w:rsidRPr="00A32B9D">
          <w:rPr>
            <w:webHidden/>
          </w:rPr>
          <w:fldChar w:fldCharType="begin"/>
        </w:r>
        <w:r w:rsidR="00A32B9D" w:rsidRPr="00A32B9D">
          <w:rPr>
            <w:webHidden/>
          </w:rPr>
          <w:instrText xml:space="preserve"> PAGEREF _Toc198236776 \h </w:instrText>
        </w:r>
        <w:r w:rsidR="00A32B9D" w:rsidRPr="00A32B9D">
          <w:rPr>
            <w:webHidden/>
          </w:rPr>
        </w:r>
        <w:r w:rsidR="00A32B9D" w:rsidRPr="00A32B9D">
          <w:rPr>
            <w:webHidden/>
          </w:rPr>
          <w:fldChar w:fldCharType="separate"/>
        </w:r>
        <w:r w:rsidR="00B03809">
          <w:rPr>
            <w:webHidden/>
          </w:rPr>
          <w:t>24</w:t>
        </w:r>
        <w:r w:rsidR="00A32B9D" w:rsidRPr="00A32B9D">
          <w:rPr>
            <w:webHidden/>
          </w:rPr>
          <w:fldChar w:fldCharType="end"/>
        </w:r>
      </w:hyperlink>
    </w:p>
    <w:p w14:paraId="1A03BA98" w14:textId="77777777" w:rsidR="00A32B9D" w:rsidRPr="00A32B9D" w:rsidRDefault="00357662">
      <w:pPr>
        <w:pStyle w:val="TOC2"/>
        <w:rPr>
          <w:rFonts w:eastAsiaTheme="minorEastAsia"/>
          <w:b w:val="0"/>
          <w:bCs w:val="0"/>
          <w:lang w:val="en-US"/>
        </w:rPr>
      </w:pPr>
      <w:hyperlink w:anchor="_Toc198236777" w:history="1">
        <w:r w:rsidR="00A32B9D" w:rsidRPr="00A32B9D">
          <w:rPr>
            <w:rStyle w:val="Hyperlink"/>
            <w:lang w:val="en-US"/>
          </w:rPr>
          <w:t>3.2 HƯỚNG TIẾP CẬN BÀI TOÁN</w:t>
        </w:r>
        <w:r w:rsidR="00A32B9D" w:rsidRPr="00A32B9D">
          <w:rPr>
            <w:webHidden/>
          </w:rPr>
          <w:tab/>
        </w:r>
        <w:r w:rsidR="00A32B9D" w:rsidRPr="00A32B9D">
          <w:rPr>
            <w:webHidden/>
          </w:rPr>
          <w:fldChar w:fldCharType="begin"/>
        </w:r>
        <w:r w:rsidR="00A32B9D" w:rsidRPr="00A32B9D">
          <w:rPr>
            <w:webHidden/>
          </w:rPr>
          <w:instrText xml:space="preserve"> PAGEREF _Toc198236777 \h </w:instrText>
        </w:r>
        <w:r w:rsidR="00A32B9D" w:rsidRPr="00A32B9D">
          <w:rPr>
            <w:webHidden/>
          </w:rPr>
        </w:r>
        <w:r w:rsidR="00A32B9D" w:rsidRPr="00A32B9D">
          <w:rPr>
            <w:webHidden/>
          </w:rPr>
          <w:fldChar w:fldCharType="separate"/>
        </w:r>
        <w:r w:rsidR="00B03809">
          <w:rPr>
            <w:webHidden/>
          </w:rPr>
          <w:t>24</w:t>
        </w:r>
        <w:r w:rsidR="00A32B9D" w:rsidRPr="00A32B9D">
          <w:rPr>
            <w:webHidden/>
          </w:rPr>
          <w:fldChar w:fldCharType="end"/>
        </w:r>
      </w:hyperlink>
    </w:p>
    <w:p w14:paraId="1C1A098D" w14:textId="77777777" w:rsidR="00A32B9D" w:rsidRPr="00A32B9D" w:rsidRDefault="00357662">
      <w:pPr>
        <w:pStyle w:val="TOC3"/>
        <w:rPr>
          <w:rFonts w:ascii="Times New Roman" w:eastAsiaTheme="minorEastAsia" w:hAnsi="Times New Roman" w:cs="Times New Roman"/>
          <w:sz w:val="26"/>
          <w:szCs w:val="26"/>
          <w:lang w:val="en-US"/>
        </w:rPr>
      </w:pPr>
      <w:hyperlink w:anchor="_Toc198236778" w:history="1">
        <w:r w:rsidR="00A32B9D" w:rsidRPr="00A32B9D">
          <w:rPr>
            <w:rStyle w:val="Hyperlink"/>
            <w:rFonts w:ascii="Times New Roman" w:hAnsi="Times New Roman" w:cs="Times New Roman"/>
            <w:sz w:val="26"/>
            <w:szCs w:val="26"/>
            <w:lang w:val="en-US"/>
          </w:rPr>
          <w:t>3.2.1 Sử dụng bộ phát hiện và phân loại tích hợp</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4</w:t>
        </w:r>
        <w:r w:rsidR="00A32B9D" w:rsidRPr="00A32B9D">
          <w:rPr>
            <w:rFonts w:ascii="Times New Roman" w:hAnsi="Times New Roman" w:cs="Times New Roman"/>
            <w:webHidden/>
            <w:sz w:val="26"/>
            <w:szCs w:val="26"/>
          </w:rPr>
          <w:fldChar w:fldCharType="end"/>
        </w:r>
      </w:hyperlink>
    </w:p>
    <w:p w14:paraId="2DED1FC5" w14:textId="77777777" w:rsidR="00A32B9D" w:rsidRPr="00A32B9D" w:rsidRDefault="00357662">
      <w:pPr>
        <w:pStyle w:val="TOC3"/>
        <w:rPr>
          <w:rFonts w:ascii="Times New Roman" w:eastAsiaTheme="minorEastAsia" w:hAnsi="Times New Roman" w:cs="Times New Roman"/>
          <w:sz w:val="26"/>
          <w:szCs w:val="26"/>
          <w:lang w:val="en-US"/>
        </w:rPr>
      </w:pPr>
      <w:hyperlink w:anchor="_Toc198236779" w:history="1">
        <w:r w:rsidR="00A32B9D" w:rsidRPr="00A32B9D">
          <w:rPr>
            <w:rStyle w:val="Hyperlink"/>
            <w:rFonts w:ascii="Times New Roman" w:hAnsi="Times New Roman" w:cs="Times New Roman"/>
            <w:sz w:val="26"/>
            <w:szCs w:val="26"/>
            <w:lang w:val="en-US"/>
          </w:rPr>
          <w:t>3.2.2 Sử dụng bộ phát hiện và phân loại riêng biệt</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7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5</w:t>
        </w:r>
        <w:r w:rsidR="00A32B9D" w:rsidRPr="00A32B9D">
          <w:rPr>
            <w:rFonts w:ascii="Times New Roman" w:hAnsi="Times New Roman" w:cs="Times New Roman"/>
            <w:webHidden/>
            <w:sz w:val="26"/>
            <w:szCs w:val="26"/>
          </w:rPr>
          <w:fldChar w:fldCharType="end"/>
        </w:r>
      </w:hyperlink>
    </w:p>
    <w:p w14:paraId="7CE88F38" w14:textId="77777777" w:rsidR="00A32B9D" w:rsidRPr="00A32B9D" w:rsidRDefault="00357662">
      <w:pPr>
        <w:pStyle w:val="TOC2"/>
        <w:rPr>
          <w:rFonts w:eastAsiaTheme="minorEastAsia"/>
          <w:b w:val="0"/>
          <w:bCs w:val="0"/>
          <w:lang w:val="en-US"/>
        </w:rPr>
      </w:pPr>
      <w:hyperlink w:anchor="_Toc198236780" w:history="1">
        <w:r w:rsidR="00A32B9D" w:rsidRPr="00A32B9D">
          <w:rPr>
            <w:rStyle w:val="Hyperlink"/>
          </w:rPr>
          <w:t>3.3 XÂY DỰNG DỮ LIỆU</w:t>
        </w:r>
        <w:r w:rsidR="00A32B9D" w:rsidRPr="00A32B9D">
          <w:rPr>
            <w:webHidden/>
          </w:rPr>
          <w:tab/>
        </w:r>
        <w:r w:rsidR="00A32B9D" w:rsidRPr="00A32B9D">
          <w:rPr>
            <w:webHidden/>
          </w:rPr>
          <w:fldChar w:fldCharType="begin"/>
        </w:r>
        <w:r w:rsidR="00A32B9D" w:rsidRPr="00A32B9D">
          <w:rPr>
            <w:webHidden/>
          </w:rPr>
          <w:instrText xml:space="preserve"> PAGEREF _Toc198236780 \h </w:instrText>
        </w:r>
        <w:r w:rsidR="00A32B9D" w:rsidRPr="00A32B9D">
          <w:rPr>
            <w:webHidden/>
          </w:rPr>
        </w:r>
        <w:r w:rsidR="00A32B9D" w:rsidRPr="00A32B9D">
          <w:rPr>
            <w:webHidden/>
          </w:rPr>
          <w:fldChar w:fldCharType="separate"/>
        </w:r>
        <w:r w:rsidR="00B03809">
          <w:rPr>
            <w:webHidden/>
          </w:rPr>
          <w:t>25</w:t>
        </w:r>
        <w:r w:rsidR="00A32B9D" w:rsidRPr="00A32B9D">
          <w:rPr>
            <w:webHidden/>
          </w:rPr>
          <w:fldChar w:fldCharType="end"/>
        </w:r>
      </w:hyperlink>
    </w:p>
    <w:p w14:paraId="00CB6291" w14:textId="77777777" w:rsidR="00A32B9D" w:rsidRPr="00A32B9D" w:rsidRDefault="00357662">
      <w:pPr>
        <w:pStyle w:val="TOC3"/>
        <w:rPr>
          <w:rFonts w:ascii="Times New Roman" w:eastAsiaTheme="minorEastAsia" w:hAnsi="Times New Roman" w:cs="Times New Roman"/>
          <w:sz w:val="26"/>
          <w:szCs w:val="26"/>
          <w:lang w:val="en-US"/>
        </w:rPr>
      </w:pPr>
      <w:hyperlink w:anchor="_Toc198236781" w:history="1">
        <w:r w:rsidR="00A32B9D" w:rsidRPr="00A32B9D">
          <w:rPr>
            <w:rStyle w:val="Hyperlink"/>
            <w:rFonts w:ascii="Times New Roman" w:hAnsi="Times New Roman" w:cs="Times New Roman"/>
            <w:sz w:val="26"/>
            <w:szCs w:val="26"/>
          </w:rPr>
          <w:t>3.3.1 Thu thập dữ liệ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5</w:t>
        </w:r>
        <w:r w:rsidR="00A32B9D" w:rsidRPr="00A32B9D">
          <w:rPr>
            <w:rFonts w:ascii="Times New Roman" w:hAnsi="Times New Roman" w:cs="Times New Roman"/>
            <w:webHidden/>
            <w:sz w:val="26"/>
            <w:szCs w:val="26"/>
          </w:rPr>
          <w:fldChar w:fldCharType="end"/>
        </w:r>
      </w:hyperlink>
    </w:p>
    <w:p w14:paraId="1590F486" w14:textId="77777777" w:rsidR="00A32B9D" w:rsidRPr="00A32B9D" w:rsidRDefault="00357662">
      <w:pPr>
        <w:pStyle w:val="TOC3"/>
        <w:rPr>
          <w:rFonts w:ascii="Times New Roman" w:eastAsiaTheme="minorEastAsia" w:hAnsi="Times New Roman" w:cs="Times New Roman"/>
          <w:sz w:val="26"/>
          <w:szCs w:val="26"/>
          <w:lang w:val="en-US"/>
        </w:rPr>
      </w:pPr>
      <w:hyperlink w:anchor="_Toc198236782" w:history="1">
        <w:r w:rsidR="00A32B9D" w:rsidRPr="00A32B9D">
          <w:rPr>
            <w:rStyle w:val="Hyperlink"/>
            <w:rFonts w:ascii="Times New Roman" w:hAnsi="Times New Roman" w:cs="Times New Roman"/>
            <w:sz w:val="26"/>
            <w:szCs w:val="26"/>
            <w:lang w:val="en-US"/>
          </w:rPr>
          <w:t>3.3.2</w:t>
        </w:r>
        <w:r w:rsidR="00A32B9D" w:rsidRPr="00A32B9D">
          <w:rPr>
            <w:rStyle w:val="Hyperlink"/>
            <w:rFonts w:ascii="Times New Roman" w:hAnsi="Times New Roman" w:cs="Times New Roman"/>
            <w:sz w:val="26"/>
            <w:szCs w:val="26"/>
          </w:rPr>
          <w:t xml:space="preserve"> T</w:t>
        </w:r>
        <w:r w:rsidR="00A32B9D" w:rsidRPr="00A32B9D">
          <w:rPr>
            <w:rStyle w:val="Hyperlink"/>
            <w:rFonts w:ascii="Times New Roman" w:hAnsi="Times New Roman" w:cs="Times New Roman"/>
            <w:sz w:val="26"/>
            <w:szCs w:val="26"/>
            <w:lang w:val="en-US"/>
          </w:rPr>
          <w:t>iền xử lý dữ liệ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6</w:t>
        </w:r>
        <w:r w:rsidR="00A32B9D" w:rsidRPr="00A32B9D">
          <w:rPr>
            <w:rFonts w:ascii="Times New Roman" w:hAnsi="Times New Roman" w:cs="Times New Roman"/>
            <w:webHidden/>
            <w:sz w:val="26"/>
            <w:szCs w:val="26"/>
          </w:rPr>
          <w:fldChar w:fldCharType="end"/>
        </w:r>
      </w:hyperlink>
    </w:p>
    <w:p w14:paraId="750173B9" w14:textId="77777777" w:rsidR="00A32B9D" w:rsidRPr="00A32B9D" w:rsidRDefault="00357662">
      <w:pPr>
        <w:pStyle w:val="TOC3"/>
        <w:rPr>
          <w:rFonts w:ascii="Times New Roman" w:eastAsiaTheme="minorEastAsia" w:hAnsi="Times New Roman" w:cs="Times New Roman"/>
          <w:sz w:val="26"/>
          <w:szCs w:val="26"/>
          <w:lang w:val="en-US"/>
        </w:rPr>
      </w:pPr>
      <w:hyperlink w:anchor="_Toc198236783" w:history="1">
        <w:r w:rsidR="00A32B9D" w:rsidRPr="00A32B9D">
          <w:rPr>
            <w:rStyle w:val="Hyperlink"/>
            <w:rFonts w:ascii="Times New Roman" w:hAnsi="Times New Roman" w:cs="Times New Roman"/>
            <w:sz w:val="26"/>
            <w:szCs w:val="26"/>
          </w:rPr>
          <w:t>3.3.3 Gán nhãn cho ảnh</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8</w:t>
        </w:r>
        <w:r w:rsidR="00A32B9D" w:rsidRPr="00A32B9D">
          <w:rPr>
            <w:rFonts w:ascii="Times New Roman" w:hAnsi="Times New Roman" w:cs="Times New Roman"/>
            <w:webHidden/>
            <w:sz w:val="26"/>
            <w:szCs w:val="26"/>
          </w:rPr>
          <w:fldChar w:fldCharType="end"/>
        </w:r>
      </w:hyperlink>
    </w:p>
    <w:p w14:paraId="53C16AA4" w14:textId="77777777" w:rsidR="00A32B9D" w:rsidRPr="00A32B9D" w:rsidRDefault="00357662">
      <w:pPr>
        <w:pStyle w:val="TOC3"/>
        <w:rPr>
          <w:rFonts w:ascii="Times New Roman" w:eastAsiaTheme="minorEastAsia" w:hAnsi="Times New Roman" w:cs="Times New Roman"/>
          <w:sz w:val="26"/>
          <w:szCs w:val="26"/>
          <w:lang w:val="en-US"/>
        </w:rPr>
      </w:pPr>
      <w:hyperlink w:anchor="_Toc198236784" w:history="1">
        <w:r w:rsidR="00A32B9D" w:rsidRPr="00A32B9D">
          <w:rPr>
            <w:rStyle w:val="Hyperlink"/>
            <w:rFonts w:ascii="Times New Roman" w:hAnsi="Times New Roman" w:cs="Times New Roman"/>
            <w:sz w:val="26"/>
            <w:szCs w:val="26"/>
            <w:lang w:val="en-US"/>
          </w:rPr>
          <w:t>3.3.4 Tăng cường dữ liệ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29</w:t>
        </w:r>
        <w:r w:rsidR="00A32B9D" w:rsidRPr="00A32B9D">
          <w:rPr>
            <w:rFonts w:ascii="Times New Roman" w:hAnsi="Times New Roman" w:cs="Times New Roman"/>
            <w:webHidden/>
            <w:sz w:val="26"/>
            <w:szCs w:val="26"/>
          </w:rPr>
          <w:fldChar w:fldCharType="end"/>
        </w:r>
      </w:hyperlink>
    </w:p>
    <w:p w14:paraId="3E250359" w14:textId="77777777" w:rsidR="00A32B9D" w:rsidRPr="00A32B9D" w:rsidRDefault="00357662">
      <w:pPr>
        <w:pStyle w:val="TOC3"/>
        <w:rPr>
          <w:rFonts w:ascii="Times New Roman" w:eastAsiaTheme="minorEastAsia" w:hAnsi="Times New Roman" w:cs="Times New Roman"/>
          <w:sz w:val="26"/>
          <w:szCs w:val="26"/>
          <w:lang w:val="en-US"/>
        </w:rPr>
      </w:pPr>
      <w:hyperlink w:anchor="_Toc198236785" w:history="1">
        <w:r w:rsidR="00A32B9D" w:rsidRPr="00A32B9D">
          <w:rPr>
            <w:rStyle w:val="Hyperlink"/>
            <w:rFonts w:ascii="Times New Roman" w:hAnsi="Times New Roman" w:cs="Times New Roman"/>
            <w:sz w:val="26"/>
            <w:szCs w:val="26"/>
          </w:rPr>
          <w:t>3.3.5 Xuất tập dữ liệu</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5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0</w:t>
        </w:r>
        <w:r w:rsidR="00A32B9D" w:rsidRPr="00A32B9D">
          <w:rPr>
            <w:rFonts w:ascii="Times New Roman" w:hAnsi="Times New Roman" w:cs="Times New Roman"/>
            <w:webHidden/>
            <w:sz w:val="26"/>
            <w:szCs w:val="26"/>
          </w:rPr>
          <w:fldChar w:fldCharType="end"/>
        </w:r>
      </w:hyperlink>
    </w:p>
    <w:p w14:paraId="2CFE4B25" w14:textId="77777777" w:rsidR="00A32B9D" w:rsidRPr="00A32B9D" w:rsidRDefault="00357662">
      <w:pPr>
        <w:pStyle w:val="TOC2"/>
        <w:rPr>
          <w:rFonts w:eastAsiaTheme="minorEastAsia"/>
          <w:b w:val="0"/>
          <w:bCs w:val="0"/>
          <w:lang w:val="en-US"/>
        </w:rPr>
      </w:pPr>
      <w:hyperlink w:anchor="_Toc198236786" w:history="1">
        <w:r w:rsidR="00A32B9D" w:rsidRPr="00A32B9D">
          <w:rPr>
            <w:rStyle w:val="Hyperlink"/>
            <w:lang w:val="en-US"/>
          </w:rPr>
          <w:t>3.4</w:t>
        </w:r>
        <w:r w:rsidR="00A32B9D" w:rsidRPr="00A32B9D">
          <w:rPr>
            <w:rStyle w:val="Hyperlink"/>
          </w:rPr>
          <w:t xml:space="preserve"> HUẤN LUYỆN MÔ HÌNH</w:t>
        </w:r>
        <w:r w:rsidR="00A32B9D" w:rsidRPr="00A32B9D">
          <w:rPr>
            <w:webHidden/>
          </w:rPr>
          <w:tab/>
        </w:r>
        <w:r w:rsidR="00A32B9D" w:rsidRPr="00A32B9D">
          <w:rPr>
            <w:webHidden/>
          </w:rPr>
          <w:fldChar w:fldCharType="begin"/>
        </w:r>
        <w:r w:rsidR="00A32B9D" w:rsidRPr="00A32B9D">
          <w:rPr>
            <w:webHidden/>
          </w:rPr>
          <w:instrText xml:space="preserve"> PAGEREF _Toc198236786 \h </w:instrText>
        </w:r>
        <w:r w:rsidR="00A32B9D" w:rsidRPr="00A32B9D">
          <w:rPr>
            <w:webHidden/>
          </w:rPr>
        </w:r>
        <w:r w:rsidR="00A32B9D" w:rsidRPr="00A32B9D">
          <w:rPr>
            <w:webHidden/>
          </w:rPr>
          <w:fldChar w:fldCharType="separate"/>
        </w:r>
        <w:r w:rsidR="00B03809">
          <w:rPr>
            <w:webHidden/>
          </w:rPr>
          <w:t>32</w:t>
        </w:r>
        <w:r w:rsidR="00A32B9D" w:rsidRPr="00A32B9D">
          <w:rPr>
            <w:webHidden/>
          </w:rPr>
          <w:fldChar w:fldCharType="end"/>
        </w:r>
      </w:hyperlink>
    </w:p>
    <w:p w14:paraId="32958DCE" w14:textId="77777777" w:rsidR="00A32B9D" w:rsidRPr="00A32B9D" w:rsidRDefault="00357662">
      <w:pPr>
        <w:pStyle w:val="TOC3"/>
        <w:rPr>
          <w:rFonts w:ascii="Times New Roman" w:eastAsiaTheme="minorEastAsia" w:hAnsi="Times New Roman" w:cs="Times New Roman"/>
          <w:sz w:val="26"/>
          <w:szCs w:val="26"/>
          <w:lang w:val="en-US"/>
        </w:rPr>
      </w:pPr>
      <w:hyperlink w:anchor="_Toc198236787" w:history="1">
        <w:r w:rsidR="00A32B9D" w:rsidRPr="00A32B9D">
          <w:rPr>
            <w:rStyle w:val="Hyperlink"/>
            <w:rFonts w:ascii="Times New Roman" w:hAnsi="Times New Roman" w:cs="Times New Roman"/>
            <w:sz w:val="26"/>
            <w:szCs w:val="26"/>
            <w:lang w:val="en-US"/>
          </w:rPr>
          <w:t>3.4.1 Cấu hình và môi trường cài đặt</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7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2</w:t>
        </w:r>
        <w:r w:rsidR="00A32B9D" w:rsidRPr="00A32B9D">
          <w:rPr>
            <w:rFonts w:ascii="Times New Roman" w:hAnsi="Times New Roman" w:cs="Times New Roman"/>
            <w:webHidden/>
            <w:sz w:val="26"/>
            <w:szCs w:val="26"/>
          </w:rPr>
          <w:fldChar w:fldCharType="end"/>
        </w:r>
      </w:hyperlink>
    </w:p>
    <w:p w14:paraId="2E6DD6A1" w14:textId="77777777" w:rsidR="00A32B9D" w:rsidRPr="00A32B9D" w:rsidRDefault="00357662">
      <w:pPr>
        <w:pStyle w:val="TOC3"/>
        <w:rPr>
          <w:rFonts w:ascii="Times New Roman" w:eastAsiaTheme="minorEastAsia" w:hAnsi="Times New Roman" w:cs="Times New Roman"/>
          <w:sz w:val="26"/>
          <w:szCs w:val="26"/>
          <w:lang w:val="en-US"/>
        </w:rPr>
      </w:pPr>
      <w:hyperlink w:anchor="_Toc198236788" w:history="1">
        <w:r w:rsidR="00A32B9D" w:rsidRPr="00A32B9D">
          <w:rPr>
            <w:rStyle w:val="Hyperlink"/>
            <w:rFonts w:ascii="Times New Roman" w:hAnsi="Times New Roman" w:cs="Times New Roman"/>
            <w:sz w:val="26"/>
            <w:szCs w:val="26"/>
            <w:lang w:val="en-US"/>
          </w:rPr>
          <w:t>3.4.2 Các mô hình một giai đoạ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8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2</w:t>
        </w:r>
        <w:r w:rsidR="00A32B9D" w:rsidRPr="00A32B9D">
          <w:rPr>
            <w:rFonts w:ascii="Times New Roman" w:hAnsi="Times New Roman" w:cs="Times New Roman"/>
            <w:webHidden/>
            <w:sz w:val="26"/>
            <w:szCs w:val="26"/>
          </w:rPr>
          <w:fldChar w:fldCharType="end"/>
        </w:r>
      </w:hyperlink>
    </w:p>
    <w:p w14:paraId="46CF9A35" w14:textId="77777777" w:rsidR="00A32B9D" w:rsidRPr="00A32B9D" w:rsidRDefault="00357662">
      <w:pPr>
        <w:pStyle w:val="TOC4"/>
        <w:rPr>
          <w:rFonts w:ascii="Times New Roman" w:eastAsiaTheme="minorEastAsia" w:hAnsi="Times New Roman" w:cs="Times New Roman"/>
          <w:sz w:val="26"/>
          <w:szCs w:val="26"/>
          <w:lang w:val="en-US"/>
        </w:rPr>
      </w:pPr>
      <w:hyperlink w:anchor="_Toc198236789" w:history="1">
        <w:r w:rsidR="00A32B9D" w:rsidRPr="00A32B9D">
          <w:rPr>
            <w:rStyle w:val="Hyperlink"/>
            <w:rFonts w:ascii="Times New Roman" w:hAnsi="Times New Roman" w:cs="Times New Roman"/>
            <w:sz w:val="26"/>
            <w:szCs w:val="26"/>
            <w:lang w:val="en-US"/>
          </w:rPr>
          <w:t>3.4.2.1</w:t>
        </w:r>
        <w:r w:rsidR="00A32B9D" w:rsidRPr="00A32B9D">
          <w:rPr>
            <w:rStyle w:val="Hyperlink"/>
            <w:rFonts w:ascii="Times New Roman" w:hAnsi="Times New Roman" w:cs="Times New Roman"/>
            <w:sz w:val="26"/>
            <w:szCs w:val="26"/>
          </w:rPr>
          <w:t xml:space="preserve"> Mô hình YOLO</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8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2</w:t>
        </w:r>
        <w:r w:rsidR="00A32B9D" w:rsidRPr="00A32B9D">
          <w:rPr>
            <w:rFonts w:ascii="Times New Roman" w:hAnsi="Times New Roman" w:cs="Times New Roman"/>
            <w:webHidden/>
            <w:sz w:val="26"/>
            <w:szCs w:val="26"/>
          </w:rPr>
          <w:fldChar w:fldCharType="end"/>
        </w:r>
      </w:hyperlink>
    </w:p>
    <w:p w14:paraId="255BB42E" w14:textId="77777777" w:rsidR="00A32B9D" w:rsidRPr="00A32B9D" w:rsidRDefault="00357662">
      <w:pPr>
        <w:pStyle w:val="TOC4"/>
        <w:rPr>
          <w:rFonts w:ascii="Times New Roman" w:eastAsiaTheme="minorEastAsia" w:hAnsi="Times New Roman" w:cs="Times New Roman"/>
          <w:sz w:val="26"/>
          <w:szCs w:val="26"/>
          <w:lang w:val="en-US"/>
        </w:rPr>
      </w:pPr>
      <w:hyperlink w:anchor="_Toc198236790" w:history="1">
        <w:r w:rsidR="00A32B9D" w:rsidRPr="00A32B9D">
          <w:rPr>
            <w:rStyle w:val="Hyperlink"/>
            <w:rFonts w:ascii="Times New Roman" w:hAnsi="Times New Roman" w:cs="Times New Roman"/>
            <w:sz w:val="26"/>
            <w:szCs w:val="26"/>
            <w:lang w:val="en-US"/>
          </w:rPr>
          <w:t>3.4.2.2 Faster R-CN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0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2</w:t>
        </w:r>
        <w:r w:rsidR="00A32B9D" w:rsidRPr="00A32B9D">
          <w:rPr>
            <w:rFonts w:ascii="Times New Roman" w:hAnsi="Times New Roman" w:cs="Times New Roman"/>
            <w:webHidden/>
            <w:sz w:val="26"/>
            <w:szCs w:val="26"/>
          </w:rPr>
          <w:fldChar w:fldCharType="end"/>
        </w:r>
      </w:hyperlink>
    </w:p>
    <w:p w14:paraId="4A1C02C8" w14:textId="77777777" w:rsidR="00A32B9D" w:rsidRPr="00A32B9D" w:rsidRDefault="00357662">
      <w:pPr>
        <w:pStyle w:val="TOC3"/>
        <w:rPr>
          <w:rFonts w:ascii="Times New Roman" w:eastAsiaTheme="minorEastAsia" w:hAnsi="Times New Roman" w:cs="Times New Roman"/>
          <w:sz w:val="26"/>
          <w:szCs w:val="26"/>
          <w:lang w:val="en-US"/>
        </w:rPr>
      </w:pPr>
      <w:hyperlink w:anchor="_Toc198236791" w:history="1">
        <w:r w:rsidR="00A32B9D" w:rsidRPr="00A32B9D">
          <w:rPr>
            <w:rStyle w:val="Hyperlink"/>
            <w:rFonts w:ascii="Times New Roman" w:hAnsi="Times New Roman" w:cs="Times New Roman"/>
            <w:sz w:val="26"/>
            <w:szCs w:val="26"/>
            <w:lang w:val="en-US"/>
          </w:rPr>
          <w:t>3.4.3 Các mô hình hai giai đoạ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3</w:t>
        </w:r>
        <w:r w:rsidR="00A32B9D" w:rsidRPr="00A32B9D">
          <w:rPr>
            <w:rFonts w:ascii="Times New Roman" w:hAnsi="Times New Roman" w:cs="Times New Roman"/>
            <w:webHidden/>
            <w:sz w:val="26"/>
            <w:szCs w:val="26"/>
          </w:rPr>
          <w:fldChar w:fldCharType="end"/>
        </w:r>
      </w:hyperlink>
    </w:p>
    <w:p w14:paraId="2FA383BB" w14:textId="77777777" w:rsidR="00A32B9D" w:rsidRPr="00A32B9D" w:rsidRDefault="00357662">
      <w:pPr>
        <w:pStyle w:val="TOC2"/>
        <w:rPr>
          <w:rFonts w:eastAsiaTheme="minorEastAsia"/>
          <w:b w:val="0"/>
          <w:bCs w:val="0"/>
          <w:lang w:val="en-US"/>
        </w:rPr>
      </w:pPr>
      <w:hyperlink w:anchor="_Toc198236792" w:history="1">
        <w:r w:rsidR="00A32B9D" w:rsidRPr="00A32B9D">
          <w:rPr>
            <w:rStyle w:val="Hyperlink"/>
            <w:lang w:val="en-US"/>
          </w:rPr>
          <w:t>3.5 KẾT QUẢ HUẤN LUYỆN</w:t>
        </w:r>
        <w:r w:rsidR="00A32B9D" w:rsidRPr="00A32B9D">
          <w:rPr>
            <w:webHidden/>
          </w:rPr>
          <w:tab/>
        </w:r>
        <w:r w:rsidR="00A32B9D" w:rsidRPr="00A32B9D">
          <w:rPr>
            <w:webHidden/>
          </w:rPr>
          <w:fldChar w:fldCharType="begin"/>
        </w:r>
        <w:r w:rsidR="00A32B9D" w:rsidRPr="00A32B9D">
          <w:rPr>
            <w:webHidden/>
          </w:rPr>
          <w:instrText xml:space="preserve"> PAGEREF _Toc198236792 \h </w:instrText>
        </w:r>
        <w:r w:rsidR="00A32B9D" w:rsidRPr="00A32B9D">
          <w:rPr>
            <w:webHidden/>
          </w:rPr>
        </w:r>
        <w:r w:rsidR="00A32B9D" w:rsidRPr="00A32B9D">
          <w:rPr>
            <w:webHidden/>
          </w:rPr>
          <w:fldChar w:fldCharType="separate"/>
        </w:r>
        <w:r w:rsidR="00B03809">
          <w:rPr>
            <w:webHidden/>
          </w:rPr>
          <w:t>33</w:t>
        </w:r>
        <w:r w:rsidR="00A32B9D" w:rsidRPr="00A32B9D">
          <w:rPr>
            <w:webHidden/>
          </w:rPr>
          <w:fldChar w:fldCharType="end"/>
        </w:r>
      </w:hyperlink>
    </w:p>
    <w:p w14:paraId="2F0164F1" w14:textId="77777777" w:rsidR="00A32B9D" w:rsidRPr="00A32B9D" w:rsidRDefault="00357662">
      <w:pPr>
        <w:pStyle w:val="TOC3"/>
        <w:rPr>
          <w:rFonts w:ascii="Times New Roman" w:eastAsiaTheme="minorEastAsia" w:hAnsi="Times New Roman" w:cs="Times New Roman"/>
          <w:sz w:val="26"/>
          <w:szCs w:val="26"/>
          <w:lang w:val="en-US"/>
        </w:rPr>
      </w:pPr>
      <w:hyperlink w:anchor="_Toc198236793" w:history="1">
        <w:r w:rsidR="00A32B9D" w:rsidRPr="00A32B9D">
          <w:rPr>
            <w:rStyle w:val="Hyperlink"/>
            <w:rFonts w:ascii="Times New Roman" w:hAnsi="Times New Roman" w:cs="Times New Roman"/>
            <w:sz w:val="26"/>
            <w:szCs w:val="26"/>
            <w:lang w:val="en-US"/>
          </w:rPr>
          <w:t>3.5.1 Mô hình một giai đoạ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3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3</w:t>
        </w:r>
        <w:r w:rsidR="00A32B9D" w:rsidRPr="00A32B9D">
          <w:rPr>
            <w:rFonts w:ascii="Times New Roman" w:hAnsi="Times New Roman" w:cs="Times New Roman"/>
            <w:webHidden/>
            <w:sz w:val="26"/>
            <w:szCs w:val="26"/>
          </w:rPr>
          <w:fldChar w:fldCharType="end"/>
        </w:r>
      </w:hyperlink>
    </w:p>
    <w:p w14:paraId="638A3A61" w14:textId="77777777" w:rsidR="00A32B9D" w:rsidRPr="00A32B9D" w:rsidRDefault="00357662">
      <w:pPr>
        <w:pStyle w:val="TOC4"/>
        <w:rPr>
          <w:rFonts w:ascii="Times New Roman" w:eastAsiaTheme="minorEastAsia" w:hAnsi="Times New Roman" w:cs="Times New Roman"/>
          <w:sz w:val="26"/>
          <w:szCs w:val="26"/>
          <w:lang w:val="en-US"/>
        </w:rPr>
      </w:pPr>
      <w:hyperlink w:anchor="_Toc198236794" w:history="1">
        <w:r w:rsidR="00A32B9D" w:rsidRPr="00A32B9D">
          <w:rPr>
            <w:rStyle w:val="Hyperlink"/>
            <w:rFonts w:ascii="Times New Roman" w:hAnsi="Times New Roman" w:cs="Times New Roman"/>
            <w:sz w:val="26"/>
            <w:szCs w:val="26"/>
            <w:lang w:val="en-US"/>
          </w:rPr>
          <w:t>3.5.1.1 M</w:t>
        </w:r>
        <w:r w:rsidR="00A32B9D" w:rsidRPr="00A32B9D">
          <w:rPr>
            <w:rStyle w:val="Hyperlink"/>
            <w:rFonts w:ascii="Times New Roman" w:hAnsi="Times New Roman" w:cs="Times New Roman"/>
            <w:sz w:val="26"/>
            <w:szCs w:val="26"/>
          </w:rPr>
          <w:t>ô hình Y</w:t>
        </w:r>
        <w:r w:rsidR="00A32B9D" w:rsidRPr="00A32B9D">
          <w:rPr>
            <w:rStyle w:val="Hyperlink"/>
            <w:rFonts w:ascii="Times New Roman" w:hAnsi="Times New Roman" w:cs="Times New Roman"/>
            <w:sz w:val="26"/>
            <w:szCs w:val="26"/>
            <w:lang w:val="en-US"/>
          </w:rPr>
          <w:t>OLO</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4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3</w:t>
        </w:r>
        <w:r w:rsidR="00A32B9D" w:rsidRPr="00A32B9D">
          <w:rPr>
            <w:rFonts w:ascii="Times New Roman" w:hAnsi="Times New Roman" w:cs="Times New Roman"/>
            <w:webHidden/>
            <w:sz w:val="26"/>
            <w:szCs w:val="26"/>
          </w:rPr>
          <w:fldChar w:fldCharType="end"/>
        </w:r>
      </w:hyperlink>
    </w:p>
    <w:p w14:paraId="48EE8A5B" w14:textId="77777777" w:rsidR="00A32B9D" w:rsidRPr="00A32B9D" w:rsidRDefault="00357662">
      <w:pPr>
        <w:pStyle w:val="TOC4"/>
        <w:rPr>
          <w:rFonts w:ascii="Times New Roman" w:eastAsiaTheme="minorEastAsia" w:hAnsi="Times New Roman" w:cs="Times New Roman"/>
          <w:sz w:val="26"/>
          <w:szCs w:val="26"/>
          <w:lang w:val="en-US"/>
        </w:rPr>
      </w:pPr>
      <w:hyperlink w:anchor="_Toc198236795" w:history="1">
        <w:r w:rsidR="00A32B9D" w:rsidRPr="00A32B9D">
          <w:rPr>
            <w:rStyle w:val="Hyperlink"/>
            <w:rFonts w:ascii="Times New Roman" w:hAnsi="Times New Roman" w:cs="Times New Roman"/>
            <w:sz w:val="26"/>
            <w:szCs w:val="26"/>
            <w:lang w:val="en-US"/>
          </w:rPr>
          <w:t>3.5.1.2 Mô hình Faster R-CN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5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7</w:t>
        </w:r>
        <w:r w:rsidR="00A32B9D" w:rsidRPr="00A32B9D">
          <w:rPr>
            <w:rFonts w:ascii="Times New Roman" w:hAnsi="Times New Roman" w:cs="Times New Roman"/>
            <w:webHidden/>
            <w:sz w:val="26"/>
            <w:szCs w:val="26"/>
          </w:rPr>
          <w:fldChar w:fldCharType="end"/>
        </w:r>
      </w:hyperlink>
    </w:p>
    <w:p w14:paraId="023EAD37" w14:textId="77777777" w:rsidR="00A32B9D" w:rsidRPr="00A32B9D" w:rsidRDefault="00357662">
      <w:pPr>
        <w:pStyle w:val="TOC3"/>
        <w:rPr>
          <w:rFonts w:ascii="Times New Roman" w:eastAsiaTheme="minorEastAsia" w:hAnsi="Times New Roman" w:cs="Times New Roman"/>
          <w:sz w:val="26"/>
          <w:szCs w:val="26"/>
          <w:lang w:val="en-US"/>
        </w:rPr>
      </w:pPr>
      <w:hyperlink w:anchor="_Toc198236796" w:history="1">
        <w:r w:rsidR="00A32B9D" w:rsidRPr="00A32B9D">
          <w:rPr>
            <w:rStyle w:val="Hyperlink"/>
            <w:rFonts w:ascii="Times New Roman" w:hAnsi="Times New Roman" w:cs="Times New Roman"/>
            <w:sz w:val="26"/>
            <w:szCs w:val="26"/>
            <w:lang w:val="en-US"/>
          </w:rPr>
          <w:t>3.5.2 Mô hình hai giai đoạ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6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39</w:t>
        </w:r>
        <w:r w:rsidR="00A32B9D" w:rsidRPr="00A32B9D">
          <w:rPr>
            <w:rFonts w:ascii="Times New Roman" w:hAnsi="Times New Roman" w:cs="Times New Roman"/>
            <w:webHidden/>
            <w:sz w:val="26"/>
            <w:szCs w:val="26"/>
          </w:rPr>
          <w:fldChar w:fldCharType="end"/>
        </w:r>
      </w:hyperlink>
    </w:p>
    <w:p w14:paraId="3987B687" w14:textId="77777777" w:rsidR="00A32B9D" w:rsidRPr="00A32B9D" w:rsidRDefault="00357662">
      <w:pPr>
        <w:pStyle w:val="TOC3"/>
        <w:rPr>
          <w:rFonts w:ascii="Times New Roman" w:eastAsiaTheme="minorEastAsia" w:hAnsi="Times New Roman" w:cs="Times New Roman"/>
          <w:sz w:val="26"/>
          <w:szCs w:val="26"/>
          <w:lang w:val="en-US"/>
        </w:rPr>
      </w:pPr>
      <w:hyperlink w:anchor="_Toc198236797" w:history="1">
        <w:r w:rsidR="00A32B9D" w:rsidRPr="00A32B9D">
          <w:rPr>
            <w:rStyle w:val="Hyperlink"/>
            <w:rFonts w:ascii="Times New Roman" w:hAnsi="Times New Roman" w:cs="Times New Roman"/>
            <w:sz w:val="26"/>
            <w:szCs w:val="26"/>
            <w:lang w:val="en-US"/>
          </w:rPr>
          <w:t>3.5.3 Website phân loại hạt lúa giống</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7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1</w:t>
        </w:r>
        <w:r w:rsidR="00A32B9D" w:rsidRPr="00A32B9D">
          <w:rPr>
            <w:rFonts w:ascii="Times New Roman" w:hAnsi="Times New Roman" w:cs="Times New Roman"/>
            <w:webHidden/>
            <w:sz w:val="26"/>
            <w:szCs w:val="26"/>
          </w:rPr>
          <w:fldChar w:fldCharType="end"/>
        </w:r>
      </w:hyperlink>
    </w:p>
    <w:p w14:paraId="26721E95" w14:textId="77777777" w:rsidR="00A32B9D" w:rsidRPr="00A32B9D" w:rsidRDefault="00357662">
      <w:pPr>
        <w:pStyle w:val="TOC2"/>
        <w:rPr>
          <w:rFonts w:eastAsiaTheme="minorEastAsia"/>
          <w:b w:val="0"/>
          <w:bCs w:val="0"/>
          <w:lang w:val="en-US"/>
        </w:rPr>
      </w:pPr>
      <w:hyperlink w:anchor="_Toc198236798" w:history="1">
        <w:r w:rsidR="00A32B9D" w:rsidRPr="00A32B9D">
          <w:rPr>
            <w:rStyle w:val="Hyperlink"/>
            <w:lang w:val="en-US"/>
          </w:rPr>
          <w:t>3.6</w:t>
        </w:r>
        <w:r w:rsidR="00A32B9D" w:rsidRPr="00A32B9D">
          <w:rPr>
            <w:rStyle w:val="Hyperlink"/>
          </w:rPr>
          <w:t xml:space="preserve"> KẾT LUẬN</w:t>
        </w:r>
        <w:r w:rsidR="00A32B9D" w:rsidRPr="00A32B9D">
          <w:rPr>
            <w:webHidden/>
          </w:rPr>
          <w:tab/>
        </w:r>
        <w:r w:rsidR="00A32B9D" w:rsidRPr="00A32B9D">
          <w:rPr>
            <w:webHidden/>
          </w:rPr>
          <w:fldChar w:fldCharType="begin"/>
        </w:r>
        <w:r w:rsidR="00A32B9D" w:rsidRPr="00A32B9D">
          <w:rPr>
            <w:webHidden/>
          </w:rPr>
          <w:instrText xml:space="preserve"> PAGEREF _Toc198236798 \h </w:instrText>
        </w:r>
        <w:r w:rsidR="00A32B9D" w:rsidRPr="00A32B9D">
          <w:rPr>
            <w:webHidden/>
          </w:rPr>
        </w:r>
        <w:r w:rsidR="00A32B9D" w:rsidRPr="00A32B9D">
          <w:rPr>
            <w:webHidden/>
          </w:rPr>
          <w:fldChar w:fldCharType="separate"/>
        </w:r>
        <w:r w:rsidR="00B03809">
          <w:rPr>
            <w:webHidden/>
          </w:rPr>
          <w:t>44</w:t>
        </w:r>
        <w:r w:rsidR="00A32B9D" w:rsidRPr="00A32B9D">
          <w:rPr>
            <w:webHidden/>
          </w:rPr>
          <w:fldChar w:fldCharType="end"/>
        </w:r>
      </w:hyperlink>
    </w:p>
    <w:p w14:paraId="030BF3D4" w14:textId="77777777" w:rsidR="00A32B9D" w:rsidRPr="00A32B9D" w:rsidRDefault="00357662">
      <w:pPr>
        <w:pStyle w:val="TOC3"/>
        <w:rPr>
          <w:rFonts w:ascii="Times New Roman" w:eastAsiaTheme="minorEastAsia" w:hAnsi="Times New Roman" w:cs="Times New Roman"/>
          <w:sz w:val="26"/>
          <w:szCs w:val="26"/>
          <w:lang w:val="en-US"/>
        </w:rPr>
      </w:pPr>
      <w:hyperlink w:anchor="_Toc198236799" w:history="1">
        <w:r w:rsidR="00A32B9D" w:rsidRPr="00A32B9D">
          <w:rPr>
            <w:rStyle w:val="Hyperlink"/>
            <w:rFonts w:ascii="Times New Roman" w:hAnsi="Times New Roman" w:cs="Times New Roman"/>
            <w:sz w:val="26"/>
            <w:szCs w:val="26"/>
          </w:rPr>
          <w:t>3.6.1 Kết quả thu nhận</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799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4</w:t>
        </w:r>
        <w:r w:rsidR="00A32B9D" w:rsidRPr="00A32B9D">
          <w:rPr>
            <w:rFonts w:ascii="Times New Roman" w:hAnsi="Times New Roman" w:cs="Times New Roman"/>
            <w:webHidden/>
            <w:sz w:val="26"/>
            <w:szCs w:val="26"/>
          </w:rPr>
          <w:fldChar w:fldCharType="end"/>
        </w:r>
      </w:hyperlink>
    </w:p>
    <w:p w14:paraId="7C95BA3E" w14:textId="77777777" w:rsidR="00A32B9D" w:rsidRPr="00A32B9D" w:rsidRDefault="00357662">
      <w:pPr>
        <w:pStyle w:val="TOC3"/>
        <w:rPr>
          <w:rFonts w:ascii="Times New Roman" w:eastAsiaTheme="minorEastAsia" w:hAnsi="Times New Roman" w:cs="Times New Roman"/>
          <w:sz w:val="26"/>
          <w:szCs w:val="26"/>
          <w:lang w:val="en-US"/>
        </w:rPr>
      </w:pPr>
      <w:hyperlink w:anchor="_Toc198236800" w:history="1">
        <w:r w:rsidR="00A32B9D" w:rsidRPr="00A32B9D">
          <w:rPr>
            <w:rStyle w:val="Hyperlink"/>
            <w:rFonts w:ascii="Times New Roman" w:hAnsi="Times New Roman" w:cs="Times New Roman"/>
            <w:sz w:val="26"/>
            <w:szCs w:val="26"/>
          </w:rPr>
          <w:t>3.6.2 Ưu điểm</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800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6</w:t>
        </w:r>
        <w:r w:rsidR="00A32B9D" w:rsidRPr="00A32B9D">
          <w:rPr>
            <w:rFonts w:ascii="Times New Roman" w:hAnsi="Times New Roman" w:cs="Times New Roman"/>
            <w:webHidden/>
            <w:sz w:val="26"/>
            <w:szCs w:val="26"/>
          </w:rPr>
          <w:fldChar w:fldCharType="end"/>
        </w:r>
      </w:hyperlink>
    </w:p>
    <w:p w14:paraId="1716DF81" w14:textId="77777777" w:rsidR="00A32B9D" w:rsidRPr="00A32B9D" w:rsidRDefault="00357662">
      <w:pPr>
        <w:pStyle w:val="TOC3"/>
        <w:rPr>
          <w:rFonts w:ascii="Times New Roman" w:eastAsiaTheme="minorEastAsia" w:hAnsi="Times New Roman" w:cs="Times New Roman"/>
          <w:sz w:val="26"/>
          <w:szCs w:val="26"/>
          <w:lang w:val="en-US"/>
        </w:rPr>
      </w:pPr>
      <w:hyperlink w:anchor="_Toc198236801" w:history="1">
        <w:r w:rsidR="00A32B9D" w:rsidRPr="00A32B9D">
          <w:rPr>
            <w:rStyle w:val="Hyperlink"/>
            <w:rFonts w:ascii="Times New Roman" w:hAnsi="Times New Roman" w:cs="Times New Roman"/>
            <w:sz w:val="26"/>
            <w:szCs w:val="26"/>
            <w:lang w:val="en-US"/>
          </w:rPr>
          <w:t>3.6.3</w:t>
        </w:r>
        <w:r w:rsidR="00A32B9D" w:rsidRPr="00A32B9D">
          <w:rPr>
            <w:rStyle w:val="Hyperlink"/>
            <w:rFonts w:ascii="Times New Roman" w:hAnsi="Times New Roman" w:cs="Times New Roman"/>
            <w:sz w:val="26"/>
            <w:szCs w:val="26"/>
          </w:rPr>
          <w:t xml:space="preserve"> Nhược điểm</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801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6</w:t>
        </w:r>
        <w:r w:rsidR="00A32B9D" w:rsidRPr="00A32B9D">
          <w:rPr>
            <w:rFonts w:ascii="Times New Roman" w:hAnsi="Times New Roman" w:cs="Times New Roman"/>
            <w:webHidden/>
            <w:sz w:val="26"/>
            <w:szCs w:val="26"/>
          </w:rPr>
          <w:fldChar w:fldCharType="end"/>
        </w:r>
      </w:hyperlink>
    </w:p>
    <w:p w14:paraId="63890F62" w14:textId="77777777" w:rsidR="00A32B9D" w:rsidRPr="00A32B9D" w:rsidRDefault="00357662">
      <w:pPr>
        <w:pStyle w:val="TOC3"/>
        <w:rPr>
          <w:rFonts w:ascii="Times New Roman" w:eastAsiaTheme="minorEastAsia" w:hAnsi="Times New Roman" w:cs="Times New Roman"/>
          <w:sz w:val="26"/>
          <w:szCs w:val="26"/>
          <w:lang w:val="en-US"/>
        </w:rPr>
      </w:pPr>
      <w:hyperlink w:anchor="_Toc198236802" w:history="1">
        <w:r w:rsidR="00A32B9D" w:rsidRPr="00A32B9D">
          <w:rPr>
            <w:rStyle w:val="Hyperlink"/>
            <w:rFonts w:ascii="Times New Roman" w:hAnsi="Times New Roman" w:cs="Times New Roman"/>
            <w:sz w:val="26"/>
            <w:szCs w:val="26"/>
            <w:lang w:val="en-US"/>
          </w:rPr>
          <w:t>3.6.4</w:t>
        </w:r>
        <w:r w:rsidR="00A32B9D" w:rsidRPr="00A32B9D">
          <w:rPr>
            <w:rStyle w:val="Hyperlink"/>
            <w:rFonts w:ascii="Times New Roman" w:hAnsi="Times New Roman" w:cs="Times New Roman"/>
            <w:sz w:val="26"/>
            <w:szCs w:val="26"/>
          </w:rPr>
          <w:t xml:space="preserve"> Hướng phát triển tương lai</w:t>
        </w:r>
        <w:r w:rsidR="00A32B9D" w:rsidRPr="00A32B9D">
          <w:rPr>
            <w:rFonts w:ascii="Times New Roman" w:hAnsi="Times New Roman" w:cs="Times New Roman"/>
            <w:webHidden/>
            <w:sz w:val="26"/>
            <w:szCs w:val="26"/>
          </w:rPr>
          <w:tab/>
        </w:r>
        <w:r w:rsidR="00A32B9D" w:rsidRPr="00A32B9D">
          <w:rPr>
            <w:rFonts w:ascii="Times New Roman" w:hAnsi="Times New Roman" w:cs="Times New Roman"/>
            <w:webHidden/>
            <w:sz w:val="26"/>
            <w:szCs w:val="26"/>
          </w:rPr>
          <w:fldChar w:fldCharType="begin"/>
        </w:r>
        <w:r w:rsidR="00A32B9D" w:rsidRPr="00A32B9D">
          <w:rPr>
            <w:rFonts w:ascii="Times New Roman" w:hAnsi="Times New Roman" w:cs="Times New Roman"/>
            <w:webHidden/>
            <w:sz w:val="26"/>
            <w:szCs w:val="26"/>
          </w:rPr>
          <w:instrText xml:space="preserve"> PAGEREF _Toc198236802 \h </w:instrText>
        </w:r>
        <w:r w:rsidR="00A32B9D" w:rsidRPr="00A32B9D">
          <w:rPr>
            <w:rFonts w:ascii="Times New Roman" w:hAnsi="Times New Roman" w:cs="Times New Roman"/>
            <w:webHidden/>
            <w:sz w:val="26"/>
            <w:szCs w:val="26"/>
          </w:rPr>
        </w:r>
        <w:r w:rsidR="00A32B9D" w:rsidRPr="00A32B9D">
          <w:rPr>
            <w:rFonts w:ascii="Times New Roman" w:hAnsi="Times New Roman" w:cs="Times New Roman"/>
            <w:webHidden/>
            <w:sz w:val="26"/>
            <w:szCs w:val="26"/>
          </w:rPr>
          <w:fldChar w:fldCharType="separate"/>
        </w:r>
        <w:r w:rsidR="00B03809">
          <w:rPr>
            <w:rFonts w:ascii="Times New Roman" w:hAnsi="Times New Roman" w:cs="Times New Roman"/>
            <w:webHidden/>
            <w:sz w:val="26"/>
            <w:szCs w:val="26"/>
          </w:rPr>
          <w:t>46</w:t>
        </w:r>
        <w:r w:rsidR="00A32B9D" w:rsidRPr="00A32B9D">
          <w:rPr>
            <w:rFonts w:ascii="Times New Roman" w:hAnsi="Times New Roman" w:cs="Times New Roman"/>
            <w:webHidden/>
            <w:sz w:val="26"/>
            <w:szCs w:val="26"/>
          </w:rPr>
          <w:fldChar w:fldCharType="end"/>
        </w:r>
      </w:hyperlink>
    </w:p>
    <w:p w14:paraId="1C20134C" w14:textId="77777777" w:rsidR="00A32B9D" w:rsidRPr="00A32B9D" w:rsidRDefault="00357662" w:rsidP="0006633C">
      <w:pPr>
        <w:pStyle w:val="TOC1"/>
        <w:rPr>
          <w:rFonts w:eastAsiaTheme="minorEastAsia"/>
          <w:lang w:val="en-US"/>
        </w:rPr>
      </w:pPr>
      <w:hyperlink w:anchor="_Toc198236803" w:history="1">
        <w:r w:rsidR="00A32B9D" w:rsidRPr="00A32B9D">
          <w:rPr>
            <w:rStyle w:val="Hyperlink"/>
            <w:sz w:val="26"/>
            <w:szCs w:val="26"/>
            <w:lang w:val="en-US"/>
          </w:rPr>
          <w:t>TÀI LIỆU THAM KHẢO</w:t>
        </w:r>
        <w:r w:rsidR="00A32B9D" w:rsidRPr="00A32B9D">
          <w:rPr>
            <w:webHidden/>
          </w:rPr>
          <w:tab/>
        </w:r>
        <w:r w:rsidR="00A32B9D" w:rsidRPr="00A32B9D">
          <w:rPr>
            <w:webHidden/>
          </w:rPr>
          <w:fldChar w:fldCharType="begin"/>
        </w:r>
        <w:r w:rsidR="00A32B9D" w:rsidRPr="00A32B9D">
          <w:rPr>
            <w:webHidden/>
          </w:rPr>
          <w:instrText xml:space="preserve"> PAGEREF _Toc198236803 \h </w:instrText>
        </w:r>
        <w:r w:rsidR="00A32B9D" w:rsidRPr="00A32B9D">
          <w:rPr>
            <w:webHidden/>
          </w:rPr>
        </w:r>
        <w:r w:rsidR="00A32B9D" w:rsidRPr="00A32B9D">
          <w:rPr>
            <w:webHidden/>
          </w:rPr>
          <w:fldChar w:fldCharType="separate"/>
        </w:r>
        <w:r w:rsidR="00B03809">
          <w:rPr>
            <w:webHidden/>
          </w:rPr>
          <w:t>48</w:t>
        </w:r>
        <w:r w:rsidR="00A32B9D" w:rsidRPr="00A32B9D">
          <w:rPr>
            <w:webHidden/>
          </w:rPr>
          <w:fldChar w:fldCharType="end"/>
        </w:r>
      </w:hyperlink>
    </w:p>
    <w:p w14:paraId="5F93AEB7" w14:textId="38EC8F97" w:rsidR="001A0B01" w:rsidRPr="000B7988" w:rsidRDefault="00B14F34" w:rsidP="000B7988">
      <w:pPr>
        <w:rPr>
          <w:rFonts w:cs="Times New Roman"/>
          <w:szCs w:val="26"/>
          <w:lang w:val="en-US"/>
        </w:rPr>
      </w:pPr>
      <w:r w:rsidRPr="00A32B9D">
        <w:rPr>
          <w:rFonts w:cs="Times New Roman"/>
          <w:szCs w:val="26"/>
        </w:rPr>
        <w:fldChar w:fldCharType="end"/>
      </w:r>
      <w:r>
        <w:rPr>
          <w:rFonts w:cs="Times New Roman"/>
          <w:szCs w:val="26"/>
        </w:rPr>
        <w:br w:type="page"/>
      </w:r>
    </w:p>
    <w:p w14:paraId="56D23D73" w14:textId="434D33C5" w:rsidR="00B14F34" w:rsidRPr="00B14F34" w:rsidRDefault="00B14F34" w:rsidP="00B14F34">
      <w:pPr>
        <w:ind w:firstLine="0"/>
        <w:jc w:val="center"/>
        <w:rPr>
          <w:rFonts w:cs="Times New Roman"/>
          <w:b/>
          <w:szCs w:val="26"/>
          <w:lang w:val="en-US"/>
        </w:rPr>
      </w:pPr>
      <w:r>
        <w:rPr>
          <w:rFonts w:cs="Times New Roman"/>
          <w:b/>
          <w:szCs w:val="26"/>
          <w:lang w:val="en-US"/>
        </w:rPr>
        <w:lastRenderedPageBreak/>
        <w:t>DANH SÁCH HÌNH ẢNH</w:t>
      </w:r>
    </w:p>
    <w:p w14:paraId="5D46EF73" w14:textId="77777777" w:rsidR="00BE30D8" w:rsidRDefault="00B14F34" w:rsidP="00BE30D8">
      <w:pPr>
        <w:pStyle w:val="TableofFigures"/>
        <w:tabs>
          <w:tab w:val="right" w:leader="dot" w:pos="8210"/>
        </w:tabs>
        <w:ind w:firstLine="0"/>
        <w:rPr>
          <w:rFonts w:asciiTheme="minorHAnsi" w:eastAsiaTheme="minorEastAsia" w:hAnsiTheme="minorHAnsi"/>
          <w:sz w:val="22"/>
          <w:lang w:val="en-US"/>
        </w:rPr>
      </w:pPr>
      <w:r>
        <w:rPr>
          <w:rStyle w:val="BookTitle"/>
          <w:rFonts w:cs="Times New Roman"/>
          <w:szCs w:val="26"/>
        </w:rPr>
        <w:fldChar w:fldCharType="begin"/>
      </w:r>
      <w:r>
        <w:rPr>
          <w:rStyle w:val="BookTitle"/>
          <w:rFonts w:cs="Times New Roman"/>
          <w:szCs w:val="26"/>
        </w:rPr>
        <w:instrText xml:space="preserve"> TOC \f A \t "HinhAnh" \c </w:instrText>
      </w:r>
      <w:r>
        <w:rPr>
          <w:rStyle w:val="BookTitle"/>
          <w:rFonts w:cs="Times New Roman"/>
          <w:szCs w:val="26"/>
        </w:rPr>
        <w:fldChar w:fldCharType="separate"/>
      </w:r>
      <w:r w:rsidR="00BE30D8">
        <w:t xml:space="preserve">Hình </w:t>
      </w:r>
      <w:r w:rsidR="00BE30D8" w:rsidRPr="009B13D0">
        <w:rPr>
          <w:lang w:val="en-US"/>
        </w:rPr>
        <w:t>1: Cây lúa</w:t>
      </w:r>
      <w:r w:rsidR="00BE30D8">
        <w:tab/>
      </w:r>
      <w:r w:rsidR="00BE30D8">
        <w:fldChar w:fldCharType="begin"/>
      </w:r>
      <w:r w:rsidR="00BE30D8">
        <w:instrText xml:space="preserve"> PAGEREF _Toc198236837 \h </w:instrText>
      </w:r>
      <w:r w:rsidR="00BE30D8">
        <w:fldChar w:fldCharType="separate"/>
      </w:r>
      <w:r w:rsidR="00B03809">
        <w:t>3</w:t>
      </w:r>
      <w:r w:rsidR="00BE30D8">
        <w:fldChar w:fldCharType="end"/>
      </w:r>
    </w:p>
    <w:p w14:paraId="055D077E"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 Cấu trúc của một mạng nơ-ron</w:t>
      </w:r>
      <w:r>
        <w:tab/>
      </w:r>
      <w:r>
        <w:fldChar w:fldCharType="begin"/>
      </w:r>
      <w:r>
        <w:instrText xml:space="preserve"> PAGEREF _Toc198236838 \h </w:instrText>
      </w:r>
      <w:r>
        <w:fldChar w:fldCharType="separate"/>
      </w:r>
      <w:r w:rsidR="00B03809">
        <w:t>5</w:t>
      </w:r>
      <w:r>
        <w:fldChar w:fldCharType="end"/>
      </w:r>
    </w:p>
    <w:p w14:paraId="5CF511C9"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3: Quy trình học của mô hình học sâu</w:t>
      </w:r>
      <w:r>
        <w:tab/>
      </w:r>
      <w:r>
        <w:fldChar w:fldCharType="begin"/>
      </w:r>
      <w:r>
        <w:instrText xml:space="preserve"> PAGEREF _Toc198236839 \h </w:instrText>
      </w:r>
      <w:r>
        <w:fldChar w:fldCharType="separate"/>
      </w:r>
      <w:r w:rsidR="00B03809">
        <w:t>5</w:t>
      </w:r>
      <w:r>
        <w:fldChar w:fldCharType="end"/>
      </w:r>
    </w:p>
    <w:p w14:paraId="40B841E2"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4: Nhận dạng đối tượng</w:t>
      </w:r>
      <w:r>
        <w:tab/>
      </w:r>
      <w:r>
        <w:fldChar w:fldCharType="begin"/>
      </w:r>
      <w:r>
        <w:instrText xml:space="preserve"> PAGEREF _Toc198236840 \h </w:instrText>
      </w:r>
      <w:r>
        <w:fldChar w:fldCharType="separate"/>
      </w:r>
      <w:r w:rsidR="00B03809">
        <w:t>7</w:t>
      </w:r>
      <w:r>
        <w:fldChar w:fldCharType="end"/>
      </w:r>
    </w:p>
    <w:p w14:paraId="77C44A39"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Hình</w:t>
      </w:r>
      <w:r w:rsidRPr="009B13D0">
        <w:rPr>
          <w:lang w:val="en-US"/>
        </w:rPr>
        <w:t xml:space="preserve"> 5: Sử dụng mạng nơ-ron tích chập trong phân lớp đối tượng</w:t>
      </w:r>
      <w:r>
        <w:tab/>
      </w:r>
      <w:r>
        <w:fldChar w:fldCharType="begin"/>
      </w:r>
      <w:r>
        <w:instrText xml:space="preserve"> PAGEREF _Toc198236841 \h </w:instrText>
      </w:r>
      <w:r>
        <w:fldChar w:fldCharType="separate"/>
      </w:r>
      <w:r w:rsidR="00B03809">
        <w:t>8</w:t>
      </w:r>
      <w:r>
        <w:fldChar w:fldCharType="end"/>
      </w:r>
    </w:p>
    <w:p w14:paraId="406065B7"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6: Thuật toán Selective Search</w:t>
      </w:r>
      <w:r>
        <w:tab/>
      </w:r>
      <w:r>
        <w:fldChar w:fldCharType="begin"/>
      </w:r>
      <w:r>
        <w:instrText xml:space="preserve"> PAGEREF _Toc198236842 \h </w:instrText>
      </w:r>
      <w:r>
        <w:fldChar w:fldCharType="separate"/>
      </w:r>
      <w:r w:rsidR="00B03809">
        <w:t>9</w:t>
      </w:r>
      <w:r>
        <w:fldChar w:fldCharType="end"/>
      </w:r>
    </w:p>
    <w:p w14:paraId="4D2B04CE"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Hình</w:t>
      </w:r>
      <w:r w:rsidRPr="009B13D0">
        <w:rPr>
          <w:lang w:val="en-US"/>
        </w:rPr>
        <w:t xml:space="preserve"> 7: Mô tả Non-Maximum Suppression hoạt động</w:t>
      </w:r>
      <w:r>
        <w:tab/>
      </w:r>
      <w:r>
        <w:fldChar w:fldCharType="begin"/>
      </w:r>
      <w:r>
        <w:instrText xml:space="preserve"> PAGEREF _Toc198236843 \h </w:instrText>
      </w:r>
      <w:r>
        <w:fldChar w:fldCharType="separate"/>
      </w:r>
      <w:r w:rsidR="00B03809">
        <w:t>9</w:t>
      </w:r>
      <w:r>
        <w:fldChar w:fldCharType="end"/>
      </w:r>
    </w:p>
    <w:p w14:paraId="06643F30"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8: Ma trận hỗn độn</w:t>
      </w:r>
      <w:r>
        <w:tab/>
      </w:r>
      <w:r>
        <w:fldChar w:fldCharType="begin"/>
      </w:r>
      <w:r>
        <w:instrText xml:space="preserve"> PAGEREF _Toc198236844 \h </w:instrText>
      </w:r>
      <w:r>
        <w:fldChar w:fldCharType="separate"/>
      </w:r>
      <w:r w:rsidR="00B03809">
        <w:t>10</w:t>
      </w:r>
      <w:r>
        <w:fldChar w:fldCharType="end"/>
      </w:r>
    </w:p>
    <w:p w14:paraId="4ED8BA93"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9: Mô hình Faster R-CNN</w:t>
      </w:r>
      <w:r>
        <w:tab/>
      </w:r>
      <w:r>
        <w:fldChar w:fldCharType="begin"/>
      </w:r>
      <w:r>
        <w:instrText xml:space="preserve"> PAGEREF _Toc198236845 \h </w:instrText>
      </w:r>
      <w:r>
        <w:fldChar w:fldCharType="separate"/>
      </w:r>
      <w:r w:rsidR="00B03809">
        <w:t>14</w:t>
      </w:r>
      <w:r>
        <w:fldChar w:fldCharType="end"/>
      </w:r>
    </w:p>
    <w:p w14:paraId="6B7A84B3"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0: Kiến trúc ResNet50</w:t>
      </w:r>
      <w:r>
        <w:tab/>
      </w:r>
      <w:r>
        <w:fldChar w:fldCharType="begin"/>
      </w:r>
      <w:r>
        <w:instrText xml:space="preserve"> PAGEREF _Toc198236846 \h </w:instrText>
      </w:r>
      <w:r>
        <w:fldChar w:fldCharType="separate"/>
      </w:r>
      <w:r w:rsidR="00B03809">
        <w:t>14</w:t>
      </w:r>
      <w:r>
        <w:fldChar w:fldCharType="end"/>
      </w:r>
    </w:p>
    <w:p w14:paraId="5641A510"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1: Cấu trúc của Region Proposal Network</w:t>
      </w:r>
      <w:r>
        <w:tab/>
      </w:r>
      <w:r>
        <w:fldChar w:fldCharType="begin"/>
      </w:r>
      <w:r>
        <w:instrText xml:space="preserve"> PAGEREF _Toc198236847 \h </w:instrText>
      </w:r>
      <w:r>
        <w:fldChar w:fldCharType="separate"/>
      </w:r>
      <w:r w:rsidR="00B03809">
        <w:t>15</w:t>
      </w:r>
      <w:r>
        <w:fldChar w:fldCharType="end"/>
      </w:r>
    </w:p>
    <w:p w14:paraId="2F662F27"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2: Minh họa các anchor box được sinh ra</w:t>
      </w:r>
      <w:r>
        <w:tab/>
      </w:r>
      <w:r>
        <w:fldChar w:fldCharType="begin"/>
      </w:r>
      <w:r>
        <w:instrText xml:space="preserve"> PAGEREF _Toc198236848 \h </w:instrText>
      </w:r>
      <w:r>
        <w:fldChar w:fldCharType="separate"/>
      </w:r>
      <w:r w:rsidR="00B03809">
        <w:t>16</w:t>
      </w:r>
      <w:r>
        <w:fldChar w:fldCharType="end"/>
      </w:r>
    </w:p>
    <w:p w14:paraId="7E2BCAEC"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3: Quá trình phân loại và phát hiện đối tượng</w:t>
      </w:r>
      <w:r>
        <w:tab/>
      </w:r>
      <w:r>
        <w:fldChar w:fldCharType="begin"/>
      </w:r>
      <w:r>
        <w:instrText xml:space="preserve"> PAGEREF _Toc198236849 \h </w:instrText>
      </w:r>
      <w:r>
        <w:fldChar w:fldCharType="separate"/>
      </w:r>
      <w:r w:rsidR="00B03809">
        <w:t>16</w:t>
      </w:r>
      <w:r>
        <w:fldChar w:fldCharType="end"/>
      </w:r>
    </w:p>
    <w:p w14:paraId="7114C52E"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4: Kiến trúc của YOLOv8</w:t>
      </w:r>
      <w:r>
        <w:tab/>
      </w:r>
      <w:r>
        <w:fldChar w:fldCharType="begin"/>
      </w:r>
      <w:r>
        <w:instrText xml:space="preserve"> PAGEREF _Toc198236850 \h </w:instrText>
      </w:r>
      <w:r>
        <w:fldChar w:fldCharType="separate"/>
      </w:r>
      <w:r w:rsidR="00B03809">
        <w:t>18</w:t>
      </w:r>
      <w:r>
        <w:fldChar w:fldCharType="end"/>
      </w:r>
    </w:p>
    <w:p w14:paraId="44DD62E2"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5: Kiến trúc của khối C2f trong Backbone của YOLOv8</w:t>
      </w:r>
      <w:r>
        <w:tab/>
      </w:r>
      <w:r>
        <w:fldChar w:fldCharType="begin"/>
      </w:r>
      <w:r>
        <w:instrText xml:space="preserve"> PAGEREF _Toc198236851 \h </w:instrText>
      </w:r>
      <w:r>
        <w:fldChar w:fldCharType="separate"/>
      </w:r>
      <w:r w:rsidR="00B03809">
        <w:t>19</w:t>
      </w:r>
      <w:r>
        <w:fldChar w:fldCharType="end"/>
      </w:r>
    </w:p>
    <w:p w14:paraId="7C27449A"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6: Kiến trúc Detect của phần head</w:t>
      </w:r>
      <w:r>
        <w:tab/>
      </w:r>
      <w:r>
        <w:fldChar w:fldCharType="begin"/>
      </w:r>
      <w:r>
        <w:instrText xml:space="preserve"> PAGEREF _Toc198236852 \h </w:instrText>
      </w:r>
      <w:r>
        <w:fldChar w:fldCharType="separate"/>
      </w:r>
      <w:r w:rsidR="00B03809">
        <w:t>20</w:t>
      </w:r>
      <w:r>
        <w:fldChar w:fldCharType="end"/>
      </w:r>
    </w:p>
    <w:p w14:paraId="097FB33F"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7: Kiến trúc của mô hình YOLOv11</w:t>
      </w:r>
      <w:r>
        <w:tab/>
      </w:r>
      <w:r>
        <w:fldChar w:fldCharType="begin"/>
      </w:r>
      <w:r>
        <w:instrText xml:space="preserve"> PAGEREF _Toc198236853 \h </w:instrText>
      </w:r>
      <w:r>
        <w:fldChar w:fldCharType="separate"/>
      </w:r>
      <w:r w:rsidR="00B03809">
        <w:t>21</w:t>
      </w:r>
      <w:r>
        <w:fldChar w:fldCharType="end"/>
      </w:r>
    </w:p>
    <w:p w14:paraId="030C2F90"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8: Các khối trong backbone của YOLOv11</w:t>
      </w:r>
      <w:r>
        <w:tab/>
      </w:r>
      <w:r>
        <w:fldChar w:fldCharType="begin"/>
      </w:r>
      <w:r>
        <w:instrText xml:space="preserve"> PAGEREF _Toc198236854 \h </w:instrText>
      </w:r>
      <w:r>
        <w:fldChar w:fldCharType="separate"/>
      </w:r>
      <w:r w:rsidR="00B03809">
        <w:t>21</w:t>
      </w:r>
      <w:r>
        <w:fldChar w:fldCharType="end"/>
      </w:r>
    </w:p>
    <w:p w14:paraId="05895938"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19: Neck trong kiến trúc của YOLOv11</w:t>
      </w:r>
      <w:r>
        <w:tab/>
      </w:r>
      <w:r>
        <w:fldChar w:fldCharType="begin"/>
      </w:r>
      <w:r>
        <w:instrText xml:space="preserve"> PAGEREF _Toc198236855 \h </w:instrText>
      </w:r>
      <w:r>
        <w:fldChar w:fldCharType="separate"/>
      </w:r>
      <w:r w:rsidR="00B03809">
        <w:t>22</w:t>
      </w:r>
      <w:r>
        <w:fldChar w:fldCharType="end"/>
      </w:r>
    </w:p>
    <w:p w14:paraId="01306BC7"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0: Hướng tiếp cận sử dụng mô hình phân loại và phát hiện tích hợp</w:t>
      </w:r>
      <w:r>
        <w:tab/>
      </w:r>
      <w:r>
        <w:fldChar w:fldCharType="begin"/>
      </w:r>
      <w:r>
        <w:instrText xml:space="preserve"> PAGEREF _Toc198236856 \h </w:instrText>
      </w:r>
      <w:r>
        <w:fldChar w:fldCharType="separate"/>
      </w:r>
      <w:r w:rsidR="00B03809">
        <w:t>24</w:t>
      </w:r>
      <w:r>
        <w:fldChar w:fldCharType="end"/>
      </w:r>
    </w:p>
    <w:p w14:paraId="39A35EC5"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1: Hướng tiếp cận sử dụng mô hình phân loại và phát hiện riêng biệt</w:t>
      </w:r>
      <w:r>
        <w:tab/>
      </w:r>
      <w:r>
        <w:fldChar w:fldCharType="begin"/>
      </w:r>
      <w:r>
        <w:instrText xml:space="preserve"> PAGEREF _Toc198236857 \h </w:instrText>
      </w:r>
      <w:r>
        <w:fldChar w:fldCharType="separate"/>
      </w:r>
      <w:r w:rsidR="00B03809">
        <w:t>25</w:t>
      </w:r>
      <w:r>
        <w:fldChar w:fldCharType="end"/>
      </w:r>
    </w:p>
    <w:p w14:paraId="4B778798"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2: Dữ liệu hình ảnh các loại giống lúa</w:t>
      </w:r>
      <w:r>
        <w:tab/>
      </w:r>
      <w:r>
        <w:fldChar w:fldCharType="begin"/>
      </w:r>
      <w:r>
        <w:instrText xml:space="preserve"> PAGEREF _Toc198236858 \h </w:instrText>
      </w:r>
      <w:r>
        <w:fldChar w:fldCharType="separate"/>
      </w:r>
      <w:r w:rsidR="00B03809">
        <w:t>26</w:t>
      </w:r>
      <w:r>
        <w:fldChar w:fldCharType="end"/>
      </w:r>
    </w:p>
    <w:p w14:paraId="4399AA2F"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3: Ảnh gốc (bên trái), Ảnh đã resize (giữa), Ảnh đã crop (phải)</w:t>
      </w:r>
      <w:r>
        <w:tab/>
      </w:r>
      <w:r>
        <w:fldChar w:fldCharType="begin"/>
      </w:r>
      <w:r>
        <w:instrText xml:space="preserve"> PAGEREF _Toc198236859 \h </w:instrText>
      </w:r>
      <w:r>
        <w:fldChar w:fldCharType="separate"/>
      </w:r>
      <w:r w:rsidR="00B03809">
        <w:t>27</w:t>
      </w:r>
      <w:r>
        <w:fldChar w:fldCharType="end"/>
      </w:r>
    </w:p>
    <w:p w14:paraId="7922B05A"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4: Quá trình xử lý dữ liệu cho mô hình phân loại</w:t>
      </w:r>
      <w:r>
        <w:tab/>
      </w:r>
      <w:r>
        <w:fldChar w:fldCharType="begin"/>
      </w:r>
      <w:r>
        <w:instrText xml:space="preserve"> PAGEREF _Toc198236860 \h </w:instrText>
      </w:r>
      <w:r>
        <w:fldChar w:fldCharType="separate"/>
      </w:r>
      <w:r w:rsidR="00B03809">
        <w:t>27</w:t>
      </w:r>
      <w:r>
        <w:fldChar w:fldCharType="end"/>
      </w:r>
    </w:p>
    <w:p w14:paraId="42D46062"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5: Kết quả của quá trình xử lý dữ liệu cho mô hình phân loại</w:t>
      </w:r>
      <w:r>
        <w:tab/>
      </w:r>
      <w:r>
        <w:fldChar w:fldCharType="begin"/>
      </w:r>
      <w:r>
        <w:instrText xml:space="preserve"> PAGEREF _Toc198236861 \h </w:instrText>
      </w:r>
      <w:r>
        <w:fldChar w:fldCharType="separate"/>
      </w:r>
      <w:r w:rsidR="00B03809">
        <w:t>28</w:t>
      </w:r>
      <w:r>
        <w:fldChar w:fldCharType="end"/>
      </w:r>
    </w:p>
    <w:p w14:paraId="68827AD2"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6: Nhãn đã gán của hạt lúa giống với bounding box</w:t>
      </w:r>
      <w:r>
        <w:tab/>
      </w:r>
      <w:r>
        <w:fldChar w:fldCharType="begin"/>
      </w:r>
      <w:r>
        <w:instrText xml:space="preserve"> PAGEREF _Toc198236862 \h </w:instrText>
      </w:r>
      <w:r>
        <w:fldChar w:fldCharType="separate"/>
      </w:r>
      <w:r w:rsidR="00B03809">
        <w:t>29</w:t>
      </w:r>
      <w:r>
        <w:fldChar w:fldCharType="end"/>
      </w:r>
    </w:p>
    <w:p w14:paraId="70AEC7B7"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 xml:space="preserve">Hình </w:t>
      </w:r>
      <w:r w:rsidRPr="009B13D0">
        <w:rPr>
          <w:lang w:val="en-US"/>
        </w:rPr>
        <w:t>27: Tăng cường dữ liệu</w:t>
      </w:r>
      <w:r>
        <w:tab/>
      </w:r>
      <w:r>
        <w:fldChar w:fldCharType="begin"/>
      </w:r>
      <w:r>
        <w:instrText xml:space="preserve"> PAGEREF _Toc198236863 \h </w:instrText>
      </w:r>
      <w:r>
        <w:fldChar w:fldCharType="separate"/>
      </w:r>
      <w:r w:rsidR="00B03809">
        <w:t>30</w:t>
      </w:r>
      <w:r>
        <w:fldChar w:fldCharType="end"/>
      </w:r>
    </w:p>
    <w:p w14:paraId="7C30BA3A"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Hình</w:t>
      </w:r>
      <w:r w:rsidRPr="009B13D0">
        <w:rPr>
          <w:lang w:val="en-US"/>
        </w:rPr>
        <w:t xml:space="preserve"> 28:Kết quả dự đoán hình ảnh với mô hình YOLOv11s</w:t>
      </w:r>
      <w:r>
        <w:tab/>
      </w:r>
      <w:r>
        <w:fldChar w:fldCharType="begin"/>
      </w:r>
      <w:r>
        <w:instrText xml:space="preserve"> PAGEREF _Toc198236864 \h </w:instrText>
      </w:r>
      <w:r>
        <w:fldChar w:fldCharType="separate"/>
      </w:r>
      <w:r w:rsidR="00B03809">
        <w:t>34</w:t>
      </w:r>
      <w:r>
        <w:fldChar w:fldCharType="end"/>
      </w:r>
    </w:p>
    <w:p w14:paraId="746541EC"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lastRenderedPageBreak/>
        <w:t>Hình</w:t>
      </w:r>
      <w:r w:rsidRPr="009B13D0">
        <w:rPr>
          <w:lang w:val="en-US"/>
        </w:rPr>
        <w:t xml:space="preserve"> 29: Giao diện website (1)</w:t>
      </w:r>
      <w:r>
        <w:tab/>
      </w:r>
      <w:r>
        <w:fldChar w:fldCharType="begin"/>
      </w:r>
      <w:r>
        <w:instrText xml:space="preserve"> PAGEREF _Toc198236865 \h </w:instrText>
      </w:r>
      <w:r>
        <w:fldChar w:fldCharType="separate"/>
      </w:r>
      <w:r w:rsidR="00B03809">
        <w:t>42</w:t>
      </w:r>
      <w:r>
        <w:fldChar w:fldCharType="end"/>
      </w:r>
    </w:p>
    <w:p w14:paraId="6B9EE881"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Hình</w:t>
      </w:r>
      <w:r w:rsidRPr="009B13D0">
        <w:rPr>
          <w:lang w:val="en-US"/>
        </w:rPr>
        <w:t xml:space="preserve"> 30: Giao diện website (2)</w:t>
      </w:r>
      <w:r>
        <w:tab/>
      </w:r>
      <w:r>
        <w:fldChar w:fldCharType="begin"/>
      </w:r>
      <w:r>
        <w:instrText xml:space="preserve"> PAGEREF _Toc198236866 \h </w:instrText>
      </w:r>
      <w:r>
        <w:fldChar w:fldCharType="separate"/>
      </w:r>
      <w:r w:rsidR="00B03809">
        <w:t>43</w:t>
      </w:r>
      <w:r>
        <w:fldChar w:fldCharType="end"/>
      </w:r>
    </w:p>
    <w:p w14:paraId="4A4A7AC0" w14:textId="77777777" w:rsidR="00BE30D8" w:rsidRDefault="00BE30D8" w:rsidP="00BE30D8">
      <w:pPr>
        <w:pStyle w:val="TableofFigures"/>
        <w:tabs>
          <w:tab w:val="right" w:leader="dot" w:pos="8210"/>
        </w:tabs>
        <w:ind w:firstLine="0"/>
        <w:rPr>
          <w:rFonts w:asciiTheme="minorHAnsi" w:eastAsiaTheme="minorEastAsia" w:hAnsiTheme="minorHAnsi"/>
          <w:sz w:val="22"/>
          <w:lang w:val="en-US"/>
        </w:rPr>
      </w:pPr>
      <w:r>
        <w:t>Hình</w:t>
      </w:r>
      <w:r w:rsidRPr="009B13D0">
        <w:rPr>
          <w:lang w:val="en-US"/>
        </w:rPr>
        <w:t xml:space="preserve"> 31: Giao diện website (3)</w:t>
      </w:r>
      <w:r>
        <w:tab/>
      </w:r>
      <w:r>
        <w:fldChar w:fldCharType="begin"/>
      </w:r>
      <w:r>
        <w:instrText xml:space="preserve"> PAGEREF _Toc198236867 \h </w:instrText>
      </w:r>
      <w:r>
        <w:fldChar w:fldCharType="separate"/>
      </w:r>
      <w:r w:rsidR="00B03809">
        <w:t>44</w:t>
      </w:r>
      <w:r>
        <w:fldChar w:fldCharType="end"/>
      </w:r>
    </w:p>
    <w:p w14:paraId="0E11864F" w14:textId="1209F120" w:rsidR="00F42297" w:rsidRDefault="00B14F34" w:rsidP="00BE30D8">
      <w:pPr>
        <w:ind w:firstLine="0"/>
        <w:rPr>
          <w:rStyle w:val="BookTitle"/>
          <w:rFonts w:cs="Times New Roman"/>
          <w:szCs w:val="26"/>
        </w:rPr>
      </w:pPr>
      <w:r>
        <w:rPr>
          <w:rStyle w:val="BookTitle"/>
          <w:rFonts w:cs="Times New Roman"/>
          <w:szCs w:val="26"/>
        </w:rPr>
        <w:fldChar w:fldCharType="end"/>
      </w:r>
    </w:p>
    <w:p w14:paraId="227415EB" w14:textId="77777777" w:rsidR="00F42297" w:rsidRDefault="00F42297">
      <w:pPr>
        <w:ind w:left="1644" w:hanging="1077"/>
        <w:rPr>
          <w:rStyle w:val="BookTitle"/>
          <w:rFonts w:cs="Times New Roman"/>
          <w:szCs w:val="26"/>
        </w:rPr>
      </w:pPr>
      <w:r>
        <w:rPr>
          <w:rStyle w:val="BookTitle"/>
          <w:rFonts w:cs="Times New Roman"/>
          <w:szCs w:val="26"/>
        </w:rPr>
        <w:br w:type="page"/>
      </w:r>
    </w:p>
    <w:p w14:paraId="5FE4D251" w14:textId="2B864D3C" w:rsidR="00ED26EB" w:rsidRPr="0006633C" w:rsidRDefault="00ED26EB" w:rsidP="0006633C">
      <w:pPr>
        <w:pStyle w:val="TOC1"/>
      </w:pPr>
      <w:r w:rsidRPr="0006633C">
        <w:lastRenderedPageBreak/>
        <w:t>DANH SÁCH BIỂU ĐỒ</w:t>
      </w:r>
    </w:p>
    <w:p w14:paraId="4C8C94DE" w14:textId="77777777" w:rsidR="00647C7D" w:rsidRDefault="00ED26EB" w:rsidP="00647C7D">
      <w:pPr>
        <w:pStyle w:val="TableofFigures"/>
        <w:tabs>
          <w:tab w:val="right" w:leader="dot" w:pos="8210"/>
        </w:tabs>
        <w:ind w:firstLine="0"/>
        <w:rPr>
          <w:rFonts w:asciiTheme="minorHAnsi" w:eastAsiaTheme="minorEastAsia" w:hAnsiTheme="minorHAnsi"/>
          <w:sz w:val="22"/>
          <w:lang w:val="en-US"/>
        </w:rPr>
      </w:pPr>
      <w:r>
        <w:rPr>
          <w:rFonts w:cs="Times New Roman"/>
        </w:rPr>
        <w:fldChar w:fldCharType="begin"/>
      </w:r>
      <w:r>
        <w:rPr>
          <w:rFonts w:cs="Times New Roman"/>
        </w:rPr>
        <w:instrText xml:space="preserve"> TOC \f A \h \z \t "BieuDo" \c </w:instrText>
      </w:r>
      <w:r>
        <w:rPr>
          <w:rFonts w:cs="Times New Roman"/>
        </w:rPr>
        <w:fldChar w:fldCharType="separate"/>
      </w:r>
      <w:hyperlink w:anchor="_Toc198236934" w:history="1">
        <w:r w:rsidR="00647C7D" w:rsidRPr="0072194C">
          <w:rPr>
            <w:rStyle w:val="Hyperlink"/>
          </w:rPr>
          <w:t>B</w:t>
        </w:r>
        <w:r w:rsidR="00647C7D" w:rsidRPr="0072194C">
          <w:rPr>
            <w:rStyle w:val="Hyperlink"/>
            <w:lang w:val="en-US"/>
          </w:rPr>
          <w:t>iểu đồ 1: Biểu đồ dữ liệu ban đầu</w:t>
        </w:r>
        <w:r w:rsidR="00647C7D">
          <w:rPr>
            <w:webHidden/>
          </w:rPr>
          <w:tab/>
        </w:r>
        <w:r w:rsidR="00647C7D">
          <w:rPr>
            <w:webHidden/>
          </w:rPr>
          <w:fldChar w:fldCharType="begin"/>
        </w:r>
        <w:r w:rsidR="00647C7D">
          <w:rPr>
            <w:webHidden/>
          </w:rPr>
          <w:instrText xml:space="preserve"> PAGEREF _Toc198236934 \h </w:instrText>
        </w:r>
        <w:r w:rsidR="00647C7D">
          <w:rPr>
            <w:webHidden/>
          </w:rPr>
        </w:r>
        <w:r w:rsidR="00647C7D">
          <w:rPr>
            <w:webHidden/>
          </w:rPr>
          <w:fldChar w:fldCharType="separate"/>
        </w:r>
        <w:r w:rsidR="00B03809">
          <w:rPr>
            <w:webHidden/>
          </w:rPr>
          <w:t>26</w:t>
        </w:r>
        <w:r w:rsidR="00647C7D">
          <w:rPr>
            <w:webHidden/>
          </w:rPr>
          <w:fldChar w:fldCharType="end"/>
        </w:r>
      </w:hyperlink>
    </w:p>
    <w:p w14:paraId="4837DB98" w14:textId="77777777" w:rsidR="00647C7D" w:rsidRDefault="00357662" w:rsidP="00647C7D">
      <w:pPr>
        <w:pStyle w:val="TableofFigures"/>
        <w:tabs>
          <w:tab w:val="right" w:leader="dot" w:pos="8210"/>
        </w:tabs>
        <w:ind w:firstLine="0"/>
        <w:rPr>
          <w:rFonts w:asciiTheme="minorHAnsi" w:eastAsiaTheme="minorEastAsia" w:hAnsiTheme="minorHAnsi"/>
          <w:sz w:val="22"/>
          <w:lang w:val="en-US"/>
        </w:rPr>
      </w:pPr>
      <w:hyperlink w:anchor="_Toc198236935" w:history="1">
        <w:r w:rsidR="00647C7D" w:rsidRPr="0072194C">
          <w:rPr>
            <w:rStyle w:val="Hyperlink"/>
          </w:rPr>
          <w:t>B</w:t>
        </w:r>
        <w:r w:rsidR="00647C7D" w:rsidRPr="0072194C">
          <w:rPr>
            <w:rStyle w:val="Hyperlink"/>
            <w:lang w:val="en-US"/>
          </w:rPr>
          <w:t>iểu đồ 2: Biểu đồ độ chính xác và độ nhạy</w:t>
        </w:r>
        <w:r w:rsidR="00647C7D">
          <w:rPr>
            <w:webHidden/>
          </w:rPr>
          <w:tab/>
        </w:r>
        <w:r w:rsidR="00647C7D">
          <w:rPr>
            <w:webHidden/>
          </w:rPr>
          <w:fldChar w:fldCharType="begin"/>
        </w:r>
        <w:r w:rsidR="00647C7D">
          <w:rPr>
            <w:webHidden/>
          </w:rPr>
          <w:instrText xml:space="preserve"> PAGEREF _Toc198236935 \h </w:instrText>
        </w:r>
        <w:r w:rsidR="00647C7D">
          <w:rPr>
            <w:webHidden/>
          </w:rPr>
        </w:r>
        <w:r w:rsidR="00647C7D">
          <w:rPr>
            <w:webHidden/>
          </w:rPr>
          <w:fldChar w:fldCharType="separate"/>
        </w:r>
        <w:r w:rsidR="00B03809">
          <w:rPr>
            <w:webHidden/>
          </w:rPr>
          <w:t>35</w:t>
        </w:r>
        <w:r w:rsidR="00647C7D">
          <w:rPr>
            <w:webHidden/>
          </w:rPr>
          <w:fldChar w:fldCharType="end"/>
        </w:r>
      </w:hyperlink>
    </w:p>
    <w:p w14:paraId="21F032FB" w14:textId="77777777" w:rsidR="00647C7D" w:rsidRDefault="00357662" w:rsidP="00647C7D">
      <w:pPr>
        <w:pStyle w:val="TableofFigures"/>
        <w:tabs>
          <w:tab w:val="right" w:leader="dot" w:pos="8210"/>
        </w:tabs>
        <w:ind w:firstLine="0"/>
        <w:rPr>
          <w:rFonts w:asciiTheme="minorHAnsi" w:eastAsiaTheme="minorEastAsia" w:hAnsiTheme="minorHAnsi"/>
          <w:sz w:val="22"/>
          <w:lang w:val="en-US"/>
        </w:rPr>
      </w:pPr>
      <w:hyperlink w:anchor="_Toc198236936" w:history="1">
        <w:r w:rsidR="00647C7D" w:rsidRPr="0072194C">
          <w:rPr>
            <w:rStyle w:val="Hyperlink"/>
          </w:rPr>
          <w:t>B</w:t>
        </w:r>
        <w:r w:rsidR="00647C7D" w:rsidRPr="0072194C">
          <w:rPr>
            <w:rStyle w:val="Hyperlink"/>
            <w:lang w:val="en-US"/>
          </w:rPr>
          <w:t>iểu đồ 3: Biểu đồ Loss và hiệu suất phân loại</w:t>
        </w:r>
        <w:r w:rsidR="00647C7D">
          <w:rPr>
            <w:webHidden/>
          </w:rPr>
          <w:tab/>
        </w:r>
        <w:r w:rsidR="00647C7D">
          <w:rPr>
            <w:webHidden/>
          </w:rPr>
          <w:fldChar w:fldCharType="begin"/>
        </w:r>
        <w:r w:rsidR="00647C7D">
          <w:rPr>
            <w:webHidden/>
          </w:rPr>
          <w:instrText xml:space="preserve"> PAGEREF _Toc198236936 \h </w:instrText>
        </w:r>
        <w:r w:rsidR="00647C7D">
          <w:rPr>
            <w:webHidden/>
          </w:rPr>
        </w:r>
        <w:r w:rsidR="00647C7D">
          <w:rPr>
            <w:webHidden/>
          </w:rPr>
          <w:fldChar w:fldCharType="separate"/>
        </w:r>
        <w:r w:rsidR="00B03809">
          <w:rPr>
            <w:webHidden/>
          </w:rPr>
          <w:t>37</w:t>
        </w:r>
        <w:r w:rsidR="00647C7D">
          <w:rPr>
            <w:webHidden/>
          </w:rPr>
          <w:fldChar w:fldCharType="end"/>
        </w:r>
      </w:hyperlink>
    </w:p>
    <w:p w14:paraId="16E09C15" w14:textId="77777777" w:rsidR="00647C7D" w:rsidRDefault="00357662" w:rsidP="00647C7D">
      <w:pPr>
        <w:pStyle w:val="TableofFigures"/>
        <w:tabs>
          <w:tab w:val="right" w:leader="dot" w:pos="8210"/>
        </w:tabs>
        <w:ind w:firstLine="0"/>
        <w:rPr>
          <w:rFonts w:asciiTheme="minorHAnsi" w:eastAsiaTheme="minorEastAsia" w:hAnsiTheme="minorHAnsi"/>
          <w:sz w:val="22"/>
          <w:lang w:val="en-US"/>
        </w:rPr>
      </w:pPr>
      <w:hyperlink w:anchor="_Toc198236937" w:history="1">
        <w:r w:rsidR="00647C7D" w:rsidRPr="0072194C">
          <w:rPr>
            <w:rStyle w:val="Hyperlink"/>
          </w:rPr>
          <w:t>B</w:t>
        </w:r>
        <w:r w:rsidR="00647C7D" w:rsidRPr="0072194C">
          <w:rPr>
            <w:rStyle w:val="Hyperlink"/>
            <w:lang w:val="en-US"/>
          </w:rPr>
          <w:t>iểu đồ 4: Biểu đồ so sánh hiệu suất của các phương pháp</w:t>
        </w:r>
        <w:r w:rsidR="00647C7D">
          <w:rPr>
            <w:webHidden/>
          </w:rPr>
          <w:tab/>
        </w:r>
        <w:r w:rsidR="00647C7D">
          <w:rPr>
            <w:webHidden/>
          </w:rPr>
          <w:fldChar w:fldCharType="begin"/>
        </w:r>
        <w:r w:rsidR="00647C7D">
          <w:rPr>
            <w:webHidden/>
          </w:rPr>
          <w:instrText xml:space="preserve"> PAGEREF _Toc198236937 \h </w:instrText>
        </w:r>
        <w:r w:rsidR="00647C7D">
          <w:rPr>
            <w:webHidden/>
          </w:rPr>
        </w:r>
        <w:r w:rsidR="00647C7D">
          <w:rPr>
            <w:webHidden/>
          </w:rPr>
          <w:fldChar w:fldCharType="separate"/>
        </w:r>
        <w:r w:rsidR="00B03809">
          <w:rPr>
            <w:webHidden/>
          </w:rPr>
          <w:t>45</w:t>
        </w:r>
        <w:r w:rsidR="00647C7D">
          <w:rPr>
            <w:webHidden/>
          </w:rPr>
          <w:fldChar w:fldCharType="end"/>
        </w:r>
      </w:hyperlink>
    </w:p>
    <w:p w14:paraId="2AED72A2" w14:textId="08C0E650" w:rsidR="00677FAF" w:rsidRDefault="00ED26EB" w:rsidP="00647C7D">
      <w:pPr>
        <w:ind w:firstLine="0"/>
        <w:rPr>
          <w:rFonts w:cs="Times New Roman"/>
        </w:rPr>
      </w:pPr>
      <w:r>
        <w:rPr>
          <w:rFonts w:cs="Times New Roman"/>
        </w:rPr>
        <w:fldChar w:fldCharType="end"/>
      </w:r>
    </w:p>
    <w:p w14:paraId="6B503F49" w14:textId="77777777" w:rsidR="00677FAF" w:rsidRDefault="00677FAF">
      <w:pPr>
        <w:rPr>
          <w:rFonts w:cs="Times New Roman"/>
        </w:rPr>
      </w:pPr>
      <w:r>
        <w:rPr>
          <w:rFonts w:cs="Times New Roman"/>
        </w:rPr>
        <w:br w:type="page"/>
      </w:r>
    </w:p>
    <w:p w14:paraId="7560E619" w14:textId="5E24FE6C" w:rsidR="00ED26EB" w:rsidRPr="00ED26EB" w:rsidRDefault="00ED26EB" w:rsidP="00647C7D">
      <w:pPr>
        <w:ind w:firstLine="0"/>
        <w:jc w:val="center"/>
        <w:rPr>
          <w:rFonts w:cs="Times New Roman"/>
          <w:b/>
          <w:sz w:val="28"/>
          <w:szCs w:val="28"/>
          <w:lang w:val="en-US"/>
        </w:rPr>
      </w:pPr>
      <w:r w:rsidRPr="00ED26EB">
        <w:rPr>
          <w:rFonts w:cs="Times New Roman"/>
          <w:b/>
          <w:sz w:val="28"/>
          <w:szCs w:val="28"/>
          <w:lang w:val="en-US"/>
        </w:rPr>
        <w:lastRenderedPageBreak/>
        <w:t>DANH SÁCH BẢNG</w:t>
      </w:r>
    </w:p>
    <w:p w14:paraId="35BCBB55" w14:textId="77777777" w:rsidR="00E72987" w:rsidRDefault="00ED26EB" w:rsidP="00E72987">
      <w:pPr>
        <w:pStyle w:val="TableofFigures"/>
        <w:tabs>
          <w:tab w:val="right" w:leader="dot" w:pos="8210"/>
        </w:tabs>
        <w:ind w:firstLine="0"/>
        <w:rPr>
          <w:rFonts w:asciiTheme="minorHAnsi" w:eastAsiaTheme="minorEastAsia" w:hAnsiTheme="minorHAnsi"/>
          <w:sz w:val="22"/>
          <w:lang w:val="en-US"/>
        </w:rPr>
      </w:pPr>
      <w:r>
        <w:rPr>
          <w:rFonts w:cs="Times New Roman"/>
        </w:rPr>
        <w:fldChar w:fldCharType="begin"/>
      </w:r>
      <w:r>
        <w:rPr>
          <w:rFonts w:cs="Times New Roman"/>
        </w:rPr>
        <w:instrText xml:space="preserve"> TOC \f A \h \z \t "Bang" \c </w:instrText>
      </w:r>
      <w:r>
        <w:rPr>
          <w:rFonts w:cs="Times New Roman"/>
        </w:rPr>
        <w:fldChar w:fldCharType="separate"/>
      </w:r>
      <w:hyperlink w:anchor="_Toc198237435" w:history="1">
        <w:r w:rsidR="00E72987" w:rsidRPr="005817F3">
          <w:rPr>
            <w:rStyle w:val="Hyperlink"/>
          </w:rPr>
          <w:t xml:space="preserve">Bảng </w:t>
        </w:r>
        <w:r w:rsidR="00E72987" w:rsidRPr="005817F3">
          <w:rPr>
            <w:rStyle w:val="Hyperlink"/>
            <w:lang w:val="en-US"/>
          </w:rPr>
          <w:t>1:</w:t>
        </w:r>
        <w:r w:rsidR="00E72987" w:rsidRPr="005817F3">
          <w:rPr>
            <w:rStyle w:val="Hyperlink"/>
          </w:rPr>
          <w:t xml:space="preserve"> </w:t>
        </w:r>
        <w:r w:rsidR="00E72987" w:rsidRPr="005817F3">
          <w:rPr>
            <w:rStyle w:val="Hyperlink"/>
            <w:lang w:val="en-US"/>
          </w:rPr>
          <w:t>Bảng số liệu hiệu năng công khai chính thức của YOLOv8-Detection (trên tập dữ liệu COCO)</w:t>
        </w:r>
        <w:r w:rsidR="00E72987">
          <w:rPr>
            <w:webHidden/>
          </w:rPr>
          <w:tab/>
        </w:r>
        <w:r w:rsidR="00E72987">
          <w:rPr>
            <w:webHidden/>
          </w:rPr>
          <w:fldChar w:fldCharType="begin"/>
        </w:r>
        <w:r w:rsidR="00E72987">
          <w:rPr>
            <w:webHidden/>
          </w:rPr>
          <w:instrText xml:space="preserve"> PAGEREF _Toc198237435 \h </w:instrText>
        </w:r>
        <w:r w:rsidR="00E72987">
          <w:rPr>
            <w:webHidden/>
          </w:rPr>
        </w:r>
        <w:r w:rsidR="00E72987">
          <w:rPr>
            <w:webHidden/>
          </w:rPr>
          <w:fldChar w:fldCharType="separate"/>
        </w:r>
        <w:r w:rsidR="00B03809">
          <w:rPr>
            <w:webHidden/>
          </w:rPr>
          <w:t>17</w:t>
        </w:r>
        <w:r w:rsidR="00E72987">
          <w:rPr>
            <w:webHidden/>
          </w:rPr>
          <w:fldChar w:fldCharType="end"/>
        </w:r>
      </w:hyperlink>
    </w:p>
    <w:p w14:paraId="246B8E90"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36" w:history="1">
        <w:r w:rsidR="00E72987" w:rsidRPr="005817F3">
          <w:rPr>
            <w:rStyle w:val="Hyperlink"/>
          </w:rPr>
          <w:t xml:space="preserve">Bảng </w:t>
        </w:r>
        <w:r w:rsidR="00E72987" w:rsidRPr="005817F3">
          <w:rPr>
            <w:rStyle w:val="Hyperlink"/>
            <w:lang w:val="en-US"/>
          </w:rPr>
          <w:t>2:</w:t>
        </w:r>
        <w:r w:rsidR="00E72987" w:rsidRPr="005817F3">
          <w:rPr>
            <w:rStyle w:val="Hyperlink"/>
          </w:rPr>
          <w:t xml:space="preserve"> </w:t>
        </w:r>
        <w:r w:rsidR="00E72987" w:rsidRPr="005817F3">
          <w:rPr>
            <w:rStyle w:val="Hyperlink"/>
            <w:lang w:val="en-US"/>
          </w:rPr>
          <w:t>Bảng số liệu hiệu năng công khai chính thức của YOLOv11-Detection (trên tập dữ liệu COCO)</w:t>
        </w:r>
        <w:r w:rsidR="00E72987">
          <w:rPr>
            <w:webHidden/>
          </w:rPr>
          <w:tab/>
        </w:r>
        <w:r w:rsidR="00E72987">
          <w:rPr>
            <w:webHidden/>
          </w:rPr>
          <w:fldChar w:fldCharType="begin"/>
        </w:r>
        <w:r w:rsidR="00E72987">
          <w:rPr>
            <w:webHidden/>
          </w:rPr>
          <w:instrText xml:space="preserve"> PAGEREF _Toc198237436 \h </w:instrText>
        </w:r>
        <w:r w:rsidR="00E72987">
          <w:rPr>
            <w:webHidden/>
          </w:rPr>
        </w:r>
        <w:r w:rsidR="00E72987">
          <w:rPr>
            <w:webHidden/>
          </w:rPr>
          <w:fldChar w:fldCharType="separate"/>
        </w:r>
        <w:r w:rsidR="00B03809">
          <w:rPr>
            <w:webHidden/>
          </w:rPr>
          <w:t>20</w:t>
        </w:r>
        <w:r w:rsidR="00E72987">
          <w:rPr>
            <w:webHidden/>
          </w:rPr>
          <w:fldChar w:fldCharType="end"/>
        </w:r>
      </w:hyperlink>
    </w:p>
    <w:p w14:paraId="4D48E641"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37" w:history="1">
        <w:r w:rsidR="00E72987" w:rsidRPr="005817F3">
          <w:rPr>
            <w:rStyle w:val="Hyperlink"/>
          </w:rPr>
          <w:t xml:space="preserve">Bảng </w:t>
        </w:r>
        <w:r w:rsidR="00E72987" w:rsidRPr="005817F3">
          <w:rPr>
            <w:rStyle w:val="Hyperlink"/>
            <w:lang w:val="en-US"/>
          </w:rPr>
          <w:t>3:</w:t>
        </w:r>
        <w:r w:rsidR="00E72987" w:rsidRPr="005817F3">
          <w:rPr>
            <w:rStyle w:val="Hyperlink"/>
          </w:rPr>
          <w:t xml:space="preserve"> </w:t>
        </w:r>
        <w:r w:rsidR="00E72987" w:rsidRPr="005817F3">
          <w:rPr>
            <w:rStyle w:val="Hyperlink"/>
            <w:lang w:val="en-US"/>
          </w:rPr>
          <w:t>Bảng số liệu hiệu năng công khai chính thức của một số mô hình Detectron2 Model_Zoo</w:t>
        </w:r>
        <w:r w:rsidR="00E72987">
          <w:rPr>
            <w:webHidden/>
          </w:rPr>
          <w:tab/>
        </w:r>
        <w:r w:rsidR="00E72987">
          <w:rPr>
            <w:webHidden/>
          </w:rPr>
          <w:fldChar w:fldCharType="begin"/>
        </w:r>
        <w:r w:rsidR="00E72987">
          <w:rPr>
            <w:webHidden/>
          </w:rPr>
          <w:instrText xml:space="preserve"> PAGEREF _Toc198237437 \h </w:instrText>
        </w:r>
        <w:r w:rsidR="00E72987">
          <w:rPr>
            <w:webHidden/>
          </w:rPr>
        </w:r>
        <w:r w:rsidR="00E72987">
          <w:rPr>
            <w:webHidden/>
          </w:rPr>
          <w:fldChar w:fldCharType="separate"/>
        </w:r>
        <w:r w:rsidR="00B03809">
          <w:rPr>
            <w:webHidden/>
          </w:rPr>
          <w:t>23</w:t>
        </w:r>
        <w:r w:rsidR="00E72987">
          <w:rPr>
            <w:webHidden/>
          </w:rPr>
          <w:fldChar w:fldCharType="end"/>
        </w:r>
      </w:hyperlink>
    </w:p>
    <w:p w14:paraId="00B63172"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38" w:history="1">
        <w:r w:rsidR="00E72987" w:rsidRPr="005817F3">
          <w:rPr>
            <w:rStyle w:val="Hyperlink"/>
          </w:rPr>
          <w:t xml:space="preserve">Bảng </w:t>
        </w:r>
        <w:r w:rsidR="00E72987" w:rsidRPr="005817F3">
          <w:rPr>
            <w:rStyle w:val="Hyperlink"/>
            <w:lang w:val="en-US"/>
          </w:rPr>
          <w:t>4:</w:t>
        </w:r>
        <w:r w:rsidR="00E72987" w:rsidRPr="005817F3">
          <w:rPr>
            <w:rStyle w:val="Hyperlink"/>
          </w:rPr>
          <w:t xml:space="preserve"> </w:t>
        </w:r>
        <w:r w:rsidR="00E72987" w:rsidRPr="005817F3">
          <w:rPr>
            <w:rStyle w:val="Hyperlink"/>
            <w:lang w:val="en-US"/>
          </w:rPr>
          <w:t>Bảng số liệu dữ liệu được chuẩn bị huấn luyện (một giai đoạn)</w:t>
        </w:r>
        <w:r w:rsidR="00E72987">
          <w:rPr>
            <w:webHidden/>
          </w:rPr>
          <w:tab/>
        </w:r>
        <w:r w:rsidR="00E72987">
          <w:rPr>
            <w:webHidden/>
          </w:rPr>
          <w:fldChar w:fldCharType="begin"/>
        </w:r>
        <w:r w:rsidR="00E72987">
          <w:rPr>
            <w:webHidden/>
          </w:rPr>
          <w:instrText xml:space="preserve"> PAGEREF _Toc198237438 \h </w:instrText>
        </w:r>
        <w:r w:rsidR="00E72987">
          <w:rPr>
            <w:webHidden/>
          </w:rPr>
        </w:r>
        <w:r w:rsidR="00E72987">
          <w:rPr>
            <w:webHidden/>
          </w:rPr>
          <w:fldChar w:fldCharType="separate"/>
        </w:r>
        <w:r w:rsidR="00B03809">
          <w:rPr>
            <w:webHidden/>
          </w:rPr>
          <w:t>30</w:t>
        </w:r>
        <w:r w:rsidR="00E72987">
          <w:rPr>
            <w:webHidden/>
          </w:rPr>
          <w:fldChar w:fldCharType="end"/>
        </w:r>
      </w:hyperlink>
    </w:p>
    <w:p w14:paraId="6893901E"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39" w:history="1">
        <w:r w:rsidR="00E72987" w:rsidRPr="005817F3">
          <w:rPr>
            <w:rStyle w:val="Hyperlink"/>
          </w:rPr>
          <w:t xml:space="preserve">Bảng </w:t>
        </w:r>
        <w:r w:rsidR="00E72987" w:rsidRPr="005817F3">
          <w:rPr>
            <w:rStyle w:val="Hyperlink"/>
            <w:lang w:val="en-US"/>
          </w:rPr>
          <w:t>5:</w:t>
        </w:r>
        <w:r w:rsidR="00E72987" w:rsidRPr="005817F3">
          <w:rPr>
            <w:rStyle w:val="Hyperlink"/>
          </w:rPr>
          <w:t xml:space="preserve"> </w:t>
        </w:r>
        <w:r w:rsidR="00E72987" w:rsidRPr="005817F3">
          <w:rPr>
            <w:rStyle w:val="Hyperlink"/>
            <w:lang w:val="en-US"/>
          </w:rPr>
          <w:t>Bảng số liệu dữ liệu được chuẩn bị huấn luyện (hai giai đoạn)</w:t>
        </w:r>
        <w:r w:rsidR="00E72987">
          <w:rPr>
            <w:webHidden/>
          </w:rPr>
          <w:tab/>
        </w:r>
        <w:r w:rsidR="00E72987">
          <w:rPr>
            <w:webHidden/>
          </w:rPr>
          <w:fldChar w:fldCharType="begin"/>
        </w:r>
        <w:r w:rsidR="00E72987">
          <w:rPr>
            <w:webHidden/>
          </w:rPr>
          <w:instrText xml:space="preserve"> PAGEREF _Toc198237439 \h </w:instrText>
        </w:r>
        <w:r w:rsidR="00E72987">
          <w:rPr>
            <w:webHidden/>
          </w:rPr>
        </w:r>
        <w:r w:rsidR="00E72987">
          <w:rPr>
            <w:webHidden/>
          </w:rPr>
          <w:fldChar w:fldCharType="separate"/>
        </w:r>
        <w:r w:rsidR="00B03809">
          <w:rPr>
            <w:webHidden/>
          </w:rPr>
          <w:t>31</w:t>
        </w:r>
        <w:r w:rsidR="00E72987">
          <w:rPr>
            <w:webHidden/>
          </w:rPr>
          <w:fldChar w:fldCharType="end"/>
        </w:r>
      </w:hyperlink>
    </w:p>
    <w:p w14:paraId="000CC777"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0" w:history="1">
        <w:r w:rsidR="00E72987" w:rsidRPr="005817F3">
          <w:rPr>
            <w:rStyle w:val="Hyperlink"/>
          </w:rPr>
          <w:t xml:space="preserve">Bảng </w:t>
        </w:r>
        <w:r w:rsidR="00E72987" w:rsidRPr="005817F3">
          <w:rPr>
            <w:rStyle w:val="Hyperlink"/>
            <w:lang w:val="en-US"/>
          </w:rPr>
          <w:t>6:</w:t>
        </w:r>
        <w:r w:rsidR="00E72987" w:rsidRPr="005817F3">
          <w:rPr>
            <w:rStyle w:val="Hyperlink"/>
          </w:rPr>
          <w:t xml:space="preserve"> </w:t>
        </w:r>
        <w:r w:rsidR="00E72987" w:rsidRPr="005817F3">
          <w:rPr>
            <w:rStyle w:val="Hyperlink"/>
            <w:lang w:val="en-US"/>
          </w:rPr>
          <w:t>Thông số cấu hình và môi trường cài đặt</w:t>
        </w:r>
        <w:r w:rsidR="00E72987">
          <w:rPr>
            <w:webHidden/>
          </w:rPr>
          <w:tab/>
        </w:r>
        <w:r w:rsidR="00E72987">
          <w:rPr>
            <w:webHidden/>
          </w:rPr>
          <w:fldChar w:fldCharType="begin"/>
        </w:r>
        <w:r w:rsidR="00E72987">
          <w:rPr>
            <w:webHidden/>
          </w:rPr>
          <w:instrText xml:space="preserve"> PAGEREF _Toc198237440 \h </w:instrText>
        </w:r>
        <w:r w:rsidR="00E72987">
          <w:rPr>
            <w:webHidden/>
          </w:rPr>
        </w:r>
        <w:r w:rsidR="00E72987">
          <w:rPr>
            <w:webHidden/>
          </w:rPr>
          <w:fldChar w:fldCharType="separate"/>
        </w:r>
        <w:r w:rsidR="00B03809">
          <w:rPr>
            <w:webHidden/>
          </w:rPr>
          <w:t>32</w:t>
        </w:r>
        <w:r w:rsidR="00E72987">
          <w:rPr>
            <w:webHidden/>
          </w:rPr>
          <w:fldChar w:fldCharType="end"/>
        </w:r>
      </w:hyperlink>
    </w:p>
    <w:p w14:paraId="054CC2C7"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1" w:history="1">
        <w:r w:rsidR="00E72987" w:rsidRPr="005817F3">
          <w:rPr>
            <w:rStyle w:val="Hyperlink"/>
          </w:rPr>
          <w:t xml:space="preserve">Bảng </w:t>
        </w:r>
        <w:r w:rsidR="00E72987" w:rsidRPr="005817F3">
          <w:rPr>
            <w:rStyle w:val="Hyperlink"/>
            <w:lang w:val="en-US"/>
          </w:rPr>
          <w:t>7:</w:t>
        </w:r>
        <w:r w:rsidR="00E72987" w:rsidRPr="005817F3">
          <w:rPr>
            <w:rStyle w:val="Hyperlink"/>
          </w:rPr>
          <w:t xml:space="preserve"> </w:t>
        </w:r>
        <w:r w:rsidR="00E72987" w:rsidRPr="005817F3">
          <w:rPr>
            <w:rStyle w:val="Hyperlink"/>
            <w:lang w:val="en-US"/>
          </w:rPr>
          <w:t>Bảng cấu hình tham số huấn luyện YOLO</w:t>
        </w:r>
        <w:r w:rsidR="00E72987">
          <w:rPr>
            <w:webHidden/>
          </w:rPr>
          <w:tab/>
        </w:r>
        <w:r w:rsidR="00E72987">
          <w:rPr>
            <w:webHidden/>
          </w:rPr>
          <w:fldChar w:fldCharType="begin"/>
        </w:r>
        <w:r w:rsidR="00E72987">
          <w:rPr>
            <w:webHidden/>
          </w:rPr>
          <w:instrText xml:space="preserve"> PAGEREF _Toc198237441 \h </w:instrText>
        </w:r>
        <w:r w:rsidR="00E72987">
          <w:rPr>
            <w:webHidden/>
          </w:rPr>
        </w:r>
        <w:r w:rsidR="00E72987">
          <w:rPr>
            <w:webHidden/>
          </w:rPr>
          <w:fldChar w:fldCharType="separate"/>
        </w:r>
        <w:r w:rsidR="00B03809">
          <w:rPr>
            <w:webHidden/>
          </w:rPr>
          <w:t>32</w:t>
        </w:r>
        <w:r w:rsidR="00E72987">
          <w:rPr>
            <w:webHidden/>
          </w:rPr>
          <w:fldChar w:fldCharType="end"/>
        </w:r>
      </w:hyperlink>
    </w:p>
    <w:p w14:paraId="6CD8F5A7"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2" w:history="1">
        <w:r w:rsidR="00E72987" w:rsidRPr="005817F3">
          <w:rPr>
            <w:rStyle w:val="Hyperlink"/>
          </w:rPr>
          <w:t xml:space="preserve">Bảng </w:t>
        </w:r>
        <w:r w:rsidR="00E72987" w:rsidRPr="005817F3">
          <w:rPr>
            <w:rStyle w:val="Hyperlink"/>
            <w:lang w:val="en-US"/>
          </w:rPr>
          <w:t>8:</w:t>
        </w:r>
        <w:r w:rsidR="00E72987" w:rsidRPr="005817F3">
          <w:rPr>
            <w:rStyle w:val="Hyperlink"/>
          </w:rPr>
          <w:t xml:space="preserve"> </w:t>
        </w:r>
        <w:r w:rsidR="00E72987" w:rsidRPr="005817F3">
          <w:rPr>
            <w:rStyle w:val="Hyperlink"/>
            <w:lang w:val="en-US"/>
          </w:rPr>
          <w:t>Bảng cấu hình tham số huấn luyện trên Detectron2</w:t>
        </w:r>
        <w:r w:rsidR="00E72987">
          <w:rPr>
            <w:webHidden/>
          </w:rPr>
          <w:tab/>
        </w:r>
        <w:r w:rsidR="00E72987">
          <w:rPr>
            <w:webHidden/>
          </w:rPr>
          <w:fldChar w:fldCharType="begin"/>
        </w:r>
        <w:r w:rsidR="00E72987">
          <w:rPr>
            <w:webHidden/>
          </w:rPr>
          <w:instrText xml:space="preserve"> PAGEREF _Toc198237442 \h </w:instrText>
        </w:r>
        <w:r w:rsidR="00E72987">
          <w:rPr>
            <w:webHidden/>
          </w:rPr>
        </w:r>
        <w:r w:rsidR="00E72987">
          <w:rPr>
            <w:webHidden/>
          </w:rPr>
          <w:fldChar w:fldCharType="separate"/>
        </w:r>
        <w:r w:rsidR="00B03809">
          <w:rPr>
            <w:webHidden/>
          </w:rPr>
          <w:t>33</w:t>
        </w:r>
        <w:r w:rsidR="00E72987">
          <w:rPr>
            <w:webHidden/>
          </w:rPr>
          <w:fldChar w:fldCharType="end"/>
        </w:r>
      </w:hyperlink>
    </w:p>
    <w:p w14:paraId="5A54F95A"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3" w:history="1">
        <w:r w:rsidR="00E72987" w:rsidRPr="005817F3">
          <w:rPr>
            <w:rStyle w:val="Hyperlink"/>
          </w:rPr>
          <w:t xml:space="preserve">Bảng </w:t>
        </w:r>
        <w:r w:rsidR="00E72987" w:rsidRPr="005817F3">
          <w:rPr>
            <w:rStyle w:val="Hyperlink"/>
            <w:lang w:val="en-US"/>
          </w:rPr>
          <w:t>9</w:t>
        </w:r>
        <w:r w:rsidR="00E72987" w:rsidRPr="005817F3">
          <w:rPr>
            <w:rStyle w:val="Hyperlink"/>
          </w:rPr>
          <w:t xml:space="preserve">: </w:t>
        </w:r>
        <w:r w:rsidR="00E72987" w:rsidRPr="005817F3">
          <w:rPr>
            <w:rStyle w:val="Hyperlink"/>
            <w:lang w:val="en-US"/>
          </w:rPr>
          <w:t>C</w:t>
        </w:r>
        <w:r w:rsidR="00E72987" w:rsidRPr="005817F3">
          <w:rPr>
            <w:rStyle w:val="Hyperlink"/>
          </w:rPr>
          <w:t>ấu hình tham số huấn luyện các mô hình hai giai đoạn</w:t>
        </w:r>
        <w:r w:rsidR="00E72987">
          <w:rPr>
            <w:webHidden/>
          </w:rPr>
          <w:tab/>
        </w:r>
        <w:r w:rsidR="00E72987">
          <w:rPr>
            <w:webHidden/>
          </w:rPr>
          <w:fldChar w:fldCharType="begin"/>
        </w:r>
        <w:r w:rsidR="00E72987">
          <w:rPr>
            <w:webHidden/>
          </w:rPr>
          <w:instrText xml:space="preserve"> PAGEREF _Toc198237443 \h </w:instrText>
        </w:r>
        <w:r w:rsidR="00E72987">
          <w:rPr>
            <w:webHidden/>
          </w:rPr>
        </w:r>
        <w:r w:rsidR="00E72987">
          <w:rPr>
            <w:webHidden/>
          </w:rPr>
          <w:fldChar w:fldCharType="separate"/>
        </w:r>
        <w:r w:rsidR="00B03809">
          <w:rPr>
            <w:webHidden/>
          </w:rPr>
          <w:t>33</w:t>
        </w:r>
        <w:r w:rsidR="00E72987">
          <w:rPr>
            <w:webHidden/>
          </w:rPr>
          <w:fldChar w:fldCharType="end"/>
        </w:r>
      </w:hyperlink>
    </w:p>
    <w:p w14:paraId="08EED8BA"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4" w:history="1">
        <w:r w:rsidR="00E72987" w:rsidRPr="005817F3">
          <w:rPr>
            <w:rStyle w:val="Hyperlink"/>
          </w:rPr>
          <w:t xml:space="preserve">Bảng </w:t>
        </w:r>
        <w:r w:rsidR="00E72987" w:rsidRPr="005817F3">
          <w:rPr>
            <w:rStyle w:val="Hyperlink"/>
            <w:lang w:val="en-US"/>
          </w:rPr>
          <w:t>10:</w:t>
        </w:r>
        <w:r w:rsidR="00E72987" w:rsidRPr="005817F3">
          <w:rPr>
            <w:rStyle w:val="Hyperlink"/>
          </w:rPr>
          <w:t xml:space="preserve"> </w:t>
        </w:r>
        <w:r w:rsidR="00E72987" w:rsidRPr="005817F3">
          <w:rPr>
            <w:rStyle w:val="Hyperlink"/>
            <w:lang w:val="en-US"/>
          </w:rPr>
          <w:t>Kết quả hiệu suất các mô hình tích hợp (YOLO)</w:t>
        </w:r>
        <w:r w:rsidR="00E72987">
          <w:rPr>
            <w:webHidden/>
          </w:rPr>
          <w:tab/>
        </w:r>
        <w:r w:rsidR="00E72987">
          <w:rPr>
            <w:webHidden/>
          </w:rPr>
          <w:fldChar w:fldCharType="begin"/>
        </w:r>
        <w:r w:rsidR="00E72987">
          <w:rPr>
            <w:webHidden/>
          </w:rPr>
          <w:instrText xml:space="preserve"> PAGEREF _Toc198237444 \h </w:instrText>
        </w:r>
        <w:r w:rsidR="00E72987">
          <w:rPr>
            <w:webHidden/>
          </w:rPr>
        </w:r>
        <w:r w:rsidR="00E72987">
          <w:rPr>
            <w:webHidden/>
          </w:rPr>
          <w:fldChar w:fldCharType="separate"/>
        </w:r>
        <w:r w:rsidR="00B03809">
          <w:rPr>
            <w:webHidden/>
          </w:rPr>
          <w:t>34</w:t>
        </w:r>
        <w:r w:rsidR="00E72987">
          <w:rPr>
            <w:webHidden/>
          </w:rPr>
          <w:fldChar w:fldCharType="end"/>
        </w:r>
      </w:hyperlink>
    </w:p>
    <w:p w14:paraId="4DFD01AE"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5" w:history="1">
        <w:r w:rsidR="00E72987" w:rsidRPr="005817F3">
          <w:rPr>
            <w:rStyle w:val="Hyperlink"/>
          </w:rPr>
          <w:t xml:space="preserve">Bảng </w:t>
        </w:r>
        <w:r w:rsidR="00E72987" w:rsidRPr="005817F3">
          <w:rPr>
            <w:rStyle w:val="Hyperlink"/>
            <w:lang w:val="en-US"/>
          </w:rPr>
          <w:t>11:</w:t>
        </w:r>
        <w:r w:rsidR="00E72987" w:rsidRPr="005817F3">
          <w:rPr>
            <w:rStyle w:val="Hyperlink"/>
          </w:rPr>
          <w:t xml:space="preserve"> </w:t>
        </w:r>
        <w:r w:rsidR="00E72987" w:rsidRPr="005817F3">
          <w:rPr>
            <w:rStyle w:val="Hyperlink"/>
            <w:lang w:val="en-US"/>
          </w:rPr>
          <w:t>Ma trận hỗn độn (YOLOv11s)</w:t>
        </w:r>
        <w:r w:rsidR="00E72987">
          <w:rPr>
            <w:webHidden/>
          </w:rPr>
          <w:tab/>
        </w:r>
        <w:r w:rsidR="00E72987">
          <w:rPr>
            <w:webHidden/>
          </w:rPr>
          <w:fldChar w:fldCharType="begin"/>
        </w:r>
        <w:r w:rsidR="00E72987">
          <w:rPr>
            <w:webHidden/>
          </w:rPr>
          <w:instrText xml:space="preserve"> PAGEREF _Toc198237445 \h </w:instrText>
        </w:r>
        <w:r w:rsidR="00E72987">
          <w:rPr>
            <w:webHidden/>
          </w:rPr>
        </w:r>
        <w:r w:rsidR="00E72987">
          <w:rPr>
            <w:webHidden/>
          </w:rPr>
          <w:fldChar w:fldCharType="separate"/>
        </w:r>
        <w:r w:rsidR="00B03809">
          <w:rPr>
            <w:webHidden/>
          </w:rPr>
          <w:t>36</w:t>
        </w:r>
        <w:r w:rsidR="00E72987">
          <w:rPr>
            <w:webHidden/>
          </w:rPr>
          <w:fldChar w:fldCharType="end"/>
        </w:r>
      </w:hyperlink>
    </w:p>
    <w:p w14:paraId="7E364D32"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6" w:history="1">
        <w:r w:rsidR="00E72987" w:rsidRPr="005817F3">
          <w:rPr>
            <w:rStyle w:val="Hyperlink"/>
          </w:rPr>
          <w:t xml:space="preserve">Bảng </w:t>
        </w:r>
        <w:r w:rsidR="00E72987" w:rsidRPr="005817F3">
          <w:rPr>
            <w:rStyle w:val="Hyperlink"/>
            <w:lang w:val="en-US"/>
          </w:rPr>
          <w:t>12:</w:t>
        </w:r>
        <w:r w:rsidR="00E72987" w:rsidRPr="005817F3">
          <w:rPr>
            <w:rStyle w:val="Hyperlink"/>
          </w:rPr>
          <w:t xml:space="preserve"> </w:t>
        </w:r>
        <w:r w:rsidR="00E72987" w:rsidRPr="005817F3">
          <w:rPr>
            <w:rStyle w:val="Hyperlink"/>
            <w:lang w:val="en-US"/>
          </w:rPr>
          <w:t>Khả năng phân loại theo từng lớp của mô hình (YOLOv11s)</w:t>
        </w:r>
        <w:r w:rsidR="00E72987">
          <w:rPr>
            <w:webHidden/>
          </w:rPr>
          <w:tab/>
        </w:r>
        <w:r w:rsidR="00E72987">
          <w:rPr>
            <w:webHidden/>
          </w:rPr>
          <w:fldChar w:fldCharType="begin"/>
        </w:r>
        <w:r w:rsidR="00E72987">
          <w:rPr>
            <w:webHidden/>
          </w:rPr>
          <w:instrText xml:space="preserve"> PAGEREF _Toc198237446 \h </w:instrText>
        </w:r>
        <w:r w:rsidR="00E72987">
          <w:rPr>
            <w:webHidden/>
          </w:rPr>
        </w:r>
        <w:r w:rsidR="00E72987">
          <w:rPr>
            <w:webHidden/>
          </w:rPr>
          <w:fldChar w:fldCharType="separate"/>
        </w:r>
        <w:r w:rsidR="00B03809">
          <w:rPr>
            <w:webHidden/>
          </w:rPr>
          <w:t>36</w:t>
        </w:r>
        <w:r w:rsidR="00E72987">
          <w:rPr>
            <w:webHidden/>
          </w:rPr>
          <w:fldChar w:fldCharType="end"/>
        </w:r>
      </w:hyperlink>
    </w:p>
    <w:p w14:paraId="043C60F7"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7" w:history="1">
        <w:r w:rsidR="00E72987" w:rsidRPr="005817F3">
          <w:rPr>
            <w:rStyle w:val="Hyperlink"/>
          </w:rPr>
          <w:t xml:space="preserve">Bảng </w:t>
        </w:r>
        <w:r w:rsidR="00E72987" w:rsidRPr="005817F3">
          <w:rPr>
            <w:rStyle w:val="Hyperlink"/>
            <w:lang w:val="en-US"/>
          </w:rPr>
          <w:t>13:</w:t>
        </w:r>
        <w:r w:rsidR="00E72987" w:rsidRPr="005817F3">
          <w:rPr>
            <w:rStyle w:val="Hyperlink"/>
          </w:rPr>
          <w:t xml:space="preserve"> </w:t>
        </w:r>
        <w:r w:rsidR="00E72987" w:rsidRPr="005817F3">
          <w:rPr>
            <w:rStyle w:val="Hyperlink"/>
            <w:lang w:val="en-US"/>
          </w:rPr>
          <w:t>Kết quả hiệu suất các mô hình tích hợp (Faster R-CNN)</w:t>
        </w:r>
        <w:r w:rsidR="00E72987">
          <w:rPr>
            <w:webHidden/>
          </w:rPr>
          <w:tab/>
        </w:r>
        <w:r w:rsidR="00E72987">
          <w:rPr>
            <w:webHidden/>
          </w:rPr>
          <w:fldChar w:fldCharType="begin"/>
        </w:r>
        <w:r w:rsidR="00E72987">
          <w:rPr>
            <w:webHidden/>
          </w:rPr>
          <w:instrText xml:space="preserve"> PAGEREF _Toc198237447 \h </w:instrText>
        </w:r>
        <w:r w:rsidR="00E72987">
          <w:rPr>
            <w:webHidden/>
          </w:rPr>
        </w:r>
        <w:r w:rsidR="00E72987">
          <w:rPr>
            <w:webHidden/>
          </w:rPr>
          <w:fldChar w:fldCharType="separate"/>
        </w:r>
        <w:r w:rsidR="00B03809">
          <w:rPr>
            <w:webHidden/>
          </w:rPr>
          <w:t>37</w:t>
        </w:r>
        <w:r w:rsidR="00E72987">
          <w:rPr>
            <w:webHidden/>
          </w:rPr>
          <w:fldChar w:fldCharType="end"/>
        </w:r>
      </w:hyperlink>
    </w:p>
    <w:p w14:paraId="1B60A97E"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8" w:history="1">
        <w:r w:rsidR="00E72987" w:rsidRPr="005817F3">
          <w:rPr>
            <w:rStyle w:val="Hyperlink"/>
          </w:rPr>
          <w:t xml:space="preserve">Bảng </w:t>
        </w:r>
        <w:r w:rsidR="00E72987" w:rsidRPr="005817F3">
          <w:rPr>
            <w:rStyle w:val="Hyperlink"/>
            <w:lang w:val="en-US"/>
          </w:rPr>
          <w:t>14:</w:t>
        </w:r>
        <w:r w:rsidR="00E72987" w:rsidRPr="005817F3">
          <w:rPr>
            <w:rStyle w:val="Hyperlink"/>
          </w:rPr>
          <w:t xml:space="preserve"> </w:t>
        </w:r>
        <w:r w:rsidR="00E72987" w:rsidRPr="005817F3">
          <w:rPr>
            <w:rStyle w:val="Hyperlink"/>
            <w:lang w:val="en-US"/>
          </w:rPr>
          <w:t>Ma trận hỗn độn (Faster R-CNN)</w:t>
        </w:r>
        <w:r w:rsidR="00E72987">
          <w:rPr>
            <w:webHidden/>
          </w:rPr>
          <w:tab/>
        </w:r>
        <w:r w:rsidR="00E72987">
          <w:rPr>
            <w:webHidden/>
          </w:rPr>
          <w:fldChar w:fldCharType="begin"/>
        </w:r>
        <w:r w:rsidR="00E72987">
          <w:rPr>
            <w:webHidden/>
          </w:rPr>
          <w:instrText xml:space="preserve"> PAGEREF _Toc198237448 \h </w:instrText>
        </w:r>
        <w:r w:rsidR="00E72987">
          <w:rPr>
            <w:webHidden/>
          </w:rPr>
        </w:r>
        <w:r w:rsidR="00E72987">
          <w:rPr>
            <w:webHidden/>
          </w:rPr>
          <w:fldChar w:fldCharType="separate"/>
        </w:r>
        <w:r w:rsidR="00B03809">
          <w:rPr>
            <w:webHidden/>
          </w:rPr>
          <w:t>38</w:t>
        </w:r>
        <w:r w:rsidR="00E72987">
          <w:rPr>
            <w:webHidden/>
          </w:rPr>
          <w:fldChar w:fldCharType="end"/>
        </w:r>
      </w:hyperlink>
    </w:p>
    <w:p w14:paraId="6652FE5E"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49" w:history="1">
        <w:r w:rsidR="00E72987" w:rsidRPr="005817F3">
          <w:rPr>
            <w:rStyle w:val="Hyperlink"/>
          </w:rPr>
          <w:t xml:space="preserve">Bảng </w:t>
        </w:r>
        <w:r w:rsidR="00E72987" w:rsidRPr="005817F3">
          <w:rPr>
            <w:rStyle w:val="Hyperlink"/>
            <w:lang w:val="en-US"/>
          </w:rPr>
          <w:t>15:</w:t>
        </w:r>
        <w:r w:rsidR="00E72987" w:rsidRPr="005817F3">
          <w:rPr>
            <w:rStyle w:val="Hyperlink"/>
          </w:rPr>
          <w:t xml:space="preserve"> </w:t>
        </w:r>
        <w:r w:rsidR="00E72987" w:rsidRPr="005817F3">
          <w:rPr>
            <w:rStyle w:val="Hyperlink"/>
            <w:lang w:val="en-US"/>
          </w:rPr>
          <w:t>Khả năng phân loại theo từng lớp của mô hình (Faster R-CNN)</w:t>
        </w:r>
        <w:r w:rsidR="00E72987">
          <w:rPr>
            <w:webHidden/>
          </w:rPr>
          <w:tab/>
        </w:r>
        <w:r w:rsidR="00E72987">
          <w:rPr>
            <w:webHidden/>
          </w:rPr>
          <w:fldChar w:fldCharType="begin"/>
        </w:r>
        <w:r w:rsidR="00E72987">
          <w:rPr>
            <w:webHidden/>
          </w:rPr>
          <w:instrText xml:space="preserve"> PAGEREF _Toc198237449 \h </w:instrText>
        </w:r>
        <w:r w:rsidR="00E72987">
          <w:rPr>
            <w:webHidden/>
          </w:rPr>
        </w:r>
        <w:r w:rsidR="00E72987">
          <w:rPr>
            <w:webHidden/>
          </w:rPr>
          <w:fldChar w:fldCharType="separate"/>
        </w:r>
        <w:r w:rsidR="00B03809">
          <w:rPr>
            <w:webHidden/>
          </w:rPr>
          <w:t>39</w:t>
        </w:r>
        <w:r w:rsidR="00E72987">
          <w:rPr>
            <w:webHidden/>
          </w:rPr>
          <w:fldChar w:fldCharType="end"/>
        </w:r>
      </w:hyperlink>
    </w:p>
    <w:p w14:paraId="18F553D0"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50" w:history="1">
        <w:r w:rsidR="00E72987" w:rsidRPr="005817F3">
          <w:rPr>
            <w:rStyle w:val="Hyperlink"/>
          </w:rPr>
          <w:t xml:space="preserve">Bảng </w:t>
        </w:r>
        <w:r w:rsidR="00E72987" w:rsidRPr="005817F3">
          <w:rPr>
            <w:rStyle w:val="Hyperlink"/>
            <w:lang w:val="en-US"/>
          </w:rPr>
          <w:t>16:</w:t>
        </w:r>
        <w:r w:rsidR="00E72987" w:rsidRPr="005817F3">
          <w:rPr>
            <w:rStyle w:val="Hyperlink"/>
          </w:rPr>
          <w:t xml:space="preserve"> </w:t>
        </w:r>
        <w:r w:rsidR="00E72987" w:rsidRPr="005817F3">
          <w:rPr>
            <w:rStyle w:val="Hyperlink"/>
            <w:lang w:val="en-US"/>
          </w:rPr>
          <w:t>Bảng kết quả mô hình phát hiện và phân loại riêng biệt</w:t>
        </w:r>
        <w:r w:rsidR="00E72987">
          <w:rPr>
            <w:webHidden/>
          </w:rPr>
          <w:tab/>
        </w:r>
        <w:r w:rsidR="00E72987">
          <w:rPr>
            <w:webHidden/>
          </w:rPr>
          <w:fldChar w:fldCharType="begin"/>
        </w:r>
        <w:r w:rsidR="00E72987">
          <w:rPr>
            <w:webHidden/>
          </w:rPr>
          <w:instrText xml:space="preserve"> PAGEREF _Toc198237450 \h </w:instrText>
        </w:r>
        <w:r w:rsidR="00E72987">
          <w:rPr>
            <w:webHidden/>
          </w:rPr>
        </w:r>
        <w:r w:rsidR="00E72987">
          <w:rPr>
            <w:webHidden/>
          </w:rPr>
          <w:fldChar w:fldCharType="separate"/>
        </w:r>
        <w:r w:rsidR="00B03809">
          <w:rPr>
            <w:webHidden/>
          </w:rPr>
          <w:t>39</w:t>
        </w:r>
        <w:r w:rsidR="00E72987">
          <w:rPr>
            <w:webHidden/>
          </w:rPr>
          <w:fldChar w:fldCharType="end"/>
        </w:r>
      </w:hyperlink>
    </w:p>
    <w:p w14:paraId="169D091D"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51" w:history="1">
        <w:r w:rsidR="00E72987" w:rsidRPr="005817F3">
          <w:rPr>
            <w:rStyle w:val="Hyperlink"/>
          </w:rPr>
          <w:t xml:space="preserve">Bảng </w:t>
        </w:r>
        <w:r w:rsidR="00E72987" w:rsidRPr="005817F3">
          <w:rPr>
            <w:rStyle w:val="Hyperlink"/>
            <w:lang w:val="en-US"/>
          </w:rPr>
          <w:t>17:</w:t>
        </w:r>
        <w:r w:rsidR="00E72987" w:rsidRPr="005817F3">
          <w:rPr>
            <w:rStyle w:val="Hyperlink"/>
          </w:rPr>
          <w:t xml:space="preserve"> </w:t>
        </w:r>
        <w:r w:rsidR="00E72987" w:rsidRPr="005817F3">
          <w:rPr>
            <w:rStyle w:val="Hyperlink"/>
            <w:lang w:val="en-US"/>
          </w:rPr>
          <w:t>Ma trận hỗn độn (mô hình ViT)</w:t>
        </w:r>
        <w:r w:rsidR="00E72987">
          <w:rPr>
            <w:webHidden/>
          </w:rPr>
          <w:tab/>
        </w:r>
        <w:r w:rsidR="00E72987">
          <w:rPr>
            <w:webHidden/>
          </w:rPr>
          <w:fldChar w:fldCharType="begin"/>
        </w:r>
        <w:r w:rsidR="00E72987">
          <w:rPr>
            <w:webHidden/>
          </w:rPr>
          <w:instrText xml:space="preserve"> PAGEREF _Toc198237451 \h </w:instrText>
        </w:r>
        <w:r w:rsidR="00E72987">
          <w:rPr>
            <w:webHidden/>
          </w:rPr>
        </w:r>
        <w:r w:rsidR="00E72987">
          <w:rPr>
            <w:webHidden/>
          </w:rPr>
          <w:fldChar w:fldCharType="separate"/>
        </w:r>
        <w:r w:rsidR="00B03809">
          <w:rPr>
            <w:webHidden/>
          </w:rPr>
          <w:t>40</w:t>
        </w:r>
        <w:r w:rsidR="00E72987">
          <w:rPr>
            <w:webHidden/>
          </w:rPr>
          <w:fldChar w:fldCharType="end"/>
        </w:r>
      </w:hyperlink>
    </w:p>
    <w:p w14:paraId="21735A01" w14:textId="77777777" w:rsidR="00E72987" w:rsidRDefault="00357662" w:rsidP="00E72987">
      <w:pPr>
        <w:pStyle w:val="TableofFigures"/>
        <w:tabs>
          <w:tab w:val="right" w:leader="dot" w:pos="8210"/>
        </w:tabs>
        <w:ind w:firstLine="0"/>
        <w:rPr>
          <w:rFonts w:asciiTheme="minorHAnsi" w:eastAsiaTheme="minorEastAsia" w:hAnsiTheme="minorHAnsi"/>
          <w:sz w:val="22"/>
          <w:lang w:val="en-US"/>
        </w:rPr>
      </w:pPr>
      <w:hyperlink w:anchor="_Toc198237452" w:history="1">
        <w:r w:rsidR="00E72987" w:rsidRPr="005817F3">
          <w:rPr>
            <w:rStyle w:val="Hyperlink"/>
          </w:rPr>
          <w:t xml:space="preserve">Bảng </w:t>
        </w:r>
        <w:r w:rsidR="00E72987" w:rsidRPr="005817F3">
          <w:rPr>
            <w:rStyle w:val="Hyperlink"/>
            <w:lang w:val="en-US"/>
          </w:rPr>
          <w:t>18:</w:t>
        </w:r>
        <w:r w:rsidR="00E72987" w:rsidRPr="005817F3">
          <w:rPr>
            <w:rStyle w:val="Hyperlink"/>
          </w:rPr>
          <w:t xml:space="preserve"> </w:t>
        </w:r>
        <w:r w:rsidR="00E72987" w:rsidRPr="005817F3">
          <w:rPr>
            <w:rStyle w:val="Hyperlink"/>
            <w:lang w:val="en-US"/>
          </w:rPr>
          <w:t>Khả năng phân loại theo từng lớp của mô hình (ViT)</w:t>
        </w:r>
        <w:r w:rsidR="00E72987">
          <w:rPr>
            <w:webHidden/>
          </w:rPr>
          <w:tab/>
        </w:r>
        <w:r w:rsidR="00E72987">
          <w:rPr>
            <w:webHidden/>
          </w:rPr>
          <w:fldChar w:fldCharType="begin"/>
        </w:r>
        <w:r w:rsidR="00E72987">
          <w:rPr>
            <w:webHidden/>
          </w:rPr>
          <w:instrText xml:space="preserve"> PAGEREF _Toc198237452 \h </w:instrText>
        </w:r>
        <w:r w:rsidR="00E72987">
          <w:rPr>
            <w:webHidden/>
          </w:rPr>
        </w:r>
        <w:r w:rsidR="00E72987">
          <w:rPr>
            <w:webHidden/>
          </w:rPr>
          <w:fldChar w:fldCharType="separate"/>
        </w:r>
        <w:r w:rsidR="00B03809">
          <w:rPr>
            <w:webHidden/>
          </w:rPr>
          <w:t>41</w:t>
        </w:r>
        <w:r w:rsidR="00E72987">
          <w:rPr>
            <w:webHidden/>
          </w:rPr>
          <w:fldChar w:fldCharType="end"/>
        </w:r>
      </w:hyperlink>
    </w:p>
    <w:p w14:paraId="4B5AAF03" w14:textId="582EE4F6" w:rsidR="00913F9F" w:rsidRPr="008A1D35" w:rsidRDefault="00ED26EB" w:rsidP="00F42297">
      <w:pPr>
        <w:ind w:left="567" w:firstLine="0"/>
        <w:jc w:val="center"/>
        <w:rPr>
          <w:rFonts w:cs="Times New Roman"/>
          <w:lang w:val="en-US"/>
        </w:rPr>
      </w:pPr>
      <w:r>
        <w:rPr>
          <w:rFonts w:cs="Times New Roman"/>
        </w:rPr>
        <w:fldChar w:fldCharType="end"/>
      </w:r>
      <w:r w:rsidR="00C00291" w:rsidRPr="00531060">
        <w:rPr>
          <w:rFonts w:cs="Times New Roman"/>
        </w:rPr>
        <w:br w:type="page"/>
      </w:r>
    </w:p>
    <w:p w14:paraId="11ABE66E" w14:textId="77777777" w:rsidR="00B92927" w:rsidRDefault="00B92927" w:rsidP="00BB4952">
      <w:pPr>
        <w:pStyle w:val="Heading1"/>
        <w:jc w:val="center"/>
        <w:sectPr w:rsidR="00B92927" w:rsidSect="0069235B">
          <w:headerReference w:type="default" r:id="rId12"/>
          <w:footerReference w:type="default" r:id="rId13"/>
          <w:pgSz w:w="11906" w:h="16838" w:code="9"/>
          <w:pgMar w:top="1418" w:right="1418" w:bottom="1418" w:left="2268" w:header="567" w:footer="567" w:gutter="0"/>
          <w:pgBorders w:display="firstPage">
            <w:top w:val="single" w:sz="4" w:space="1" w:color="auto"/>
            <w:left w:val="single" w:sz="4" w:space="4" w:color="auto"/>
            <w:bottom w:val="single" w:sz="4" w:space="1" w:color="auto"/>
            <w:right w:val="single" w:sz="4" w:space="4" w:color="auto"/>
          </w:pgBorders>
          <w:pgNumType w:fmt="lowerRoman" w:start="1"/>
          <w:cols w:space="720"/>
          <w:docGrid w:linePitch="360"/>
        </w:sectPr>
      </w:pPr>
      <w:bookmarkStart w:id="1" w:name="_Toc193706255"/>
      <w:bookmarkStart w:id="2" w:name="_Toc193707580"/>
      <w:bookmarkStart w:id="3" w:name="_Toc193708466"/>
      <w:bookmarkStart w:id="4" w:name="_Toc193708721"/>
      <w:bookmarkStart w:id="5" w:name="_Toc193710282"/>
    </w:p>
    <w:p w14:paraId="4D79A695" w14:textId="2EF14E73" w:rsidR="00AF0196" w:rsidRPr="00970A1B" w:rsidRDefault="00913F9F" w:rsidP="00970A1B">
      <w:pPr>
        <w:pStyle w:val="Heading1"/>
        <w:jc w:val="center"/>
        <w:rPr>
          <w:lang w:val="en-US"/>
        </w:rPr>
      </w:pPr>
      <w:bookmarkStart w:id="6" w:name="_Toc198236729"/>
      <w:r w:rsidRPr="00F60E33">
        <w:lastRenderedPageBreak/>
        <w:t>ĐẶT VẤN ĐỀ</w:t>
      </w:r>
      <w:bookmarkEnd w:id="1"/>
      <w:bookmarkEnd w:id="2"/>
      <w:bookmarkEnd w:id="3"/>
      <w:bookmarkEnd w:id="4"/>
      <w:bookmarkEnd w:id="5"/>
      <w:bookmarkEnd w:id="6"/>
    </w:p>
    <w:p w14:paraId="361C3499" w14:textId="5CA15BFB" w:rsidR="00325B7F" w:rsidRPr="00531060" w:rsidRDefault="002152FA" w:rsidP="007E19B6">
      <w:pPr>
        <w:pStyle w:val="Heading2"/>
      </w:pPr>
      <w:bookmarkStart w:id="7" w:name="_Toc163332319"/>
      <w:bookmarkStart w:id="8" w:name="_Toc163405783"/>
      <w:bookmarkStart w:id="9" w:name="_Toc163848326"/>
      <w:bookmarkStart w:id="10" w:name="_Toc193706259"/>
      <w:bookmarkStart w:id="11" w:name="_Toc193707589"/>
      <w:bookmarkStart w:id="12" w:name="_Toc193708470"/>
      <w:bookmarkStart w:id="13" w:name="_Toc193708730"/>
      <w:bookmarkStart w:id="14" w:name="_Toc193710291"/>
      <w:bookmarkStart w:id="15" w:name="_Toc198236730"/>
      <w:r w:rsidRPr="00531060">
        <w:t>ĐẶT VẤN ĐỀ</w:t>
      </w:r>
      <w:bookmarkEnd w:id="7"/>
      <w:bookmarkEnd w:id="8"/>
      <w:bookmarkEnd w:id="9"/>
      <w:bookmarkEnd w:id="10"/>
      <w:bookmarkEnd w:id="11"/>
      <w:bookmarkEnd w:id="12"/>
      <w:bookmarkEnd w:id="13"/>
      <w:bookmarkEnd w:id="14"/>
      <w:bookmarkEnd w:id="15"/>
      <w:r w:rsidR="007812D4" w:rsidRPr="00531060">
        <w:t xml:space="preserve"> </w:t>
      </w:r>
    </w:p>
    <w:p w14:paraId="1669FC10" w14:textId="1B932756" w:rsidR="00AA017C" w:rsidRDefault="002B3CE3" w:rsidP="007E19B6">
      <w:pPr>
        <w:pStyle w:val="Heading3"/>
        <w:rPr>
          <w:lang w:val="en-US"/>
        </w:rPr>
      </w:pPr>
      <w:bookmarkStart w:id="16" w:name="_Toc163332320"/>
      <w:bookmarkStart w:id="17" w:name="_Toc163405784"/>
      <w:bookmarkStart w:id="18" w:name="_Toc163848327"/>
      <w:bookmarkStart w:id="19" w:name="_Toc193706260"/>
      <w:bookmarkStart w:id="20" w:name="_Toc193707590"/>
      <w:bookmarkStart w:id="21" w:name="_Toc193708471"/>
      <w:bookmarkStart w:id="22" w:name="_Toc193708731"/>
      <w:bookmarkStart w:id="23" w:name="_Toc193710292"/>
      <w:bookmarkStart w:id="24" w:name="_Toc198236731"/>
      <w:r w:rsidRPr="00531060">
        <w:t>Tính cấp thiết</w:t>
      </w:r>
      <w:r w:rsidR="00DE754F" w:rsidRPr="00531060">
        <w:t xml:space="preserve"> của đề tà</w:t>
      </w:r>
      <w:r w:rsidR="00FE7139" w:rsidRPr="00531060">
        <w:t>i</w:t>
      </w:r>
      <w:bookmarkEnd w:id="16"/>
      <w:bookmarkEnd w:id="17"/>
      <w:bookmarkEnd w:id="18"/>
      <w:bookmarkEnd w:id="19"/>
      <w:bookmarkEnd w:id="20"/>
      <w:bookmarkEnd w:id="21"/>
      <w:bookmarkEnd w:id="22"/>
      <w:bookmarkEnd w:id="23"/>
      <w:bookmarkEnd w:id="24"/>
    </w:p>
    <w:p w14:paraId="46F54633" w14:textId="77777777" w:rsidR="006E3698" w:rsidRDefault="006E3698" w:rsidP="006E3698">
      <w:pPr>
        <w:rPr>
          <w:lang w:val="en-US"/>
        </w:rPr>
      </w:pPr>
      <w:r>
        <w:t>Trong bối cảnh nông nghiệp hiện đại, việc nâng cao chất lượng và đa dạng hóa giống lúa đang trở thành yếu tố then chốt, không chỉ nhằm đảm bảo an ninh lương thực mà còn góp phần thúc đẩy sự phát triển bền vững của ngành. Chính vì thế, nhu cầu phân loại hạt giống lúa một cách chính xác và hiệu quả ngày càng trở nên cấp thiết. Tuy nhiên, phương pháp phân loại hiện nay chủ yếu vẫn dựa trên cách làm thủ công, vừa tốn nhiều thời gian và công sức, vừa phụ thuộc lớn vào trình độ chuyên môn của người thực hiện.</w:t>
      </w:r>
    </w:p>
    <w:p w14:paraId="6BF544C2" w14:textId="4A92F462" w:rsidR="003C5B39" w:rsidRPr="003C5B39" w:rsidRDefault="003C5B39" w:rsidP="003C5B39">
      <w:pPr>
        <w:rPr>
          <w:lang w:val="en-US"/>
        </w:rPr>
      </w:pPr>
      <w:r w:rsidRPr="003C5B39">
        <w:rPr>
          <w:lang w:val="en-US"/>
        </w:rPr>
        <w:t xml:space="preserve">Trước xu thế cách mạng công nghiệp 4.0, việc ứng dụng các tiến bộ khoa học kỹ thuật, đặc biệt là trí tuệ nhân tạo, vào lĩnh vực nông nghiệp là xu hướng tất yếu, không chỉ ở Việt Nam mà còn tại nhiều quốc gia nông nghiệp phát triển như Thái Lan, Trung Quốc. Trong đó, công nghệ </w:t>
      </w:r>
      <w:r w:rsidRPr="003C5B39">
        <w:rPr>
          <w:bCs/>
          <w:lang w:val="en-US"/>
        </w:rPr>
        <w:t>học sâu</w:t>
      </w:r>
      <w:r w:rsidRPr="003C5B39">
        <w:rPr>
          <w:b/>
          <w:bCs/>
          <w:lang w:val="en-US"/>
        </w:rPr>
        <w:t xml:space="preserve"> </w:t>
      </w:r>
      <w:r w:rsidRPr="003C5B39">
        <w:rPr>
          <w:lang w:val="en-US"/>
        </w:rPr>
        <w:t>nổi bật với khả năng trích xuất đặc trưng hình ảnh mạnh mẽ, cho phép tự động hóa quá trình nhận dạng và phân loại hạt giống với độ chính xác cao.</w:t>
      </w:r>
    </w:p>
    <w:p w14:paraId="183BFF59" w14:textId="06810087" w:rsidR="003C5B39" w:rsidRPr="003C5B39" w:rsidRDefault="00B41BF7" w:rsidP="003C5B39">
      <w:pPr>
        <w:rPr>
          <w:lang w:val="en-US"/>
        </w:rPr>
      </w:pPr>
      <w:r>
        <w:t>Xuất phát từ nhu cầu thực tiễn và tiềm năng ứng dụng mạnh mẽ của công nghệ, đề tài “Ứng dụng mô hình học sâu trong phân loại hạt lúa giống” hướng đến việc nâng cao hiệu quả và chất lượng trong sản xuất nông nghiệp. Việc áp dụng mô hình học sâu không chỉ hỗ trợ tự động hóa quy trình phân loại hạt giống mà còn có thể mở rộng ứng dụng sang nhiều khâu khác trong chuỗi giá trị nông nghiệp, qua đó giúp tiết kiệm thời gian, tối ưu hóa nguồn lực và giảm sự phụ thuộc vào lao động thủ công. Bên cạnh đó, đề tài còn mở ra một hướng tiếp cận mới trong xây dựng hệ thống nông nghiệp thông minh, góp phần thúc đẩy nền nông nghiệp hiện đại, bền vững và hiệu quả hơn.</w:t>
      </w:r>
    </w:p>
    <w:p w14:paraId="5EC2973A" w14:textId="7BD36C27" w:rsidR="00BF7E01" w:rsidRDefault="004F3889" w:rsidP="007E19B6">
      <w:pPr>
        <w:pStyle w:val="Heading3"/>
        <w:rPr>
          <w:lang w:val="en-US"/>
        </w:rPr>
      </w:pPr>
      <w:bookmarkStart w:id="25" w:name="_Toc163405785"/>
      <w:bookmarkStart w:id="26" w:name="_Toc163848328"/>
      <w:bookmarkStart w:id="27" w:name="_Toc193706261"/>
      <w:bookmarkStart w:id="28" w:name="_Toc193707591"/>
      <w:bookmarkStart w:id="29" w:name="_Toc193708472"/>
      <w:bookmarkStart w:id="30" w:name="_Toc193708732"/>
      <w:bookmarkStart w:id="31" w:name="_Toc193710293"/>
      <w:bookmarkStart w:id="32" w:name="_Toc198236732"/>
      <w:r w:rsidRPr="007E19B6">
        <w:t>Phạm vi</w:t>
      </w:r>
      <w:bookmarkEnd w:id="25"/>
      <w:bookmarkEnd w:id="26"/>
      <w:bookmarkEnd w:id="27"/>
      <w:bookmarkEnd w:id="28"/>
      <w:bookmarkEnd w:id="29"/>
      <w:bookmarkEnd w:id="30"/>
      <w:bookmarkEnd w:id="31"/>
      <w:bookmarkEnd w:id="32"/>
    </w:p>
    <w:p w14:paraId="67EE96A1" w14:textId="2394A3A7" w:rsidR="00286A04" w:rsidRPr="00286A04" w:rsidRDefault="00286A04" w:rsidP="00286A04">
      <w:pPr>
        <w:rPr>
          <w:lang w:val="en-US"/>
        </w:rPr>
      </w:pPr>
      <w:r>
        <w:t>Nghiên cứu này tập trung vào việc ứng dụng các mô hình học sâu, để xây dựng phương pháp phân loại hạt lúa giống thông qua hình ảnh. Hai hướng tiếp cận chính được triển khai bao gồm: mô hình phân loại một giai đoạn và mô hình hai giai đoạn. Trên cơ sở đó, nghiên cứu tiến hành đánh giá và so sánh hiệu suất giữa các phương pháp, nhằm xác định hướng tiếp cận tối ưu cho bài toán phân loại hạt giống trong thực tiễn.</w:t>
      </w:r>
    </w:p>
    <w:p w14:paraId="2CE52102" w14:textId="489172C7" w:rsidR="004B3F9F" w:rsidRDefault="004F3889" w:rsidP="007E19B6">
      <w:pPr>
        <w:pStyle w:val="Heading3"/>
        <w:rPr>
          <w:lang w:val="en-US"/>
        </w:rPr>
      </w:pPr>
      <w:bookmarkStart w:id="33" w:name="_Toc163405786"/>
      <w:bookmarkStart w:id="34" w:name="_Toc163848329"/>
      <w:bookmarkStart w:id="35" w:name="_Toc193706262"/>
      <w:bookmarkStart w:id="36" w:name="_Toc193707592"/>
      <w:bookmarkStart w:id="37" w:name="_Toc193708473"/>
      <w:bookmarkStart w:id="38" w:name="_Toc193708733"/>
      <w:bookmarkStart w:id="39" w:name="_Toc193710294"/>
      <w:bookmarkStart w:id="40" w:name="_Toc198236733"/>
      <w:r w:rsidRPr="007E19B6">
        <w:t>Mục tiêu nghiên cứu</w:t>
      </w:r>
      <w:bookmarkEnd w:id="33"/>
      <w:bookmarkEnd w:id="34"/>
      <w:bookmarkEnd w:id="35"/>
      <w:bookmarkEnd w:id="36"/>
      <w:bookmarkEnd w:id="37"/>
      <w:bookmarkEnd w:id="38"/>
      <w:bookmarkEnd w:id="39"/>
      <w:bookmarkEnd w:id="40"/>
    </w:p>
    <w:p w14:paraId="5017184B" w14:textId="5075C9B7" w:rsidR="00A23EAF" w:rsidRPr="00A23EAF" w:rsidRDefault="00611143" w:rsidP="001752C3">
      <w:pPr>
        <w:rPr>
          <w:lang w:val="en-US"/>
        </w:rPr>
      </w:pPr>
      <w:r>
        <w:rPr>
          <w:lang w:val="en-US"/>
        </w:rPr>
        <w:t>X</w:t>
      </w:r>
      <w:r w:rsidR="001752C3">
        <w:rPr>
          <w:lang w:val="en-US"/>
        </w:rPr>
        <w:t>ây dựng</w:t>
      </w:r>
      <w:r w:rsidR="001E5245">
        <w:rPr>
          <w:lang w:val="en-US"/>
        </w:rPr>
        <w:t xml:space="preserve"> các phương pháp</w:t>
      </w:r>
      <w:r w:rsidR="002C4942">
        <w:rPr>
          <w:lang w:val="en-US"/>
        </w:rPr>
        <w:t xml:space="preserve"> tiếp cận bài toán</w:t>
      </w:r>
      <w:r w:rsidR="001752C3">
        <w:rPr>
          <w:lang w:val="en-US"/>
        </w:rPr>
        <w:t xml:space="preserve"> và </w:t>
      </w:r>
      <w:r w:rsidR="001E5245">
        <w:rPr>
          <w:lang w:val="en-US"/>
        </w:rPr>
        <w:t xml:space="preserve">các </w:t>
      </w:r>
      <w:r w:rsidR="001752C3">
        <w:rPr>
          <w:lang w:val="en-US"/>
        </w:rPr>
        <w:t xml:space="preserve">mô hình phân loại hạt lúa </w:t>
      </w:r>
      <w:r w:rsidR="00EE6907">
        <w:rPr>
          <w:lang w:val="en-US"/>
        </w:rPr>
        <w:t xml:space="preserve">giống </w:t>
      </w:r>
      <w:r w:rsidR="001752C3">
        <w:rPr>
          <w:lang w:val="en-US"/>
        </w:rPr>
        <w:t xml:space="preserve">dựa trên hình ảnh. </w:t>
      </w:r>
    </w:p>
    <w:p w14:paraId="5C3FCB8C" w14:textId="12B06D9C" w:rsidR="00DB06DC" w:rsidRDefault="00985EE3" w:rsidP="00A118B7">
      <w:pPr>
        <w:ind w:firstLine="709"/>
        <w:rPr>
          <w:rFonts w:cs="Times New Roman"/>
          <w:szCs w:val="26"/>
          <w:lang w:val="en-US"/>
        </w:rPr>
      </w:pPr>
      <w:r w:rsidRPr="00531060">
        <w:rPr>
          <w:rFonts w:cs="Times New Roman"/>
          <w:szCs w:val="26"/>
        </w:rPr>
        <w:lastRenderedPageBreak/>
        <w:t>Kiể</w:t>
      </w:r>
      <w:r w:rsidR="004F67DC">
        <w:rPr>
          <w:rFonts w:cs="Times New Roman"/>
          <w:szCs w:val="26"/>
        </w:rPr>
        <w:t xml:space="preserve">m </w:t>
      </w:r>
      <w:r w:rsidR="004F67DC">
        <w:rPr>
          <w:rFonts w:cs="Times New Roman"/>
          <w:szCs w:val="26"/>
          <w:lang w:val="en-US"/>
        </w:rPr>
        <w:t>thử</w:t>
      </w:r>
      <w:r w:rsidR="0076231F">
        <w:rPr>
          <w:rFonts w:cs="Times New Roman"/>
          <w:szCs w:val="26"/>
        </w:rPr>
        <w:t xml:space="preserve"> và đánh giá h</w:t>
      </w:r>
      <w:r w:rsidR="0076231F">
        <w:rPr>
          <w:rFonts w:cs="Times New Roman"/>
          <w:szCs w:val="26"/>
          <w:lang w:val="en-US"/>
        </w:rPr>
        <w:t>iệu</w:t>
      </w:r>
      <w:r w:rsidRPr="00531060">
        <w:rPr>
          <w:rFonts w:cs="Times New Roman"/>
          <w:szCs w:val="26"/>
        </w:rPr>
        <w:t xml:space="preserve"> quả của </w:t>
      </w:r>
      <w:r w:rsidR="00CF61EB">
        <w:rPr>
          <w:rFonts w:cs="Times New Roman"/>
          <w:szCs w:val="26"/>
          <w:lang w:val="en-US"/>
        </w:rPr>
        <w:t xml:space="preserve">các phương pháp, mô hình thông qua </w:t>
      </w:r>
      <w:r w:rsidRPr="00531060">
        <w:rPr>
          <w:rFonts w:cs="Times New Roman"/>
          <w:szCs w:val="26"/>
        </w:rPr>
        <w:t>phân tích</w:t>
      </w:r>
      <w:r w:rsidR="00B67864">
        <w:rPr>
          <w:rFonts w:cs="Times New Roman"/>
          <w:szCs w:val="26"/>
          <w:lang w:val="en-US"/>
        </w:rPr>
        <w:t xml:space="preserve"> kết quả thực nghiệm</w:t>
      </w:r>
      <w:r w:rsidR="004F67DC">
        <w:rPr>
          <w:rFonts w:cs="Times New Roman"/>
          <w:szCs w:val="26"/>
          <w:lang w:val="en-US"/>
        </w:rPr>
        <w:t xml:space="preserve"> nhằm xác định hướng tiếp cận tối ưu</w:t>
      </w:r>
      <w:r w:rsidR="00B67864">
        <w:rPr>
          <w:rFonts w:cs="Times New Roman"/>
          <w:szCs w:val="26"/>
          <w:lang w:val="en-US"/>
        </w:rPr>
        <w:t>.</w:t>
      </w:r>
    </w:p>
    <w:p w14:paraId="4E53D893" w14:textId="543D5B4F" w:rsidR="00836389" w:rsidRPr="00836389" w:rsidRDefault="00836389" w:rsidP="003D0A36">
      <w:pPr>
        <w:rPr>
          <w:rFonts w:cs="Times New Roman"/>
          <w:szCs w:val="26"/>
          <w:lang w:val="en-US"/>
        </w:rPr>
      </w:pPr>
      <w:r>
        <w:t>Thông qua đề tài, tôi kỳ vọng sẽ góp phần thúc đẩy việc ứng dụng các tiến bộ của khoa học và công nghệ, đặc biệt là trí tuệ nhân tạo và thị giác máy tính, vào lĩnh vực sản xuất nông nghiệp không chỉ tại tỉnh An Giang mà còn trên toàn vùng Đồng bằng sông Cửu Long</w:t>
      </w:r>
      <w:r>
        <w:rPr>
          <w:lang w:val="en-US"/>
        </w:rPr>
        <w:t>,</w:t>
      </w:r>
      <w:r>
        <w:t xml:space="preserve"> từ đó góp phần nâng cao chất lượng, hiệu quả sản xuất và hướng đến phát triển nông nghiệp hiện đại, bền vững.</w:t>
      </w:r>
    </w:p>
    <w:p w14:paraId="204B5917" w14:textId="06CE8FE3" w:rsidR="004F3889" w:rsidRPr="00531060" w:rsidRDefault="0069320C" w:rsidP="007E19B6">
      <w:pPr>
        <w:pStyle w:val="Heading3"/>
      </w:pPr>
      <w:bookmarkStart w:id="41" w:name="_Toc163848330"/>
      <w:bookmarkStart w:id="42" w:name="_Toc193706263"/>
      <w:bookmarkStart w:id="43" w:name="_Toc193707593"/>
      <w:bookmarkStart w:id="44" w:name="_Toc193708474"/>
      <w:bookmarkStart w:id="45" w:name="_Toc193708734"/>
      <w:bookmarkStart w:id="46" w:name="_Toc193710295"/>
      <w:bookmarkStart w:id="47" w:name="_Toc198236734"/>
      <w:r w:rsidRPr="00531060">
        <w:t>Phương pháp nghiên cứu</w:t>
      </w:r>
      <w:bookmarkEnd w:id="41"/>
      <w:bookmarkEnd w:id="42"/>
      <w:bookmarkEnd w:id="43"/>
      <w:bookmarkEnd w:id="44"/>
      <w:bookmarkEnd w:id="45"/>
      <w:bookmarkEnd w:id="46"/>
      <w:bookmarkEnd w:id="47"/>
    </w:p>
    <w:p w14:paraId="735851E1" w14:textId="6E8641D7" w:rsidR="009F59DE" w:rsidRPr="009F59DE" w:rsidRDefault="009F59DE" w:rsidP="009F59DE">
      <w:r w:rsidRPr="009F59DE">
        <w:t>Tìm hiểu và nghiên cứu cơ sở lý thuyết liên quan đến học sâu, thị giác máy tính, cùng với các tài liệu, bài báo khoa học về bài toán phân loại nói chung và bài toán phân loại hạt giống lúa nói riêng.</w:t>
      </w:r>
    </w:p>
    <w:p w14:paraId="20F7B369" w14:textId="67E25CFF" w:rsidR="00E76FFF" w:rsidRDefault="00E76FFF" w:rsidP="00A118B7">
      <w:pPr>
        <w:ind w:firstLine="709"/>
        <w:rPr>
          <w:rFonts w:cs="Times New Roman"/>
          <w:szCs w:val="26"/>
          <w:lang w:val="en-US"/>
        </w:rPr>
      </w:pPr>
      <w:r>
        <w:rPr>
          <w:rFonts w:cs="Times New Roman"/>
          <w:szCs w:val="26"/>
          <w:lang w:val="en-US"/>
        </w:rPr>
        <w:t>Thu thập và xây dự</w:t>
      </w:r>
      <w:r w:rsidR="0011409E">
        <w:rPr>
          <w:rFonts w:cs="Times New Roman"/>
          <w:szCs w:val="26"/>
          <w:lang w:val="en-US"/>
        </w:rPr>
        <w:t xml:space="preserve">ng </w:t>
      </w:r>
      <w:r>
        <w:rPr>
          <w:rFonts w:cs="Times New Roman"/>
          <w:szCs w:val="26"/>
          <w:lang w:val="en-US"/>
        </w:rPr>
        <w:t>dữ liệu</w:t>
      </w:r>
      <w:r w:rsidR="00AE55AE">
        <w:rPr>
          <w:rFonts w:cs="Times New Roman"/>
          <w:szCs w:val="26"/>
          <w:lang w:val="en-US"/>
        </w:rPr>
        <w:t xml:space="preserve"> thông qua các hình ảnh được chụp bằng scan</w:t>
      </w:r>
      <w:r w:rsidR="00D027F2">
        <w:rPr>
          <w:rFonts w:cs="Times New Roman"/>
          <w:szCs w:val="26"/>
          <w:lang w:val="en-US"/>
        </w:rPr>
        <w:t>.</w:t>
      </w:r>
    </w:p>
    <w:p w14:paraId="5BF4DAB5" w14:textId="16A6A49A" w:rsidR="006C03BD" w:rsidRPr="00E76FFF" w:rsidRDefault="00CF7BD8" w:rsidP="00A118B7">
      <w:pPr>
        <w:ind w:firstLine="709"/>
        <w:rPr>
          <w:rFonts w:cs="Times New Roman"/>
          <w:szCs w:val="26"/>
          <w:lang w:val="en-US"/>
        </w:rPr>
      </w:pPr>
      <w:r w:rsidRPr="00531060">
        <w:rPr>
          <w:rFonts w:cs="Times New Roman"/>
          <w:szCs w:val="26"/>
        </w:rPr>
        <w:t xml:space="preserve">Nghiên cứu về </w:t>
      </w:r>
      <w:r w:rsidR="00AD4D51" w:rsidRPr="00531060">
        <w:rPr>
          <w:rFonts w:cs="Times New Roman"/>
          <w:szCs w:val="26"/>
        </w:rPr>
        <w:t>thuật toán</w:t>
      </w:r>
      <w:r w:rsidR="005A3D91">
        <w:rPr>
          <w:rFonts w:cs="Times New Roman"/>
          <w:szCs w:val="26"/>
          <w:lang w:val="en-US"/>
        </w:rPr>
        <w:t xml:space="preserve"> được</w:t>
      </w:r>
      <w:r w:rsidR="00AD4D51" w:rsidRPr="00531060">
        <w:rPr>
          <w:rFonts w:cs="Times New Roman"/>
          <w:szCs w:val="26"/>
        </w:rPr>
        <w:t xml:space="preserve"> các mô hình</w:t>
      </w:r>
      <w:r w:rsidR="00A777D6">
        <w:rPr>
          <w:rFonts w:cs="Times New Roman"/>
          <w:szCs w:val="26"/>
          <w:lang w:val="en-US"/>
        </w:rPr>
        <w:t xml:space="preserve"> </w:t>
      </w:r>
      <w:r w:rsidR="005A3D91">
        <w:rPr>
          <w:rFonts w:cs="Times New Roman"/>
          <w:szCs w:val="26"/>
          <w:lang w:val="en-US"/>
        </w:rPr>
        <w:t xml:space="preserve">học sâu </w:t>
      </w:r>
      <w:r w:rsidR="00A777D6">
        <w:rPr>
          <w:rFonts w:cs="Times New Roman"/>
          <w:szCs w:val="26"/>
          <w:lang w:val="en-US"/>
        </w:rPr>
        <w:t>được</w:t>
      </w:r>
      <w:r w:rsidR="00AD4D51" w:rsidRPr="00531060">
        <w:rPr>
          <w:rFonts w:cs="Times New Roman"/>
          <w:szCs w:val="26"/>
        </w:rPr>
        <w:t xml:space="preserve"> sử dụng. </w:t>
      </w:r>
      <w:r w:rsidR="00E76FFF">
        <w:rPr>
          <w:rFonts w:cs="Times New Roman"/>
          <w:szCs w:val="26"/>
          <w:lang w:val="en-US"/>
        </w:rPr>
        <w:t>Cách áp dụ</w:t>
      </w:r>
      <w:r w:rsidR="00D027F2">
        <w:rPr>
          <w:rFonts w:cs="Times New Roman"/>
          <w:szCs w:val="26"/>
          <w:lang w:val="en-US"/>
        </w:rPr>
        <w:t>ng</w:t>
      </w:r>
      <w:r w:rsidR="003240CF">
        <w:rPr>
          <w:rFonts w:cs="Times New Roman"/>
          <w:szCs w:val="26"/>
          <w:lang w:val="en-US"/>
        </w:rPr>
        <w:t xml:space="preserve"> </w:t>
      </w:r>
      <w:r w:rsidR="00D027F2">
        <w:rPr>
          <w:rFonts w:cs="Times New Roman"/>
          <w:szCs w:val="26"/>
          <w:lang w:val="en-US"/>
        </w:rPr>
        <w:t>Transfer Learning để huấn luyệ</w:t>
      </w:r>
      <w:r w:rsidR="003240CF">
        <w:rPr>
          <w:rFonts w:cs="Times New Roman"/>
          <w:szCs w:val="26"/>
          <w:lang w:val="en-US"/>
        </w:rPr>
        <w:t xml:space="preserve">n, </w:t>
      </w:r>
      <w:r w:rsidR="00D027F2">
        <w:rPr>
          <w:rFonts w:cs="Times New Roman"/>
          <w:szCs w:val="26"/>
          <w:lang w:val="en-US"/>
        </w:rPr>
        <w:t>xây dựng</w:t>
      </w:r>
      <w:r w:rsidR="003240CF">
        <w:rPr>
          <w:rFonts w:cs="Times New Roman"/>
          <w:szCs w:val="26"/>
          <w:lang w:val="en-US"/>
        </w:rPr>
        <w:t xml:space="preserve"> và tích hợp</w:t>
      </w:r>
      <w:r w:rsidR="00D027F2">
        <w:rPr>
          <w:rFonts w:cs="Times New Roman"/>
          <w:szCs w:val="26"/>
          <w:lang w:val="en-US"/>
        </w:rPr>
        <w:t xml:space="preserve"> mô hình</w:t>
      </w:r>
      <w:r w:rsidR="003240CF">
        <w:rPr>
          <w:rFonts w:cs="Times New Roman"/>
          <w:szCs w:val="26"/>
          <w:lang w:val="en-US"/>
        </w:rPr>
        <w:t xml:space="preserve"> theo từng phương pháp</w:t>
      </w:r>
      <w:r w:rsidR="00D027F2">
        <w:rPr>
          <w:rFonts w:cs="Times New Roman"/>
          <w:szCs w:val="26"/>
          <w:lang w:val="en-US"/>
        </w:rPr>
        <w:t>.</w:t>
      </w:r>
    </w:p>
    <w:p w14:paraId="18F7279D" w14:textId="77777777" w:rsidR="00FE5847" w:rsidRPr="00531060" w:rsidRDefault="006C03BD" w:rsidP="00A118B7">
      <w:pPr>
        <w:ind w:firstLine="709"/>
        <w:rPr>
          <w:rFonts w:cs="Times New Roman"/>
          <w:szCs w:val="26"/>
        </w:rPr>
      </w:pPr>
      <w:r w:rsidRPr="00531060">
        <w:rPr>
          <w:rFonts w:cs="Times New Roman"/>
          <w:szCs w:val="26"/>
        </w:rPr>
        <w:t xml:space="preserve">Kiểm thử, đánh giá và cải tiến mô hình để mang lại độ ổn định </w:t>
      </w:r>
      <w:r w:rsidR="00FE5847" w:rsidRPr="00531060">
        <w:rPr>
          <w:rFonts w:cs="Times New Roman"/>
          <w:szCs w:val="26"/>
        </w:rPr>
        <w:t>và sự chính xác cao nhất có thể trong quá trình xây dựng và sử dụng.</w:t>
      </w:r>
    </w:p>
    <w:p w14:paraId="10DC0032" w14:textId="38DAE125" w:rsidR="00D82E3A" w:rsidRDefault="00D82E3A" w:rsidP="00A118B7">
      <w:pPr>
        <w:ind w:firstLine="709"/>
        <w:rPr>
          <w:rFonts w:cs="Times New Roman"/>
          <w:szCs w:val="26"/>
        </w:rPr>
      </w:pPr>
      <w:r>
        <w:rPr>
          <w:rFonts w:cs="Times New Roman"/>
          <w:szCs w:val="26"/>
        </w:rPr>
        <w:br w:type="page"/>
      </w:r>
    </w:p>
    <w:p w14:paraId="6A3080BB" w14:textId="5E2D1A4F" w:rsidR="00F55FC1" w:rsidRPr="007E19B6" w:rsidRDefault="003D7B7A" w:rsidP="00B14F34">
      <w:pPr>
        <w:pStyle w:val="Heading1"/>
        <w:jc w:val="center"/>
      </w:pPr>
      <w:bookmarkStart w:id="48" w:name="_Toc157295348"/>
      <w:bookmarkStart w:id="49" w:name="_Toc163079888"/>
      <w:bookmarkStart w:id="50" w:name="_Toc163332322"/>
      <w:bookmarkStart w:id="51" w:name="_Toc163405787"/>
      <w:bookmarkStart w:id="52" w:name="_Toc163848331"/>
      <w:bookmarkStart w:id="53" w:name="_Toc193706264"/>
      <w:bookmarkStart w:id="54" w:name="_Toc193707594"/>
      <w:bookmarkStart w:id="55" w:name="_Toc193708475"/>
      <w:bookmarkStart w:id="56" w:name="_Toc193708735"/>
      <w:bookmarkStart w:id="57" w:name="_Toc193710296"/>
      <w:r w:rsidRPr="007E19B6">
        <w:lastRenderedPageBreak/>
        <w:br/>
      </w:r>
      <w:bookmarkStart w:id="58" w:name="_Toc198236735"/>
      <w:r w:rsidR="009A4FCE" w:rsidRPr="007E19B6">
        <w:t>TỔNG QUAN ĐỀ TÀI VÀ CƠ SỞ LÝ THUYẾT</w:t>
      </w:r>
      <w:bookmarkEnd w:id="48"/>
      <w:bookmarkEnd w:id="49"/>
      <w:bookmarkEnd w:id="50"/>
      <w:bookmarkEnd w:id="51"/>
      <w:bookmarkEnd w:id="52"/>
      <w:bookmarkEnd w:id="53"/>
      <w:bookmarkEnd w:id="54"/>
      <w:bookmarkEnd w:id="55"/>
      <w:bookmarkEnd w:id="56"/>
      <w:bookmarkEnd w:id="57"/>
      <w:bookmarkEnd w:id="58"/>
    </w:p>
    <w:p w14:paraId="667B1163" w14:textId="77777777" w:rsidR="00A944CF" w:rsidRPr="00531060" w:rsidRDefault="00A944CF" w:rsidP="00A944CF">
      <w:pPr>
        <w:pStyle w:val="ListParagraph"/>
        <w:keepNext/>
        <w:keepLines/>
        <w:numPr>
          <w:ilvl w:val="0"/>
          <w:numId w:val="1"/>
        </w:numPr>
        <w:spacing w:before="40"/>
        <w:contextualSpacing w:val="0"/>
        <w:outlineLvl w:val="1"/>
        <w:rPr>
          <w:rFonts w:eastAsiaTheme="majorEastAsia" w:cstheme="majorBidi"/>
          <w:b/>
          <w:vanish/>
          <w:szCs w:val="26"/>
        </w:rPr>
      </w:pPr>
      <w:bookmarkStart w:id="59" w:name="_Toc163853713"/>
      <w:bookmarkStart w:id="60" w:name="_Toc163853744"/>
      <w:bookmarkStart w:id="61" w:name="_Toc163853873"/>
      <w:bookmarkStart w:id="62" w:name="_Toc163913761"/>
      <w:bookmarkStart w:id="63" w:name="_Toc164038876"/>
      <w:bookmarkStart w:id="64" w:name="_Toc164104135"/>
      <w:bookmarkStart w:id="65" w:name="_Toc164198815"/>
      <w:bookmarkStart w:id="66" w:name="_Toc164356096"/>
      <w:bookmarkStart w:id="67" w:name="_Toc164356194"/>
      <w:bookmarkStart w:id="68" w:name="_Toc164371690"/>
      <w:bookmarkStart w:id="69" w:name="_Toc193658516"/>
      <w:bookmarkStart w:id="70" w:name="_Toc193706265"/>
      <w:bookmarkStart w:id="71" w:name="_Toc193707595"/>
      <w:bookmarkStart w:id="72" w:name="_Toc193707690"/>
      <w:bookmarkStart w:id="73" w:name="_Toc193707797"/>
      <w:bookmarkStart w:id="74" w:name="_Toc193707848"/>
      <w:bookmarkStart w:id="75" w:name="_Toc193707951"/>
      <w:bookmarkStart w:id="76" w:name="_Toc193708305"/>
      <w:bookmarkStart w:id="77" w:name="_Toc193708356"/>
      <w:bookmarkStart w:id="78" w:name="_Toc193708476"/>
      <w:bookmarkStart w:id="79" w:name="_Toc193708736"/>
      <w:bookmarkStart w:id="80" w:name="_Toc193709762"/>
      <w:bookmarkStart w:id="81" w:name="_Toc193710297"/>
      <w:bookmarkStart w:id="82" w:name="_Toc193710393"/>
      <w:bookmarkStart w:id="83" w:name="_Toc193710484"/>
      <w:bookmarkStart w:id="84" w:name="_Toc193710575"/>
      <w:bookmarkStart w:id="85" w:name="_Toc193710860"/>
      <w:bookmarkStart w:id="86" w:name="_Toc193714962"/>
      <w:bookmarkStart w:id="87" w:name="_Toc193715135"/>
      <w:bookmarkStart w:id="88" w:name="_Toc194496066"/>
      <w:bookmarkStart w:id="89" w:name="_Toc195294932"/>
      <w:bookmarkStart w:id="90" w:name="_Toc195426074"/>
      <w:bookmarkStart w:id="91" w:name="_Toc195426399"/>
      <w:bookmarkStart w:id="92" w:name="_Toc195513040"/>
      <w:bookmarkStart w:id="93" w:name="_Toc195516634"/>
      <w:bookmarkStart w:id="94" w:name="_Toc195516830"/>
      <w:bookmarkStart w:id="95" w:name="_Toc198210825"/>
      <w:bookmarkStart w:id="96" w:name="_Toc198234957"/>
      <w:bookmarkStart w:id="97" w:name="_Toc198235087"/>
      <w:bookmarkStart w:id="98" w:name="_Toc198235235"/>
      <w:bookmarkStart w:id="99" w:name="_Toc198236736"/>
      <w:bookmarkStart w:id="100" w:name="_Toc163079889"/>
      <w:bookmarkStart w:id="101" w:name="_Toc163332323"/>
      <w:bookmarkStart w:id="102" w:name="_Toc163405788"/>
      <w:bookmarkStart w:id="103" w:name="_Toc163848332"/>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72DB6150" w14:textId="76D1F490" w:rsidR="004042BA" w:rsidRDefault="000758EB" w:rsidP="007E19B6">
      <w:pPr>
        <w:pStyle w:val="Heading2"/>
        <w:rPr>
          <w:lang w:val="en-US"/>
        </w:rPr>
      </w:pPr>
      <w:bookmarkStart w:id="104" w:name="_Toc198236737"/>
      <w:bookmarkEnd w:id="100"/>
      <w:bookmarkEnd w:id="101"/>
      <w:bookmarkEnd w:id="102"/>
      <w:bookmarkEnd w:id="103"/>
      <w:r>
        <w:rPr>
          <w:lang w:val="en-US"/>
        </w:rPr>
        <w:t>KHÁI NIỆM VỀ LÚA</w:t>
      </w:r>
      <w:bookmarkEnd w:id="104"/>
      <w:r w:rsidR="00F100D0">
        <w:rPr>
          <w:lang w:val="en-US"/>
        </w:rPr>
        <w:t xml:space="preserve"> </w:t>
      </w:r>
    </w:p>
    <w:p w14:paraId="0B1AF422" w14:textId="1665A64B" w:rsidR="0032780E" w:rsidRPr="007E19B6" w:rsidRDefault="0032780E" w:rsidP="000758EB">
      <w:pPr>
        <w:pStyle w:val="Heading3"/>
      </w:pPr>
      <w:bookmarkStart w:id="105" w:name="_Toc193707598"/>
      <w:bookmarkStart w:id="106" w:name="_Toc193708739"/>
      <w:bookmarkStart w:id="107" w:name="_Toc193710300"/>
      <w:bookmarkStart w:id="108" w:name="_Toc198236738"/>
      <w:r w:rsidRPr="007E19B6">
        <w:t>Kh</w:t>
      </w:r>
      <w:r w:rsidR="00E10FDF" w:rsidRPr="007E19B6">
        <w:t>ái niệm về lúa</w:t>
      </w:r>
      <w:bookmarkEnd w:id="105"/>
      <w:bookmarkEnd w:id="106"/>
      <w:bookmarkEnd w:id="107"/>
      <w:bookmarkEnd w:id="108"/>
    </w:p>
    <w:p w14:paraId="1D06EA2B" w14:textId="67783E5E" w:rsidR="003D1B35" w:rsidRDefault="00C17900" w:rsidP="00A118B7">
      <w:pPr>
        <w:ind w:firstLine="709"/>
        <w:rPr>
          <w:rFonts w:cs="Times New Roman"/>
          <w:szCs w:val="26"/>
          <w:lang w:val="en-US"/>
        </w:rPr>
      </w:pPr>
      <w:r w:rsidRPr="00531060">
        <w:rPr>
          <w:rFonts w:cs="Times New Roman"/>
          <w:szCs w:val="26"/>
        </w:rPr>
        <w:t>Lúa (</w:t>
      </w:r>
      <w:r w:rsidRPr="00531060">
        <w:rPr>
          <w:rFonts w:cs="Times New Roman"/>
          <w:i/>
          <w:iCs/>
          <w:szCs w:val="26"/>
        </w:rPr>
        <w:t>Oryza sativa</w:t>
      </w:r>
      <w:r w:rsidRPr="00531060">
        <w:rPr>
          <w:rFonts w:cs="Times New Roman"/>
          <w:szCs w:val="26"/>
        </w:rPr>
        <w:t>) đóng vai trò thiết yếu trong đời sống con người, đặc biệt là ở Việt Nam, một quốc gia có nền nông nghiệp lúa nước lâu đời. Lúa-gạo không chỉ là lương thực chính mà còn là nguồn thu nhập quan trọng cho người nông dân. Ngày nay, nhiều giống lúa được lai tạo ra với chất lượng đa dạng và năng suấ</w:t>
      </w:r>
      <w:r w:rsidR="00DD31F7">
        <w:rPr>
          <w:rFonts w:cs="Times New Roman"/>
          <w:szCs w:val="26"/>
        </w:rPr>
        <w:t>t</w:t>
      </w:r>
      <w:r w:rsidR="00DD31F7">
        <w:rPr>
          <w:rFonts w:cs="Times New Roman"/>
          <w:szCs w:val="26"/>
          <w:lang w:val="en-US"/>
        </w:rPr>
        <w:t xml:space="preserve"> để đáp ứng nhu cầu ngày càng cao của con người đặc biệt là vấn đề về an ninh lương thực.</w:t>
      </w:r>
    </w:p>
    <w:p w14:paraId="0AFD8DD1" w14:textId="0B2C82C1" w:rsidR="00DD31F7" w:rsidRDefault="00DD31F7" w:rsidP="00DD31F7">
      <w:pPr>
        <w:ind w:firstLine="709"/>
        <w:rPr>
          <w:rFonts w:cs="Times New Roman"/>
          <w:szCs w:val="26"/>
          <w:lang w:val="en-US"/>
        </w:rPr>
      </w:pPr>
      <w:r>
        <w:rPr>
          <w:rFonts w:cs="Times New Roman"/>
          <w:szCs w:val="26"/>
          <w:lang w:val="en-US"/>
        </w:rPr>
        <w:drawing>
          <wp:inline distT="0" distB="0" distL="0" distR="0" wp14:anchorId="45A0D205" wp14:editId="69087EA6">
            <wp:extent cx="4410221" cy="24808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t-lua-muc-nat-www.ngonluanho.ne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8370" cy="2485468"/>
                    </a:xfrm>
                    <a:prstGeom prst="rect">
                      <a:avLst/>
                    </a:prstGeom>
                  </pic:spPr>
                </pic:pic>
              </a:graphicData>
            </a:graphic>
          </wp:inline>
        </w:drawing>
      </w:r>
    </w:p>
    <w:p w14:paraId="32E26F43" w14:textId="048CD72B" w:rsidR="00DD31F7" w:rsidRPr="00DD31F7" w:rsidRDefault="00DD31F7" w:rsidP="00DD31F7">
      <w:pPr>
        <w:pStyle w:val="HinhAnh"/>
        <w:rPr>
          <w:lang w:val="en-US"/>
        </w:rPr>
      </w:pPr>
      <w:bookmarkStart w:id="109" w:name="_Toc198236837"/>
      <w:r w:rsidRPr="00531060">
        <w:t xml:space="preserve">Hình </w:t>
      </w:r>
      <w:r>
        <w:rPr>
          <w:lang w:val="en-US"/>
        </w:rPr>
        <w:t>1: Cây lúa</w:t>
      </w:r>
      <w:bookmarkEnd w:id="109"/>
    </w:p>
    <w:p w14:paraId="57AB9A2A" w14:textId="20194113" w:rsidR="008265E0" w:rsidRPr="008A1D35" w:rsidRDefault="008265E0" w:rsidP="008265E0">
      <w:pPr>
        <w:pStyle w:val="Heading3"/>
      </w:pPr>
      <w:bookmarkStart w:id="110" w:name="_Toc198236739"/>
      <w:r>
        <w:rPr>
          <w:lang w:val="en-US"/>
        </w:rPr>
        <w:t>Phân loại hạt lúa giống truyền thống</w:t>
      </w:r>
      <w:bookmarkEnd w:id="110"/>
    </w:p>
    <w:p w14:paraId="6D46324B" w14:textId="0F55CDB8" w:rsidR="008265E0" w:rsidRPr="00531060" w:rsidRDefault="008265E0" w:rsidP="00A118B7">
      <w:pPr>
        <w:ind w:firstLine="709"/>
        <w:rPr>
          <w:lang w:val="en-US"/>
        </w:rPr>
      </w:pPr>
      <w:r>
        <w:rPr>
          <w:lang w:val="en-US"/>
        </w:rPr>
        <w:t xml:space="preserve">Phân loại </w:t>
      </w:r>
      <w:r w:rsidRPr="00531060">
        <w:rPr>
          <w:lang w:val="en-US"/>
        </w:rPr>
        <w:t xml:space="preserve">hạt lúa giống có thể được thực hiện thông qua nhiều phương pháp </w:t>
      </w:r>
      <w:r>
        <w:rPr>
          <w:lang w:val="en-US"/>
        </w:rPr>
        <w:t xml:space="preserve">và </w:t>
      </w:r>
      <w:r w:rsidRPr="00531060">
        <w:rPr>
          <w:lang w:val="en-US"/>
        </w:rPr>
        <w:t>tùy thuộc vào mục tiêu cụ thể của việ</w:t>
      </w:r>
      <w:r>
        <w:rPr>
          <w:lang w:val="en-US"/>
        </w:rPr>
        <w:t>c phân loại</w:t>
      </w:r>
      <w:r w:rsidRPr="00531060">
        <w:rPr>
          <w:lang w:val="en-US"/>
        </w:rPr>
        <w:t xml:space="preserve">, bao gồm </w:t>
      </w:r>
      <w:r>
        <w:rPr>
          <w:lang w:val="en-US"/>
        </w:rPr>
        <w:t xml:space="preserve">phân loại theo </w:t>
      </w:r>
      <w:r w:rsidRPr="00531060">
        <w:rPr>
          <w:lang w:val="en-US"/>
        </w:rPr>
        <w:t>chất lượng hạt giống, năng suất, đặc tính sinh học,</w:t>
      </w:r>
      <w:r>
        <w:rPr>
          <w:lang w:val="en-US"/>
        </w:rPr>
        <w:t xml:space="preserve"> giá trị</w:t>
      </w:r>
      <w:r w:rsidRPr="00531060">
        <w:rPr>
          <w:lang w:val="en-US"/>
        </w:rPr>
        <w:t xml:space="preserve"> và các yếu tố khác. Dưới đây là một số</w:t>
      </w:r>
      <w:r>
        <w:rPr>
          <w:lang w:val="en-US"/>
        </w:rPr>
        <w:t xml:space="preserve"> tiêu chí để phân loại </w:t>
      </w:r>
      <w:r w:rsidRPr="00531060">
        <w:rPr>
          <w:lang w:val="en-US"/>
        </w:rPr>
        <w:t>hạt lúa giống phổ biến</w:t>
      </w:r>
      <w:r>
        <w:rPr>
          <w:lang w:val="en-US"/>
        </w:rPr>
        <w:t xml:space="preserve"> </w:t>
      </w:r>
      <w:r>
        <w:rPr>
          <w:lang w:val="en-US"/>
        </w:rPr>
        <w:fldChar w:fldCharType="begin"/>
      </w:r>
      <w:r w:rsidR="00F64E3E">
        <w:rPr>
          <w:lang w:val="en-US"/>
        </w:rPr>
        <w:instrText xml:space="preserve"> ADDIN ZOTERO_ITEM CSL_CITATION {"citationID":"EAlt58eX","properties":{"formattedCitation":"[1]","plainCitation":"[1]","noteIndex":0},"citationItems":[{"id":95,"uris":["http://zotero.org/users/15785708/items/T3KFWJ57"],"itemData":{"id":95,"type":"webpage","title":"Tiêu chuẩn: TCVN 13381-1:2023 - Giống cây nông nghiệp – Khảo nghiệm giá trị canh tác và giá trị sử dụng – Phần 1: Giống lúa","URL":"https://tieuchuan.vsqi.gov.vn/tieuchuan/view?sohieu=TCVN%2013381-1:2023","accessed":{"date-parts":[["2025",3,24]]}}}],"schema":"https://github.com/citation-style-language/schema/raw/master/csl-citation.json"} </w:instrText>
      </w:r>
      <w:r>
        <w:rPr>
          <w:lang w:val="en-US"/>
        </w:rPr>
        <w:fldChar w:fldCharType="separate"/>
      </w:r>
      <w:r w:rsidR="00F64E3E" w:rsidRPr="00F64E3E">
        <w:rPr>
          <w:rFonts w:cs="Times New Roman"/>
        </w:rPr>
        <w:t>[1]</w:t>
      </w:r>
      <w:r>
        <w:rPr>
          <w:lang w:val="en-US"/>
        </w:rPr>
        <w:fldChar w:fldCharType="end"/>
      </w:r>
      <w:r>
        <w:rPr>
          <w:lang w:val="en-US"/>
        </w:rPr>
        <w:t>.</w:t>
      </w:r>
    </w:p>
    <w:p w14:paraId="39045CCF" w14:textId="77777777" w:rsidR="008265E0" w:rsidRPr="00531060" w:rsidRDefault="008265E0" w:rsidP="000E6275">
      <w:pPr>
        <w:pStyle w:val="ListParagraph"/>
        <w:numPr>
          <w:ilvl w:val="0"/>
          <w:numId w:val="2"/>
        </w:numPr>
        <w:tabs>
          <w:tab w:val="left" w:pos="851"/>
        </w:tabs>
        <w:ind w:left="567" w:hanging="567"/>
        <w:rPr>
          <w:lang w:val="en-US"/>
        </w:rPr>
      </w:pPr>
      <w:r>
        <w:rPr>
          <w:lang w:val="en-US"/>
        </w:rPr>
        <w:t>Phân loại</w:t>
      </w:r>
      <w:r w:rsidRPr="00531060">
        <w:rPr>
          <w:lang w:val="en-US"/>
        </w:rPr>
        <w:t xml:space="preserve"> hình thái học: </w:t>
      </w:r>
      <w:r>
        <w:rPr>
          <w:lang w:val="en-US"/>
        </w:rPr>
        <w:t xml:space="preserve">Phân loại theo </w:t>
      </w:r>
      <w:r w:rsidRPr="00531060">
        <w:rPr>
          <w:lang w:val="en-US"/>
        </w:rPr>
        <w:t>kích thước, hình dạng, màu sắc</w:t>
      </w:r>
      <w:r>
        <w:rPr>
          <w:lang w:val="en-US"/>
        </w:rPr>
        <w:t>, khối lượng</w:t>
      </w:r>
      <w:r w:rsidRPr="00531060">
        <w:rPr>
          <w:lang w:val="en-US"/>
        </w:rPr>
        <w:t xml:space="preserve"> và cấu trúc bên ngoài của hạt giống.</w:t>
      </w:r>
    </w:p>
    <w:p w14:paraId="77694AE3" w14:textId="77777777" w:rsidR="008265E0" w:rsidRDefault="008265E0" w:rsidP="000E6275">
      <w:pPr>
        <w:pStyle w:val="ListParagraph"/>
        <w:numPr>
          <w:ilvl w:val="0"/>
          <w:numId w:val="2"/>
        </w:numPr>
        <w:tabs>
          <w:tab w:val="left" w:pos="851"/>
        </w:tabs>
        <w:ind w:left="567" w:hanging="567"/>
        <w:rPr>
          <w:lang w:val="en-US"/>
        </w:rPr>
      </w:pPr>
      <w:r w:rsidRPr="00750BFA">
        <w:rPr>
          <w:lang w:val="en-US"/>
        </w:rPr>
        <w:t>Tiêu chí về độ thuần giống: Đánh giá mức độ đồng nhất về mặt di truyền của hạt giống, với yêu cầu tỷ lệ hạt khác giống không vượt quá quy định (thường dưới 0.1-0.5% với hạt giống nguyên chủng). Hạt giống thuần có đặc điểm hình thái đồng nhất về màu sắc, kích thước và hình dạng.</w:t>
      </w:r>
    </w:p>
    <w:p w14:paraId="1D6AD091" w14:textId="77777777" w:rsidR="008265E0" w:rsidRDefault="008265E0" w:rsidP="000E6275">
      <w:pPr>
        <w:pStyle w:val="ListParagraph"/>
        <w:numPr>
          <w:ilvl w:val="0"/>
          <w:numId w:val="2"/>
        </w:numPr>
        <w:tabs>
          <w:tab w:val="left" w:pos="851"/>
        </w:tabs>
        <w:ind w:left="567" w:hanging="567"/>
        <w:rPr>
          <w:lang w:val="en-US"/>
        </w:rPr>
      </w:pPr>
      <w:r w:rsidRPr="00750BFA">
        <w:rPr>
          <w:lang w:val="en-US"/>
        </w:rPr>
        <w:t>Tỷ lệ nảy mầm: Phân loại dựa trên khả năng nảy mầm, thường yêu cầu trên 85% đối với hạt giống cấp 1, trên 80% với hạt giống thương phẩm. Bao gồm cả đánh giá về tốc độ nảy mầm và đồng đều trong nảy mầm.</w:t>
      </w:r>
    </w:p>
    <w:p w14:paraId="25D005F2" w14:textId="77777777" w:rsidR="008265E0" w:rsidRDefault="008265E0" w:rsidP="000E6275">
      <w:pPr>
        <w:pStyle w:val="ListParagraph"/>
        <w:numPr>
          <w:ilvl w:val="0"/>
          <w:numId w:val="2"/>
        </w:numPr>
        <w:tabs>
          <w:tab w:val="left" w:pos="851"/>
        </w:tabs>
        <w:ind w:left="567" w:hanging="567"/>
        <w:rPr>
          <w:lang w:val="en-US"/>
        </w:rPr>
      </w:pPr>
      <w:r w:rsidRPr="00750BFA">
        <w:rPr>
          <w:lang w:val="en-US"/>
        </w:rPr>
        <w:lastRenderedPageBreak/>
        <w:t>Độ ẩ</w:t>
      </w:r>
      <w:r>
        <w:rPr>
          <w:lang w:val="en-US"/>
        </w:rPr>
        <w:t>m</w:t>
      </w:r>
      <w:r w:rsidRPr="00750BFA">
        <w:rPr>
          <w:lang w:val="en-US"/>
        </w:rPr>
        <w:t>: Phân loại theo hàm lượng nước trong hạt, thường yêu cầu 12-13% để đảm bảo khả năng bảo quản dài hạn. Độ ẩm cao hơn 14% tăng nguy cơ nấm mốc và giảm sức sống của hạt.</w:t>
      </w:r>
    </w:p>
    <w:p w14:paraId="3880E264" w14:textId="77777777" w:rsidR="008265E0" w:rsidRDefault="008265E0" w:rsidP="000E6275">
      <w:pPr>
        <w:pStyle w:val="ListParagraph"/>
        <w:numPr>
          <w:ilvl w:val="0"/>
          <w:numId w:val="2"/>
        </w:numPr>
        <w:tabs>
          <w:tab w:val="left" w:pos="851"/>
        </w:tabs>
        <w:ind w:left="567" w:hanging="567"/>
        <w:rPr>
          <w:lang w:val="en-US"/>
        </w:rPr>
      </w:pPr>
      <w:r w:rsidRPr="00750BFA">
        <w:rPr>
          <w:lang w:val="en-US"/>
        </w:rPr>
        <w:t>Đặc tính di truyền và năng suất: Phân loại dựa trên đặc tính di truyền như thời gian sinh trưởng (ngắn, trung bình, dài ngày), tiềm năng năng suất, khả năng kháng sâu bệnh, và các đặc tính chất lượng gạo sau thu hoạch.</w:t>
      </w:r>
    </w:p>
    <w:p w14:paraId="744C4F9B" w14:textId="047701BE" w:rsidR="008265E0" w:rsidRPr="00DD31F7" w:rsidRDefault="008265E0" w:rsidP="000E6275">
      <w:pPr>
        <w:pStyle w:val="ListParagraph"/>
        <w:numPr>
          <w:ilvl w:val="0"/>
          <w:numId w:val="2"/>
        </w:numPr>
        <w:tabs>
          <w:tab w:val="left" w:pos="851"/>
        </w:tabs>
        <w:ind w:left="567" w:hanging="567"/>
        <w:rPr>
          <w:lang w:val="en-US"/>
        </w:rPr>
      </w:pPr>
      <w:r w:rsidRPr="00750BFA">
        <w:rPr>
          <w:lang w:val="en-US"/>
        </w:rPr>
        <w:t>Tuổi của hạt giống: Phân loại theo thời gian thu hoạch và bảo quản. Hạt giống mới thu hoạch thường có sức sống cao hơn, nhưng một số giống lúa cần qua thời gian ngủ nghỉ (2-3 tháng) để đạt tỷ lệ nảy mầm tối ưu.</w:t>
      </w:r>
    </w:p>
    <w:p w14:paraId="6FA030A5" w14:textId="27743F3B" w:rsidR="000758EB" w:rsidRPr="000758EB" w:rsidRDefault="000758EB" w:rsidP="008633BC">
      <w:pPr>
        <w:pStyle w:val="Heading2"/>
        <w:keepNext w:val="0"/>
        <w:keepLines w:val="0"/>
        <w:widowControl w:val="0"/>
        <w:spacing w:before="120"/>
        <w:rPr>
          <w:lang w:val="en-US"/>
        </w:rPr>
      </w:pPr>
      <w:bookmarkStart w:id="111" w:name="_Toc198236740"/>
      <w:r>
        <w:rPr>
          <w:lang w:val="en-US"/>
        </w:rPr>
        <w:t>TRÍ TUỆ NHÂN TẠO</w:t>
      </w:r>
      <w:bookmarkEnd w:id="111"/>
    </w:p>
    <w:p w14:paraId="6306E50B" w14:textId="7CEEC046" w:rsidR="001409DB" w:rsidRPr="008A1D35" w:rsidRDefault="001409DB" w:rsidP="008633BC">
      <w:pPr>
        <w:pStyle w:val="Heading3"/>
        <w:keepNext w:val="0"/>
        <w:keepLines w:val="0"/>
        <w:widowControl w:val="0"/>
      </w:pPr>
      <w:bookmarkStart w:id="112" w:name="_Toc198236741"/>
      <w:bookmarkStart w:id="113" w:name="_Toc193707601"/>
      <w:bookmarkStart w:id="114" w:name="_Toc193708742"/>
      <w:bookmarkStart w:id="115" w:name="_Toc193710303"/>
      <w:r>
        <w:rPr>
          <w:lang w:val="en-US"/>
        </w:rPr>
        <w:t>Học sâu</w:t>
      </w:r>
      <w:bookmarkEnd w:id="112"/>
    </w:p>
    <w:p w14:paraId="1A8DD3D4" w14:textId="1871AE5A" w:rsidR="001409DB" w:rsidRDefault="001409DB" w:rsidP="00A118B7">
      <w:pPr>
        <w:pStyle w:val="ListParagraph"/>
        <w:widowControl w:val="0"/>
        <w:ind w:firstLine="709"/>
        <w:rPr>
          <w:lang w:val="en-US"/>
        </w:rPr>
      </w:pPr>
      <w:r>
        <w:t>Học sâu (Deep Learning) là một nhánh của trí tuệ nhân tạo (AI) và học máy (Machine Learning), trong đó các mô hình mạng nơ-ron nhân tạo nhiều lớp được sử dụng để học từ dữ liệu</w:t>
      </w:r>
      <w:r>
        <w:rPr>
          <w:lang w:val="en-US"/>
        </w:rPr>
        <w:t xml:space="preserve">, </w:t>
      </w:r>
      <w:r>
        <w:t>đưa ra dự đoán</w:t>
      </w:r>
      <w:r>
        <w:rPr>
          <w:lang w:val="en-US"/>
        </w:rPr>
        <w:t xml:space="preserve"> và xử lý dữ liệu theo cách hoạt động của bộ não con người</w:t>
      </w:r>
      <w:r>
        <w:t>. Học sâu đã có lịch sử phát triển lâu dài</w:t>
      </w:r>
      <w:r>
        <w:rPr>
          <w:lang w:val="en-US"/>
        </w:rPr>
        <w:t xml:space="preserve"> bắt đầu từ sự ra đời của Perceptron vào năm 1958, trải qua nhiều thăng trầm rồi bùng nổ mạnh mẽ trong các thậ</w:t>
      </w:r>
      <w:r w:rsidR="00CE67C5">
        <w:rPr>
          <w:lang w:val="en-US"/>
        </w:rPr>
        <w:t>p kỉ</w:t>
      </w:r>
      <w:r>
        <w:rPr>
          <w:lang w:val="en-US"/>
        </w:rPr>
        <w:t xml:space="preserve"> gần đây nhờ sự phát tri</w:t>
      </w:r>
      <w:r w:rsidR="00153294">
        <w:rPr>
          <w:lang w:val="en-US"/>
        </w:rPr>
        <w:t>ển</w:t>
      </w:r>
      <w:r>
        <w:rPr>
          <w:lang w:val="en-US"/>
        </w:rPr>
        <w:t xml:space="preserve"> của phần </w:t>
      </w:r>
      <w:r>
        <w:rPr>
          <w:color w:val="000000" w:themeColor="text1"/>
          <w:lang w:val="en-US"/>
        </w:rPr>
        <w:t>cứng</w:t>
      </w:r>
      <w:r>
        <w:rPr>
          <w:lang w:val="en-US"/>
        </w:rPr>
        <w:t xml:space="preserve"> đồng thời cùng các mô hình mạng nơ-ron nhiều lớp.</w:t>
      </w:r>
    </w:p>
    <w:p w14:paraId="12A0ABC7" w14:textId="0FA9F2CE" w:rsidR="00B264E6" w:rsidRPr="00B264E6" w:rsidRDefault="00B264E6" w:rsidP="00B264E6">
      <w:pPr>
        <w:pStyle w:val="ListParagraph"/>
        <w:ind w:firstLine="709"/>
        <w:rPr>
          <w:rFonts w:cs="Times New Roman"/>
          <w:szCs w:val="26"/>
          <w:lang w:val="en-US"/>
        </w:rPr>
      </w:pPr>
      <w:r w:rsidRPr="00531060">
        <w:rPr>
          <w:rFonts w:cs="Times New Roman"/>
          <w:szCs w:val="26"/>
          <w:lang w:val="en-US"/>
        </w:rPr>
        <w:t xml:space="preserve">Mô hình </w:t>
      </w:r>
      <w:r>
        <w:rPr>
          <w:rFonts w:cs="Times New Roman"/>
          <w:szCs w:val="26"/>
          <w:lang w:val="en-US"/>
        </w:rPr>
        <w:t xml:space="preserve">học sâu </w:t>
      </w:r>
      <w:r w:rsidRPr="00531060">
        <w:rPr>
          <w:rFonts w:cs="Times New Roman"/>
          <w:szCs w:val="26"/>
          <w:lang w:val="en-US"/>
        </w:rPr>
        <w:t>ứng dụng trong nhiều lĩnh vực, từ xử lý ngôn ngữ tự nhiên, nhận dạng hình ảnh và giọng nói, đến chẩn đoán y tế và dự đoán tài chính, chứng minh sự linh hoạt và tiềm năng to lớn của chúng trong việc giải quyết các vấn đề phức tạp.</w:t>
      </w:r>
    </w:p>
    <w:p w14:paraId="4E043705" w14:textId="77777777" w:rsidR="001409DB" w:rsidRDefault="001409DB" w:rsidP="001409DB">
      <w:pPr>
        <w:pStyle w:val="Heading4"/>
        <w:rPr>
          <w:lang w:val="en-US"/>
        </w:rPr>
      </w:pPr>
      <w:bookmarkStart w:id="116" w:name="_Toc198236742"/>
      <w:r>
        <w:rPr>
          <w:lang w:val="en-US"/>
        </w:rPr>
        <w:t>Cấu trúc của một mạng nơ-ron bao gồm:</w:t>
      </w:r>
      <w:bookmarkEnd w:id="116"/>
    </w:p>
    <w:p w14:paraId="12BF8DD7" w14:textId="77777777" w:rsidR="001409DB" w:rsidRPr="00EF4777" w:rsidRDefault="001409DB" w:rsidP="00EF4777">
      <w:pPr>
        <w:rPr>
          <w:lang w:val="en-US"/>
        </w:rPr>
      </w:pPr>
      <w:r w:rsidRPr="00EF4777">
        <w:rPr>
          <w:lang w:val="en-US"/>
        </w:rPr>
        <w:t>Tầng đầu vào (Input Layer): Nhận dữ liệu đầu vào và truyền vào mạng, số lượng nơ-ron của tầng này phù thuộc vào số đặc trưng của dữ liệu.</w:t>
      </w:r>
    </w:p>
    <w:p w14:paraId="59B12E78" w14:textId="77777777" w:rsidR="001409DB" w:rsidRPr="00EF4777" w:rsidRDefault="001409DB" w:rsidP="00EF4777">
      <w:pPr>
        <w:rPr>
          <w:lang w:val="en-US"/>
        </w:rPr>
      </w:pPr>
      <w:r w:rsidRPr="00EF4777">
        <w:rPr>
          <w:lang w:val="en-US"/>
        </w:rPr>
        <w:t xml:space="preserve">Tầng ẩn (Hidden Layer): Các tầng trung gian thực hiện phép biến đổi dữ liệu trích xuất đặc trưng. </w:t>
      </w:r>
      <w:r>
        <w:t>Một mạng có thể có nhiều tầng ẩn, càng nhiều tầng thì mô hình càng có khả năng học các đặc trưng phức tạp.</w:t>
      </w:r>
      <w:r w:rsidRPr="00EF4777">
        <w:rPr>
          <w:lang w:val="en-US"/>
        </w:rPr>
        <w:t xml:space="preserve"> </w:t>
      </w:r>
    </w:p>
    <w:p w14:paraId="1A65E06F" w14:textId="16AC7737" w:rsidR="001409DB" w:rsidRPr="00EF4777" w:rsidRDefault="001409DB" w:rsidP="00EF4777">
      <w:pPr>
        <w:rPr>
          <w:lang w:val="en-US"/>
        </w:rPr>
      </w:pPr>
      <w:r w:rsidRPr="00EF4777">
        <w:rPr>
          <w:rStyle w:val="Strong"/>
          <w:b w:val="0"/>
        </w:rPr>
        <w:t>Tầng đầu ra (Output Layer):</w:t>
      </w:r>
      <w:r>
        <w:t xml:space="preserve"> Cung cấp kết quả cuối cùng của mô hình. Số lượng nơ-ron ở tầng này phụ thuộ</w:t>
      </w:r>
      <w:r w:rsidR="001338A7">
        <w:t>c vào bài toán</w:t>
      </w:r>
      <w:r>
        <w:t>.</w:t>
      </w:r>
    </w:p>
    <w:p w14:paraId="515FB55A" w14:textId="77777777" w:rsidR="001409DB" w:rsidRPr="004E4735" w:rsidRDefault="001409DB" w:rsidP="000C226D">
      <w:pPr>
        <w:keepNext/>
        <w:ind w:left="810" w:firstLine="0"/>
        <w:rPr>
          <w:lang w:val="en-US"/>
        </w:rPr>
      </w:pPr>
      <w:r>
        <w:rPr>
          <w:lang w:val="en-US"/>
        </w:rPr>
        <w:lastRenderedPageBreak/>
        <w:drawing>
          <wp:inline distT="0" distB="0" distL="0" distR="0" wp14:anchorId="2F36D77E" wp14:editId="478CED58">
            <wp:extent cx="4533900" cy="254825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sdasdas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5853" cy="2599932"/>
                    </a:xfrm>
                    <a:prstGeom prst="rect">
                      <a:avLst/>
                    </a:prstGeom>
                  </pic:spPr>
                </pic:pic>
              </a:graphicData>
            </a:graphic>
          </wp:inline>
        </w:drawing>
      </w:r>
    </w:p>
    <w:p w14:paraId="5FBD0BEB" w14:textId="0496FACD" w:rsidR="001409DB" w:rsidRDefault="001409DB" w:rsidP="000C226D">
      <w:pPr>
        <w:pStyle w:val="HinhAnh"/>
        <w:spacing w:after="120"/>
        <w:ind w:left="432"/>
        <w:rPr>
          <w:lang w:val="en-US"/>
        </w:rPr>
      </w:pPr>
      <w:bookmarkStart w:id="117" w:name="_Toc193703370"/>
      <w:bookmarkStart w:id="118" w:name="_Toc198236838"/>
      <w:r w:rsidRPr="00531060">
        <w:t xml:space="preserve">Hình </w:t>
      </w:r>
      <w:r w:rsidR="00507124">
        <w:rPr>
          <w:lang w:val="en-US"/>
        </w:rPr>
        <w:t>2</w:t>
      </w:r>
      <w:r w:rsidRPr="00531060">
        <w:rPr>
          <w:lang w:val="en-US"/>
        </w:rPr>
        <w:t xml:space="preserve">: </w:t>
      </w:r>
      <w:r>
        <w:rPr>
          <w:lang w:val="en-US"/>
        </w:rPr>
        <w:t>Cấu trúc của một mạng nơ-ron</w:t>
      </w:r>
      <w:bookmarkEnd w:id="117"/>
      <w:bookmarkEnd w:id="118"/>
    </w:p>
    <w:p w14:paraId="38388463" w14:textId="187D023A" w:rsidR="001409DB" w:rsidRDefault="003A0814" w:rsidP="001409DB">
      <w:pPr>
        <w:pStyle w:val="Heading4"/>
        <w:rPr>
          <w:lang w:val="en-US"/>
        </w:rPr>
      </w:pPr>
      <w:bookmarkStart w:id="119" w:name="_Toc198236743"/>
      <w:r>
        <w:rPr>
          <w:lang w:val="en-US"/>
        </w:rPr>
        <w:t>Quy trình huấn luyện</w:t>
      </w:r>
      <w:r w:rsidR="001409DB">
        <w:rPr>
          <w:lang w:val="en-US"/>
        </w:rPr>
        <w:t xml:space="preserve"> của mô hình học sâu</w:t>
      </w:r>
      <w:bookmarkEnd w:id="119"/>
    </w:p>
    <w:p w14:paraId="6B3B8D53" w14:textId="523AD086" w:rsidR="001409DB" w:rsidRDefault="00C443A9" w:rsidP="00C443A9">
      <w:pPr>
        <w:ind w:firstLine="0"/>
        <w:jc w:val="center"/>
        <w:rPr>
          <w:rFonts w:cs="Times New Roman"/>
          <w:szCs w:val="26"/>
          <w:lang w:val="en-US"/>
        </w:rPr>
      </w:pPr>
      <w:r>
        <w:rPr>
          <w:rFonts w:cs="Times New Roman"/>
          <w:szCs w:val="26"/>
          <w:lang w:val="en-US"/>
        </w:rPr>
        <w:drawing>
          <wp:inline distT="0" distB="0" distL="0" distR="0" wp14:anchorId="355E857D" wp14:editId="400162BA">
            <wp:extent cx="4600136" cy="2614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bo (1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0652" cy="2614871"/>
                    </a:xfrm>
                    <a:prstGeom prst="rect">
                      <a:avLst/>
                    </a:prstGeom>
                  </pic:spPr>
                </pic:pic>
              </a:graphicData>
            </a:graphic>
          </wp:inline>
        </w:drawing>
      </w:r>
    </w:p>
    <w:p w14:paraId="3C05A39A" w14:textId="204D220E" w:rsidR="0075697A" w:rsidRDefault="001409DB" w:rsidP="00631F12">
      <w:pPr>
        <w:pStyle w:val="HinhAnh"/>
        <w:ind w:left="284"/>
        <w:rPr>
          <w:lang w:val="en-US"/>
        </w:rPr>
      </w:pPr>
      <w:bookmarkStart w:id="120" w:name="_Toc198236839"/>
      <w:r w:rsidRPr="00531060">
        <w:t xml:space="preserve">Hình </w:t>
      </w:r>
      <w:r w:rsidR="00DF73E7">
        <w:rPr>
          <w:lang w:val="en-US"/>
        </w:rPr>
        <w:t>3</w:t>
      </w:r>
      <w:r w:rsidRPr="00531060">
        <w:rPr>
          <w:lang w:val="en-US"/>
        </w:rPr>
        <w:t xml:space="preserve">: </w:t>
      </w:r>
      <w:r>
        <w:rPr>
          <w:lang w:val="en-US"/>
        </w:rPr>
        <w:t>Quy trình học của mô hình học sâu</w:t>
      </w:r>
      <w:bookmarkEnd w:id="120"/>
    </w:p>
    <w:p w14:paraId="7C028A5F" w14:textId="0D7900B2" w:rsidR="001409DB" w:rsidRPr="0015788D" w:rsidRDefault="0015788D" w:rsidP="0015788D">
      <w:pPr>
        <w:rPr>
          <w:b/>
          <w:color w:val="FF0000"/>
          <w:lang w:val="en-US"/>
        </w:rPr>
      </w:pPr>
      <w:r>
        <w:t>Lan truyền tiến (Forward Propagation) là quá trình tạo ra dự đoán từ dữ liệu bằng cách biến đổi dữ liệu đầu vào thông qua các lớp nơ-ron.</w:t>
      </w:r>
      <w:r w:rsidRPr="0015788D">
        <w:t xml:space="preserve"> </w:t>
      </w:r>
      <w:r>
        <w:t>ại mỗi lớp, dữ liệu đầu vào</w:t>
      </w:r>
      <w:r>
        <w:rPr>
          <w:lang w:val="en-US"/>
        </w:rPr>
        <w:t xml:space="preserve"> </w:t>
      </w:r>
      <m:oMath>
        <m:r>
          <w:rPr>
            <w:rFonts w:ascii="Cambria Math" w:hAnsi="Cambria Math" w:cs="Times New Roman"/>
            <w:szCs w:val="26"/>
            <w:lang w:val="en-US"/>
          </w:rPr>
          <m:t>x</m:t>
        </m:r>
      </m:oMath>
      <w:r>
        <w:t xml:space="preserve"> được kết hợp với trọng số </w:t>
      </w:r>
      <m:oMath>
        <m:r>
          <w:rPr>
            <w:rFonts w:ascii="Cambria Math" w:hAnsi="Cambria Math" w:cs="Times New Roman"/>
            <w:szCs w:val="26"/>
            <w:lang w:val="en-US"/>
          </w:rPr>
          <m:t>W</m:t>
        </m:r>
      </m:oMath>
      <w:r>
        <w:t xml:space="preserve"> và độ lệch </w:t>
      </w:r>
      <m:oMath>
        <m:r>
          <w:rPr>
            <w:rFonts w:ascii="Cambria Math" w:hAnsi="Cambria Math" w:cs="Times New Roman"/>
            <w:szCs w:val="26"/>
            <w:lang w:val="en-US"/>
          </w:rPr>
          <m:t>b</m:t>
        </m:r>
      </m:oMath>
      <w:r>
        <w:t xml:space="preserve"> theo công thức</w:t>
      </w:r>
      <w:r>
        <w:rPr>
          <w:lang w:val="en-US"/>
        </w:rPr>
        <w:t>:</w:t>
      </w:r>
    </w:p>
    <w:p w14:paraId="08834DA2" w14:textId="77777777" w:rsidR="001409DB" w:rsidRPr="00953993" w:rsidRDefault="001409DB" w:rsidP="0015788D">
      <w:pPr>
        <w:ind w:left="142" w:firstLine="0"/>
        <w:rPr>
          <w:rFonts w:eastAsiaTheme="minorEastAsia" w:cs="Times New Roman"/>
          <w:szCs w:val="26"/>
          <w:lang w:val="en-US"/>
        </w:rPr>
      </w:pPr>
      <m:oMathPara>
        <m:oMath>
          <m:r>
            <w:rPr>
              <w:rFonts w:ascii="Cambria Math" w:hAnsi="Cambria Math" w:cs="Times New Roman"/>
              <w:szCs w:val="26"/>
              <w:lang w:val="en-US"/>
            </w:rPr>
            <m:t>z=W*x+b</m:t>
          </m:r>
        </m:oMath>
      </m:oMathPara>
    </w:p>
    <w:p w14:paraId="45E108D6" w14:textId="307B5637" w:rsidR="001409DB" w:rsidRDefault="0015788D" w:rsidP="0015788D">
      <w:pPr>
        <w:rPr>
          <w:rFonts w:eastAsiaTheme="minorEastAsia"/>
          <w:szCs w:val="26"/>
          <w:lang w:val="en-US"/>
        </w:rPr>
      </w:pPr>
      <w:r>
        <w:t xml:space="preserve">Sau đó, giá trị </w:t>
      </w:r>
      <m:oMath>
        <m:r>
          <w:rPr>
            <w:rFonts w:ascii="Cambria Math" w:hAnsi="Cambria Math" w:cs="Times New Roman"/>
            <w:szCs w:val="26"/>
            <w:lang w:val="en-US"/>
          </w:rPr>
          <m:t>z</m:t>
        </m:r>
      </m:oMath>
      <w:r>
        <w:t xml:space="preserve"> được đưa qua một hàm kích hoạt phi tuyến như ReLU hoặc Sigmoid để tạo ra đầu ra </w:t>
      </w:r>
      <m:oMath>
        <m:r>
          <w:rPr>
            <w:rFonts w:ascii="Cambria Math" w:hAnsi="Cambria Math" w:cs="Times New Roman"/>
            <w:szCs w:val="26"/>
            <w:lang w:val="en-US"/>
          </w:rPr>
          <m:t>a</m:t>
        </m:r>
      </m:oMath>
      <w:r>
        <w:rPr>
          <w:rFonts w:eastAsiaTheme="minorEastAsia"/>
          <w:szCs w:val="26"/>
          <w:lang w:val="en-US"/>
        </w:rPr>
        <w:t xml:space="preserve">. </w:t>
      </w:r>
      <w:r>
        <w:t xml:space="preserve">Đầu ra của lớp này sẽ tiếp tục trở thành đầu vào cho lớp tiếp theo, và quá trình này được lặp lại cho đến lớp cuối cùng để tạo ra dự đoán </w:t>
      </w:r>
      <m:oMath>
        <m:acc>
          <m:accPr>
            <m:chr m:val="̅"/>
            <m:ctrlPr>
              <w:rPr>
                <w:rFonts w:ascii="Cambria Math" w:hAnsi="Cambria Math" w:cs="Times New Roman"/>
                <w:szCs w:val="26"/>
                <w:lang w:val="en-US"/>
              </w:rPr>
            </m:ctrlPr>
          </m:accPr>
          <m:e>
            <m:r>
              <w:rPr>
                <w:rFonts w:ascii="Cambria Math" w:hAnsi="Cambria Math" w:cs="Times New Roman"/>
                <w:szCs w:val="26"/>
                <w:lang w:val="en-US"/>
              </w:rPr>
              <m:t>y</m:t>
            </m:r>
          </m:e>
        </m:acc>
      </m:oMath>
      <w:r>
        <w:rPr>
          <w:rFonts w:eastAsiaTheme="minorEastAsia"/>
          <w:szCs w:val="26"/>
          <w:lang w:val="en-US"/>
        </w:rPr>
        <w:t>.</w:t>
      </w:r>
    </w:p>
    <w:p w14:paraId="5D12A545" w14:textId="2E0CF440" w:rsidR="0015788D" w:rsidRDefault="0015788D" w:rsidP="0015788D">
      <w:pPr>
        <w:rPr>
          <w:lang w:val="en-US"/>
        </w:rPr>
      </w:pPr>
      <w:r>
        <w:t xml:space="preserve">Sau khi có dự đoán, mô hình tiến hành tính toán hàm mất mát (Loss) nhằm đo lường mức độ sai lệch giữa </w:t>
      </w:r>
      <m:oMath>
        <m:acc>
          <m:accPr>
            <m:chr m:val="̅"/>
            <m:ctrlPr>
              <w:rPr>
                <w:rFonts w:ascii="Cambria Math" w:hAnsi="Cambria Math" w:cs="Times New Roman"/>
                <w:sz w:val="24"/>
                <w:szCs w:val="26"/>
              </w:rPr>
            </m:ctrlPr>
          </m:accPr>
          <m:e>
            <m:r>
              <w:rPr>
                <w:rFonts w:ascii="Cambria Math" w:hAnsi="Cambria Math" w:cs="Times New Roman"/>
                <w:szCs w:val="26"/>
                <w:lang w:val="en-US"/>
              </w:rPr>
              <m:t>y</m:t>
            </m:r>
          </m:e>
        </m:acc>
      </m:oMath>
      <w:r>
        <w:rPr>
          <w:rFonts w:eastAsiaTheme="minorEastAsia"/>
          <w:sz w:val="24"/>
          <w:szCs w:val="26"/>
          <w:lang w:val="en-US"/>
        </w:rPr>
        <w:t xml:space="preserve"> </w:t>
      </w:r>
      <w:r>
        <w:t xml:space="preserve">và giá trị thực tế </w:t>
      </w:r>
      <m:oMath>
        <m:r>
          <m:rPr>
            <m:sty m:val="p"/>
          </m:rPr>
          <w:rPr>
            <w:rFonts w:ascii="Cambria Math" w:hAnsi="Cambria Math" w:cs="Times New Roman"/>
            <w:sz w:val="24"/>
            <w:szCs w:val="26"/>
          </w:rPr>
          <m:t>y</m:t>
        </m:r>
      </m:oMath>
      <w:r>
        <w:rPr>
          <w:lang w:val="en-US"/>
        </w:rPr>
        <w:t xml:space="preserve"> như là </w:t>
      </w:r>
      <w:r>
        <w:t xml:space="preserve">MSE (Mean </w:t>
      </w:r>
      <w:r>
        <w:lastRenderedPageBreak/>
        <w:t xml:space="preserve">Square Error) </w:t>
      </w:r>
      <w:r>
        <w:rPr>
          <w:lang w:val="en-US"/>
        </w:rPr>
        <w:t xml:space="preserve">hay </w:t>
      </w:r>
      <w:r>
        <w:t>Cross-Entropy Loss. Loss càng nhỏ đồng nghĩa với việc dự đoán càng chính xác, vì vậy nó đóng vai trò</w:t>
      </w:r>
      <w:r w:rsidR="00C433D6">
        <w:rPr>
          <w:lang w:val="en-US"/>
        </w:rPr>
        <w:t xml:space="preserve"> l</w:t>
      </w:r>
      <w:r w:rsidR="00C433D6">
        <w:t>à kim chỉ nam để điều chỉnh mô hình trong giai đoạn lan truyền ngược (Backpropagation)</w:t>
      </w:r>
      <w:r w:rsidR="00C433D6">
        <w:rPr>
          <w:lang w:val="en-US"/>
        </w:rPr>
        <w:t>.</w:t>
      </w:r>
    </w:p>
    <w:p w14:paraId="1B784920" w14:textId="0962CB88" w:rsidR="001409DB" w:rsidRPr="00953993" w:rsidRDefault="00834B0C" w:rsidP="00834B0C">
      <w:pPr>
        <w:rPr>
          <w:rFonts w:eastAsiaTheme="minorEastAsia" w:cs="Times New Roman"/>
          <w:szCs w:val="26"/>
          <w:lang w:val="en-US"/>
        </w:rPr>
      </w:pPr>
      <w:r>
        <w:t>Trong lan truyền ngược, mô hình tính toán Gradient của Loss đối với từng trọng số bằng cách sử dụng quy tắc chuỗi</w:t>
      </w:r>
      <w:r>
        <w:rPr>
          <w:lang w:val="en-US"/>
        </w:rPr>
        <w:t>,</w:t>
      </w:r>
      <w:r>
        <w:t xml:space="preserve"> từ đó xác định mức độ ảnh hưởng của từng trọng số đến sai số. Các tham số sau đó được cập nhật bằng thuật toán Gradient Descent. Ngoài ra, các kỹ thuật hỗ trợ như Dropout và Batch Normalization </w:t>
      </w:r>
      <w:r>
        <w:rPr>
          <w:lang w:val="en-US"/>
        </w:rPr>
        <w:t xml:space="preserve">giúp </w:t>
      </w:r>
      <w:r>
        <w:t>tăng tốc độ hội tụ</w:t>
      </w:r>
      <w:r>
        <w:rPr>
          <w:lang w:val="en-US"/>
        </w:rPr>
        <w:t xml:space="preserve"> và </w:t>
      </w:r>
      <w:r>
        <w:t>giảm overfitting cũng được sử dụng để nâng cao hiệu quả huấn luyện mô hình.</w:t>
      </w:r>
    </w:p>
    <w:p w14:paraId="5CA855FB" w14:textId="43A302C5" w:rsidR="00ED382D" w:rsidRPr="007E19B6" w:rsidRDefault="002134A2" w:rsidP="000758EB">
      <w:pPr>
        <w:pStyle w:val="Heading3"/>
      </w:pPr>
      <w:bookmarkStart w:id="121" w:name="_Toc164104156"/>
      <w:bookmarkStart w:id="122" w:name="_Toc164198836"/>
      <w:bookmarkStart w:id="123" w:name="_Toc164356117"/>
      <w:bookmarkStart w:id="124" w:name="_Toc164356215"/>
      <w:bookmarkStart w:id="125" w:name="_Toc164371711"/>
      <w:bookmarkStart w:id="126" w:name="_Toc193658536"/>
      <w:bookmarkStart w:id="127" w:name="_Toc193706277"/>
      <w:bookmarkStart w:id="128" w:name="_Toc193707615"/>
      <w:bookmarkStart w:id="129" w:name="_Toc193707702"/>
      <w:bookmarkStart w:id="130" w:name="_Toc193707809"/>
      <w:bookmarkStart w:id="131" w:name="_Toc193707860"/>
      <w:bookmarkStart w:id="132" w:name="_Toc193707963"/>
      <w:bookmarkStart w:id="133" w:name="_Toc193708317"/>
      <w:bookmarkStart w:id="134" w:name="_Toc193708368"/>
      <w:bookmarkStart w:id="135" w:name="_Toc193708488"/>
      <w:bookmarkStart w:id="136" w:name="_Toc193708756"/>
      <w:bookmarkStart w:id="137" w:name="_Toc193709782"/>
      <w:bookmarkStart w:id="138" w:name="_Toc193710317"/>
      <w:bookmarkStart w:id="139" w:name="_Toc193710413"/>
      <w:bookmarkStart w:id="140" w:name="_Toc193710504"/>
      <w:bookmarkStart w:id="141" w:name="_Toc193710595"/>
      <w:bookmarkStart w:id="142" w:name="_Toc193710880"/>
      <w:bookmarkStart w:id="143" w:name="_Toc193714982"/>
      <w:bookmarkStart w:id="144" w:name="_Toc193715155"/>
      <w:bookmarkStart w:id="145" w:name="_Toc194496095"/>
      <w:bookmarkStart w:id="146" w:name="_Toc195294943"/>
      <w:bookmarkStart w:id="147" w:name="_Toc195426085"/>
      <w:bookmarkStart w:id="148" w:name="_Toc195426410"/>
      <w:bookmarkStart w:id="149" w:name="_Toc195513051"/>
      <w:bookmarkStart w:id="150" w:name="_Toc164104159"/>
      <w:bookmarkStart w:id="151" w:name="_Toc164198839"/>
      <w:bookmarkStart w:id="152" w:name="_Toc164356120"/>
      <w:bookmarkStart w:id="153" w:name="_Toc164356218"/>
      <w:bookmarkStart w:id="154" w:name="_Toc164371714"/>
      <w:bookmarkStart w:id="155" w:name="_Toc193658539"/>
      <w:bookmarkStart w:id="156" w:name="_Toc193706280"/>
      <w:bookmarkStart w:id="157" w:name="_Toc193707618"/>
      <w:bookmarkStart w:id="158" w:name="_Toc193707705"/>
      <w:bookmarkStart w:id="159" w:name="_Toc193707812"/>
      <w:bookmarkStart w:id="160" w:name="_Toc193707863"/>
      <w:bookmarkStart w:id="161" w:name="_Toc193707966"/>
      <w:bookmarkStart w:id="162" w:name="_Toc193708320"/>
      <w:bookmarkStart w:id="163" w:name="_Toc193708371"/>
      <w:bookmarkStart w:id="164" w:name="_Toc193708491"/>
      <w:bookmarkStart w:id="165" w:name="_Toc193708759"/>
      <w:bookmarkStart w:id="166" w:name="_Toc193709785"/>
      <w:bookmarkStart w:id="167" w:name="_Toc193710320"/>
      <w:bookmarkStart w:id="168" w:name="_Toc193710416"/>
      <w:bookmarkStart w:id="169" w:name="_Toc193710507"/>
      <w:bookmarkStart w:id="170" w:name="_Toc193710598"/>
      <w:bookmarkStart w:id="171" w:name="_Toc193710883"/>
      <w:bookmarkStart w:id="172" w:name="_Toc193714985"/>
      <w:bookmarkStart w:id="173" w:name="_Toc193715158"/>
      <w:bookmarkStart w:id="174" w:name="_Toc194496098"/>
      <w:bookmarkStart w:id="175" w:name="_Toc195294946"/>
      <w:bookmarkStart w:id="176" w:name="_Toc195426088"/>
      <w:bookmarkStart w:id="177" w:name="_Toc195426413"/>
      <w:bookmarkStart w:id="178" w:name="_Toc195513054"/>
      <w:bookmarkStart w:id="179" w:name="_Toc198236744"/>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7E19B6">
        <w:t>Thị giác máy tính</w:t>
      </w:r>
      <w:bookmarkEnd w:id="113"/>
      <w:bookmarkEnd w:id="114"/>
      <w:bookmarkEnd w:id="115"/>
      <w:bookmarkEnd w:id="179"/>
    </w:p>
    <w:p w14:paraId="10094E66" w14:textId="6392153E" w:rsidR="003A0814" w:rsidRPr="00002315" w:rsidRDefault="007E7BAF" w:rsidP="00002315">
      <w:pPr>
        <w:ind w:firstLine="709"/>
        <w:rPr>
          <w:szCs w:val="26"/>
          <w:lang w:val="en-US"/>
        </w:rPr>
      </w:pPr>
      <w:r w:rsidRPr="00531060">
        <w:rPr>
          <w:szCs w:val="26"/>
          <w:lang w:val="en-US"/>
        </w:rPr>
        <w:t>Thị giác máy tính là một lĩnh vực củ</w:t>
      </w:r>
      <w:r w:rsidR="005D191E">
        <w:rPr>
          <w:szCs w:val="26"/>
          <w:lang w:val="en-US"/>
        </w:rPr>
        <w:t xml:space="preserve">a </w:t>
      </w:r>
      <w:r w:rsidRPr="00531060">
        <w:rPr>
          <w:szCs w:val="26"/>
          <w:lang w:val="en-US"/>
        </w:rPr>
        <w:t>khoa học máy tính</w:t>
      </w:r>
      <w:r w:rsidR="005D191E">
        <w:rPr>
          <w:szCs w:val="26"/>
          <w:lang w:val="en-US"/>
        </w:rPr>
        <w:t xml:space="preserve"> và </w:t>
      </w:r>
      <w:r w:rsidR="00370E25">
        <w:rPr>
          <w:szCs w:val="26"/>
          <w:lang w:val="en-US"/>
        </w:rPr>
        <w:t xml:space="preserve">trí tuệ nhân tạo </w:t>
      </w:r>
      <w:r w:rsidRPr="00531060">
        <w:rPr>
          <w:szCs w:val="26"/>
          <w:lang w:val="en-US"/>
        </w:rPr>
        <w:t>tập trung vào việc cho phép máy móc "nhìn" và hiểu thế giới xung quanh từ hình ảnh và video. Mục tiêu là mô phỏng khả năng nhìn và hiểu của con người, cho phép máy móc thực hiện các nhiệm vụ như nhận dạng đối tượng, theo dõi chuyển động, xử lý hình ảnh, và thậm chí là hiểu được cảnh quan và môi trường xung quanh</w:t>
      </w:r>
      <w:r w:rsidR="0069113D" w:rsidRPr="00531060">
        <w:rPr>
          <w:szCs w:val="26"/>
          <w:lang w:val="en-US"/>
        </w:rPr>
        <w:t xml:space="preserve">. </w:t>
      </w:r>
    </w:p>
    <w:p w14:paraId="51D4D627" w14:textId="77777777" w:rsidR="001409DB" w:rsidRPr="007E19B6" w:rsidRDefault="001409DB" w:rsidP="001409DB">
      <w:pPr>
        <w:pStyle w:val="Heading3"/>
      </w:pPr>
      <w:bookmarkStart w:id="180" w:name="_Toc193707605"/>
      <w:bookmarkStart w:id="181" w:name="_Toc193708746"/>
      <w:bookmarkStart w:id="182" w:name="_Toc193710307"/>
      <w:bookmarkStart w:id="183" w:name="_Toc198236745"/>
      <w:r w:rsidRPr="007E19B6">
        <w:t>Transfer Learning</w:t>
      </w:r>
      <w:bookmarkEnd w:id="180"/>
      <w:bookmarkEnd w:id="181"/>
      <w:bookmarkEnd w:id="182"/>
      <w:bookmarkEnd w:id="183"/>
    </w:p>
    <w:p w14:paraId="3EAF4E73" w14:textId="77777777" w:rsidR="00620BC9" w:rsidRDefault="001409DB" w:rsidP="00A118B7">
      <w:pPr>
        <w:ind w:firstLine="709"/>
        <w:rPr>
          <w:lang w:val="en-US"/>
        </w:rPr>
      </w:pPr>
      <w:r w:rsidRPr="00531060">
        <w:rPr>
          <w:lang w:val="en-US"/>
        </w:rPr>
        <w:t xml:space="preserve">Transfer learning là một phương pháp trong học máy mà nó cho phép một mô hình được phát triển cho một nhiệm vụ được sử dụng làm điểm khởi đầu cho một mô hình trên một nhiệm vụ khác. </w:t>
      </w:r>
    </w:p>
    <w:p w14:paraId="6D28868F" w14:textId="66617428" w:rsidR="001409DB" w:rsidRPr="000758EB" w:rsidRDefault="001409DB" w:rsidP="00A118B7">
      <w:pPr>
        <w:ind w:firstLine="709"/>
        <w:rPr>
          <w:lang w:val="en-US"/>
        </w:rPr>
      </w:pPr>
      <w:r w:rsidRPr="00531060">
        <w:rPr>
          <w:lang w:val="en-US"/>
        </w:rPr>
        <w:t>Nó dựa trên ý tưởng rằng nếu một mô hình được huấn luyện trên một nhiệm vụ lớn và chung chung hơn, mô hình đó có thể được điều chỉnh để thực hiện các nhiệm vụ liên quan nhưng cụ thể hơn mà không cần bắt đầu từ đầ</w:t>
      </w:r>
      <w:r>
        <w:rPr>
          <w:lang w:val="en-US"/>
        </w:rPr>
        <w:t>u.</w:t>
      </w:r>
    </w:p>
    <w:p w14:paraId="64535F5E" w14:textId="6E0C3249" w:rsidR="000758EB" w:rsidRPr="007E19B6" w:rsidRDefault="000758EB" w:rsidP="008D3D95">
      <w:pPr>
        <w:pStyle w:val="Heading4"/>
      </w:pPr>
      <w:bookmarkStart w:id="184" w:name="_Toc198236746"/>
      <w:r w:rsidRPr="007E19B6">
        <w:t>Fine-tuning</w:t>
      </w:r>
      <w:bookmarkEnd w:id="184"/>
    </w:p>
    <w:p w14:paraId="6D7E8C63" w14:textId="77777777" w:rsidR="000758EB" w:rsidRPr="00531060" w:rsidRDefault="000758EB" w:rsidP="00A118B7">
      <w:pPr>
        <w:ind w:firstLine="709"/>
        <w:rPr>
          <w:lang w:val="en-US"/>
        </w:rPr>
      </w:pPr>
      <w:r w:rsidRPr="00531060">
        <w:rPr>
          <w:lang w:val="en-US"/>
        </w:rPr>
        <w:t>Fine-tuning là quá trình điều chỉnh một mô hình đã được đào tạo trước trên một tập dữ liệu mới hoặc cho một nhiệm vụ cụ thể. Mục tiêu là tận dụng kiến thức đã học được từ một tập dữ liệu lớn và áp dụng nó cho một tập dữ liệu nhỏ hơn hoặc một nhiệm vụ cụ thể. Mục tiêu là tận dụng kiến thức đã học được từ một tập dữ liệu lớn và áp dụng nó cho một tập dữ liệu nhỏ hơn hoặc một nhiệm vụ khác biệt, giúp cải thiện hiệu suất của mô hình mà không cần bắt đầu việc đào tạo từ đầu.</w:t>
      </w:r>
    </w:p>
    <w:p w14:paraId="25FFB279" w14:textId="77D3D7DC" w:rsidR="000758EB" w:rsidRPr="000758EB" w:rsidRDefault="000758EB" w:rsidP="000758EB">
      <w:pPr>
        <w:pStyle w:val="Heading2"/>
        <w:rPr>
          <w:lang w:val="en-US"/>
        </w:rPr>
      </w:pPr>
      <w:bookmarkStart w:id="185" w:name="_Toc198236747"/>
      <w:r>
        <w:rPr>
          <w:lang w:val="en-US"/>
        </w:rPr>
        <w:t>PHÁT HIỆN ĐỐI TƯỢ</w:t>
      </w:r>
      <w:r w:rsidR="001E13D9">
        <w:rPr>
          <w:lang w:val="en-US"/>
        </w:rPr>
        <w:t>NG</w:t>
      </w:r>
      <w:bookmarkEnd w:id="185"/>
    </w:p>
    <w:p w14:paraId="03EC982A" w14:textId="0D80A777" w:rsidR="00D6541E" w:rsidRPr="007E19B6" w:rsidRDefault="003475BE" w:rsidP="000758EB">
      <w:pPr>
        <w:pStyle w:val="Heading3"/>
      </w:pPr>
      <w:bookmarkStart w:id="186" w:name="_Toc193707602"/>
      <w:bookmarkStart w:id="187" w:name="_Toc193708743"/>
      <w:bookmarkStart w:id="188" w:name="_Toc193710304"/>
      <w:bookmarkStart w:id="189" w:name="_Toc198236748"/>
      <w:r w:rsidRPr="007E19B6">
        <w:t>Nhận dạng đối tượng</w:t>
      </w:r>
      <w:bookmarkEnd w:id="186"/>
      <w:bookmarkEnd w:id="187"/>
      <w:bookmarkEnd w:id="188"/>
      <w:bookmarkEnd w:id="189"/>
    </w:p>
    <w:p w14:paraId="4C2A8E6B" w14:textId="653DA2C6" w:rsidR="00132106" w:rsidRPr="00531060" w:rsidRDefault="00F9665B" w:rsidP="00A118B7">
      <w:pPr>
        <w:ind w:firstLine="709"/>
        <w:rPr>
          <w:szCs w:val="26"/>
          <w:lang w:val="en-US"/>
        </w:rPr>
      </w:pPr>
      <w:r w:rsidRPr="00531060">
        <w:rPr>
          <w:szCs w:val="26"/>
          <w:lang w:val="en-US"/>
        </w:rPr>
        <w:t>Nhận dạng đối tượng trong thị giác máy tính là quá trình xác định và xác định vị trí của một hoặc nhiều đối tượng cụ thể trong một hình ảnh hoặc video. Quá trình này bao gồm hai bước chính:</w:t>
      </w:r>
    </w:p>
    <w:p w14:paraId="198E2B85" w14:textId="7E6DBDD1" w:rsidR="002060F6" w:rsidRPr="00531060" w:rsidRDefault="000758EB" w:rsidP="000B0873">
      <w:pPr>
        <w:pStyle w:val="ListParagraph"/>
        <w:numPr>
          <w:ilvl w:val="0"/>
          <w:numId w:val="3"/>
        </w:numPr>
        <w:ind w:left="567" w:hanging="567"/>
        <w:rPr>
          <w:szCs w:val="26"/>
          <w:lang w:val="en-US"/>
        </w:rPr>
      </w:pPr>
      <w:r w:rsidRPr="00002315">
        <w:rPr>
          <w:iCs/>
          <w:szCs w:val="26"/>
          <w:lang w:val="en-US"/>
        </w:rPr>
        <w:lastRenderedPageBreak/>
        <w:t>Object Detection</w:t>
      </w:r>
      <w:r w:rsidR="009B77C4" w:rsidRPr="00531060">
        <w:rPr>
          <w:szCs w:val="26"/>
          <w:lang w:val="en-US"/>
        </w:rPr>
        <w:t>: Xác định vị trí của đối tượng trong hình ảnh. Điều này thường được thực hiện bằng cách vẽ một hộp giới hạn (bounding box) xung quanh mỗi đối tượng được phát hiện.</w:t>
      </w:r>
    </w:p>
    <w:p w14:paraId="749E795B" w14:textId="3DA874BA" w:rsidR="009B77C4" w:rsidRPr="00531060" w:rsidRDefault="00381489" w:rsidP="000B0873">
      <w:pPr>
        <w:pStyle w:val="ListParagraph"/>
        <w:numPr>
          <w:ilvl w:val="0"/>
          <w:numId w:val="3"/>
        </w:numPr>
        <w:ind w:left="567" w:hanging="567"/>
        <w:rPr>
          <w:szCs w:val="26"/>
          <w:lang w:val="en-US"/>
        </w:rPr>
      </w:pPr>
      <w:r w:rsidRPr="00002315">
        <w:rPr>
          <w:iCs/>
          <w:szCs w:val="26"/>
          <w:lang w:val="en-US"/>
        </w:rPr>
        <w:t>Re</w:t>
      </w:r>
      <w:r w:rsidR="000758EB" w:rsidRPr="00002315">
        <w:rPr>
          <w:iCs/>
          <w:szCs w:val="26"/>
          <w:lang w:val="en-US"/>
        </w:rPr>
        <w:t>cognition and Classification</w:t>
      </w:r>
      <w:r w:rsidR="003C4E3F" w:rsidRPr="00531060">
        <w:rPr>
          <w:szCs w:val="26"/>
          <w:lang w:val="en-US"/>
        </w:rPr>
        <w:t xml:space="preserve">: </w:t>
      </w:r>
      <w:r w:rsidR="00DE0777" w:rsidRPr="00531060">
        <w:rPr>
          <w:szCs w:val="26"/>
          <w:lang w:val="en-US"/>
        </w:rPr>
        <w:t>Xác định loại hoặc danh mục của đối tượng đó, chẳng hạn như phân biệt một chiếc xe hơi với một con mèo.</w:t>
      </w:r>
    </w:p>
    <w:p w14:paraId="2C600855" w14:textId="77777777" w:rsidR="00576C40" w:rsidRPr="00531060" w:rsidRDefault="00576C40" w:rsidP="002E20E9">
      <w:r w:rsidRPr="00531060">
        <w:rPr>
          <w:lang w:val="en-US"/>
        </w:rPr>
        <w:drawing>
          <wp:inline distT="0" distB="0" distL="0" distR="0" wp14:anchorId="00AB9BE3" wp14:editId="11D187EE">
            <wp:extent cx="4852876" cy="2955843"/>
            <wp:effectExtent l="0" t="0" r="5080" b="0"/>
            <wp:docPr id="11909852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3924" cy="2962572"/>
                    </a:xfrm>
                    <a:prstGeom prst="rect">
                      <a:avLst/>
                    </a:prstGeom>
                    <a:noFill/>
                  </pic:spPr>
                </pic:pic>
              </a:graphicData>
            </a:graphic>
          </wp:inline>
        </w:drawing>
      </w:r>
    </w:p>
    <w:p w14:paraId="743ED978" w14:textId="47F40E8D" w:rsidR="00576C40" w:rsidRPr="00531060" w:rsidRDefault="00576C40" w:rsidP="005732B9">
      <w:pPr>
        <w:pStyle w:val="HinhAnh"/>
        <w:rPr>
          <w:szCs w:val="26"/>
          <w:lang w:val="en-US"/>
        </w:rPr>
      </w:pPr>
      <w:bookmarkStart w:id="190" w:name="_Toc193703360"/>
      <w:bookmarkStart w:id="191" w:name="_Toc198236840"/>
      <w:r w:rsidRPr="00531060">
        <w:t xml:space="preserve">Hình </w:t>
      </w:r>
      <w:r w:rsidR="006743F2">
        <w:rPr>
          <w:lang w:val="en-US"/>
        </w:rPr>
        <w:t>4</w:t>
      </w:r>
      <w:r w:rsidRPr="00531060">
        <w:rPr>
          <w:lang w:val="en-US"/>
        </w:rPr>
        <w:t>: Nhận dạng đối tượng</w:t>
      </w:r>
      <w:bookmarkEnd w:id="190"/>
      <w:bookmarkEnd w:id="191"/>
    </w:p>
    <w:p w14:paraId="0F716EB5" w14:textId="7712CB8C" w:rsidR="0008500C" w:rsidRPr="00531060" w:rsidRDefault="0008500C" w:rsidP="00A118B7">
      <w:pPr>
        <w:ind w:firstLine="709"/>
        <w:rPr>
          <w:szCs w:val="26"/>
          <w:lang w:val="en-US"/>
        </w:rPr>
      </w:pPr>
      <w:r w:rsidRPr="00531060">
        <w:rPr>
          <w:szCs w:val="26"/>
          <w:lang w:val="en-US"/>
        </w:rPr>
        <w:t>Nhận dạng đối tượng sử dụng một loạt các thuật toán và kỹ thuật máy học, đặc biệt là mạng nơ-ron sâu, để học từ một lượng lớn dữ liệu ảnh được gán nhãn trước. Quá trình học này cho phép mô hình phân biệt các đặc điểm và mẫu vật của đối tượng, giúp nó nhận diện và phân loại đối tượng một cách chính xác trong các hình ảnh mới, ngay cả trong các điều kiện khác nhau về ánh sáng, góc nhìn, và bối cảnh.</w:t>
      </w:r>
    </w:p>
    <w:p w14:paraId="54153FA5" w14:textId="33A14E51" w:rsidR="00440674" w:rsidRPr="008B7347" w:rsidRDefault="0008500C" w:rsidP="00A118B7">
      <w:pPr>
        <w:ind w:firstLine="709"/>
        <w:rPr>
          <w:szCs w:val="26"/>
          <w:lang w:val="en-US"/>
        </w:rPr>
      </w:pPr>
      <w:r w:rsidRPr="00531060">
        <w:rPr>
          <w:szCs w:val="26"/>
          <w:lang w:val="en-US"/>
        </w:rPr>
        <w:t>Nhận dạng đối tượng có nhiều ứng dụng thực tế, từ việc tự động gắn thẻ hình ảnh trong các dịch vụ chia sẻ ảnh, hệ thống giám sát an ninh, xe tự lái, đến phân loại và phát hiện bệnh trong ảnh chụp y tế</w:t>
      </w:r>
      <w:r w:rsidR="00CC2CFB">
        <w:rPr>
          <w:szCs w:val="26"/>
          <w:lang w:val="en-US"/>
        </w:rPr>
        <w:t xml:space="preserve"> </w:t>
      </w:r>
      <w:r w:rsidR="00CC2CFB">
        <w:rPr>
          <w:szCs w:val="26"/>
          <w:lang w:val="en-US"/>
        </w:rPr>
        <w:fldChar w:fldCharType="begin"/>
      </w:r>
      <w:r w:rsidR="00F64E3E">
        <w:rPr>
          <w:szCs w:val="26"/>
          <w:lang w:val="en-US"/>
        </w:rPr>
        <w:instrText xml:space="preserve"> ADDIN ZOTERO_ITEM CSL_CITATION {"citationID":"sThspeF2","properties":{"formattedCitation":"[2]","plainCitation":"[2]","noteIndex":0},"citationItems":[{"id":78,"uris":["http://zotero.org/users/15785708/items/GLPX4Z2H"],"itemData":{"id":78,"type":"article-journal","abstract":"Convolutional neural networks (CNNs) have achieved state-of-the-art performance for automatic medical image segmentation. However, they have not demonstrated sufficiently accurate and robust results for clinical use. In addition, they are limited by the lack of image-specific adaptation and the lack of generalizability to previously unseen object classes (a.k.a. zero-shot learning). To address these problems, we propose a novel deep learning-based interactive segmentation framework by incorporating CNNs into a bounding box and scribble-based segmentation pipeline. We propose image-specific fine tuning to make a CNN model adaptive to a specific test image, which can be either unsupervised (without additional user interactions) or supervised (with additional scribbles). We also propose a weighted loss function considering network and interaction-based uncertainty for the fine tuning. We applied this framework to two applications: 2-D segmentation of multiple organs from fetal magnetic resonance (MR) slices, where only two types of these organs were annotated for training and 3-D segmentation of brain tumor core (excluding edema) and whole brain tumor (including edema) from different MR sequences, where only the tumor core in one MR sequence was annotated for training. Experimental results show that: 1) our model is more robust to segment previously unseen objects than state-of-the-art CNNs; 2) image-specific fine tuning with the proposed weighted loss function significantly improves segmentation accuracy; and 3) our method leads to accurate results with fewer user interactions and less user time than traditional interactive segmentation methods.","container-title":"IEEE Transactions on Medical Imaging","DOI":"10.1109/TMI.2018.2791721","ISSN":"1558-254X","issue":"7","note":"event-title: IEEE Transactions on Medical Imaging","page":"1562-1573","source":"IEEE Xplore","title":"Interactive Medical Image Segmentation Using Deep Learning With Image-Specific Fine Tuning","volume":"37","author":[{"family":"Wang","given":"Guotai"},{"family":"Li","given":"Wenqi"},{"family":"Zuluaga","given":"Maria A."},{"family":"Pratt","given":"Rosalind"},{"family":"Patel","given":"Premal A."},{"family":"Aertsen","given":"Michael"},{"family":"Doel","given":"Tom"},{"family":"David","given":"Anna L."},{"family":"Deprest","given":"Jan"},{"family":"Ourselin","given":"Sébastien"},{"family":"Vercauteren","given":"Tom"}],"issued":{"date-parts":[["2018",7]]}}}],"schema":"https://github.com/citation-style-language/schema/raw/master/csl-citation.json"} </w:instrText>
      </w:r>
      <w:r w:rsidR="00CC2CFB">
        <w:rPr>
          <w:szCs w:val="26"/>
          <w:lang w:val="en-US"/>
        </w:rPr>
        <w:fldChar w:fldCharType="separate"/>
      </w:r>
      <w:r w:rsidR="00F64E3E" w:rsidRPr="00F64E3E">
        <w:rPr>
          <w:rFonts w:cs="Times New Roman"/>
        </w:rPr>
        <w:t>[2]</w:t>
      </w:r>
      <w:r w:rsidR="00CC2CFB">
        <w:rPr>
          <w:szCs w:val="26"/>
          <w:lang w:val="en-US"/>
        </w:rPr>
        <w:fldChar w:fldCharType="end"/>
      </w:r>
      <w:r w:rsidRPr="00531060">
        <w:rPr>
          <w:szCs w:val="26"/>
          <w:lang w:val="en-US"/>
        </w:rPr>
        <w:t>.</w:t>
      </w:r>
    </w:p>
    <w:p w14:paraId="7E6C9874" w14:textId="0AD1EA03" w:rsidR="00AE606A" w:rsidRDefault="001E13D9" w:rsidP="00AE606A">
      <w:pPr>
        <w:pStyle w:val="Heading3"/>
        <w:rPr>
          <w:lang w:val="en-US"/>
        </w:rPr>
      </w:pPr>
      <w:bookmarkStart w:id="192" w:name="_Toc198236749"/>
      <w:r>
        <w:rPr>
          <w:lang w:val="en-US"/>
        </w:rPr>
        <w:t>P</w:t>
      </w:r>
      <w:r w:rsidR="007F0778">
        <w:rPr>
          <w:lang w:val="en-US"/>
        </w:rPr>
        <w:t>hân lớp đối tượng</w:t>
      </w:r>
      <w:bookmarkEnd w:id="192"/>
      <w:r w:rsidR="007F0778">
        <w:rPr>
          <w:lang w:val="en-US"/>
        </w:rPr>
        <w:t xml:space="preserve"> </w:t>
      </w:r>
    </w:p>
    <w:p w14:paraId="2DCD8723" w14:textId="77777777" w:rsidR="008B7347" w:rsidRPr="008B7347" w:rsidRDefault="008B7347" w:rsidP="00A118B7">
      <w:pPr>
        <w:tabs>
          <w:tab w:val="left" w:pos="720"/>
        </w:tabs>
        <w:rPr>
          <w:lang w:val="en-US"/>
        </w:rPr>
      </w:pPr>
      <w:r w:rsidRPr="008B7347">
        <w:rPr>
          <w:lang w:val="en-US"/>
        </w:rPr>
        <w:t>Phân lớp đối tượng là một lĩnh vực quan trọng và cơ bản của thị giác máy tính, nhằm mục đích nhận diện và gán nhãn cho các đối tượng cụ thể trong ảnh số. Quá trình này thường được thực hiện thông qua các thuật toán học máy đặc biệt là học sâu, với sự hỗ trợ của các mạng nơ-ron tích chập.</w:t>
      </w:r>
    </w:p>
    <w:p w14:paraId="40C61278" w14:textId="77777777" w:rsidR="008B7347" w:rsidRPr="008B7347" w:rsidRDefault="008B7347" w:rsidP="00A118B7">
      <w:pPr>
        <w:tabs>
          <w:tab w:val="left" w:pos="720"/>
        </w:tabs>
        <w:rPr>
          <w:lang w:val="en-US"/>
        </w:rPr>
      </w:pPr>
      <w:r w:rsidRPr="008B7347">
        <w:rPr>
          <w:lang w:val="en-US"/>
        </w:rPr>
        <w:t xml:space="preserve">Nguyên lý cơ bản của phân lớp đối tượng bắt đầu từ việc chuyển đổi ảnh chứa đối tượng thành dữ liệu số, thường dưới dạng ma trận các giá trị pixel. Các mạng nơ-ron tích chập sau đó sẽ trích xuất đặc trưng từ vùng ảnh chứa đối tượng thông qua các tầng tích chập, sử dụng các bộ lọc để nhận diện </w:t>
      </w:r>
      <w:r w:rsidRPr="008B7347">
        <w:rPr>
          <w:lang w:val="en-US"/>
        </w:rPr>
        <w:lastRenderedPageBreak/>
        <w:t>các mẫu đặc trưng của đối tượng như đường nét, hình dạng, góc cạnh hay kết cấu. Các tầng tổng hợp giúp giảm kích thước dữ liệu, đồng thời giữ lại thông tin quan trọng về đối tượng, từ đó tăng hiệu quả tính toán. Cuối cùng, các tầng kết nối đầy đủ và hàm kích hoạt như softmax sẽ phân lớp đối tượng vào các nhóm (nhãn) đã được định nghĩa dựa trên xác suất.</w:t>
      </w:r>
    </w:p>
    <w:p w14:paraId="405EC3E7" w14:textId="77777777" w:rsidR="00AE606A" w:rsidRDefault="00AE606A" w:rsidP="00AE606A">
      <w:r>
        <w:rPr>
          <w:lang w:val="en-US"/>
        </w:rPr>
        <w:drawing>
          <wp:inline distT="0" distB="0" distL="0" distR="0" wp14:anchorId="52F64790" wp14:editId="4D243900">
            <wp:extent cx="4874455" cy="2026279"/>
            <wp:effectExtent l="0" t="0" r="2540" b="0"/>
            <wp:docPr id="1584403509" name="Picture 158440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CnNorCR4Zdq7pVchdsRGy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5003" cy="2026507"/>
                    </a:xfrm>
                    <a:prstGeom prst="rect">
                      <a:avLst/>
                    </a:prstGeom>
                  </pic:spPr>
                </pic:pic>
              </a:graphicData>
            </a:graphic>
          </wp:inline>
        </w:drawing>
      </w:r>
    </w:p>
    <w:p w14:paraId="0E8E3CED" w14:textId="6E75FCCD" w:rsidR="00AE606A" w:rsidRPr="00B2380A" w:rsidRDefault="00AE606A" w:rsidP="00AE606A">
      <w:pPr>
        <w:pStyle w:val="HinhAnh"/>
        <w:rPr>
          <w:szCs w:val="26"/>
          <w:lang w:val="en-US"/>
        </w:rPr>
      </w:pPr>
      <w:r>
        <w:rPr>
          <w:szCs w:val="26"/>
        </w:rPr>
        <w:tab/>
      </w:r>
      <w:bookmarkStart w:id="193" w:name="_Toc198236841"/>
      <w:r w:rsidRPr="00531060">
        <w:t>Hình</w:t>
      </w:r>
      <w:r w:rsidR="00E940B2">
        <w:rPr>
          <w:lang w:val="en-US"/>
        </w:rPr>
        <w:t xml:space="preserve"> 5</w:t>
      </w:r>
      <w:r w:rsidRPr="00531060">
        <w:rPr>
          <w:lang w:val="en-US"/>
        </w:rPr>
        <w:t xml:space="preserve">: </w:t>
      </w:r>
      <w:r w:rsidR="00A90748">
        <w:rPr>
          <w:lang w:val="en-US"/>
        </w:rPr>
        <w:t>Sử dụ</w:t>
      </w:r>
      <w:r w:rsidR="00A32B9D">
        <w:rPr>
          <w:lang w:val="en-US"/>
        </w:rPr>
        <w:t>ng mạng nơ-ron tích chập</w:t>
      </w:r>
      <w:r w:rsidR="00A90748">
        <w:rPr>
          <w:lang w:val="en-US"/>
        </w:rPr>
        <w:t xml:space="preserve"> trong phân lớp đối tượng</w:t>
      </w:r>
      <w:bookmarkEnd w:id="193"/>
    </w:p>
    <w:p w14:paraId="01C418EF" w14:textId="26DA60ED" w:rsidR="00AE606A" w:rsidRDefault="00AE606A" w:rsidP="00A118B7">
      <w:pPr>
        <w:ind w:firstLine="709"/>
        <w:rPr>
          <w:lang w:val="en-US"/>
        </w:rPr>
      </w:pPr>
      <w:r w:rsidRPr="00440674">
        <w:t>Ứng dụng củ</w:t>
      </w:r>
      <w:r w:rsidR="00DA3E30">
        <w:t>a phân lớp</w:t>
      </w:r>
      <w:r w:rsidRPr="00440674">
        <w:t xml:space="preserve"> rất đa dạng, từ nhận diện khuôn mặt</w:t>
      </w:r>
      <w:r>
        <w:t xml:space="preserve"> </w:t>
      </w:r>
      <w:r>
        <w:fldChar w:fldCharType="begin"/>
      </w:r>
      <w:r w:rsidR="00F64E3E">
        <w:instrText xml:space="preserve"> ADDIN ZOTERO_ITEM CSL_CITATION {"citationID":"R4YbgN1Q","properties":{"formattedCitation":"[3]","plainCitation":"[3]","noteIndex":0},"citationItems":[{"id":104,"uris":["http://zotero.org/users/15785708/items/BGN7G2RU"],"itemData":{"id":104,"type":"article-journal","abstract":"Human face is the significant characteristic to identify a person. Everyone has their own unique face even for twins. Thus, a face recognition and identification are required to distinguish each other. A face recognition system is the verification system to find a person’s identity through biometric method. Face recognition has become a popular method nowadays in many applications such as phone unlock system, criminal identification and even home security system. This system is more secure as it does not need any dependencies such as key and card but only facial image is needed. Generally, human recognition system involves 2 phases which are face detection and face identification. This paper describes the concept on how to design and develop a face recognition system through deep learning using OpenCV in python. Deep learning is an approach to perform the face recognition and seems to be an adequate method to carry out face recognition due to its high accuracy. Experimental results are provided to demonstrate the accuracy of the proposed face recognition system.","container-title":"Journal of Physics: Conference Series","DOI":"10.1088/1742-6596/1755/1/012006","ISSN":"1742-6596","issue":"1","journalAbbreviation":"J. Phys.: Conf. Ser.","language":"en","note":"publisher: IOP Publishing","page":"012006","source":"Institute of Physics","title":"Face Recognition and Identification using Deep Learning Approach","volume":"1755","author":[{"family":"Teoh","given":"KH"},{"family":"Ismail","given":"RC"},{"family":"Naziri","given":"SZM"},{"family":"Hussin","given":"R"},{"family":"Isa","given":"MNM"},{"family":"Basir","given":"MSSM"}],"issued":{"date-parts":[["2021",2]]}}}],"schema":"https://github.com/citation-style-language/schema/raw/master/csl-citation.json"} </w:instrText>
      </w:r>
      <w:r>
        <w:fldChar w:fldCharType="separate"/>
      </w:r>
      <w:r w:rsidR="00F64E3E" w:rsidRPr="00F64E3E">
        <w:rPr>
          <w:rFonts w:cs="Times New Roman"/>
        </w:rPr>
        <w:t>[3]</w:t>
      </w:r>
      <w:r>
        <w:fldChar w:fldCharType="end"/>
      </w:r>
      <w:r w:rsidRPr="00440674">
        <w:t>, chẩn đoán y khoa qua ảnh X-quang, đến nhận dạng biển số xe trong giao thông. Tuy nhiên, thách thức lớn bao gồm việc xử lý ảnh có chất lượng thấp, biến đổi ánh sáng, hoặc số lượng lớp phân loại quá lớn, đòi hỏi sự cải tiến liên tục trong thuật toán và tài nguyên tính toán.</w:t>
      </w:r>
    </w:p>
    <w:p w14:paraId="15A6A986" w14:textId="39AE50BF" w:rsidR="00062F69" w:rsidRPr="00062F69" w:rsidRDefault="00062F69" w:rsidP="000542D8">
      <w:pPr>
        <w:pStyle w:val="Heading3"/>
        <w:rPr>
          <w:lang w:val="en-US"/>
        </w:rPr>
      </w:pPr>
      <w:bookmarkStart w:id="194" w:name="_Toc198236750"/>
      <w:r>
        <w:rPr>
          <w:lang w:val="en-US"/>
        </w:rPr>
        <w:t>Một số khái niệm khác</w:t>
      </w:r>
      <w:bookmarkEnd w:id="194"/>
    </w:p>
    <w:p w14:paraId="005235D4" w14:textId="77777777" w:rsidR="00BD62DB" w:rsidRDefault="00BD62DB" w:rsidP="00BD62DB">
      <w:pPr>
        <w:pStyle w:val="Heading4"/>
        <w:rPr>
          <w:lang w:val="en-US"/>
        </w:rPr>
      </w:pPr>
      <w:bookmarkStart w:id="195" w:name="_Toc198236751"/>
      <w:r>
        <w:rPr>
          <w:lang w:val="en-US"/>
        </w:rPr>
        <w:t>RoI</w:t>
      </w:r>
      <w:bookmarkEnd w:id="195"/>
    </w:p>
    <w:p w14:paraId="6CE7B6A4" w14:textId="77777777" w:rsidR="00BD62DB" w:rsidRDefault="00BD62DB" w:rsidP="00A118B7">
      <w:pPr>
        <w:ind w:firstLine="709"/>
        <w:rPr>
          <w:lang w:val="en-US"/>
        </w:rPr>
      </w:pPr>
      <w:r>
        <w:t>R</w:t>
      </w:r>
      <w:r>
        <w:rPr>
          <w:lang w:val="en-US"/>
        </w:rPr>
        <w:t>o</w:t>
      </w:r>
      <w:r w:rsidRPr="008C5C3E">
        <w:t>I (Region of Interest)  là một khái niệm trung tâm trong các mô hình object detection dựa trên đề xuất vùng (region-based), chẳng hạn như R-CNN,</w:t>
      </w:r>
      <w:r>
        <w:t xml:space="preserve"> Fast R-CNN, và Faster R-CNN. R</w:t>
      </w:r>
      <w:r>
        <w:rPr>
          <w:lang w:val="en-US"/>
        </w:rPr>
        <w:t>o</w:t>
      </w:r>
      <w:r w:rsidRPr="008C5C3E">
        <w:t>I đại diện cho các vùng hình ảnh được xác định là tiềm năng chứa vật thể, thường được tạo ra bởi một mạng đề xuất vùng (Region Proposal Network – RPN) hoặc phương pháp truyền thố</w:t>
      </w:r>
      <w:r>
        <w:t xml:space="preserve">ng </w:t>
      </w:r>
      <w:r w:rsidRPr="008C5C3E">
        <w:t>như Selective Sear</w:t>
      </w:r>
      <w:r>
        <w:t>ch</w:t>
      </w:r>
      <w:r w:rsidRPr="008C5C3E">
        <w:t>. Những vùng này sau đó được trích xuất đặc trưng và phân loại để xác định chính xác vật thể và vị trí của chúng.</w:t>
      </w:r>
    </w:p>
    <w:p w14:paraId="1056AD5D" w14:textId="77777777" w:rsidR="00BD62DB" w:rsidRDefault="00BD62DB" w:rsidP="00BD62DB">
      <w:pPr>
        <w:pStyle w:val="Heading4"/>
        <w:rPr>
          <w:lang w:val="en-US"/>
        </w:rPr>
      </w:pPr>
      <w:bookmarkStart w:id="196" w:name="_Toc198236752"/>
      <w:r>
        <w:rPr>
          <w:lang w:val="en-US"/>
        </w:rPr>
        <w:t>Anchor box</w:t>
      </w:r>
      <w:bookmarkEnd w:id="196"/>
    </w:p>
    <w:p w14:paraId="68458D58" w14:textId="77777777" w:rsidR="00BD62DB" w:rsidRDefault="00BD62DB" w:rsidP="00A118B7">
      <w:pPr>
        <w:ind w:firstLine="709"/>
        <w:rPr>
          <w:lang w:val="en-US"/>
        </w:rPr>
      </w:pPr>
      <w:r w:rsidRPr="00F6182F">
        <w:t>Anchor Box là các hộp giới hạn (bounding box) có kích thước và tỷ lệ cố đị</w:t>
      </w:r>
      <w:r>
        <w:t>nh</w:t>
      </w:r>
      <w:r>
        <w:rPr>
          <w:lang w:val="en-US"/>
        </w:rPr>
        <w:t xml:space="preserve">. </w:t>
      </w:r>
      <w:r w:rsidRPr="00F6182F">
        <w:t>Khi quét qua một ảnh đầu vào, tại mỗi vị trí trên feature map, mô hình sẽ gán một hoặc nhiều Anchor Box với các tỷ lệ khác nhau để dự đoán có đối tượng hay không.</w:t>
      </w:r>
      <w:r>
        <w:rPr>
          <w:lang w:val="en-US"/>
        </w:rPr>
        <w:t xml:space="preserve"> Nó được sử dụng </w:t>
      </w:r>
      <w:r w:rsidRPr="00F6182F">
        <w:t xml:space="preserve">trong các mô hình hiện đại như Faster R-CNN, YOLO, và SSD, khắc phục hầu hết hạn chế của </w:t>
      </w:r>
      <w:r>
        <w:rPr>
          <w:lang w:val="en-US"/>
        </w:rPr>
        <w:t xml:space="preserve">phương pháp truyền thống </w:t>
      </w:r>
      <w:r w:rsidRPr="00F6182F">
        <w:t>Sliding Window.</w:t>
      </w:r>
    </w:p>
    <w:p w14:paraId="4F4C4A86" w14:textId="77777777" w:rsidR="00BD62DB" w:rsidRPr="002D32FA" w:rsidRDefault="00BD62DB" w:rsidP="00A118B7">
      <w:pPr>
        <w:ind w:firstLine="709"/>
        <w:rPr>
          <w:lang w:val="en-US"/>
        </w:rPr>
      </w:pPr>
      <w:r>
        <w:lastRenderedPageBreak/>
        <w:t xml:space="preserve">Anchor Box là một bước quan trọng trong Object Detection, giúp mô hình dự đoán chính xác bounding box mà không cần kiểm tra từng pixel. Nhờ Anchor Box, các mô hình như </w:t>
      </w:r>
      <w:r w:rsidRPr="002D32FA">
        <w:rPr>
          <w:rStyle w:val="Strong"/>
          <w:b w:val="0"/>
        </w:rPr>
        <w:t>Faster R-CNN, SSD, và YOLO</w:t>
      </w:r>
      <w:r>
        <w:t xml:space="preserve"> có thể phát hiện đối tượng hiệu quả và nhanh chóng hơn</w:t>
      </w:r>
      <w:r>
        <w:rPr>
          <w:lang w:val="en-US"/>
        </w:rPr>
        <w:t>.</w:t>
      </w:r>
    </w:p>
    <w:p w14:paraId="3CD3E38D" w14:textId="2712EC5E" w:rsidR="00BD62DB" w:rsidRDefault="006A7B4D" w:rsidP="00BD62DB">
      <w:pPr>
        <w:pStyle w:val="Heading4"/>
        <w:rPr>
          <w:lang w:val="en-US"/>
        </w:rPr>
      </w:pPr>
      <w:bookmarkStart w:id="197" w:name="_Toc198236753"/>
      <w:r>
        <w:rPr>
          <w:lang w:val="en-US"/>
        </w:rPr>
        <w:t>Selective S</w:t>
      </w:r>
      <w:r w:rsidR="00BD62DB">
        <w:rPr>
          <w:lang w:val="en-US"/>
        </w:rPr>
        <w:t>ea</w:t>
      </w:r>
      <w:r>
        <w:rPr>
          <w:lang w:val="en-US"/>
        </w:rPr>
        <w:t>r</w:t>
      </w:r>
      <w:r w:rsidR="00BD62DB">
        <w:rPr>
          <w:lang w:val="en-US"/>
        </w:rPr>
        <w:t>ch</w:t>
      </w:r>
      <w:bookmarkEnd w:id="197"/>
    </w:p>
    <w:p w14:paraId="27CD6F24" w14:textId="42B53B23" w:rsidR="00BD62DB" w:rsidRPr="00062F69" w:rsidRDefault="00BD62DB" w:rsidP="00A118B7">
      <w:pPr>
        <w:ind w:firstLine="709"/>
        <w:rPr>
          <w:rStyle w:val="relative"/>
          <w:lang w:val="en-US"/>
        </w:rPr>
      </w:pPr>
      <w:r w:rsidRPr="00E32474">
        <w:t>Selective Search là một thuật toán đề xuất vùng (region proposal) trong bài toán object detection, được giới thiệu để giảm thiểu số lượng vùng ảnh cần xử lý so với phương pháp trượt cửa sổ (sliding window) truyền thống</w:t>
      </w:r>
      <w:r>
        <w:rPr>
          <w:lang w:val="en-US"/>
        </w:rPr>
        <w:t xml:space="preserve"> </w:t>
      </w:r>
      <w:r>
        <w:rPr>
          <w:lang w:val="en-US"/>
        </w:rPr>
        <w:fldChar w:fldCharType="begin"/>
      </w:r>
      <w:r w:rsidR="00F64E3E">
        <w:rPr>
          <w:lang w:val="en-US"/>
        </w:rPr>
        <w:instrText xml:space="preserve"> ADDIN ZOTERO_ITEM CSL_CITATION {"citationID":"f5MqeFFR","properties":{"formattedCitation":"[4]","plainCitation":"[4]","noteIndex":0},"citationItems":[{"id":116,"uris":["http://zotero.org/users/15785708/items/8WVDQV8H"],"itemData":{"id":116,"type":"article-journal","abstract":"This paper addresses the problem of generating possible object locations for use in object recognition. We introduce selective search which combines the strength of both an exhaustive search and segmentation. Like segmentation, we use the image structure to guide our sampling process. Like exhaustive search, we aim to capture all possible object locations. Instead of a single technique to generate possible object locations, we diversify our search and use a variety of complementary image partitionings to deal with as many image conditions as possible. Our selective search results in a small set of data-driven, class-independent, high quality locations, yielding 99 % recall and a Mean Average Best Overlap of 0.879 at 10,097 locations. The reduced number of locations compared to an exhaustive search enables the use of stronger machine learning techniques and stronger appearance models for object recognition. In this paper we show that our selective search enables the use of the powerful Bag-of-Words model for recognition. The selective search software is made publicly available (Software: http://disi.unitn.it/~uijlings/SelectiveSearch.html).","container-title":"International Journal of Computer Vision","DOI":"10.1007/s11263-013-0620-5","ISSN":"1573-1405","issue":"2","journalAbbreviation":"Int J Comput Vis","language":"en","page":"154-171","source":"Springer Link","title":"Selective Search for Object Recognition","volume":"104","author":[{"family":"Uijlings","given":"J. R. R."},{"family":"Sande","given":"K. E. A.","non-dropping-particle":"van de"},{"family":"Gevers","given":"T."},{"family":"Smeulders","given":"A. W. M."}],"issued":{"date-parts":[["2013",9,1]]}}}],"schema":"https://github.com/citation-style-language/schema/raw/master/csl-citation.json"} </w:instrText>
      </w:r>
      <w:r>
        <w:rPr>
          <w:lang w:val="en-US"/>
        </w:rPr>
        <w:fldChar w:fldCharType="separate"/>
      </w:r>
      <w:r w:rsidR="00F64E3E" w:rsidRPr="00F64E3E">
        <w:rPr>
          <w:rFonts w:cs="Times New Roman"/>
        </w:rPr>
        <w:t>[4]</w:t>
      </w:r>
      <w:r>
        <w:rPr>
          <w:lang w:val="en-US"/>
        </w:rPr>
        <w:fldChar w:fldCharType="end"/>
      </w:r>
      <w:r w:rsidRPr="00E32474">
        <w:t>. Mục tiêu của Selective Search là tạo ra các vùng quan tâm (RoI) có khả năng chứa vật thể bằng cách kết hợp </w:t>
      </w:r>
      <w:r>
        <w:t>phân vùng</w:t>
      </w:r>
      <w:r>
        <w:rPr>
          <w:lang w:val="en-US"/>
        </w:rPr>
        <w:t xml:space="preserve"> </w:t>
      </w:r>
      <w:r w:rsidRPr="00E32474">
        <w:t>ả</w:t>
      </w:r>
      <w:r>
        <w:t>nh</w:t>
      </w:r>
      <w:r>
        <w:rPr>
          <w:lang w:val="en-US"/>
        </w:rPr>
        <w:t xml:space="preserve"> </w:t>
      </w:r>
      <w:r w:rsidRPr="00E32474">
        <w:t>và hợp nhất vùng dựa trên đặc điểm hình ảnh.</w:t>
      </w:r>
    </w:p>
    <w:p w14:paraId="0F2D8688" w14:textId="77777777" w:rsidR="00BD62DB" w:rsidRDefault="00BD62DB" w:rsidP="00BD62DB">
      <w:pPr>
        <w:ind w:left="709" w:firstLine="0"/>
        <w:rPr>
          <w:rStyle w:val="relative"/>
          <w:lang w:val="en-US"/>
        </w:rPr>
      </w:pPr>
      <w:r>
        <w:rPr>
          <w:lang w:val="en-US"/>
        </w:rPr>
        <w:drawing>
          <wp:inline distT="0" distB="0" distL="0" distR="0" wp14:anchorId="3DB6E5C9" wp14:editId="2DC716C5">
            <wp:extent cx="4276578" cy="1969818"/>
            <wp:effectExtent l="0" t="0" r="0" b="0"/>
            <wp:docPr id="1584403505" name="Picture 158440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3-660x304ádasda.PNG"/>
                    <pic:cNvPicPr/>
                  </pic:nvPicPr>
                  <pic:blipFill>
                    <a:blip r:embed="rId19">
                      <a:extLst>
                        <a:ext uri="{28A0092B-C50C-407E-A947-70E740481C1C}">
                          <a14:useLocalDpi xmlns:a14="http://schemas.microsoft.com/office/drawing/2010/main" val="0"/>
                        </a:ext>
                      </a:extLst>
                    </a:blip>
                    <a:stretch>
                      <a:fillRect/>
                    </a:stretch>
                  </pic:blipFill>
                  <pic:spPr>
                    <a:xfrm>
                      <a:off x="0" y="0"/>
                      <a:ext cx="4276578" cy="1969818"/>
                    </a:xfrm>
                    <a:prstGeom prst="rect">
                      <a:avLst/>
                    </a:prstGeom>
                  </pic:spPr>
                </pic:pic>
              </a:graphicData>
            </a:graphic>
          </wp:inline>
        </w:drawing>
      </w:r>
    </w:p>
    <w:p w14:paraId="60DCBE01" w14:textId="56C3B496" w:rsidR="00BD62DB" w:rsidRPr="00FA171F" w:rsidRDefault="00BD62DB" w:rsidP="007E0D95">
      <w:pPr>
        <w:pStyle w:val="HinhAnh"/>
        <w:rPr>
          <w:rStyle w:val="relative"/>
          <w:lang w:val="en-US"/>
        </w:rPr>
      </w:pPr>
      <w:bookmarkStart w:id="198" w:name="_Toc198236842"/>
      <w:r w:rsidRPr="00531060">
        <w:t xml:space="preserve">Hình </w:t>
      </w:r>
      <w:r w:rsidR="00224A67">
        <w:rPr>
          <w:lang w:val="en-US"/>
        </w:rPr>
        <w:t>6</w:t>
      </w:r>
      <w:r w:rsidRPr="00531060">
        <w:rPr>
          <w:lang w:val="en-US"/>
        </w:rPr>
        <w:t xml:space="preserve">: </w:t>
      </w:r>
      <w:r>
        <w:rPr>
          <w:lang w:val="en-US"/>
        </w:rPr>
        <w:t>Thuậ</w:t>
      </w:r>
      <w:r w:rsidR="00D87EC8">
        <w:rPr>
          <w:lang w:val="en-US"/>
        </w:rPr>
        <w:t>t toán Selective S</w:t>
      </w:r>
      <w:r>
        <w:rPr>
          <w:lang w:val="en-US"/>
        </w:rPr>
        <w:t>ea</w:t>
      </w:r>
      <w:r w:rsidR="00D87EC8">
        <w:rPr>
          <w:lang w:val="en-US"/>
        </w:rPr>
        <w:t>r</w:t>
      </w:r>
      <w:r>
        <w:rPr>
          <w:lang w:val="en-US"/>
        </w:rPr>
        <w:t>ch</w:t>
      </w:r>
      <w:bookmarkEnd w:id="198"/>
    </w:p>
    <w:p w14:paraId="638B9A52" w14:textId="41F5FB6A" w:rsidR="00BD62DB" w:rsidRDefault="006A7B4D" w:rsidP="00BD62DB">
      <w:pPr>
        <w:pStyle w:val="Heading4"/>
        <w:rPr>
          <w:lang w:val="en-US"/>
        </w:rPr>
      </w:pPr>
      <w:bookmarkStart w:id="199" w:name="_Toc198236754"/>
      <w:r>
        <w:t>Non</w:t>
      </w:r>
      <w:r>
        <w:rPr>
          <w:lang w:val="en-US"/>
        </w:rPr>
        <w:t>-</w:t>
      </w:r>
      <w:r w:rsidR="00BD62DB" w:rsidRPr="00F653BA">
        <w:t>Max Sup</w:t>
      </w:r>
      <w:r>
        <w:rPr>
          <w:lang w:val="en-US"/>
        </w:rPr>
        <w:t>p</w:t>
      </w:r>
      <w:r w:rsidR="00BD62DB" w:rsidRPr="00F653BA">
        <w:t>ression</w:t>
      </w:r>
      <w:bookmarkEnd w:id="199"/>
    </w:p>
    <w:p w14:paraId="7DAC30D3" w14:textId="0264311B" w:rsidR="00BD62DB" w:rsidRPr="001B5A97" w:rsidRDefault="00BD62DB" w:rsidP="00A118B7">
      <w:pPr>
        <w:ind w:firstLine="709"/>
        <w:rPr>
          <w:lang w:val="en-US"/>
        </w:rPr>
      </w:pPr>
      <w:r>
        <w:t>Non-Maximum Suppression (NMS) là một kỹ thuật hậu xử lý quan trọng trong các hệ thống phát hiện đối tượng được sử dụng để loại bỏ các dự đoán dư thừa và chồng chéo</w:t>
      </w:r>
      <w:r>
        <w:fldChar w:fldCharType="begin"/>
      </w:r>
      <w:r w:rsidR="00F64E3E">
        <w:instrText xml:space="preserve"> ADDIN ZOTERO_ITEM CSL_CITATION {"citationID":"z7b0Oybl","properties":{"formattedCitation":"[5]","plainCitation":"[5]","noteIndex":0},"citationItems":[{"id":107,"uris":["http://zotero.org/users/15785708/items/EEK5Z3Q3"],"itemData":{"id":107,"type":"article-journal","abstract":"It is valuable and promising to remove post-processing non-maximum suppression (NMS) for object detectors, making detectors simpler and purely end-to-end. Removing NMS is possible if the object detector can identify only one positive sample for prediction for each ground-truth object instance in an image. In this work, we propose a compact and plug-in head, named PSS head, which can be attached to any one-stage detectors to make them NMS-free. Specifically, the PSS head works by automatically selecting a positive sample for each instance to be detected, so that the detectors with our PSS head can directly remove NMS. The success of our PSS head lies in three aspects, namely one-to-one label assignment, stop-gradient operation for eliminating optimization conflicts, and the pss loss and ranking loss specifically designed for the PSS head. Experiments on the COCO dataset demonstrate the effectiveness of our method. In particular, when compared with stage-of-the-art NMS-free methods, our VFNETPSS (attaching PSS head to VFNET) achieves 44.0% mAP, which exceeds the 41.5% mAP of DeFCN with a large margin. When taking Res2Net-101-DCN as backbone network, our VFNETPSS achieves 50.3% mAP on the COCO test set, which is a promising performance even among NMS-based methods.","container-title":"IEEE Transactions on Multimedia","DOI":"10.1109/TMM.2023.3248966","ISSN":"1941-0077","note":"event-title: IEEE Transactions on Multimedia","page":"9254-9262","source":"IEEE Xplore","title":"Object Detection Made Simpler by Eliminating Heuristic NMS","volume":"25","author":[{"family":"Zhou","given":"Qiang"},{"family":"Yu","given":"Chaohui"}],"issued":{"date-parts":[["2023"]]}}}],"schema":"https://github.com/citation-style-language/schema/raw/master/csl-citation.json"} </w:instrText>
      </w:r>
      <w:r>
        <w:fldChar w:fldCharType="separate"/>
      </w:r>
      <w:r w:rsidR="00F64E3E" w:rsidRPr="00F64E3E">
        <w:rPr>
          <w:rFonts w:cs="Times New Roman"/>
        </w:rPr>
        <w:t>[5]</w:t>
      </w:r>
      <w:r>
        <w:fldChar w:fldCharType="end"/>
      </w:r>
      <w:r>
        <w:t>. Đây là bước không thể thiếu trong quy trình xử lý của hầu hết các thuật toán phát hiện đối tượng hiện đại như R-CNN, Faster R-CNN, SSD, và YOLO.</w:t>
      </w:r>
    </w:p>
    <w:p w14:paraId="51DA0437" w14:textId="77777777" w:rsidR="00BD62DB" w:rsidRDefault="00BD62DB" w:rsidP="00BD62DB">
      <w:pPr>
        <w:ind w:left="709" w:firstLine="0"/>
        <w:rPr>
          <w:lang w:val="en-US"/>
        </w:rPr>
      </w:pPr>
      <w:r>
        <w:rPr>
          <w:lang w:val="en-US"/>
        </w:rPr>
        <w:drawing>
          <wp:inline distT="0" distB="0" distL="0" distR="0" wp14:anchorId="677D8AF9" wp14:editId="5649664C">
            <wp:extent cx="4621237" cy="1799584"/>
            <wp:effectExtent l="0" t="0" r="0" b="0"/>
            <wp:docPr id="1584403512" name="Picture 1584403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Maximum-Suppression-NMS-a-Shows-the-typical-output-of-an-object-detection-model.JPG"/>
                    <pic:cNvPicPr/>
                  </pic:nvPicPr>
                  <pic:blipFill>
                    <a:blip r:embed="rId20">
                      <a:extLst>
                        <a:ext uri="{28A0092B-C50C-407E-A947-70E740481C1C}">
                          <a14:useLocalDpi xmlns:a14="http://schemas.microsoft.com/office/drawing/2010/main" val="0"/>
                        </a:ext>
                      </a:extLst>
                    </a:blip>
                    <a:stretch>
                      <a:fillRect/>
                    </a:stretch>
                  </pic:blipFill>
                  <pic:spPr>
                    <a:xfrm>
                      <a:off x="0" y="0"/>
                      <a:ext cx="4621757" cy="1799786"/>
                    </a:xfrm>
                    <a:prstGeom prst="rect">
                      <a:avLst/>
                    </a:prstGeom>
                  </pic:spPr>
                </pic:pic>
              </a:graphicData>
            </a:graphic>
          </wp:inline>
        </w:drawing>
      </w:r>
    </w:p>
    <w:p w14:paraId="33E08BAC" w14:textId="344A5955" w:rsidR="00BD62DB" w:rsidRPr="008C5C3E" w:rsidRDefault="00BD62DB" w:rsidP="00BD62DB">
      <w:pPr>
        <w:pStyle w:val="HinhAnh"/>
        <w:rPr>
          <w:szCs w:val="26"/>
          <w:lang w:val="en-US"/>
        </w:rPr>
      </w:pPr>
      <w:r>
        <w:rPr>
          <w:szCs w:val="26"/>
        </w:rPr>
        <w:tab/>
      </w:r>
      <w:bookmarkStart w:id="200" w:name="_Toc198236843"/>
      <w:r w:rsidRPr="00531060">
        <w:t>Hình</w:t>
      </w:r>
      <w:r w:rsidR="005C3DEA">
        <w:rPr>
          <w:lang w:val="en-US"/>
        </w:rPr>
        <w:t xml:space="preserve"> 7</w:t>
      </w:r>
      <w:r w:rsidRPr="00531060">
        <w:rPr>
          <w:lang w:val="en-US"/>
        </w:rPr>
        <w:t xml:space="preserve">: </w:t>
      </w:r>
      <w:r>
        <w:rPr>
          <w:lang w:val="en-US"/>
        </w:rPr>
        <w:t>Mô tả Non-Maximum Suppression hoạt động</w:t>
      </w:r>
      <w:bookmarkEnd w:id="200"/>
    </w:p>
    <w:p w14:paraId="485B0938" w14:textId="77777777" w:rsidR="00BD62DB" w:rsidRPr="00396F57" w:rsidRDefault="00BD62DB" w:rsidP="00A118B7">
      <w:pPr>
        <w:ind w:firstLine="709"/>
        <w:rPr>
          <w:lang w:val="en-US"/>
        </w:rPr>
      </w:pPr>
      <w:r>
        <w:lastRenderedPageBreak/>
        <w:t>Non-Maximum</w:t>
      </w:r>
      <w:r>
        <w:rPr>
          <w:lang w:val="en-US"/>
        </w:rPr>
        <w:t xml:space="preserve"> </w:t>
      </w:r>
      <w:r w:rsidRPr="00282B91">
        <w:t>Suppression là bước không thể thiếu trong pipeline của object detection, giúp tối ưu hóa kết quả đầu ra và nâng cao độ chính xác của mô hình. Dù có một số hạn chế, NMS vẫn được sử dụng rộng rãi nhờ tính đơn giản và hiệu quả</w:t>
      </w:r>
      <w:r>
        <w:t>.</w:t>
      </w:r>
    </w:p>
    <w:p w14:paraId="0C73EF00" w14:textId="67EFF838" w:rsidR="000758EB" w:rsidRPr="000758EB" w:rsidRDefault="00C05378" w:rsidP="000758EB">
      <w:pPr>
        <w:pStyle w:val="Heading2"/>
        <w:rPr>
          <w:lang w:val="en-US"/>
        </w:rPr>
      </w:pPr>
      <w:bookmarkStart w:id="201" w:name="_Toc198236755"/>
      <w:r>
        <w:rPr>
          <w:lang w:val="en-US"/>
        </w:rPr>
        <w:t>PHƯƠNG PHÁP ĐÁNH GIÁ MÔ HÌNH</w:t>
      </w:r>
      <w:bookmarkEnd w:id="201"/>
    </w:p>
    <w:p w14:paraId="0F05CA34" w14:textId="60C939B8" w:rsidR="00AE606A" w:rsidRDefault="00AE606A" w:rsidP="00AE606A">
      <w:pPr>
        <w:pStyle w:val="Heading3"/>
        <w:rPr>
          <w:lang w:val="en-US"/>
        </w:rPr>
      </w:pPr>
      <w:bookmarkStart w:id="202" w:name="_Toc198236756"/>
      <w:bookmarkStart w:id="203" w:name="_Toc163848338"/>
      <w:bookmarkStart w:id="204" w:name="_Toc193707604"/>
      <w:bookmarkStart w:id="205" w:name="_Toc193708745"/>
      <w:bookmarkStart w:id="206" w:name="_Toc193710306"/>
      <w:r>
        <w:rPr>
          <w:lang w:val="en-US"/>
        </w:rPr>
        <w:t>Ma trận h</w:t>
      </w:r>
      <w:r w:rsidR="007D77DB">
        <w:rPr>
          <w:lang w:val="en-US"/>
        </w:rPr>
        <w:t>ỗn</w:t>
      </w:r>
      <w:r>
        <w:rPr>
          <w:lang w:val="en-US"/>
        </w:rPr>
        <w:t xml:space="preserve"> độn (Confusion Matrix)</w:t>
      </w:r>
      <w:bookmarkEnd w:id="202"/>
    </w:p>
    <w:p w14:paraId="6C2ADE7E" w14:textId="77777777" w:rsidR="00AE606A" w:rsidRDefault="00AE606A" w:rsidP="00A118B7">
      <w:pPr>
        <w:ind w:firstLine="709"/>
        <w:rPr>
          <w:lang w:val="en-US"/>
        </w:rPr>
      </w:pPr>
      <w:r>
        <w:t>Ma trận hỗn độn là một công cụ đánh giá hiệu suất quan trọng trong học máy, đặc biệt cho các bài toán phân loại. Nó cung cấp cái nhìn tổng quan về khả năng dự đoán của mô hình bằng cách so sánh kết quả dự đoán với giá trị thực tế.</w:t>
      </w:r>
    </w:p>
    <w:p w14:paraId="43A66B0E" w14:textId="77777777" w:rsidR="00AE606A" w:rsidRPr="00652FC4" w:rsidRDefault="00AE606A" w:rsidP="00802A4E">
      <w:pPr>
        <w:ind w:left="709" w:hanging="84"/>
        <w:jc w:val="center"/>
        <w:rPr>
          <w:lang w:val="en-US"/>
        </w:rPr>
      </w:pPr>
      <w:r>
        <w:rPr>
          <w:lang w:val="en-US"/>
        </w:rPr>
        <w:drawing>
          <wp:inline distT="0" distB="0" distL="0" distR="0" wp14:anchorId="0E187EC3" wp14:editId="3037981F">
            <wp:extent cx="4128867" cy="2346722"/>
            <wp:effectExtent l="0" t="0" r="5080" b="0"/>
            <wp:docPr id="1584403507" name="Picture 158440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bo (1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47910" cy="2357546"/>
                    </a:xfrm>
                    <a:prstGeom prst="rect">
                      <a:avLst/>
                    </a:prstGeom>
                  </pic:spPr>
                </pic:pic>
              </a:graphicData>
            </a:graphic>
          </wp:inline>
        </w:drawing>
      </w:r>
    </w:p>
    <w:p w14:paraId="7556183C" w14:textId="665F4188" w:rsidR="00AE606A" w:rsidRPr="00221F0C" w:rsidRDefault="00AE606A" w:rsidP="00221F0C">
      <w:pPr>
        <w:pStyle w:val="HinhAnh"/>
        <w:ind w:left="709"/>
        <w:rPr>
          <w:lang w:val="en-US"/>
        </w:rPr>
      </w:pPr>
      <w:bookmarkStart w:id="207" w:name="_Toc198236844"/>
      <w:r>
        <w:t xml:space="preserve">Hình </w:t>
      </w:r>
      <w:r w:rsidR="00A97802">
        <w:rPr>
          <w:lang w:val="en-US"/>
        </w:rPr>
        <w:t>8</w:t>
      </w:r>
      <w:r>
        <w:rPr>
          <w:lang w:val="en-US"/>
        </w:rPr>
        <w:t>: Ma trận hỗn độn</w:t>
      </w:r>
      <w:bookmarkEnd w:id="207"/>
    </w:p>
    <w:p w14:paraId="02ECAF1C" w14:textId="77777777" w:rsidR="00AE606A" w:rsidRDefault="00AE606A" w:rsidP="00A118B7">
      <w:pPr>
        <w:ind w:firstLine="709"/>
        <w:rPr>
          <w:i/>
          <w:lang w:val="en-US"/>
        </w:rPr>
      </w:pPr>
      <w:r w:rsidRPr="00E51097">
        <w:t>Đối với bài toán phân loại nhị phân (binary classification), ma trận hỗn độn là một bảng 2×2 gồm:</w:t>
      </w:r>
    </w:p>
    <w:p w14:paraId="4D067BA5" w14:textId="77777777" w:rsidR="00AE606A" w:rsidRPr="002E20E9" w:rsidRDefault="00AE606A" w:rsidP="0001518A">
      <w:pPr>
        <w:pStyle w:val="ListParagraph"/>
        <w:numPr>
          <w:ilvl w:val="0"/>
          <w:numId w:val="17"/>
        </w:numPr>
        <w:ind w:left="567" w:firstLine="567"/>
        <w:rPr>
          <w:lang w:val="en-US"/>
        </w:rPr>
      </w:pPr>
      <w:r w:rsidRPr="00E112A7">
        <w:rPr>
          <w:bCs/>
          <w:i/>
          <w:lang w:val="en-US"/>
        </w:rPr>
        <w:t>True Positive</w:t>
      </w:r>
      <w:r w:rsidRPr="002E20E9">
        <w:rPr>
          <w:bCs/>
          <w:lang w:val="en-US"/>
        </w:rPr>
        <w:t xml:space="preserve"> (TP)</w:t>
      </w:r>
      <w:r w:rsidRPr="002E20E9">
        <w:rPr>
          <w:lang w:val="en-US"/>
        </w:rPr>
        <w:t>: Số lượng mẫu dương tính được dự đoán đúng là dương tính.</w:t>
      </w:r>
    </w:p>
    <w:p w14:paraId="0CC244CF" w14:textId="77777777" w:rsidR="00AE606A" w:rsidRPr="002E20E9" w:rsidRDefault="00AE606A" w:rsidP="0001518A">
      <w:pPr>
        <w:pStyle w:val="ListParagraph"/>
        <w:numPr>
          <w:ilvl w:val="0"/>
          <w:numId w:val="17"/>
        </w:numPr>
        <w:ind w:left="567" w:firstLine="567"/>
        <w:rPr>
          <w:lang w:val="en-US"/>
        </w:rPr>
      </w:pPr>
      <w:r w:rsidRPr="00E112A7">
        <w:rPr>
          <w:bCs/>
          <w:i/>
          <w:lang w:val="en-US"/>
        </w:rPr>
        <w:t>False Positive</w:t>
      </w:r>
      <w:r w:rsidRPr="002E20E9">
        <w:rPr>
          <w:bCs/>
          <w:lang w:val="en-US"/>
        </w:rPr>
        <w:t xml:space="preserve"> (FP)</w:t>
      </w:r>
      <w:r w:rsidRPr="002E20E9">
        <w:rPr>
          <w:lang w:val="en-US"/>
        </w:rPr>
        <w:t>: Số lượng mẫu âm tính được dự đoán sai là dương tính.</w:t>
      </w:r>
    </w:p>
    <w:p w14:paraId="13D677D8" w14:textId="77777777" w:rsidR="00AE606A" w:rsidRPr="002E20E9" w:rsidRDefault="00AE606A" w:rsidP="0001518A">
      <w:pPr>
        <w:pStyle w:val="ListParagraph"/>
        <w:numPr>
          <w:ilvl w:val="0"/>
          <w:numId w:val="17"/>
        </w:numPr>
        <w:ind w:left="567" w:firstLine="567"/>
        <w:rPr>
          <w:lang w:val="en-US"/>
        </w:rPr>
      </w:pPr>
      <w:r w:rsidRPr="00E112A7">
        <w:rPr>
          <w:bCs/>
          <w:i/>
          <w:lang w:val="en-US"/>
        </w:rPr>
        <w:t>False Negative</w:t>
      </w:r>
      <w:r w:rsidRPr="002E20E9">
        <w:rPr>
          <w:bCs/>
          <w:lang w:val="en-US"/>
        </w:rPr>
        <w:t xml:space="preserve"> (FN)</w:t>
      </w:r>
      <w:r w:rsidRPr="002E20E9">
        <w:rPr>
          <w:lang w:val="en-US"/>
        </w:rPr>
        <w:t>: Số lượng mẫu dương tính được dự đoán sai là âm tính.</w:t>
      </w:r>
    </w:p>
    <w:p w14:paraId="25C04740" w14:textId="77777777" w:rsidR="00AE606A" w:rsidRPr="002E20E9" w:rsidRDefault="00AE606A" w:rsidP="0001518A">
      <w:pPr>
        <w:pStyle w:val="ListParagraph"/>
        <w:numPr>
          <w:ilvl w:val="0"/>
          <w:numId w:val="17"/>
        </w:numPr>
        <w:ind w:left="567" w:firstLine="567"/>
        <w:rPr>
          <w:i/>
          <w:lang w:val="en-US"/>
        </w:rPr>
      </w:pPr>
      <w:r w:rsidRPr="002E20E9">
        <w:rPr>
          <w:bCs/>
          <w:i/>
          <w:iCs/>
          <w:lang w:val="en-US"/>
        </w:rPr>
        <w:t>True Negative (TN)</w:t>
      </w:r>
      <w:r w:rsidRPr="002E20E9">
        <w:rPr>
          <w:i/>
          <w:iCs/>
          <w:lang w:val="en-US"/>
        </w:rPr>
        <w:t>: Số lượng mẫu âm tính được dự đoán đúng là âm tính.</w:t>
      </w:r>
    </w:p>
    <w:p w14:paraId="5C7A3B6A" w14:textId="77777777" w:rsidR="00AE606A" w:rsidRPr="00393F0B" w:rsidRDefault="00AE606A" w:rsidP="00393F0B">
      <w:pPr>
        <w:ind w:firstLine="709"/>
        <w:rPr>
          <w:i/>
          <w:lang w:val="en-US"/>
        </w:rPr>
      </w:pPr>
      <w:r w:rsidRPr="00E51097">
        <w:t>Từ ma trận hỗn độn, có thể tính toán nhiều chỉ số đánh giá quan trọng:</w:t>
      </w:r>
    </w:p>
    <w:p w14:paraId="58463131" w14:textId="77777777" w:rsidR="00AE606A" w:rsidRPr="002E20E9" w:rsidRDefault="00AE606A" w:rsidP="0001518A">
      <w:pPr>
        <w:pStyle w:val="ListParagraph"/>
        <w:numPr>
          <w:ilvl w:val="0"/>
          <w:numId w:val="17"/>
        </w:numPr>
        <w:tabs>
          <w:tab w:val="left" w:pos="284"/>
        </w:tabs>
        <w:ind w:left="567" w:firstLine="567"/>
        <w:rPr>
          <w:rFonts w:cs="Times New Roman"/>
          <w:szCs w:val="26"/>
          <w:lang w:val="en-US"/>
        </w:rPr>
      </w:pPr>
      <w:r w:rsidRPr="00EB4911">
        <w:rPr>
          <w:rFonts w:cs="Times New Roman"/>
          <w:i/>
          <w:szCs w:val="26"/>
          <w:lang w:val="en-US"/>
        </w:rPr>
        <w:t>Độ chính xác</w:t>
      </w:r>
      <w:r w:rsidRPr="002E20E9">
        <w:rPr>
          <w:rFonts w:cs="Times New Roman"/>
          <w:szCs w:val="26"/>
          <w:lang w:val="en-US"/>
        </w:rPr>
        <w:t xml:space="preserve"> (Accuracy): </w:t>
      </w:r>
      <w:r w:rsidRPr="00E51097">
        <w:t>Tỷ lệ mẫu được phân loại đúng trên tổng số mẫu</w:t>
      </w:r>
      <w:r>
        <w:rPr>
          <w:lang w:val="en-US"/>
        </w:rPr>
        <w:t>.</w:t>
      </w:r>
    </w:p>
    <w:p w14:paraId="17D9FCEB" w14:textId="77777777" w:rsidR="00AE606A" w:rsidRPr="00E51097" w:rsidRDefault="00AE606A" w:rsidP="00802A4E">
      <w:pPr>
        <w:tabs>
          <w:tab w:val="left" w:pos="284"/>
        </w:tabs>
        <w:ind w:left="709" w:firstLine="425"/>
        <w:rPr>
          <w:i/>
          <w:lang w:val="en-US"/>
        </w:rPr>
      </w:pPr>
      <m:oMathPara>
        <m:oMath>
          <m:r>
            <w:rPr>
              <w:rFonts w:ascii="Cambria Math" w:hAnsi="Cambria Math"/>
              <w:lang w:val="en-US"/>
            </w:rPr>
            <w:lastRenderedPageBreak/>
            <m:t>Accuracy</m:t>
          </m:r>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m:t>
              </m:r>
              <m:r>
                <w:rPr>
                  <w:rFonts w:ascii="Cambria Math" w:hAnsi="Cambria Math"/>
                  <w:lang w:val="en-US"/>
                </w:rPr>
                <m:t>TP</m:t>
              </m:r>
              <m:r>
                <m:rPr>
                  <m:sty m:val="p"/>
                </m:rPr>
                <w:rPr>
                  <w:rFonts w:ascii="Cambria Math" w:hAnsi="Cambria Math"/>
                  <w:lang w:val="en-US"/>
                </w:rPr>
                <m:t>+</m:t>
              </m:r>
              <m:r>
                <w:rPr>
                  <w:rFonts w:ascii="Cambria Math" w:hAnsi="Cambria Math"/>
                  <w:lang w:val="en-US"/>
                </w:rPr>
                <m:t>TN</m:t>
              </m:r>
              <m:r>
                <m:rPr>
                  <m:sty m:val="p"/>
                </m:rPr>
                <w:rPr>
                  <w:rFonts w:ascii="Cambria Math" w:hAnsi="Cambria Math"/>
                  <w:lang w:val="en-US"/>
                </w:rPr>
                <m:t>)</m:t>
              </m:r>
            </m:num>
            <m:den>
              <m:r>
                <m:rPr>
                  <m:sty m:val="p"/>
                </m:rPr>
                <w:rPr>
                  <w:rFonts w:ascii="Cambria Math" w:hAnsi="Cambria Math"/>
                  <w:lang w:val="en-US"/>
                </w:rPr>
                <m:t>(</m:t>
              </m:r>
              <m:r>
                <w:rPr>
                  <w:rFonts w:ascii="Cambria Math" w:hAnsi="Cambria Math"/>
                  <w:lang w:val="en-US"/>
                </w:rPr>
                <m:t>TP</m:t>
              </m:r>
              <m:r>
                <m:rPr>
                  <m:sty m:val="p"/>
                </m:rPr>
                <w:rPr>
                  <w:rFonts w:ascii="Cambria Math" w:hAnsi="Cambria Math"/>
                  <w:lang w:val="en-US"/>
                </w:rPr>
                <m:t>+</m:t>
              </m:r>
              <m:r>
                <w:rPr>
                  <w:rFonts w:ascii="Cambria Math" w:hAnsi="Cambria Math"/>
                  <w:lang w:val="en-US"/>
                </w:rPr>
                <m:t>TN</m:t>
              </m:r>
              <m:r>
                <m:rPr>
                  <m:sty m:val="p"/>
                </m:rPr>
                <w:rPr>
                  <w:rFonts w:ascii="Cambria Math" w:hAnsi="Cambria Math"/>
                  <w:lang w:val="en-US"/>
                </w:rPr>
                <m:t>+</m:t>
              </m:r>
              <m:r>
                <w:rPr>
                  <w:rFonts w:ascii="Cambria Math" w:hAnsi="Cambria Math"/>
                  <w:lang w:val="en-US"/>
                </w:rPr>
                <m:t>FP</m:t>
              </m:r>
              <m:r>
                <m:rPr>
                  <m:sty m:val="p"/>
                </m:rPr>
                <w:rPr>
                  <w:rFonts w:ascii="Cambria Math" w:hAnsi="Cambria Math"/>
                  <w:lang w:val="en-US"/>
                </w:rPr>
                <m:t>+</m:t>
              </m:r>
              <m:r>
                <w:rPr>
                  <w:rFonts w:ascii="Cambria Math" w:hAnsi="Cambria Math"/>
                  <w:lang w:val="en-US"/>
                </w:rPr>
                <m:t>FN</m:t>
              </m:r>
              <m:r>
                <m:rPr>
                  <m:sty m:val="p"/>
                </m:rPr>
                <w:rPr>
                  <w:rFonts w:ascii="Cambria Math" w:hAnsi="Cambria Math"/>
                  <w:lang w:val="en-US"/>
                </w:rPr>
                <m:t>)</m:t>
              </m:r>
            </m:den>
          </m:f>
        </m:oMath>
      </m:oMathPara>
    </w:p>
    <w:p w14:paraId="20C88E3A" w14:textId="77777777" w:rsidR="00AE606A" w:rsidRPr="002E20E9" w:rsidRDefault="00AE606A" w:rsidP="0001518A">
      <w:pPr>
        <w:pStyle w:val="ListParagraph"/>
        <w:numPr>
          <w:ilvl w:val="0"/>
          <w:numId w:val="18"/>
        </w:numPr>
        <w:tabs>
          <w:tab w:val="left" w:pos="284"/>
        </w:tabs>
        <w:ind w:left="567" w:firstLine="567"/>
        <w:rPr>
          <w:rFonts w:cs="Times New Roman"/>
          <w:szCs w:val="26"/>
          <w:lang w:val="en-US"/>
        </w:rPr>
      </w:pPr>
      <w:r w:rsidRPr="00EB4911">
        <w:rPr>
          <w:i/>
        </w:rPr>
        <w:t>Độ chính xác dương tính</w:t>
      </w:r>
      <w:r w:rsidRPr="00E51097">
        <w:t xml:space="preserve"> (Precision)</w:t>
      </w:r>
      <w:r w:rsidRPr="002E20E9">
        <w:rPr>
          <w:lang w:val="en-US"/>
        </w:rPr>
        <w:t xml:space="preserve">: </w:t>
      </w:r>
      <w:r w:rsidRPr="00E51097">
        <w:t>Trong số các dự đoán dương tính, bao nhiêu là đúng</w:t>
      </w:r>
      <w:r>
        <w:rPr>
          <w:lang w:val="en-US"/>
        </w:rPr>
        <w:t>.</w:t>
      </w:r>
    </w:p>
    <w:p w14:paraId="49050C27" w14:textId="77777777" w:rsidR="00AE606A" w:rsidRPr="00E51097" w:rsidRDefault="00AE606A" w:rsidP="00802A4E">
      <w:pPr>
        <w:tabs>
          <w:tab w:val="left" w:pos="284"/>
        </w:tabs>
        <w:ind w:left="709" w:firstLine="425"/>
        <w:rPr>
          <w:i/>
          <w:lang w:val="en-US"/>
        </w:rPr>
      </w:pPr>
      <m:oMathPara>
        <m:oMath>
          <m:r>
            <w:rPr>
              <w:rFonts w:ascii="Cambria Math" w:hAnsi="Cambria Math"/>
              <w:lang w:val="en-US"/>
            </w:rPr>
            <m:t>Precision</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p w14:paraId="61B02023" w14:textId="77777777" w:rsidR="00AE606A" w:rsidRPr="002E20E9" w:rsidRDefault="00AE606A" w:rsidP="0001518A">
      <w:pPr>
        <w:pStyle w:val="ListParagraph"/>
        <w:numPr>
          <w:ilvl w:val="0"/>
          <w:numId w:val="19"/>
        </w:numPr>
        <w:tabs>
          <w:tab w:val="left" w:pos="284"/>
        </w:tabs>
        <w:ind w:left="567" w:firstLine="567"/>
        <w:rPr>
          <w:rFonts w:cs="Times New Roman"/>
          <w:szCs w:val="26"/>
          <w:lang w:val="en-US"/>
        </w:rPr>
      </w:pPr>
      <w:r w:rsidRPr="00EB4911">
        <w:rPr>
          <w:i/>
        </w:rPr>
        <w:t>Độ nhạy</w:t>
      </w:r>
      <w:r w:rsidRPr="002E20E9">
        <w:rPr>
          <w:lang w:val="en-US"/>
        </w:rPr>
        <w:t xml:space="preserve"> (</w:t>
      </w:r>
      <w:r>
        <w:t>Recall</w:t>
      </w:r>
      <w:r w:rsidRPr="002E20E9">
        <w:rPr>
          <w:lang w:val="en-US"/>
        </w:rPr>
        <w:t xml:space="preserve">/Sensitive): </w:t>
      </w:r>
      <w:r w:rsidRPr="00E51097">
        <w:t>Trong số các mẫu thực sự dương tính, bao nhiêu được phát hiện đúng</w:t>
      </w:r>
      <w:r>
        <w:rPr>
          <w:lang w:val="en-US"/>
        </w:rPr>
        <w:t>.</w:t>
      </w:r>
    </w:p>
    <w:p w14:paraId="3CCDD51A" w14:textId="77777777" w:rsidR="00AE606A" w:rsidRPr="00E51097" w:rsidRDefault="00AE606A" w:rsidP="00802A4E">
      <w:pPr>
        <w:tabs>
          <w:tab w:val="left" w:pos="284"/>
        </w:tabs>
        <w:ind w:left="709" w:firstLine="425"/>
        <w:rPr>
          <w:i/>
          <w:lang w:val="en-US"/>
        </w:rPr>
      </w:pPr>
      <m:oMathPara>
        <m:oMath>
          <m:r>
            <w:rPr>
              <w:rFonts w:ascii="Cambria Math" w:hAnsi="Cambria Math"/>
              <w:lang w:val="en-US"/>
            </w:rPr>
            <m:t>Recall</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p w14:paraId="3F751FFC" w14:textId="77777777" w:rsidR="00AE606A" w:rsidRPr="002E20E9" w:rsidRDefault="00AE606A" w:rsidP="0001518A">
      <w:pPr>
        <w:pStyle w:val="ListParagraph"/>
        <w:numPr>
          <w:ilvl w:val="0"/>
          <w:numId w:val="20"/>
        </w:numPr>
        <w:tabs>
          <w:tab w:val="left" w:pos="284"/>
        </w:tabs>
        <w:ind w:left="567" w:firstLine="567"/>
        <w:rPr>
          <w:rFonts w:cs="Times New Roman"/>
          <w:b/>
          <w:szCs w:val="26"/>
          <w:lang w:val="en-US"/>
        </w:rPr>
      </w:pPr>
      <w:r w:rsidRPr="002E20E9">
        <w:rPr>
          <w:rStyle w:val="Strong"/>
          <w:b w:val="0"/>
          <w:i/>
        </w:rPr>
        <w:t>F1-Score</w:t>
      </w:r>
      <w:r w:rsidRPr="002E20E9">
        <w:rPr>
          <w:b/>
        </w:rPr>
        <w:t>:</w:t>
      </w:r>
      <w:r w:rsidRPr="00E51097">
        <w:t xml:space="preserve"> Trung bình điều hòa của Precision và Recall, cân bằng cả hai chỉ số</w:t>
      </w:r>
      <w:r>
        <w:rPr>
          <w:lang w:val="en-US"/>
        </w:rPr>
        <w:t>.</w:t>
      </w:r>
    </w:p>
    <w:p w14:paraId="0B58E2B6" w14:textId="77777777" w:rsidR="00AE606A" w:rsidRPr="00E51097" w:rsidRDefault="00AE606A" w:rsidP="00802A4E">
      <w:pPr>
        <w:tabs>
          <w:tab w:val="left" w:pos="284"/>
        </w:tabs>
        <w:ind w:left="709" w:firstLine="425"/>
        <w:rPr>
          <w:b/>
          <w:i/>
          <w:lang w:val="en-US"/>
        </w:rPr>
      </w:pPr>
      <m:oMathPara>
        <m:oMath>
          <m:r>
            <w:rPr>
              <w:rFonts w:ascii="Cambria Math" w:hAnsi="Cambria Math"/>
              <w:lang w:val="en-US"/>
            </w:rPr>
            <m:t>F</m:t>
          </m:r>
          <m:r>
            <m:rPr>
              <m:sty m:val="p"/>
            </m:rPr>
            <w:rPr>
              <w:rFonts w:ascii="Cambria Math" w:hAnsi="Cambria Math"/>
              <w:lang w:val="en-US"/>
            </w:rPr>
            <m:t>1=</m:t>
          </m:r>
          <m:f>
            <m:fPr>
              <m:ctrlPr>
                <w:rPr>
                  <w:rFonts w:ascii="Cambria Math" w:hAnsi="Cambria Math"/>
                  <w:lang w:val="en-US"/>
                </w:rPr>
              </m:ctrlPr>
            </m:fPr>
            <m:num>
              <m:r>
                <m:rPr>
                  <m:sty m:val="p"/>
                </m:rPr>
                <w:rPr>
                  <w:rFonts w:ascii="Cambria Math" w:hAnsi="Cambria Math"/>
                  <w:lang w:val="en-US"/>
                </w:rPr>
                <m:t>(</m:t>
              </m:r>
              <m:r>
                <w:rPr>
                  <w:rFonts w:ascii="Cambria Math" w:hAnsi="Cambria Math"/>
                  <w:lang w:val="en-US"/>
                </w:rPr>
                <m:t>Recall</m:t>
              </m:r>
              <m:r>
                <m:rPr>
                  <m:sty m:val="p"/>
                </m:rPr>
                <w:rPr>
                  <w:rFonts w:ascii="Cambria Math" w:hAnsi="Cambria Math"/>
                  <w:lang w:val="en-US"/>
                </w:rPr>
                <m:t>*</m:t>
              </m:r>
              <m:r>
                <w:rPr>
                  <w:rFonts w:ascii="Cambria Math" w:hAnsi="Cambria Math"/>
                  <w:lang w:val="en-US"/>
                </w:rPr>
                <m:t>Precision</m:t>
              </m:r>
              <m:r>
                <m:rPr>
                  <m:sty m:val="p"/>
                </m:rPr>
                <w:rPr>
                  <w:rFonts w:ascii="Cambria Math" w:hAnsi="Cambria Math"/>
                  <w:lang w:val="en-US"/>
                </w:rPr>
                <m:t>)</m:t>
              </m:r>
            </m:num>
            <m:den>
              <m:r>
                <m:rPr>
                  <m:sty m:val="p"/>
                </m:rPr>
                <w:rPr>
                  <w:rFonts w:ascii="Cambria Math" w:hAnsi="Cambria Math"/>
                  <w:lang w:val="en-US"/>
                </w:rPr>
                <m:t>(</m:t>
              </m:r>
              <m:r>
                <w:rPr>
                  <w:rFonts w:ascii="Cambria Math" w:hAnsi="Cambria Math"/>
                  <w:lang w:val="en-US"/>
                </w:rPr>
                <m:t>Recall</m:t>
              </m:r>
              <m:r>
                <m:rPr>
                  <m:sty m:val="p"/>
                </m:rPr>
                <w:rPr>
                  <w:rFonts w:ascii="Cambria Math" w:hAnsi="Cambria Math"/>
                  <w:lang w:val="en-US"/>
                </w:rPr>
                <m:t>+</m:t>
              </m:r>
              <m:r>
                <w:rPr>
                  <w:rFonts w:ascii="Cambria Math" w:hAnsi="Cambria Math"/>
                  <w:lang w:val="en-US"/>
                </w:rPr>
                <m:t>Precision</m:t>
              </m:r>
              <m:r>
                <m:rPr>
                  <m:sty m:val="p"/>
                </m:rPr>
                <w:rPr>
                  <w:rFonts w:ascii="Cambria Math" w:hAnsi="Cambria Math"/>
                  <w:lang w:val="en-US"/>
                </w:rPr>
                <m:t>)</m:t>
              </m:r>
            </m:den>
          </m:f>
        </m:oMath>
      </m:oMathPara>
    </w:p>
    <w:p w14:paraId="6BFE23A0" w14:textId="77777777" w:rsidR="00AE606A" w:rsidRPr="00E51097" w:rsidRDefault="00AE606A" w:rsidP="00A118B7">
      <w:pPr>
        <w:pStyle w:val="HinhAnh"/>
        <w:jc w:val="both"/>
        <w:rPr>
          <w:rFonts w:cs="Times New Roman"/>
          <w:i w:val="0"/>
          <w:szCs w:val="26"/>
          <w:lang w:val="en-US"/>
        </w:rPr>
      </w:pPr>
    </w:p>
    <w:p w14:paraId="798568F5" w14:textId="72FBA1DC" w:rsidR="00AE606A" w:rsidRPr="000142E9" w:rsidRDefault="00AE606A" w:rsidP="00A118B7">
      <w:pPr>
        <w:ind w:firstLine="709"/>
        <w:rPr>
          <w:i/>
          <w:lang w:val="en-US"/>
        </w:rPr>
      </w:pPr>
      <w:r w:rsidRPr="00440674">
        <w:t>Ma trận hỗn độn có thể mở rộng cho bài toán đa lớp (multi-class) với cấu trúc n×n, trong đó n là số lượng lớp</w:t>
      </w:r>
      <w:r>
        <w:rPr>
          <w:lang w:val="en-US"/>
        </w:rPr>
        <w:t xml:space="preserve">. Ma trận hỗn độn có ý nghĩa rất quan trọng trong việc đánh giá các mô hình phân loại. </w:t>
      </w:r>
      <w:r w:rsidRPr="00440674">
        <w:t>Nó hiển thị số lượng dự đoán đúng và sai dưới dạng một bảng, giúp hiểu rõ cách mô hình phân loại từng lớp</w:t>
      </w:r>
      <w:r>
        <w:rPr>
          <w:lang w:val="en-US"/>
        </w:rPr>
        <w:t>.</w:t>
      </w:r>
    </w:p>
    <w:p w14:paraId="0AB6650D" w14:textId="77777777" w:rsidR="00AE606A" w:rsidRDefault="00AE606A" w:rsidP="00AE606A">
      <w:pPr>
        <w:pStyle w:val="Heading3"/>
        <w:rPr>
          <w:lang w:val="en-US"/>
        </w:rPr>
      </w:pPr>
      <w:bookmarkStart w:id="208" w:name="_Toc198236757"/>
      <w:r>
        <w:rPr>
          <w:lang w:val="en-US"/>
        </w:rPr>
        <w:t>IoU</w:t>
      </w:r>
      <w:bookmarkEnd w:id="208"/>
    </w:p>
    <w:p w14:paraId="124F4FB5" w14:textId="60AB1C8D" w:rsidR="00AE606A" w:rsidRPr="00C20EA5" w:rsidRDefault="00AE606A" w:rsidP="00A118B7">
      <w:pPr>
        <w:ind w:firstLine="709"/>
        <w:rPr>
          <w:lang w:val="en-US"/>
        </w:rPr>
      </w:pPr>
      <w:r>
        <w:t>Intersection over Union (IoU)</w:t>
      </w:r>
      <w:r w:rsidRPr="00F653BA">
        <w:t xml:space="preserve">, là một trong những chỉ số đánh giá quan trọng nhất trong bài toán phát hiện đối tượng </w:t>
      </w:r>
      <w:r w:rsidRPr="00282B91">
        <w:rPr>
          <w:b/>
        </w:rPr>
        <w:fldChar w:fldCharType="begin"/>
      </w:r>
      <w:r w:rsidR="00F64E3E">
        <w:instrText xml:space="preserve"> ADDIN ZOTERO_ITEM CSL_CITATION {"citationID":"ytjOdMKy","properties":{"formattedCitation":"[6]","plainCitation":"[6]","noteIndex":0},"citationItems":[{"id":106,"uris":["http://zotero.org/users/15785708/items/7URYQZMA"],"itemData":{"id":106,"type":"paper-conference","abstract":"In object detection, determining which anchors to assign as positive or negative samples, known as anchor assignment, has been revealed as a core procedure that can significantly affect a model’s performance. In this paper we propose a novel anchor assignment strategy that adaptively separates anchors into positive and negative samples for a ground truth bounding box according to the model’s learning status such that it is able to reason about the separation in a probabilistic manner. To do so we first calculate the scores of anchors conditioned on the model and fit a probability distribution to these scores. The model is then trained with anchors separated into positive and negative samples according to their probabilities. Moreover, we investigate the gap between the training and testing objectives and propose to predict the Intersection-over-Unions of detected boxes as a measure of localization quality to reduce the discrepancy. The combined score of classification and localization qualities serving as a box selection metric in non-maximum suppression well aligns with the proposed anchor assignment strategy and leads significant performance improvements. The proposed methods only add a single convolutional layer to RetinaNet baseline and does not require multiple anchors per location, so are efficient. Experimental results verify the effectiveness of the proposed methods. Especially, our models set new records for single-stage detectors on MS COCO test-dev dataset with various backbones. Code is available at https://github.com/kkhoot/PAA.","container-title":"Computer Vision – ECCV 2020","DOI":"10.1007/978-3-030-58595-2_22","event-place":"Cham","ISBN":"978-3-030-58595-2","language":"en","page":"355-371","publisher":"Springer International Publishing","publisher-place":"Cham","source":"Springer Link","title":"Probabilistic Anchor Assignment with IoU Prediction for Object Detection","author":[{"family":"Kim","given":"Kang"},{"family":"Lee","given":"Hee Seok"}],"editor":[{"family":"Vedaldi","given":"Andrea"},{"family":"Bischof","given":"Horst"},{"family":"Brox","given":"Thomas"},{"family":"Frahm","given":"Jan-Michael"}],"issued":{"date-parts":[["2020"]]}}}],"schema":"https://github.com/citation-style-language/schema/raw/master/csl-citation.json"} </w:instrText>
      </w:r>
      <w:r w:rsidRPr="00282B91">
        <w:rPr>
          <w:b/>
        </w:rPr>
        <w:fldChar w:fldCharType="separate"/>
      </w:r>
      <w:r w:rsidR="00F64E3E" w:rsidRPr="00F64E3E">
        <w:rPr>
          <w:rFonts w:cs="Times New Roman"/>
        </w:rPr>
        <w:t>[6]</w:t>
      </w:r>
      <w:r w:rsidRPr="00282B91">
        <w:rPr>
          <w:b/>
        </w:rPr>
        <w:fldChar w:fldCharType="end"/>
      </w:r>
      <w:r w:rsidR="000421B9">
        <w:rPr>
          <w:lang w:val="en-US"/>
        </w:rPr>
        <w:t>.</w:t>
      </w:r>
      <w:r w:rsidR="000421B9">
        <w:t xml:space="preserve"> </w:t>
      </w:r>
      <w:r w:rsidR="000421B9">
        <w:rPr>
          <w:lang w:val="en-US"/>
        </w:rPr>
        <w:t>M</w:t>
      </w:r>
      <w:r w:rsidR="000421B9" w:rsidRPr="005F62EF">
        <w:t>ột cách đơn giả</w:t>
      </w:r>
      <w:r w:rsidR="000421B9">
        <w:t>n</w:t>
      </w:r>
      <w:r w:rsidR="000421B9" w:rsidRPr="005F62EF">
        <w:t xml:space="preserve"> IoU được định nghĩa là tỷ số giữa diện tích phần giao nhau (intersection) và diện tích hợp (union) của hai hình chữ nhật, giá trị của nó sẽ nằm từ</w:t>
      </w:r>
      <w:r w:rsidR="000421B9">
        <w:t xml:space="preserve"> 0 </w:t>
      </w:r>
      <w:r w:rsidR="000421B9">
        <w:rPr>
          <w:lang w:val="en-US"/>
        </w:rPr>
        <w:t>đến</w:t>
      </w:r>
      <w:r w:rsidR="000421B9">
        <w:t xml:space="preserve"> 1</w:t>
      </w:r>
      <w:r w:rsidR="000421B9" w:rsidRPr="005F62EF">
        <w:t xml:space="preserve">. </w:t>
      </w:r>
    </w:p>
    <w:p w14:paraId="440C4DDA" w14:textId="071A87E6" w:rsidR="00AE606A" w:rsidRPr="00C5690E" w:rsidRDefault="00AE606A" w:rsidP="00A118B7">
      <w:pPr>
        <w:ind w:firstLine="709"/>
        <w:rPr>
          <w:rFonts w:eastAsiaTheme="minorEastAsia"/>
          <w:i/>
          <w:iCs/>
          <w:sz w:val="24"/>
          <w:szCs w:val="26"/>
          <w:lang w:val="en-US"/>
        </w:rPr>
      </w:pPr>
      <m:oMathPara>
        <m:oMath>
          <m:r>
            <m:rPr>
              <m:sty m:val="p"/>
            </m:rPr>
            <w:rPr>
              <w:rFonts w:ascii="Cambria Math" w:hAnsi="Cambria Math" w:cs="Times New Roman"/>
              <w:szCs w:val="26"/>
              <w:lang w:val="en-US"/>
            </w:rPr>
            <m:t xml:space="preserve">IoU </m:t>
          </m:r>
          <m:r>
            <w:rPr>
              <w:rFonts w:ascii="Cambria Math" w:hAnsi="Cambria Math" w:cs="Times New Roman"/>
              <w:szCs w:val="26"/>
              <w:lang w:val="en-US"/>
            </w:rPr>
            <m:t>=</m:t>
          </m:r>
          <m:f>
            <m:fPr>
              <m:ctrlPr>
                <w:rPr>
                  <w:rFonts w:ascii="Cambria Math" w:hAnsi="Cambria Math" w:cs="Times New Roman"/>
                  <w:i/>
                  <w:iCs/>
                  <w:sz w:val="24"/>
                  <w:szCs w:val="26"/>
                </w:rPr>
              </m:ctrlPr>
            </m:fPr>
            <m:num>
              <m:r>
                <w:rPr>
                  <w:rFonts w:ascii="Cambria Math" w:hAnsi="Cambria Math" w:cs="Times New Roman"/>
                  <w:szCs w:val="26"/>
                  <w:lang w:val="en-US"/>
                </w:rPr>
                <m:t>Diện tích phần giao</m:t>
              </m:r>
            </m:num>
            <m:den>
              <m:r>
                <w:rPr>
                  <w:rFonts w:ascii="Cambria Math" w:hAnsi="Cambria Math" w:cs="Times New Roman"/>
                  <w:sz w:val="24"/>
                  <w:szCs w:val="26"/>
                </w:rPr>
                <m:t>Diện tích phần hợp</m:t>
              </m:r>
            </m:den>
          </m:f>
        </m:oMath>
      </m:oMathPara>
    </w:p>
    <w:p w14:paraId="27137352" w14:textId="77777777" w:rsidR="00AE606A" w:rsidRDefault="00AE606A" w:rsidP="00A118B7">
      <w:pPr>
        <w:ind w:firstLine="709"/>
        <w:rPr>
          <w:rFonts w:eastAsiaTheme="minorEastAsia"/>
          <w:iCs/>
          <w:sz w:val="24"/>
          <w:szCs w:val="26"/>
          <w:lang w:val="en-US"/>
        </w:rPr>
      </w:pPr>
      <w:r w:rsidRPr="00C5690E">
        <w:rPr>
          <w:rFonts w:eastAsiaTheme="minorEastAsia"/>
          <w:iCs/>
          <w:sz w:val="24"/>
          <w:szCs w:val="26"/>
          <w:lang w:val="en-US"/>
        </w:rPr>
        <w:t>Trong đó</w:t>
      </w:r>
      <w:r>
        <w:rPr>
          <w:rFonts w:eastAsiaTheme="minorEastAsia"/>
          <w:iCs/>
          <w:sz w:val="24"/>
          <w:szCs w:val="26"/>
          <w:lang w:val="en-US"/>
        </w:rPr>
        <w:t>:</w:t>
      </w:r>
    </w:p>
    <w:p w14:paraId="303BE370" w14:textId="77777777" w:rsidR="00AE606A" w:rsidRPr="002E20E9" w:rsidRDefault="00AE606A" w:rsidP="0001518A">
      <w:pPr>
        <w:pStyle w:val="ListParagraph"/>
        <w:numPr>
          <w:ilvl w:val="0"/>
          <w:numId w:val="21"/>
        </w:numPr>
        <w:ind w:left="709" w:firstLine="284"/>
        <w:rPr>
          <w:rFonts w:eastAsiaTheme="minorEastAsia"/>
          <w:iCs/>
          <w:sz w:val="24"/>
          <w:szCs w:val="26"/>
          <w:lang w:val="en-US"/>
        </w:rPr>
      </w:pPr>
      <w:r w:rsidRPr="002E20E9">
        <w:rPr>
          <w:rStyle w:val="Strong"/>
          <w:b w:val="0"/>
        </w:rPr>
        <w:t xml:space="preserve">Diện tích </w:t>
      </w:r>
      <w:r w:rsidRPr="002E20E9">
        <w:rPr>
          <w:rStyle w:val="Strong"/>
          <w:b w:val="0"/>
          <w:lang w:val="en-US"/>
        </w:rPr>
        <w:t xml:space="preserve">phần </w:t>
      </w:r>
      <w:r w:rsidRPr="002E20E9">
        <w:rPr>
          <w:rStyle w:val="Strong"/>
          <w:b w:val="0"/>
        </w:rPr>
        <w:t>giao (Intersection)</w:t>
      </w:r>
      <w:r w:rsidRPr="002E20E9">
        <w:rPr>
          <w:rStyle w:val="Strong"/>
          <w:b w:val="0"/>
          <w:lang w:val="en-US"/>
        </w:rPr>
        <w:t>:</w:t>
      </w:r>
      <w:r w:rsidRPr="002E20E9">
        <w:rPr>
          <w:b/>
        </w:rPr>
        <w:t xml:space="preserve"> </w:t>
      </w:r>
      <w:r>
        <w:t>là phần diện tích chung giữa hộp dự đoán và hộp thực tế</w:t>
      </w:r>
      <w:r w:rsidRPr="002E20E9">
        <w:rPr>
          <w:lang w:val="en-US"/>
        </w:rPr>
        <w:t xml:space="preserve"> </w:t>
      </w:r>
      <w:r>
        <w:t xml:space="preserve">là </w:t>
      </w:r>
      <w:r w:rsidRPr="002E20E9">
        <w:rPr>
          <w:lang w:val="en-US"/>
        </w:rPr>
        <w:t>bounding box dự đoán.</w:t>
      </w:r>
    </w:p>
    <w:p w14:paraId="04910094" w14:textId="77777777" w:rsidR="00AE606A" w:rsidRPr="002E20E9" w:rsidRDefault="00AE606A" w:rsidP="0001518A">
      <w:pPr>
        <w:pStyle w:val="ListParagraph"/>
        <w:numPr>
          <w:ilvl w:val="0"/>
          <w:numId w:val="21"/>
        </w:numPr>
        <w:ind w:left="709" w:firstLine="284"/>
        <w:rPr>
          <w:rFonts w:eastAsiaTheme="minorEastAsia"/>
          <w:iCs/>
          <w:sz w:val="24"/>
          <w:szCs w:val="26"/>
          <w:lang w:val="en-US"/>
        </w:rPr>
      </w:pPr>
      <w:r w:rsidRPr="002E20E9">
        <w:rPr>
          <w:rStyle w:val="Strong"/>
          <w:b w:val="0"/>
        </w:rPr>
        <w:t xml:space="preserve">Diện tích </w:t>
      </w:r>
      <w:r w:rsidRPr="002E20E9">
        <w:rPr>
          <w:rStyle w:val="Strong"/>
          <w:b w:val="0"/>
          <w:lang w:val="en-US"/>
        </w:rPr>
        <w:t xml:space="preserve">phần </w:t>
      </w:r>
      <w:r w:rsidRPr="002E20E9">
        <w:rPr>
          <w:rStyle w:val="Strong"/>
          <w:b w:val="0"/>
        </w:rPr>
        <w:t>hợp (Union)</w:t>
      </w:r>
      <w:r w:rsidRPr="002E20E9">
        <w:rPr>
          <w:rStyle w:val="Strong"/>
          <w:b w:val="0"/>
          <w:lang w:val="en-US"/>
        </w:rPr>
        <w:t>:</w:t>
      </w:r>
      <w:r>
        <w:t xml:space="preserve"> là tổng diện tích của hai hộp, trừ đi phần giao nhau</w:t>
      </w:r>
      <w:r w:rsidRPr="002E20E9">
        <w:rPr>
          <w:lang w:val="en-US"/>
        </w:rPr>
        <w:t>.</w:t>
      </w:r>
    </w:p>
    <w:p w14:paraId="49CFECC8" w14:textId="77777777" w:rsidR="00AE606A" w:rsidRDefault="00AE606A" w:rsidP="00A118B7">
      <w:pPr>
        <w:ind w:firstLine="709"/>
        <w:rPr>
          <w:lang w:val="en-US"/>
        </w:rPr>
      </w:pPr>
      <w:r w:rsidRPr="00282B91">
        <w:lastRenderedPageBreak/>
        <w:t>IOU là một chỉ số cơ bản và quan trọng trong object detection, đóng vai trò trung tâm trong cả huấn luyện, đánh giá và hậu xử lý. Dù có một số hạn chế, nó vẫn là tiêu chuẩn phổ biến nhờ tính đơn giản và hiệu quả</w:t>
      </w:r>
      <w:r>
        <w:t>.</w:t>
      </w:r>
    </w:p>
    <w:p w14:paraId="0A2F1FBC" w14:textId="3437F06A" w:rsidR="008B134C" w:rsidRDefault="000660B7" w:rsidP="008B134C">
      <w:pPr>
        <w:pStyle w:val="Heading3"/>
        <w:rPr>
          <w:lang w:val="en-US"/>
        </w:rPr>
      </w:pPr>
      <w:bookmarkStart w:id="209" w:name="_Toc198236758"/>
      <w:r>
        <w:rPr>
          <w:lang w:val="en-US"/>
        </w:rPr>
        <w:t>Mean Average Pre</w:t>
      </w:r>
      <w:r w:rsidR="008B134C">
        <w:rPr>
          <w:lang w:val="en-US"/>
        </w:rPr>
        <w:t>cision (mAP)</w:t>
      </w:r>
      <w:bookmarkEnd w:id="209"/>
    </w:p>
    <w:p w14:paraId="4A518BF6" w14:textId="5C11E3B5" w:rsidR="007F3FD2" w:rsidRPr="007F3FD2" w:rsidRDefault="00D829EF" w:rsidP="00A118B7">
      <w:pPr>
        <w:ind w:firstLine="709"/>
      </w:pPr>
      <w:r>
        <w:t>Mean Average Precision (mAP) là chỉ số đánh giá chính cho các mô hình phát hiện đối tượng. Nó được tính bằng giá trị trung bình của Average Precision (AP) trên tất cả các lớp. AP đo lường sự cân bằng giữa Precision và Recall cho từng lớp, thường được tính là diện tích dưới đường cong Precision-Recall. mAP cung cấp một đánh giá tổng thể về hiệu suất phát hiện đối tượng của mô hình trên toàn bộ các lớp.</w:t>
      </w:r>
    </w:p>
    <w:p w14:paraId="3BDB8592" w14:textId="045D4DDC" w:rsidR="000758EB" w:rsidRPr="000758EB" w:rsidRDefault="00E80658" w:rsidP="000758EB">
      <w:pPr>
        <w:pStyle w:val="Heading2"/>
        <w:rPr>
          <w:lang w:val="en-US"/>
        </w:rPr>
      </w:pPr>
      <w:bookmarkStart w:id="210" w:name="_Toc198236759"/>
      <w:r>
        <w:rPr>
          <w:lang w:val="en-US"/>
        </w:rPr>
        <w:t xml:space="preserve">CÔNG CỤ </w:t>
      </w:r>
      <w:r w:rsidR="000758EB">
        <w:rPr>
          <w:lang w:val="en-US"/>
        </w:rPr>
        <w:t>VÀ MÔI TRƯỜ</w:t>
      </w:r>
      <w:r w:rsidR="001F262B">
        <w:rPr>
          <w:lang w:val="en-US"/>
        </w:rPr>
        <w:t>NG TRIỂN</w:t>
      </w:r>
      <w:r w:rsidR="000758EB">
        <w:rPr>
          <w:lang w:val="en-US"/>
        </w:rPr>
        <w:t xml:space="preserve"> KHAI</w:t>
      </w:r>
      <w:bookmarkEnd w:id="210"/>
    </w:p>
    <w:p w14:paraId="0B56F163" w14:textId="1B3AA233" w:rsidR="32420720" w:rsidRPr="00531060" w:rsidRDefault="004731E6" w:rsidP="000758EB">
      <w:pPr>
        <w:pStyle w:val="Heading3"/>
        <w:rPr>
          <w:lang w:val="en-US"/>
        </w:rPr>
      </w:pPr>
      <w:bookmarkStart w:id="211" w:name="_Toc163405789"/>
      <w:bookmarkStart w:id="212" w:name="_Toc163848339"/>
      <w:bookmarkStart w:id="213" w:name="_Toc193706268"/>
      <w:bookmarkStart w:id="214" w:name="_Toc193707606"/>
      <w:bookmarkStart w:id="215" w:name="_Toc193708479"/>
      <w:bookmarkStart w:id="216" w:name="_Toc193708747"/>
      <w:bookmarkStart w:id="217" w:name="_Toc193710308"/>
      <w:bookmarkStart w:id="218" w:name="_Toc198236760"/>
      <w:bookmarkEnd w:id="203"/>
      <w:bookmarkEnd w:id="204"/>
      <w:bookmarkEnd w:id="205"/>
      <w:bookmarkEnd w:id="206"/>
      <w:r w:rsidRPr="00531060">
        <w:t>Ngôn ngữ lập trình Python</w:t>
      </w:r>
      <w:bookmarkEnd w:id="211"/>
      <w:bookmarkEnd w:id="212"/>
      <w:bookmarkEnd w:id="213"/>
      <w:bookmarkEnd w:id="214"/>
      <w:bookmarkEnd w:id="215"/>
      <w:bookmarkEnd w:id="216"/>
      <w:bookmarkEnd w:id="217"/>
      <w:bookmarkEnd w:id="218"/>
    </w:p>
    <w:p w14:paraId="0BBA186F" w14:textId="77777777" w:rsidR="00BB0ABC" w:rsidRDefault="00F45536" w:rsidP="00A118B7">
      <w:pPr>
        <w:ind w:firstLine="709"/>
        <w:rPr>
          <w:szCs w:val="26"/>
          <w:lang w:val="en-US"/>
        </w:rPr>
      </w:pPr>
      <w:r w:rsidRPr="00531060">
        <w:rPr>
          <w:szCs w:val="26"/>
          <w:lang w:val="en-US"/>
        </w:rPr>
        <w:t xml:space="preserve">Python là một ngôn ngữ lập trình cấp cao, đa mục đích, được Guido van Rossum tạo ra vào cuối những năm 1980 và được phát hành lần đầu vào năm 1991. Ngôn ngữ này được thiết kế với mục tiêu chính là đọc và viết mã dễ dàng, với cú pháp rõ ràng và sạch sẽ. </w:t>
      </w:r>
    </w:p>
    <w:p w14:paraId="55DD33B4" w14:textId="7D4816A3" w:rsidR="00C8490E" w:rsidRPr="00B54035" w:rsidRDefault="00F45536" w:rsidP="00A118B7">
      <w:pPr>
        <w:ind w:firstLine="709"/>
        <w:rPr>
          <w:szCs w:val="26"/>
          <w:lang w:val="en-US"/>
        </w:rPr>
      </w:pPr>
      <w:r w:rsidRPr="00531060">
        <w:rPr>
          <w:szCs w:val="26"/>
          <w:lang w:val="en-US"/>
        </w:rPr>
        <w:t>Python hỗ trợ nhiều lĩnh vực lập trình khác nhau, từ phát triển web, phát triển phần mềm, cho đến khoa học dữ liệu, trí tuệ nhân tạo và hơn thế nữa.</w:t>
      </w:r>
    </w:p>
    <w:p w14:paraId="5294E2F5" w14:textId="2C8743EC" w:rsidR="006E704E" w:rsidRDefault="00FE54F6" w:rsidP="000758EB">
      <w:pPr>
        <w:pStyle w:val="Heading3"/>
        <w:rPr>
          <w:lang w:val="en-US"/>
        </w:rPr>
      </w:pPr>
      <w:bookmarkStart w:id="219" w:name="_Toc198236761"/>
      <w:r>
        <w:rPr>
          <w:lang w:val="en-US"/>
        </w:rPr>
        <w:t>Pytorch</w:t>
      </w:r>
      <w:bookmarkEnd w:id="219"/>
    </w:p>
    <w:p w14:paraId="75BDB727" w14:textId="77777777" w:rsidR="0070757C" w:rsidRDefault="00FE54F6" w:rsidP="00A118B7">
      <w:pPr>
        <w:ind w:firstLine="709"/>
        <w:rPr>
          <w:lang w:val="en-US"/>
        </w:rPr>
      </w:pPr>
      <w:r>
        <w:t xml:space="preserve">PyTorch là một thư viện học máy mã nguồn mở được phát triển bởi Facebook AI Research vào năm 2016, đã nhanh chóng trở thành một trong những framework phổ biến nhất trong lĩnh vực học sâu (deep learning). Điểm mạnh nổi bật của PyTorch là cách tiếp cận tính toán đồ thị động (dynamic computational graph), cho phép người dùng xây dựng, chỉnh sửa và thực thi các mô hình neural network một cách linh hoạt trong quá trình chạy, đây là ưu điểm so với các framework sử dụng đồ thị tĩnh như TensorFlow phiên bản đầu. </w:t>
      </w:r>
    </w:p>
    <w:p w14:paraId="7AFE78E4" w14:textId="5F11EE1B" w:rsidR="00FE54F6" w:rsidRPr="00B54035" w:rsidRDefault="00FE54F6" w:rsidP="00A118B7">
      <w:pPr>
        <w:ind w:firstLine="709"/>
        <w:rPr>
          <w:lang w:val="en-US"/>
        </w:rPr>
      </w:pPr>
      <w:r>
        <w:t>Ngoài ra, PyTorch còn cung cấp nhiều module tiện ích như torchvision, torchaudio và torchtext để hỗ trợ các ứng dụng trong xử lý ảnh, âm thanh và ngôn ngữ tự nhiên, tạo điều kiện thuận lợi cho việc nghiên cứu và phát triển các mô hình học sâu tiên tiến.</w:t>
      </w:r>
      <w:bookmarkStart w:id="220" w:name="_Toc163079890"/>
      <w:bookmarkStart w:id="221" w:name="_Toc163332324"/>
      <w:bookmarkStart w:id="222" w:name="_Toc163405790"/>
      <w:bookmarkStart w:id="223" w:name="_Toc163848340"/>
      <w:bookmarkStart w:id="224" w:name="_Toc193706269"/>
      <w:bookmarkStart w:id="225" w:name="_Toc193707607"/>
      <w:bookmarkStart w:id="226" w:name="_Toc193708480"/>
      <w:bookmarkStart w:id="227" w:name="_Toc193708748"/>
      <w:bookmarkStart w:id="228" w:name="_Toc193710309"/>
      <w:bookmarkEnd w:id="220"/>
      <w:bookmarkEnd w:id="221"/>
    </w:p>
    <w:p w14:paraId="2B2B52F7" w14:textId="38CD2891" w:rsidR="32420720" w:rsidRPr="00531060" w:rsidRDefault="001545A6" w:rsidP="000758EB">
      <w:pPr>
        <w:pStyle w:val="Heading3"/>
      </w:pPr>
      <w:bookmarkStart w:id="229" w:name="_Toc198236762"/>
      <w:r w:rsidRPr="00531060">
        <w:t>Thư viện OpenCV</w:t>
      </w:r>
      <w:bookmarkEnd w:id="222"/>
      <w:bookmarkEnd w:id="223"/>
      <w:bookmarkEnd w:id="224"/>
      <w:bookmarkEnd w:id="225"/>
      <w:bookmarkEnd w:id="226"/>
      <w:bookmarkEnd w:id="227"/>
      <w:bookmarkEnd w:id="228"/>
      <w:bookmarkEnd w:id="229"/>
    </w:p>
    <w:p w14:paraId="5DE6D595" w14:textId="77777777" w:rsidR="00FE7817" w:rsidRDefault="00660A40" w:rsidP="00A118B7">
      <w:pPr>
        <w:pStyle w:val="ListParagraph"/>
        <w:ind w:firstLine="709"/>
        <w:jc w:val="left"/>
        <w:rPr>
          <w:rFonts w:cs="Times New Roman"/>
          <w:szCs w:val="26"/>
          <w:lang w:val="en-US"/>
        </w:rPr>
      </w:pPr>
      <w:r w:rsidRPr="00531060">
        <w:rPr>
          <w:rFonts w:cs="Times New Roman"/>
          <w:szCs w:val="26"/>
        </w:rPr>
        <w:t xml:space="preserve">OpenCV là thư viện phần mềm nguồn mở cho thị giác máy tính và học máy, hỗ trợ việc áp dụng nhận thức máy tính vào sản phẩm thương mại. Với hơn 2500 thuật toán, OpenCV giúp nhận diện khuôn mặt, theo dõi đối tượng, </w:t>
      </w:r>
      <w:r w:rsidRPr="00531060">
        <w:rPr>
          <w:rFonts w:cs="Times New Roman"/>
          <w:szCs w:val="26"/>
        </w:rPr>
        <w:lastRenderedPageBreak/>
        <w:t xml:space="preserve">và nhiều hơn nữa. Có cộng đồng lớn với hơn 47 nghìn người dùng và hơn 18 triệu lượt tải. </w:t>
      </w:r>
    </w:p>
    <w:p w14:paraId="12EFB1C5" w14:textId="7B9C9436" w:rsidR="0060495F" w:rsidRPr="00531060" w:rsidRDefault="00660A40" w:rsidP="00A118B7">
      <w:pPr>
        <w:pStyle w:val="ListParagraph"/>
        <w:ind w:firstLine="709"/>
        <w:jc w:val="left"/>
        <w:rPr>
          <w:rFonts w:cs="Times New Roman"/>
          <w:szCs w:val="26"/>
          <w:lang w:val="en-US"/>
        </w:rPr>
      </w:pPr>
      <w:r w:rsidRPr="00531060">
        <w:rPr>
          <w:rFonts w:cs="Times New Roman"/>
          <w:szCs w:val="26"/>
        </w:rPr>
        <w:t>OpenCV được sử dụng bởi Google, Sony và nhiều startup. Hỗ trợ nhiều ngôn ngữ lập trình và hệ điều hành, nghiêng về ứng dụng thời gian thực và đang phát triển giao diện CUDA và OpenCL</w:t>
      </w:r>
      <w:r w:rsidRPr="00531060">
        <w:rPr>
          <w:rFonts w:cs="Times New Roman"/>
          <w:szCs w:val="26"/>
          <w:lang w:val="en-US"/>
        </w:rPr>
        <w:t>.</w:t>
      </w:r>
    </w:p>
    <w:p w14:paraId="0290B6C1" w14:textId="7AEFE96E" w:rsidR="00B00075" w:rsidRPr="00531060" w:rsidRDefault="004E65EF" w:rsidP="000758EB">
      <w:pPr>
        <w:pStyle w:val="Heading3"/>
      </w:pPr>
      <w:bookmarkStart w:id="230" w:name="_Toc163848341"/>
      <w:bookmarkStart w:id="231" w:name="_Toc193706270"/>
      <w:bookmarkStart w:id="232" w:name="_Toc193707608"/>
      <w:bookmarkStart w:id="233" w:name="_Toc193708481"/>
      <w:bookmarkStart w:id="234" w:name="_Toc193708749"/>
      <w:bookmarkStart w:id="235" w:name="_Toc193710310"/>
      <w:bookmarkStart w:id="236" w:name="_Toc198236763"/>
      <w:r w:rsidRPr="00531060">
        <w:rPr>
          <w:lang w:val="en-US"/>
        </w:rPr>
        <w:t>Ultr</w:t>
      </w:r>
      <w:r w:rsidR="00C60BE2" w:rsidRPr="00531060">
        <w:rPr>
          <w:lang w:val="en-US"/>
        </w:rPr>
        <w:t>alytic</w:t>
      </w:r>
      <w:r w:rsidR="0060495F" w:rsidRPr="00531060">
        <w:rPr>
          <w:lang w:val="en-US"/>
        </w:rPr>
        <w:t>s</w:t>
      </w:r>
      <w:bookmarkEnd w:id="230"/>
      <w:bookmarkEnd w:id="231"/>
      <w:bookmarkEnd w:id="232"/>
      <w:bookmarkEnd w:id="233"/>
      <w:bookmarkEnd w:id="234"/>
      <w:bookmarkEnd w:id="235"/>
      <w:bookmarkEnd w:id="236"/>
    </w:p>
    <w:p w14:paraId="4EAB9B6D" w14:textId="47DD1217" w:rsidR="00BF42FF" w:rsidRPr="00531060" w:rsidRDefault="00511232" w:rsidP="00A118B7">
      <w:pPr>
        <w:ind w:firstLine="709"/>
        <w:rPr>
          <w:rFonts w:cs="Times New Roman"/>
          <w:szCs w:val="26"/>
          <w:lang w:val="en-US"/>
        </w:rPr>
      </w:pPr>
      <w:r>
        <w:t>Ultralytics nổi tiếng với chuỗi mô hình nhận diện đối tượng YOLO, đã đưa ngành thị giác máy tính tiến lên nhiều bước phát triển đáng kể. Phiên bản mới nhất củ</w:t>
      </w:r>
      <w:r w:rsidR="00C71B3C">
        <w:t>a công ty, YOLOv1</w:t>
      </w:r>
      <w:r w:rsidR="00C71B3C">
        <w:rPr>
          <w:lang w:val="en-US"/>
        </w:rPr>
        <w:t>1</w:t>
      </w:r>
      <w:r>
        <w:t>, nổi bật với khả năng nhận diện đối tượng và phân đoạn hình ảnh thời gian thực, được xây dựng trên nền tảng những tiến bộ mới nhất của học sâu và thị giác máy tính. Mô hình này đạt hiệu suất vượt trội về cả tốc độ và độ chính xác, khiến nó trở thành giải pháp lý tưởng cho nhiều ứng dụng khác nhau và có khả năng thích nghi với đa dạng nền tảng phần cứng.</w:t>
      </w:r>
    </w:p>
    <w:p w14:paraId="7F0893D9" w14:textId="61747B0C" w:rsidR="001545A6" w:rsidRPr="00531060" w:rsidRDefault="001545A6" w:rsidP="000758EB">
      <w:pPr>
        <w:pStyle w:val="Heading3"/>
      </w:pPr>
      <w:bookmarkStart w:id="237" w:name="_Toc163405791"/>
      <w:bookmarkStart w:id="238" w:name="_Toc163848342"/>
      <w:bookmarkStart w:id="239" w:name="_Toc193706271"/>
      <w:bookmarkStart w:id="240" w:name="_Toc193707609"/>
      <w:bookmarkStart w:id="241" w:name="_Toc193708482"/>
      <w:bookmarkStart w:id="242" w:name="_Toc193708750"/>
      <w:bookmarkStart w:id="243" w:name="_Toc193710311"/>
      <w:bookmarkStart w:id="244" w:name="_Toc198236764"/>
      <w:r w:rsidRPr="00531060">
        <w:t xml:space="preserve">Môi trường </w:t>
      </w:r>
      <w:r w:rsidR="00A22C72" w:rsidRPr="00531060">
        <w:t>Google Colab</w:t>
      </w:r>
      <w:bookmarkEnd w:id="237"/>
      <w:bookmarkEnd w:id="238"/>
      <w:bookmarkEnd w:id="239"/>
      <w:bookmarkEnd w:id="240"/>
      <w:bookmarkEnd w:id="241"/>
      <w:bookmarkEnd w:id="242"/>
      <w:bookmarkEnd w:id="243"/>
      <w:bookmarkEnd w:id="244"/>
    </w:p>
    <w:p w14:paraId="3B5ADA22" w14:textId="7F66F174" w:rsidR="003459AD" w:rsidRPr="00D00D31" w:rsidRDefault="00C041C9" w:rsidP="00A118B7">
      <w:pPr>
        <w:ind w:firstLine="709"/>
        <w:rPr>
          <w:rFonts w:cs="Times New Roman"/>
          <w:szCs w:val="26"/>
          <w:lang w:val="en-US"/>
        </w:rPr>
      </w:pPr>
      <w:r w:rsidRPr="00531060">
        <w:rPr>
          <w:rFonts w:cs="Times New Roman"/>
          <w:szCs w:val="26"/>
          <w:lang w:val="en-US"/>
        </w:rPr>
        <w:t>Google Colab, hay Colaboratory, là một dịch vụ sổ ghi chép Jupyter được lưu trữ bởi Google, cho phép sử dụng mà không cần cài đặt và cung cấp quyền truy cập miễn phí vào các nguồn tài nguyên tính toán bao gồm GPU và TPU. Colab đặc biệt phù hợp cho máy học, khoa học dữ liệu và giáo dục​.</w:t>
      </w:r>
      <w:r w:rsidR="00CA7CDD" w:rsidRPr="00531060">
        <w:t xml:space="preserve"> </w:t>
      </w:r>
      <w:r w:rsidR="00CA7CDD" w:rsidRPr="00531060">
        <w:rPr>
          <w:rFonts w:cs="Times New Roman"/>
          <w:szCs w:val="26"/>
          <w:lang w:val="en-US"/>
        </w:rPr>
        <w:t xml:space="preserve">Colab cho phép tạo sổ ghi chép mới hoặc tải lên và chọn từ các nguồn khác nhau như GitHub, Google Drive hoặc máy tính cá nhân. </w:t>
      </w:r>
    </w:p>
    <w:p w14:paraId="0F16A9F4" w14:textId="67935FA4" w:rsidR="00CB2A7A" w:rsidRPr="00531060" w:rsidRDefault="00CB2A7A" w:rsidP="000758EB">
      <w:pPr>
        <w:pStyle w:val="Heading3"/>
      </w:pPr>
      <w:bookmarkStart w:id="245" w:name="_Toc163405792"/>
      <w:bookmarkStart w:id="246" w:name="_Toc163848343"/>
      <w:bookmarkStart w:id="247" w:name="_Toc193706272"/>
      <w:bookmarkStart w:id="248" w:name="_Toc193707610"/>
      <w:bookmarkStart w:id="249" w:name="_Toc193708483"/>
      <w:bookmarkStart w:id="250" w:name="_Toc193708751"/>
      <w:bookmarkStart w:id="251" w:name="_Toc193710312"/>
      <w:bookmarkStart w:id="252" w:name="_Toc198236765"/>
      <w:r w:rsidRPr="00531060">
        <w:t>Công cụ Roboflow</w:t>
      </w:r>
      <w:bookmarkEnd w:id="245"/>
      <w:bookmarkEnd w:id="246"/>
      <w:bookmarkEnd w:id="247"/>
      <w:bookmarkEnd w:id="248"/>
      <w:bookmarkEnd w:id="249"/>
      <w:bookmarkEnd w:id="250"/>
      <w:bookmarkEnd w:id="251"/>
      <w:bookmarkEnd w:id="252"/>
    </w:p>
    <w:p w14:paraId="1507683C" w14:textId="7512E7D5" w:rsidR="00945A76" w:rsidRPr="00D00D31" w:rsidRDefault="00A41D54" w:rsidP="00A118B7">
      <w:pPr>
        <w:ind w:firstLine="709"/>
        <w:rPr>
          <w:rFonts w:cs="Times New Roman"/>
          <w:szCs w:val="26"/>
          <w:lang w:val="en-US"/>
        </w:rPr>
      </w:pPr>
      <w:r w:rsidRPr="00531060">
        <w:rPr>
          <w:rFonts w:cs="Times New Roman"/>
          <w:szCs w:val="26"/>
          <w:lang w:val="en-US"/>
        </w:rPr>
        <w:t xml:space="preserve">Roboflow là một nền tảng mạnh mẽ cho phép phát triển và triển khai các mô hình thị giác máy tính. Nền tảng này hỗ trợ từ việc tạo dataset, huấn luyện mô hình cho đến việc triển khai và cải thiện chúng. </w:t>
      </w:r>
    </w:p>
    <w:p w14:paraId="74403A89" w14:textId="67934304" w:rsidR="00686C54" w:rsidRPr="00531060" w:rsidRDefault="00A41D54" w:rsidP="00A118B7">
      <w:pPr>
        <w:ind w:firstLine="709"/>
        <w:rPr>
          <w:rFonts w:cs="Times New Roman"/>
          <w:szCs w:val="26"/>
          <w:lang w:val="en-US"/>
        </w:rPr>
      </w:pPr>
      <w:r w:rsidRPr="00531060">
        <w:rPr>
          <w:rFonts w:cs="Times New Roman"/>
          <w:szCs w:val="26"/>
          <w:lang w:val="en-US"/>
        </w:rPr>
        <w:t>Roboflow cung cấp khả năng làm việc với hơn 50.000 mô hình mã nguồn mở qua Roboflow Universe, và còn cho phép sử dụng các mô hình cơ sở như BLIP, DETIC, CLIP để cải thiện độ trễ thông qua việc tinh chỉnh với dữ liệu tùy chỉnh của bạn. Hơn nữa, nền tảng này hỗ trợ triển khai mô hình trên nhiều nền tảng khác nhau như NVIDIA Jetson, iOS, máy ảnh OAK, Raspberry Pi, trình duyệt web và đám mây riêng của bạn, với cơ sở hạ tầng được quản lý để sử dụng mô hình tùy chỉnh hoặc mô hình cơ sở dưới dạng điểm cuối API được lưu trữ</w:t>
      </w:r>
      <w:r w:rsidR="001D5740" w:rsidRPr="00531060">
        <w:rPr>
          <w:rFonts w:cs="Times New Roman"/>
          <w:szCs w:val="26"/>
          <w:lang w:val="en-US"/>
        </w:rPr>
        <w:t>.</w:t>
      </w:r>
      <w:r w:rsidR="00140B25" w:rsidRPr="00531060">
        <w:rPr>
          <w:rFonts w:cs="Times New Roman"/>
          <w:szCs w:val="26"/>
          <w:lang w:val="en-US"/>
        </w:rPr>
        <w:t xml:space="preserve"> Hiện tại Roboflow hỗ trợ rất nhiều cho việc tạo ra dữ liệu cho việc hu</w:t>
      </w:r>
      <w:r w:rsidR="001B269B" w:rsidRPr="00531060">
        <w:rPr>
          <w:rFonts w:cs="Times New Roman"/>
          <w:szCs w:val="26"/>
          <w:lang w:val="en-US"/>
        </w:rPr>
        <w:t>ấn luyện các mô hình sử dụ</w:t>
      </w:r>
      <w:r w:rsidR="00976E6D">
        <w:rPr>
          <w:rFonts w:cs="Times New Roman"/>
          <w:szCs w:val="26"/>
          <w:lang w:val="en-US"/>
        </w:rPr>
        <w:t>ng file YOLO, COCO, JSON,…</w:t>
      </w:r>
    </w:p>
    <w:p w14:paraId="6A2F0F3A" w14:textId="3492569F" w:rsidR="0083212D" w:rsidRPr="008A1D35" w:rsidRDefault="009308E6" w:rsidP="008A1D35">
      <w:pPr>
        <w:pStyle w:val="Heading2"/>
      </w:pPr>
      <w:bookmarkStart w:id="253" w:name="_Toc163848345"/>
      <w:bookmarkStart w:id="254" w:name="_Toc193706275"/>
      <w:bookmarkStart w:id="255" w:name="_Toc193707613"/>
      <w:bookmarkStart w:id="256" w:name="_Toc193708486"/>
      <w:bookmarkStart w:id="257" w:name="_Toc193708754"/>
      <w:bookmarkStart w:id="258" w:name="_Toc193710315"/>
      <w:bookmarkStart w:id="259" w:name="_Toc198236766"/>
      <w:r w:rsidRPr="008A1D35">
        <w:lastRenderedPageBreak/>
        <w:t xml:space="preserve">MÔ HÌNH </w:t>
      </w:r>
      <w:bookmarkEnd w:id="253"/>
      <w:r w:rsidR="00370E25" w:rsidRPr="008A1D35">
        <w:t>HỌC SÂU</w:t>
      </w:r>
      <w:bookmarkEnd w:id="254"/>
      <w:bookmarkEnd w:id="255"/>
      <w:bookmarkEnd w:id="256"/>
      <w:bookmarkEnd w:id="257"/>
      <w:bookmarkEnd w:id="258"/>
      <w:bookmarkEnd w:id="259"/>
    </w:p>
    <w:p w14:paraId="2396FFBD" w14:textId="148339B4" w:rsidR="005B0AE8" w:rsidRPr="008A1D35" w:rsidRDefault="00EB7227" w:rsidP="00AE606A">
      <w:pPr>
        <w:pStyle w:val="Heading3"/>
      </w:pPr>
      <w:bookmarkStart w:id="260" w:name="_Toc193707620"/>
      <w:bookmarkStart w:id="261" w:name="_Toc193708761"/>
      <w:bookmarkStart w:id="262" w:name="_Toc193710322"/>
      <w:bookmarkStart w:id="263" w:name="_Toc198236767"/>
      <w:r w:rsidRPr="008A1D35">
        <w:t>Faster R-CNN</w:t>
      </w:r>
      <w:bookmarkEnd w:id="260"/>
      <w:bookmarkEnd w:id="261"/>
      <w:bookmarkEnd w:id="262"/>
      <w:bookmarkEnd w:id="263"/>
    </w:p>
    <w:p w14:paraId="43257B84" w14:textId="75C1C895" w:rsidR="006602AC" w:rsidRDefault="00CE6A3D" w:rsidP="00A118B7">
      <w:pPr>
        <w:ind w:firstLine="709"/>
        <w:rPr>
          <w:lang w:val="en-US"/>
        </w:rPr>
      </w:pPr>
      <w:r w:rsidRPr="00CE6A3D">
        <w:rPr>
          <w:rFonts w:cs="Times New Roman"/>
          <w:color w:val="1B1B1B"/>
          <w:szCs w:val="26"/>
          <w:shd w:val="clear" w:color="auto" w:fill="FFFFFF"/>
        </w:rPr>
        <w:t>Faster R-CNN là mô hình tốt nhất của họ nhà R-CNN, được công bố đầu tiên vào năm 201</w:t>
      </w:r>
      <w:r>
        <w:rPr>
          <w:rFonts w:cs="Times New Roman"/>
          <w:color w:val="1B1B1B"/>
          <w:szCs w:val="26"/>
          <w:shd w:val="clear" w:color="auto" w:fill="FFFFFF"/>
          <w:lang w:val="en-US"/>
        </w:rPr>
        <w:t>5</w:t>
      </w:r>
      <w:r w:rsidR="00CA2F76">
        <w:rPr>
          <w:rFonts w:cs="Times New Roman"/>
          <w:color w:val="1B1B1B"/>
          <w:szCs w:val="26"/>
          <w:shd w:val="clear" w:color="auto" w:fill="FFFFFF"/>
          <w:lang w:val="en-US"/>
        </w:rPr>
        <w:t xml:space="preserve"> </w:t>
      </w:r>
      <w:r w:rsidR="00CA2F76">
        <w:rPr>
          <w:rFonts w:cs="Times New Roman"/>
          <w:color w:val="1B1B1B"/>
          <w:szCs w:val="26"/>
          <w:shd w:val="clear" w:color="auto" w:fill="FFFFFF"/>
          <w:lang w:val="en-US"/>
        </w:rPr>
        <w:fldChar w:fldCharType="begin"/>
      </w:r>
      <w:r w:rsidR="00F64E3E">
        <w:rPr>
          <w:rFonts w:cs="Times New Roman"/>
          <w:color w:val="1B1B1B"/>
          <w:szCs w:val="26"/>
          <w:shd w:val="clear" w:color="auto" w:fill="FFFFFF"/>
          <w:lang w:val="en-US"/>
        </w:rPr>
        <w:instrText xml:space="preserve"> ADDIN ZOTERO_ITEM CSL_CITATION {"citationID":"w9eUOqzY","properties":{"formattedCitation":"[7]","plainCitation":"[7]","noteIndex":0},"citationItems":[{"id":100,"uris":["http://zotero.org/users/15785708/items/CXDNU2LN"],"itemData":{"id":100,"type":"article-journal","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container-title":"IEEE Transactions on Pattern Analysis and Machine Intelligence","DOI":"10.1109/TPAMI.2016.2577031","ISSN":"1939-3539","issue":"6","note":"event-title: IEEE Transactions on Pattern Analysis and Machine Intelligence","page":"1137-1149","source":"IEEE Xplore","title":"Faster R-CNN: Towards Real-Time Object Detection with Region Proposal Networks","title-short":"Faster R-CNN","volume":"39","author":[{"family":"Ren","given":"Shaoqing"},{"family":"He","given":"Kaiming"},{"family":"Girshick","given":"Ross"},{"family":"Sun","given":"Jian"}],"issued":{"date-parts":[["2017",6]]}}}],"schema":"https://github.com/citation-style-language/schema/raw/master/csl-citation.json"} </w:instrText>
      </w:r>
      <w:r w:rsidR="00CA2F76">
        <w:rPr>
          <w:rFonts w:cs="Times New Roman"/>
          <w:color w:val="1B1B1B"/>
          <w:szCs w:val="26"/>
          <w:shd w:val="clear" w:color="auto" w:fill="FFFFFF"/>
          <w:lang w:val="en-US"/>
        </w:rPr>
        <w:fldChar w:fldCharType="separate"/>
      </w:r>
      <w:r w:rsidR="00F64E3E" w:rsidRPr="00F64E3E">
        <w:rPr>
          <w:rFonts w:cs="Times New Roman"/>
        </w:rPr>
        <w:t>[7]</w:t>
      </w:r>
      <w:r w:rsidR="00CA2F76">
        <w:rPr>
          <w:rFonts w:cs="Times New Roman"/>
          <w:color w:val="1B1B1B"/>
          <w:szCs w:val="26"/>
          <w:shd w:val="clear" w:color="auto" w:fill="FFFFFF"/>
          <w:lang w:val="en-US"/>
        </w:rPr>
        <w:fldChar w:fldCharType="end"/>
      </w:r>
      <w:r>
        <w:rPr>
          <w:rFonts w:cs="Times New Roman"/>
          <w:color w:val="1B1B1B"/>
          <w:szCs w:val="26"/>
          <w:shd w:val="clear" w:color="auto" w:fill="FFFFFF"/>
          <w:lang w:val="en-US"/>
        </w:rPr>
        <w:t xml:space="preserve">. So với các phương pháp trước, Faster R-CNN </w:t>
      </w:r>
      <w:r w:rsidR="00A46926">
        <w:rPr>
          <w:lang w:val="en-US"/>
        </w:rPr>
        <w:t>với cải tiến sử dụng một mạng</w:t>
      </w:r>
      <w:r>
        <w:rPr>
          <w:lang w:val="en-US"/>
        </w:rPr>
        <w:t xml:space="preserve"> tích chập được gọi là</w:t>
      </w:r>
      <w:r w:rsidR="00A46926">
        <w:rPr>
          <w:lang w:val="en-US"/>
        </w:rPr>
        <w:t xml:space="preserve"> RPN (Region Proposal Network) để trích xuấ</w:t>
      </w:r>
      <w:r w:rsidR="0052689C">
        <w:rPr>
          <w:lang w:val="en-US"/>
        </w:rPr>
        <w:t>t các vùng đề xuất</w:t>
      </w:r>
      <w:r w:rsidR="00970699">
        <w:rPr>
          <w:lang w:val="en-US"/>
        </w:rPr>
        <w:t>,</w:t>
      </w:r>
      <w:r w:rsidR="00A46926">
        <w:rPr>
          <w:lang w:val="en-US"/>
        </w:rPr>
        <w:t xml:space="preserve"> đã cải thiện đáng kể tốc độ và độ chính xác của mô hình họ nhà R-CNN.</w:t>
      </w:r>
    </w:p>
    <w:p w14:paraId="64F3EDC2" w14:textId="7CF52575" w:rsidR="00CE6A3D" w:rsidRDefault="00CE6A3D" w:rsidP="002042D3">
      <w:pPr>
        <w:ind w:left="851" w:firstLine="709"/>
        <w:rPr>
          <w:lang w:val="en-US"/>
        </w:rPr>
      </w:pPr>
      <w:r>
        <w:rPr>
          <w:lang w:val="en-US"/>
        </w:rPr>
        <w:drawing>
          <wp:inline distT="0" distB="0" distL="0" distR="0" wp14:anchorId="63AAEE9D" wp14:editId="18C234D0">
            <wp:extent cx="3003452" cy="3143365"/>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ádhajdakda.png"/>
                    <pic:cNvPicPr/>
                  </pic:nvPicPr>
                  <pic:blipFill>
                    <a:blip r:embed="rId22">
                      <a:extLst>
                        <a:ext uri="{28A0092B-C50C-407E-A947-70E740481C1C}">
                          <a14:useLocalDpi xmlns:a14="http://schemas.microsoft.com/office/drawing/2010/main" val="0"/>
                        </a:ext>
                      </a:extLst>
                    </a:blip>
                    <a:stretch>
                      <a:fillRect/>
                    </a:stretch>
                  </pic:blipFill>
                  <pic:spPr>
                    <a:xfrm>
                      <a:off x="0" y="0"/>
                      <a:ext cx="3010359" cy="3150593"/>
                    </a:xfrm>
                    <a:prstGeom prst="rect">
                      <a:avLst/>
                    </a:prstGeom>
                  </pic:spPr>
                </pic:pic>
              </a:graphicData>
            </a:graphic>
          </wp:inline>
        </w:drawing>
      </w:r>
    </w:p>
    <w:p w14:paraId="17E0614E" w14:textId="40D463FF" w:rsidR="00840546" w:rsidRDefault="00CE6A3D" w:rsidP="002B5755">
      <w:pPr>
        <w:pStyle w:val="HinhAnh"/>
        <w:ind w:left="-284"/>
        <w:rPr>
          <w:lang w:val="en-US"/>
        </w:rPr>
      </w:pPr>
      <w:bookmarkStart w:id="264" w:name="_Toc198236845"/>
      <w:r w:rsidRPr="00531060">
        <w:t xml:space="preserve">Hình </w:t>
      </w:r>
      <w:r w:rsidR="00937117">
        <w:rPr>
          <w:lang w:val="en-US"/>
        </w:rPr>
        <w:t>9</w:t>
      </w:r>
      <w:r w:rsidRPr="00531060">
        <w:rPr>
          <w:lang w:val="en-US"/>
        </w:rPr>
        <w:t xml:space="preserve">: </w:t>
      </w:r>
      <w:r w:rsidR="007405B1">
        <w:rPr>
          <w:lang w:val="en-US"/>
        </w:rPr>
        <w:t>Mô hình</w:t>
      </w:r>
      <w:r>
        <w:rPr>
          <w:lang w:val="en-US"/>
        </w:rPr>
        <w:t xml:space="preserve"> Faster R-CNN</w:t>
      </w:r>
      <w:bookmarkEnd w:id="264"/>
    </w:p>
    <w:p w14:paraId="43F43DB7" w14:textId="27FA1A6C" w:rsidR="00840546" w:rsidRPr="002B5755" w:rsidRDefault="00840546" w:rsidP="002B5755">
      <w:pPr>
        <w:pStyle w:val="Heading4"/>
        <w:rPr>
          <w:lang w:val="en-US"/>
        </w:rPr>
      </w:pPr>
      <w:bookmarkStart w:id="265" w:name="_Toc198236768"/>
      <w:r>
        <w:rPr>
          <w:lang w:val="en-US"/>
        </w:rPr>
        <w:t>Kiến trúc của Faster R-CNN</w:t>
      </w:r>
      <w:bookmarkEnd w:id="265"/>
    </w:p>
    <w:p w14:paraId="03412D7C" w14:textId="50978AC4" w:rsidR="00840546" w:rsidRDefault="00840546" w:rsidP="00A118B7">
      <w:pPr>
        <w:ind w:firstLine="709"/>
        <w:rPr>
          <w:lang w:val="en-US"/>
        </w:rPr>
      </w:pPr>
      <w:r>
        <w:rPr>
          <w:lang w:val="en-US"/>
        </w:rPr>
        <w:t xml:space="preserve">Sự khác nhau lớn nhất giữa Faster R-CNN và mô hình tiền nhiệm trước đó </w:t>
      </w:r>
      <w:r w:rsidR="0052689C">
        <w:rPr>
          <w:lang w:val="en-US"/>
        </w:rPr>
        <w:t xml:space="preserve">là </w:t>
      </w:r>
      <w:r>
        <w:rPr>
          <w:lang w:val="en-US"/>
        </w:rPr>
        <w:t>Fast R-CNN nằm ở</w:t>
      </w:r>
      <w:r w:rsidR="00C54D90">
        <w:rPr>
          <w:lang w:val="en-US"/>
        </w:rPr>
        <w:t xml:space="preserve"> phương</w:t>
      </w:r>
      <w:r>
        <w:rPr>
          <w:lang w:val="en-US"/>
        </w:rPr>
        <w:t xml:space="preserve"> pháp trích xuất, tạo các vùng đề xuất. Do đó backbone của Faster R-CNN cũng không có sự thay đổi</w:t>
      </w:r>
      <w:r w:rsidR="0052689C">
        <w:rPr>
          <w:lang w:val="en-US"/>
        </w:rPr>
        <w:t xml:space="preserve"> quá</w:t>
      </w:r>
      <w:r>
        <w:rPr>
          <w:lang w:val="en-US"/>
        </w:rPr>
        <w:t xml:space="preserve"> nhiều. Vì thế VGG16, Resnet50</w:t>
      </w:r>
      <w:r w:rsidR="0052689C">
        <w:rPr>
          <w:lang w:val="en-US"/>
        </w:rPr>
        <w:t xml:space="preserve"> hay Eff</w:t>
      </w:r>
      <w:r w:rsidR="00D016AC">
        <w:rPr>
          <w:lang w:val="en-US"/>
        </w:rPr>
        <w:t>i</w:t>
      </w:r>
      <w:r w:rsidR="0052689C">
        <w:rPr>
          <w:lang w:val="en-US"/>
        </w:rPr>
        <w:t>cientNet</w:t>
      </w:r>
      <w:r>
        <w:rPr>
          <w:lang w:val="en-US"/>
        </w:rPr>
        <w:t xml:space="preserve"> vẫn là sự lựa chọn tốt và tối ưu để trích xuất đặc trưng của hình ảnh.</w:t>
      </w:r>
    </w:p>
    <w:p w14:paraId="1C0E1028" w14:textId="368CBE55" w:rsidR="0052689C" w:rsidRDefault="00232FA7" w:rsidP="00232FA7">
      <w:pPr>
        <w:ind w:left="142" w:firstLine="0"/>
        <w:jc w:val="center"/>
        <w:rPr>
          <w:lang w:val="en-US"/>
        </w:rPr>
      </w:pPr>
      <w:r>
        <w:rPr>
          <w:lang w:val="en-US"/>
        </w:rPr>
        <w:drawing>
          <wp:inline distT="0" distB="0" distL="0" distR="0" wp14:anchorId="506E935A" wp14:editId="5347BD02">
            <wp:extent cx="5219700" cy="16814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tH9evuOFqk8F41F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9700" cy="1681480"/>
                    </a:xfrm>
                    <a:prstGeom prst="rect">
                      <a:avLst/>
                    </a:prstGeom>
                  </pic:spPr>
                </pic:pic>
              </a:graphicData>
            </a:graphic>
          </wp:inline>
        </w:drawing>
      </w:r>
    </w:p>
    <w:p w14:paraId="6F13EB71" w14:textId="3DA11917" w:rsidR="0052689C" w:rsidRPr="00840546" w:rsidRDefault="0052689C" w:rsidP="0052689C">
      <w:pPr>
        <w:pStyle w:val="HinhAnh"/>
        <w:rPr>
          <w:lang w:val="en-US"/>
        </w:rPr>
      </w:pPr>
      <w:bookmarkStart w:id="266" w:name="_Toc198236846"/>
      <w:r w:rsidRPr="00531060">
        <w:t xml:space="preserve">Hình </w:t>
      </w:r>
      <w:r w:rsidR="00C4351C">
        <w:rPr>
          <w:lang w:val="en-US"/>
        </w:rPr>
        <w:t>10</w:t>
      </w:r>
      <w:r w:rsidRPr="00531060">
        <w:rPr>
          <w:lang w:val="en-US"/>
        </w:rPr>
        <w:t xml:space="preserve">: </w:t>
      </w:r>
      <w:r w:rsidR="00232FA7">
        <w:rPr>
          <w:lang w:val="en-US"/>
        </w:rPr>
        <w:t>Kiến trúc ResNet50</w:t>
      </w:r>
      <w:bookmarkEnd w:id="266"/>
    </w:p>
    <w:p w14:paraId="350DC9C3" w14:textId="101F6D67" w:rsidR="00CA2F76" w:rsidRDefault="0052689C" w:rsidP="00A118B7">
      <w:pPr>
        <w:ind w:firstLine="709"/>
        <w:rPr>
          <w:lang w:val="en-US"/>
        </w:rPr>
      </w:pPr>
      <w:r>
        <w:rPr>
          <w:lang w:val="en-US"/>
        </w:rPr>
        <w:lastRenderedPageBreak/>
        <w:t>Faster R-CNN đã giới thiệu cho chúng ta một mạng tích chập có khả năng “học”, trích xuất các vùng đề xuất được gọi là Region Proposal Network thay cho thuậ</w:t>
      </w:r>
      <w:r w:rsidR="00CF37AA">
        <w:rPr>
          <w:lang w:val="en-US"/>
        </w:rPr>
        <w:t>t toán Selective S</w:t>
      </w:r>
      <w:r>
        <w:rPr>
          <w:lang w:val="en-US"/>
        </w:rPr>
        <w:t>ea</w:t>
      </w:r>
      <w:r w:rsidR="00CF37AA">
        <w:rPr>
          <w:lang w:val="en-US"/>
        </w:rPr>
        <w:t>r</w:t>
      </w:r>
      <w:r>
        <w:rPr>
          <w:lang w:val="en-US"/>
        </w:rPr>
        <w:t>ch vốn tốn nhiều thời gian và không có khả năng linh động như mạ</w:t>
      </w:r>
      <w:r w:rsidR="00D7693D">
        <w:rPr>
          <w:lang w:val="en-US"/>
        </w:rPr>
        <w:t>ng RPN.</w:t>
      </w:r>
    </w:p>
    <w:p w14:paraId="07433C5C" w14:textId="396F447A" w:rsidR="00576128" w:rsidRDefault="00576128" w:rsidP="00D7693D">
      <w:pPr>
        <w:ind w:left="567" w:firstLine="709"/>
        <w:rPr>
          <w:lang w:val="en-US"/>
        </w:rPr>
      </w:pPr>
      <w:r>
        <w:rPr>
          <w:lang w:val="en-US"/>
        </w:rPr>
        <w:drawing>
          <wp:inline distT="0" distB="0" distL="0" distR="0" wp14:anchorId="7CA2D8DA" wp14:editId="0E662FEA">
            <wp:extent cx="4043445" cy="2298172"/>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bo (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43899" cy="2298430"/>
                    </a:xfrm>
                    <a:prstGeom prst="rect">
                      <a:avLst/>
                    </a:prstGeom>
                  </pic:spPr>
                </pic:pic>
              </a:graphicData>
            </a:graphic>
          </wp:inline>
        </w:drawing>
      </w:r>
    </w:p>
    <w:p w14:paraId="52EEF503" w14:textId="7D10564E" w:rsidR="00576128" w:rsidRPr="00D7693D" w:rsidRDefault="00576128" w:rsidP="00403E12">
      <w:pPr>
        <w:pStyle w:val="HinhAnh"/>
        <w:rPr>
          <w:lang w:val="en-US"/>
        </w:rPr>
      </w:pPr>
      <w:bookmarkStart w:id="267" w:name="_Toc198236847"/>
      <w:r w:rsidRPr="00531060">
        <w:t xml:space="preserve">Hình </w:t>
      </w:r>
      <w:r w:rsidR="003B45A2">
        <w:rPr>
          <w:lang w:val="en-US"/>
        </w:rPr>
        <w:t>11</w:t>
      </w:r>
      <w:r w:rsidRPr="00531060">
        <w:rPr>
          <w:lang w:val="en-US"/>
        </w:rPr>
        <w:t xml:space="preserve">: </w:t>
      </w:r>
      <w:r>
        <w:rPr>
          <w:lang w:val="en-US"/>
        </w:rPr>
        <w:t>Cấu trúc củ</w:t>
      </w:r>
      <w:r w:rsidR="00C577E7">
        <w:rPr>
          <w:lang w:val="en-US"/>
        </w:rPr>
        <w:t>a Re</w:t>
      </w:r>
      <w:r>
        <w:rPr>
          <w:lang w:val="en-US"/>
        </w:rPr>
        <w:t>gion Proposal Network</w:t>
      </w:r>
      <w:bookmarkEnd w:id="267"/>
    </w:p>
    <w:p w14:paraId="6D020E3C" w14:textId="3454F925" w:rsidR="00CA2F76" w:rsidRDefault="00CA2F76" w:rsidP="00A118B7">
      <w:pPr>
        <w:ind w:firstLine="709"/>
        <w:rPr>
          <w:lang w:val="en-US"/>
        </w:rPr>
      </w:pPr>
      <w:r>
        <w:rPr>
          <w:lang w:val="en-US"/>
        </w:rPr>
        <w:t>Ảnh sau khi qua backbone để trích xuất đặc trưng và qua mạng Ragion Proposal để lấy các vùng đề xuất sẽ tiếp tụ</w:t>
      </w:r>
      <w:r w:rsidR="006919B7">
        <w:rPr>
          <w:lang w:val="en-US"/>
        </w:rPr>
        <w:t>c đi qua Ro</w:t>
      </w:r>
      <w:r>
        <w:rPr>
          <w:lang w:val="en-US"/>
        </w:rPr>
        <w:t xml:space="preserve">I pooling để chuyển đổi các vùng đề xuất khác nhau thành một kích thước cố định, cho phép mạng nơ-ron có thể xử lý hiệu quả các đặc trưng của từng vùng ảnh. Cuối cùng </w:t>
      </w:r>
      <w:r>
        <w:t>các đặc trưng sẽ được đưa qua các lớp kết nối đầy đủ (fully connected) để thực hiện hai nhiệm vụ chính: phân loại đối tượng và điều chỉnh vị trí chính xác của</w:t>
      </w:r>
      <w:r>
        <w:rPr>
          <w:lang w:val="en-US"/>
        </w:rPr>
        <w:t xml:space="preserve"> bounding box</w:t>
      </w:r>
      <w:r>
        <w:t>.</w:t>
      </w:r>
    </w:p>
    <w:p w14:paraId="47002C06" w14:textId="01AF2D36" w:rsidR="00CA2F76" w:rsidRDefault="00960020" w:rsidP="00E0494A">
      <w:pPr>
        <w:pStyle w:val="Heading4"/>
        <w:rPr>
          <w:lang w:val="en-US"/>
        </w:rPr>
      </w:pPr>
      <w:bookmarkStart w:id="268" w:name="_Toc198236769"/>
      <w:r>
        <w:rPr>
          <w:lang w:val="en-US"/>
        </w:rPr>
        <w:t xml:space="preserve">Cơ chế hoạt động của </w:t>
      </w:r>
      <w:r w:rsidR="00CA2F76">
        <w:rPr>
          <w:lang w:val="en-US"/>
        </w:rPr>
        <w:t>Faster R-CNN</w:t>
      </w:r>
      <w:bookmarkEnd w:id="268"/>
      <w:r w:rsidR="00CA2F76">
        <w:rPr>
          <w:lang w:val="en-US"/>
        </w:rPr>
        <w:t xml:space="preserve"> </w:t>
      </w:r>
    </w:p>
    <w:p w14:paraId="0376FFAF" w14:textId="2A69FC6C" w:rsidR="00D74036" w:rsidRDefault="00D74036" w:rsidP="00A118B7">
      <w:pPr>
        <w:spacing w:after="120"/>
        <w:ind w:firstLine="709"/>
        <w:rPr>
          <w:lang w:val="en-US"/>
        </w:rPr>
      </w:pPr>
      <w:r w:rsidRPr="00D74036">
        <w:rPr>
          <w:lang w:val="en-US"/>
        </w:rPr>
        <w:t>Hình ảnh đầu vào được đưa qua mạng nền (Backbone) như ResNet50 hoặc VGG16 để tạo feature map - một bản đồ đặc trưng phản ánh thông tin hình ảnh ở mức trừu tượng. Feature map này giữ lại các đặc điểm quan trọng như hình dạng, cạnh, hoặc kết cấu, làm cơ sở cho các bước tiếp theo.</w:t>
      </w:r>
    </w:p>
    <w:p w14:paraId="70808D8A" w14:textId="133B567B" w:rsidR="00D74036" w:rsidRPr="00D74036" w:rsidRDefault="00D74036" w:rsidP="00A118B7">
      <w:pPr>
        <w:ind w:firstLine="709"/>
        <w:rPr>
          <w:lang w:val="en-US"/>
        </w:rPr>
      </w:pPr>
      <w:r w:rsidRPr="00D74036">
        <w:rPr>
          <w:lang w:val="en-US"/>
        </w:rPr>
        <w:t>Từ</w:t>
      </w:r>
      <w:r w:rsidR="00152D13">
        <w:rPr>
          <w:lang w:val="en-US"/>
        </w:rPr>
        <w:t xml:space="preserve"> F</w:t>
      </w:r>
      <w:r w:rsidRPr="00D74036">
        <w:rPr>
          <w:lang w:val="en-US"/>
        </w:rPr>
        <w:t>eature map, RPN sinh ra các vùng đề xuấ</w:t>
      </w:r>
      <w:r w:rsidR="00152D13">
        <w:rPr>
          <w:lang w:val="en-US"/>
        </w:rPr>
        <w:t>t (proposals) bằng cách tạo k anchor box với tỷ lệ và kích thước khác nhau. Các anchor box này có vai trò dự đoán vật thể</w:t>
      </w:r>
      <w:r w:rsidR="00863A38">
        <w:rPr>
          <w:lang w:val="en-US"/>
        </w:rPr>
        <w:t>, các anchor box chứa vật thể sẽ được tiến hành điều chỉnh tọa độ (Hồi quy tọa độ) đề khớp với vật thể thực. T</w:t>
      </w:r>
      <w:r w:rsidR="00863A38" w:rsidRPr="00D74036">
        <w:rPr>
          <w:lang w:val="en-US"/>
        </w:rPr>
        <w:t>huật toán Non-Maximum Suppression được dùng để giữ lạ</w:t>
      </w:r>
      <w:r w:rsidR="00863A38">
        <w:rPr>
          <w:lang w:val="en-US"/>
        </w:rPr>
        <w:t xml:space="preserve">i các vùng </w:t>
      </w:r>
      <w:r w:rsidR="00863A38" w:rsidRPr="00D74036">
        <w:rPr>
          <w:lang w:val="en-US"/>
        </w:rPr>
        <w:t>có độ tin cậy cao nhất, loại bỏ các vùng trùng lặ</w:t>
      </w:r>
      <w:r w:rsidR="00863A38">
        <w:rPr>
          <w:lang w:val="en-US"/>
        </w:rPr>
        <w:t>p.</w:t>
      </w:r>
    </w:p>
    <w:p w14:paraId="3ED6F8AA" w14:textId="7B903C69" w:rsidR="00242FE0" w:rsidRDefault="00242FE0" w:rsidP="00250BE8">
      <w:pPr>
        <w:spacing w:after="120"/>
        <w:ind w:left="1134" w:firstLine="0"/>
        <w:rPr>
          <w:lang w:val="en-US"/>
        </w:rPr>
      </w:pPr>
      <w:r>
        <w:rPr>
          <w:lang w:val="en-US"/>
        </w:rPr>
        <w:lastRenderedPageBreak/>
        <w:drawing>
          <wp:inline distT="0" distB="0" distL="0" distR="0" wp14:anchorId="676A8D5D" wp14:editId="7DBE2756">
            <wp:extent cx="4041031" cy="2296800"/>
            <wp:effectExtent l="0" t="0" r="0" b="8255"/>
            <wp:docPr id="1584403504" name="Picture 158440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bo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41031" cy="2296800"/>
                    </a:xfrm>
                    <a:prstGeom prst="rect">
                      <a:avLst/>
                    </a:prstGeom>
                  </pic:spPr>
                </pic:pic>
              </a:graphicData>
            </a:graphic>
          </wp:inline>
        </w:drawing>
      </w:r>
    </w:p>
    <w:p w14:paraId="0F994DA3" w14:textId="1954EA58" w:rsidR="002C1620" w:rsidRDefault="00242FE0" w:rsidP="004E2AA8">
      <w:pPr>
        <w:pStyle w:val="HinhAnh"/>
        <w:rPr>
          <w:lang w:val="en-US"/>
        </w:rPr>
      </w:pPr>
      <w:bookmarkStart w:id="269" w:name="_Toc198236848"/>
      <w:r w:rsidRPr="00531060">
        <w:t xml:space="preserve">Hình </w:t>
      </w:r>
      <w:r w:rsidR="00C14A3D">
        <w:rPr>
          <w:lang w:val="en-US"/>
        </w:rPr>
        <w:t>12</w:t>
      </w:r>
      <w:r w:rsidRPr="00531060">
        <w:rPr>
          <w:lang w:val="en-US"/>
        </w:rPr>
        <w:t xml:space="preserve">: </w:t>
      </w:r>
      <w:r w:rsidR="007405B1">
        <w:rPr>
          <w:lang w:val="en-US"/>
        </w:rPr>
        <w:t>Minh họa các anchor box được sinh ra</w:t>
      </w:r>
      <w:bookmarkEnd w:id="269"/>
      <w:r w:rsidR="007405B1">
        <w:rPr>
          <w:lang w:val="en-US"/>
        </w:rPr>
        <w:t xml:space="preserve"> </w:t>
      </w:r>
    </w:p>
    <w:p w14:paraId="7FC177F2" w14:textId="56D5D463" w:rsidR="00D74036" w:rsidRPr="00D74036" w:rsidRDefault="004E2AA8" w:rsidP="00A118B7">
      <w:pPr>
        <w:ind w:firstLine="709"/>
        <w:rPr>
          <w:lang w:val="en-US"/>
        </w:rPr>
      </w:pPr>
      <w:r>
        <w:rPr>
          <w:lang w:val="en-US"/>
        </w:rPr>
        <w:t>Qua RPN ta được c</w:t>
      </w:r>
      <w:r w:rsidR="00D74036" w:rsidRPr="00D74036">
        <w:rPr>
          <w:lang w:val="en-US"/>
        </w:rPr>
        <w:t>ác proposal có kích thước khác nhau</w:t>
      </w:r>
      <w:r>
        <w:rPr>
          <w:lang w:val="en-US"/>
        </w:rPr>
        <w:t>, sau đó chúng</w:t>
      </w:r>
      <w:r w:rsidR="00D74036" w:rsidRPr="00D74036">
        <w:rPr>
          <w:lang w:val="en-US"/>
        </w:rPr>
        <w:t xml:space="preserve"> được ánh xạ</w:t>
      </w:r>
      <w:r>
        <w:rPr>
          <w:lang w:val="en-US"/>
        </w:rPr>
        <w:t xml:space="preserve"> lên F</w:t>
      </w:r>
      <w:r w:rsidR="00D74036" w:rsidRPr="00D74036">
        <w:rPr>
          <w:lang w:val="en-US"/>
        </w:rPr>
        <w:t>eature map và chuẩn hóa về kích thước cố đị</w:t>
      </w:r>
      <w:r>
        <w:rPr>
          <w:lang w:val="en-US"/>
        </w:rPr>
        <w:t>nh qua ROI Pooling và tiến hành phân loại.</w:t>
      </w:r>
    </w:p>
    <w:p w14:paraId="216DA75D" w14:textId="66EF5D3D" w:rsidR="00242FE0" w:rsidRDefault="00242FE0" w:rsidP="003D009F">
      <w:pPr>
        <w:ind w:firstLine="0"/>
        <w:jc w:val="center"/>
        <w:rPr>
          <w:lang w:val="en-US"/>
        </w:rPr>
      </w:pPr>
      <w:r>
        <w:rPr>
          <w:lang w:val="en-US"/>
        </w:rPr>
        <w:drawing>
          <wp:inline distT="0" distB="0" distL="0" distR="0" wp14:anchorId="07D8EB91" wp14:editId="624DC545">
            <wp:extent cx="4564966" cy="2594589"/>
            <wp:effectExtent l="0" t="0" r="7620" b="0"/>
            <wp:docPr id="1953679270" name="Picture 1953679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bo (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65479" cy="2594881"/>
                    </a:xfrm>
                    <a:prstGeom prst="rect">
                      <a:avLst/>
                    </a:prstGeom>
                  </pic:spPr>
                </pic:pic>
              </a:graphicData>
            </a:graphic>
          </wp:inline>
        </w:drawing>
      </w:r>
    </w:p>
    <w:p w14:paraId="611D47C0" w14:textId="78512F05" w:rsidR="00242FE0" w:rsidRDefault="00242FE0" w:rsidP="00403E12">
      <w:pPr>
        <w:pStyle w:val="HinhAnh"/>
        <w:rPr>
          <w:lang w:val="en-US"/>
        </w:rPr>
      </w:pPr>
      <w:bookmarkStart w:id="270" w:name="_Toc198236849"/>
      <w:r w:rsidRPr="00531060">
        <w:t xml:space="preserve">Hình </w:t>
      </w:r>
      <w:r w:rsidR="00160695">
        <w:rPr>
          <w:lang w:val="en-US"/>
        </w:rPr>
        <w:t>13</w:t>
      </w:r>
      <w:r w:rsidRPr="00531060">
        <w:rPr>
          <w:lang w:val="en-US"/>
        </w:rPr>
        <w:t xml:space="preserve">: </w:t>
      </w:r>
      <w:r>
        <w:rPr>
          <w:lang w:val="en-US"/>
        </w:rPr>
        <w:t xml:space="preserve">Quá trình </w:t>
      </w:r>
      <w:r w:rsidR="007405B1">
        <w:rPr>
          <w:lang w:val="en-US"/>
        </w:rPr>
        <w:t>phân loại và phát hiện đối tượng</w:t>
      </w:r>
      <w:bookmarkEnd w:id="270"/>
    </w:p>
    <w:p w14:paraId="31C966B5" w14:textId="7E2D8FE1" w:rsidR="003D009F" w:rsidRDefault="003D009F" w:rsidP="003D009F">
      <w:pPr>
        <w:ind w:firstLine="709"/>
        <w:rPr>
          <w:lang w:val="en-US"/>
        </w:rPr>
      </w:pPr>
      <w:r w:rsidRPr="00D74036">
        <w:rPr>
          <w:lang w:val="en-US"/>
        </w:rPr>
        <w:t>Kết quả</w:t>
      </w:r>
      <w:r w:rsidR="0039270D">
        <w:rPr>
          <w:lang w:val="en-US"/>
        </w:rPr>
        <w:t xml:space="preserve"> h</w:t>
      </w:r>
      <w:r w:rsidRPr="00D74036">
        <w:rPr>
          <w:lang w:val="en-US"/>
        </w:rPr>
        <w:t>ệ thống trả về các bounding box đã tối ưu, nhãn lớp và độ tin cậy tương ứng, tạo thành kết quả phát hiện vật thể hoàn chỉ</w:t>
      </w:r>
      <w:r>
        <w:rPr>
          <w:lang w:val="en-US"/>
        </w:rPr>
        <w:t>nh</w:t>
      </w:r>
      <w:r w:rsidR="008B1710">
        <w:rPr>
          <w:lang w:val="en-US"/>
        </w:rPr>
        <w:t>.</w:t>
      </w:r>
    </w:p>
    <w:p w14:paraId="14311136" w14:textId="77777777" w:rsidR="00CC056D" w:rsidRPr="00FE54F6" w:rsidRDefault="00CC056D" w:rsidP="00CC056D">
      <w:pPr>
        <w:pStyle w:val="Heading3"/>
        <w:spacing w:before="120"/>
        <w:rPr>
          <w:lang w:val="en-US"/>
        </w:rPr>
      </w:pPr>
      <w:bookmarkStart w:id="271" w:name="_Toc163848347"/>
      <w:bookmarkStart w:id="272" w:name="_Toc193706282"/>
      <w:bookmarkStart w:id="273" w:name="_Toc193707622"/>
      <w:bookmarkStart w:id="274" w:name="_Toc193708493"/>
      <w:bookmarkStart w:id="275" w:name="_Toc193708763"/>
      <w:bookmarkStart w:id="276" w:name="_Toc193710324"/>
      <w:bookmarkStart w:id="277" w:name="_Toc198236770"/>
      <w:bookmarkStart w:id="278" w:name="_Toc163848358"/>
      <w:bookmarkStart w:id="279" w:name="_Toc193706291"/>
      <w:bookmarkStart w:id="280" w:name="_Toc193707640"/>
      <w:bookmarkStart w:id="281" w:name="_Toc193708502"/>
      <w:bookmarkStart w:id="282" w:name="_Toc193708781"/>
      <w:bookmarkStart w:id="283" w:name="_Toc193710342"/>
      <w:r w:rsidRPr="00D3533F">
        <w:t>YOLO</w:t>
      </w:r>
      <w:bookmarkEnd w:id="271"/>
      <w:bookmarkEnd w:id="272"/>
      <w:bookmarkEnd w:id="273"/>
      <w:bookmarkEnd w:id="274"/>
      <w:bookmarkEnd w:id="275"/>
      <w:bookmarkEnd w:id="276"/>
      <w:r>
        <w:rPr>
          <w:lang w:val="en-US"/>
        </w:rPr>
        <w:t>v8</w:t>
      </w:r>
      <w:bookmarkEnd w:id="277"/>
    </w:p>
    <w:p w14:paraId="396DFEFD" w14:textId="77777777" w:rsidR="00CC056D" w:rsidRPr="0041559B" w:rsidRDefault="00CC056D" w:rsidP="002A33FE">
      <w:pPr>
        <w:rPr>
          <w:lang w:val="en-US"/>
        </w:rPr>
      </w:pPr>
      <w:r>
        <w:t>YOLOv8 là một trong những phiên bản đột phá của dòng mô hình phát hiện đối tượng thời gian thực YOLO</w:t>
      </w:r>
      <w:r>
        <w:rPr>
          <w:lang w:val="en-US"/>
        </w:rPr>
        <w:t xml:space="preserve">, </w:t>
      </w:r>
      <w:r>
        <w:t>được Ultralytics phát hành vào năm 2023. Mô hình này mang lại hiệu suất vượt trội về cả độ chính xác và tốc độ xử lý, đồng thời mở rộng khả năng ứng dụng sang nhiều tác vụ thị giác máy tính khác</w:t>
      </w:r>
      <w:bookmarkStart w:id="284" w:name="_Toc163848352"/>
      <w:bookmarkStart w:id="285" w:name="_Toc193707634"/>
      <w:bookmarkStart w:id="286" w:name="_Toc193708775"/>
      <w:bookmarkStart w:id="287" w:name="_Toc193710336"/>
    </w:p>
    <w:p w14:paraId="4BDBF67E" w14:textId="77777777" w:rsidR="00CC056D" w:rsidRPr="00532335" w:rsidRDefault="00CC056D" w:rsidP="000F6ACD">
      <w:pPr>
        <w:rPr>
          <w:lang w:val="en-US"/>
        </w:rPr>
      </w:pPr>
      <w:r>
        <w:t xml:space="preserve">Kế thừa và phát triển từ nền tảng các phiên bản YOLO trước đó, YOLOv8 giới thiệu nhiều cải tiến quan trọng như backbone mạng mới, đầu </w:t>
      </w:r>
      <w:r>
        <w:lastRenderedPageBreak/>
        <w:t>phát hiện được tối ưu hóa, và các kỹ thuật huấn luyện tiên tiến. Đặc biệt, YOLOv8 không chỉ giới hạn ở nhiệm vụ phát hiện đối tượng mà còn hỗ trợ đầy đủ các tác vụ phân đoạn hình ảnh (segmentation), ước tính tư thế (pose estimation), phân loại (classification)</w:t>
      </w:r>
      <w:r>
        <w:rPr>
          <w:lang w:val="en-US"/>
        </w:rPr>
        <w:t xml:space="preserve">, </w:t>
      </w:r>
      <w:r>
        <w:t>theo dõi đối tượng (tracking)</w:t>
      </w:r>
      <w:r>
        <w:rPr>
          <w:lang w:val="en-US"/>
        </w:rPr>
        <w:t xml:space="preserve"> và phát hiện đối tượng (detection)</w:t>
      </w:r>
      <w:r>
        <w:t>.</w:t>
      </w:r>
    </w:p>
    <w:p w14:paraId="508C1DA8" w14:textId="66D4981B" w:rsidR="00CC056D" w:rsidRPr="004627E4" w:rsidRDefault="00CC056D" w:rsidP="00CC056D">
      <w:pPr>
        <w:pStyle w:val="Bang"/>
        <w:spacing w:after="120"/>
        <w:ind w:left="432"/>
        <w:rPr>
          <w:lang w:val="en-US"/>
        </w:rPr>
      </w:pPr>
      <w:bookmarkStart w:id="288" w:name="_Toc198237435"/>
      <w:r>
        <w:t xml:space="preserve">Bảng </w:t>
      </w:r>
      <w:r w:rsidR="002015A6">
        <w:rPr>
          <w:lang w:val="en-US"/>
        </w:rPr>
        <w:t>1</w:t>
      </w:r>
      <w:r>
        <w:rPr>
          <w:lang w:val="en-US"/>
        </w:rPr>
        <w:t>:</w:t>
      </w:r>
      <w:r>
        <w:t xml:space="preserve"> </w:t>
      </w:r>
      <w:r>
        <w:rPr>
          <w:lang w:val="en-US"/>
        </w:rPr>
        <w:t>Bảng số liệu hiệu năng công khai chính thức củ</w:t>
      </w:r>
      <w:r w:rsidR="001875AA">
        <w:rPr>
          <w:lang w:val="en-US"/>
        </w:rPr>
        <w:t>a YOLOv8-De</w:t>
      </w:r>
      <w:r>
        <w:rPr>
          <w:lang w:val="en-US"/>
        </w:rPr>
        <w:t>tection (trên tập dữ liệu COCO)</w:t>
      </w:r>
      <w:bookmarkEnd w:id="288"/>
    </w:p>
    <w:tbl>
      <w:tblPr>
        <w:tblStyle w:val="TableGrid"/>
        <w:tblW w:w="7196" w:type="dxa"/>
        <w:tblInd w:w="709" w:type="dxa"/>
        <w:tblLook w:val="04A0" w:firstRow="1" w:lastRow="0" w:firstColumn="1" w:lastColumn="0" w:noHBand="0" w:noVBand="1"/>
      </w:tblPr>
      <w:tblGrid>
        <w:gridCol w:w="1331"/>
        <w:gridCol w:w="950"/>
        <w:gridCol w:w="944"/>
        <w:gridCol w:w="945"/>
        <w:gridCol w:w="1190"/>
        <w:gridCol w:w="889"/>
        <w:gridCol w:w="947"/>
      </w:tblGrid>
      <w:tr w:rsidR="00CC056D" w:rsidRPr="00531060" w14:paraId="20D71C14" w14:textId="77777777" w:rsidTr="00755642">
        <w:trPr>
          <w:trHeight w:val="1551"/>
        </w:trPr>
        <w:tc>
          <w:tcPr>
            <w:tcW w:w="1350" w:type="dxa"/>
          </w:tcPr>
          <w:p w14:paraId="2A5AA6B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Mô hình</w:t>
            </w:r>
          </w:p>
        </w:tc>
        <w:tc>
          <w:tcPr>
            <w:tcW w:w="928" w:type="dxa"/>
          </w:tcPr>
          <w:p w14:paraId="72BAE83D"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Kích cỡ</w:t>
            </w:r>
          </w:p>
          <w:p w14:paraId="076C4E9F"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pixels)</w:t>
            </w:r>
          </w:p>
        </w:tc>
        <w:tc>
          <w:tcPr>
            <w:tcW w:w="964" w:type="dxa"/>
          </w:tcPr>
          <w:p w14:paraId="6110D0F3" w14:textId="77777777" w:rsidR="00CC056D" w:rsidRPr="00406A80" w:rsidRDefault="00CC056D" w:rsidP="00755642">
            <w:pPr>
              <w:ind w:firstLine="0"/>
              <w:rPr>
                <w:rFonts w:cs="Times New Roman"/>
                <w:sz w:val="24"/>
                <w:szCs w:val="24"/>
                <w:vertAlign w:val="superscript"/>
                <w:lang w:val="en-US"/>
              </w:rPr>
            </w:pPr>
            <w:r w:rsidRPr="00406A80">
              <w:rPr>
                <w:rFonts w:cs="Times New Roman"/>
                <w:sz w:val="24"/>
                <w:szCs w:val="24"/>
                <w:lang w:val="en-US"/>
              </w:rPr>
              <w:t>mAP</w:t>
            </w:r>
            <w:r w:rsidRPr="00406A80">
              <w:rPr>
                <w:rFonts w:cs="Times New Roman"/>
                <w:sz w:val="24"/>
                <w:szCs w:val="24"/>
                <w:vertAlign w:val="subscript"/>
                <w:lang w:val="en-US"/>
              </w:rPr>
              <w:t>50-95</w:t>
            </w:r>
          </w:p>
        </w:tc>
        <w:tc>
          <w:tcPr>
            <w:tcW w:w="977" w:type="dxa"/>
          </w:tcPr>
          <w:p w14:paraId="5D2CD40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Tốc độ</w:t>
            </w:r>
          </w:p>
          <w:p w14:paraId="1BCF74B4"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CPU ONNX</w:t>
            </w:r>
          </w:p>
          <w:p w14:paraId="00BCD48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ms)</w:t>
            </w:r>
          </w:p>
        </w:tc>
        <w:tc>
          <w:tcPr>
            <w:tcW w:w="992" w:type="dxa"/>
          </w:tcPr>
          <w:p w14:paraId="67327FF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Tốc độ</w:t>
            </w:r>
          </w:p>
          <w:p w14:paraId="1764B5D3"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 xml:space="preserve">A100 </w:t>
            </w:r>
          </w:p>
          <w:p w14:paraId="0DA0255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TensorRT</w:t>
            </w:r>
          </w:p>
          <w:p w14:paraId="53C52B3C"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ms)</w:t>
            </w:r>
          </w:p>
        </w:tc>
        <w:tc>
          <w:tcPr>
            <w:tcW w:w="992" w:type="dxa"/>
          </w:tcPr>
          <w:p w14:paraId="4E18723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 xml:space="preserve">Tham số </w:t>
            </w:r>
          </w:p>
          <w:p w14:paraId="1AE28485"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M)</w:t>
            </w:r>
          </w:p>
        </w:tc>
        <w:tc>
          <w:tcPr>
            <w:tcW w:w="993" w:type="dxa"/>
          </w:tcPr>
          <w:p w14:paraId="7F02A24D"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FLOPs</w:t>
            </w:r>
          </w:p>
          <w:p w14:paraId="231968D3"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B)</w:t>
            </w:r>
          </w:p>
        </w:tc>
      </w:tr>
      <w:tr w:rsidR="00CC056D" w:rsidRPr="00531060" w14:paraId="7045453B" w14:textId="77777777" w:rsidTr="00755642">
        <w:trPr>
          <w:trHeight w:val="642"/>
        </w:trPr>
        <w:tc>
          <w:tcPr>
            <w:tcW w:w="1350" w:type="dxa"/>
          </w:tcPr>
          <w:p w14:paraId="775CF24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YOLOv8n</w:t>
            </w:r>
          </w:p>
        </w:tc>
        <w:tc>
          <w:tcPr>
            <w:tcW w:w="928" w:type="dxa"/>
          </w:tcPr>
          <w:p w14:paraId="43C82EF1"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40</w:t>
            </w:r>
          </w:p>
        </w:tc>
        <w:tc>
          <w:tcPr>
            <w:tcW w:w="964" w:type="dxa"/>
          </w:tcPr>
          <w:p w14:paraId="71BDAB9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37.3</w:t>
            </w:r>
          </w:p>
        </w:tc>
        <w:tc>
          <w:tcPr>
            <w:tcW w:w="977" w:type="dxa"/>
          </w:tcPr>
          <w:p w14:paraId="146CAA1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80.4</w:t>
            </w:r>
          </w:p>
        </w:tc>
        <w:tc>
          <w:tcPr>
            <w:tcW w:w="992" w:type="dxa"/>
          </w:tcPr>
          <w:p w14:paraId="27C6972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0.99</w:t>
            </w:r>
          </w:p>
        </w:tc>
        <w:tc>
          <w:tcPr>
            <w:tcW w:w="992" w:type="dxa"/>
          </w:tcPr>
          <w:p w14:paraId="08A1F96F"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3.2</w:t>
            </w:r>
          </w:p>
        </w:tc>
        <w:tc>
          <w:tcPr>
            <w:tcW w:w="993" w:type="dxa"/>
          </w:tcPr>
          <w:p w14:paraId="48EABC43"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8.7</w:t>
            </w:r>
          </w:p>
        </w:tc>
      </w:tr>
      <w:tr w:rsidR="00CC056D" w:rsidRPr="00531060" w14:paraId="02818D71" w14:textId="77777777" w:rsidTr="00755642">
        <w:trPr>
          <w:trHeight w:val="658"/>
        </w:trPr>
        <w:tc>
          <w:tcPr>
            <w:tcW w:w="1350" w:type="dxa"/>
          </w:tcPr>
          <w:p w14:paraId="2C7DE20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YOLOv8s</w:t>
            </w:r>
          </w:p>
        </w:tc>
        <w:tc>
          <w:tcPr>
            <w:tcW w:w="928" w:type="dxa"/>
          </w:tcPr>
          <w:p w14:paraId="7455925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40</w:t>
            </w:r>
          </w:p>
        </w:tc>
        <w:tc>
          <w:tcPr>
            <w:tcW w:w="964" w:type="dxa"/>
          </w:tcPr>
          <w:p w14:paraId="11DC055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44.9</w:t>
            </w:r>
          </w:p>
        </w:tc>
        <w:tc>
          <w:tcPr>
            <w:tcW w:w="977" w:type="dxa"/>
          </w:tcPr>
          <w:p w14:paraId="40C5F6F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128.4</w:t>
            </w:r>
          </w:p>
        </w:tc>
        <w:tc>
          <w:tcPr>
            <w:tcW w:w="992" w:type="dxa"/>
          </w:tcPr>
          <w:p w14:paraId="05A0D840"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1.20</w:t>
            </w:r>
          </w:p>
        </w:tc>
        <w:tc>
          <w:tcPr>
            <w:tcW w:w="992" w:type="dxa"/>
          </w:tcPr>
          <w:p w14:paraId="0694B34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11.2</w:t>
            </w:r>
          </w:p>
        </w:tc>
        <w:tc>
          <w:tcPr>
            <w:tcW w:w="993" w:type="dxa"/>
          </w:tcPr>
          <w:p w14:paraId="11AF05E3"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28.6</w:t>
            </w:r>
          </w:p>
        </w:tc>
      </w:tr>
      <w:tr w:rsidR="00CC056D" w:rsidRPr="00531060" w14:paraId="203E5424" w14:textId="77777777" w:rsidTr="00755642">
        <w:trPr>
          <w:trHeight w:val="642"/>
        </w:trPr>
        <w:tc>
          <w:tcPr>
            <w:tcW w:w="1350" w:type="dxa"/>
          </w:tcPr>
          <w:p w14:paraId="3F1BCF7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YOLOv8m</w:t>
            </w:r>
          </w:p>
        </w:tc>
        <w:tc>
          <w:tcPr>
            <w:tcW w:w="928" w:type="dxa"/>
          </w:tcPr>
          <w:p w14:paraId="28F2D08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40</w:t>
            </w:r>
          </w:p>
        </w:tc>
        <w:tc>
          <w:tcPr>
            <w:tcW w:w="964" w:type="dxa"/>
          </w:tcPr>
          <w:p w14:paraId="0637137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50.2</w:t>
            </w:r>
          </w:p>
        </w:tc>
        <w:tc>
          <w:tcPr>
            <w:tcW w:w="977" w:type="dxa"/>
          </w:tcPr>
          <w:p w14:paraId="09F304E4"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234.7</w:t>
            </w:r>
          </w:p>
        </w:tc>
        <w:tc>
          <w:tcPr>
            <w:tcW w:w="992" w:type="dxa"/>
          </w:tcPr>
          <w:p w14:paraId="4B0F62F0"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1.83</w:t>
            </w:r>
          </w:p>
        </w:tc>
        <w:tc>
          <w:tcPr>
            <w:tcW w:w="992" w:type="dxa"/>
          </w:tcPr>
          <w:p w14:paraId="28536F4D"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25.9</w:t>
            </w:r>
          </w:p>
        </w:tc>
        <w:tc>
          <w:tcPr>
            <w:tcW w:w="993" w:type="dxa"/>
          </w:tcPr>
          <w:p w14:paraId="23E195D8"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78.9</w:t>
            </w:r>
          </w:p>
        </w:tc>
      </w:tr>
      <w:tr w:rsidR="00CC056D" w:rsidRPr="00531060" w14:paraId="4B4F10F3" w14:textId="77777777" w:rsidTr="00755642">
        <w:trPr>
          <w:trHeight w:val="642"/>
        </w:trPr>
        <w:tc>
          <w:tcPr>
            <w:tcW w:w="1350" w:type="dxa"/>
          </w:tcPr>
          <w:p w14:paraId="122EA64C"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YOLOv8l</w:t>
            </w:r>
          </w:p>
        </w:tc>
        <w:tc>
          <w:tcPr>
            <w:tcW w:w="928" w:type="dxa"/>
          </w:tcPr>
          <w:p w14:paraId="22AE7473"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40</w:t>
            </w:r>
          </w:p>
        </w:tc>
        <w:tc>
          <w:tcPr>
            <w:tcW w:w="964" w:type="dxa"/>
          </w:tcPr>
          <w:p w14:paraId="19B61428"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52.9</w:t>
            </w:r>
          </w:p>
        </w:tc>
        <w:tc>
          <w:tcPr>
            <w:tcW w:w="977" w:type="dxa"/>
          </w:tcPr>
          <w:p w14:paraId="792FF4BB"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375.2</w:t>
            </w:r>
          </w:p>
        </w:tc>
        <w:tc>
          <w:tcPr>
            <w:tcW w:w="992" w:type="dxa"/>
          </w:tcPr>
          <w:p w14:paraId="3FCC9E99"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2.39</w:t>
            </w:r>
          </w:p>
        </w:tc>
        <w:tc>
          <w:tcPr>
            <w:tcW w:w="992" w:type="dxa"/>
          </w:tcPr>
          <w:p w14:paraId="27ED2661"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43.7</w:t>
            </w:r>
          </w:p>
        </w:tc>
        <w:tc>
          <w:tcPr>
            <w:tcW w:w="993" w:type="dxa"/>
          </w:tcPr>
          <w:p w14:paraId="4FE62610"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165.2</w:t>
            </w:r>
          </w:p>
        </w:tc>
      </w:tr>
      <w:tr w:rsidR="00CC056D" w:rsidRPr="00531060" w14:paraId="264DC18F" w14:textId="77777777" w:rsidTr="00755642">
        <w:trPr>
          <w:trHeight w:val="642"/>
        </w:trPr>
        <w:tc>
          <w:tcPr>
            <w:tcW w:w="1350" w:type="dxa"/>
          </w:tcPr>
          <w:p w14:paraId="334A0BA7"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YOLOv8x</w:t>
            </w:r>
          </w:p>
        </w:tc>
        <w:tc>
          <w:tcPr>
            <w:tcW w:w="928" w:type="dxa"/>
          </w:tcPr>
          <w:p w14:paraId="3AADC32F"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40</w:t>
            </w:r>
          </w:p>
        </w:tc>
        <w:tc>
          <w:tcPr>
            <w:tcW w:w="964" w:type="dxa"/>
          </w:tcPr>
          <w:p w14:paraId="3725C0C9"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53.9</w:t>
            </w:r>
          </w:p>
        </w:tc>
        <w:tc>
          <w:tcPr>
            <w:tcW w:w="977" w:type="dxa"/>
          </w:tcPr>
          <w:p w14:paraId="3E61A946"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479.1</w:t>
            </w:r>
          </w:p>
        </w:tc>
        <w:tc>
          <w:tcPr>
            <w:tcW w:w="992" w:type="dxa"/>
          </w:tcPr>
          <w:p w14:paraId="43A7BC7E"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3.53</w:t>
            </w:r>
          </w:p>
        </w:tc>
        <w:tc>
          <w:tcPr>
            <w:tcW w:w="992" w:type="dxa"/>
          </w:tcPr>
          <w:p w14:paraId="14F7145A"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68.2</w:t>
            </w:r>
          </w:p>
        </w:tc>
        <w:tc>
          <w:tcPr>
            <w:tcW w:w="993" w:type="dxa"/>
          </w:tcPr>
          <w:p w14:paraId="65D48DB8" w14:textId="77777777" w:rsidR="00CC056D" w:rsidRPr="00406A80" w:rsidRDefault="00CC056D" w:rsidP="00755642">
            <w:pPr>
              <w:ind w:firstLine="0"/>
              <w:rPr>
                <w:rFonts w:cs="Times New Roman"/>
                <w:sz w:val="24"/>
                <w:szCs w:val="24"/>
                <w:lang w:val="en-US"/>
              </w:rPr>
            </w:pPr>
            <w:r w:rsidRPr="00406A80">
              <w:rPr>
                <w:rFonts w:cs="Times New Roman"/>
                <w:sz w:val="24"/>
                <w:szCs w:val="24"/>
                <w:lang w:val="en-US"/>
              </w:rPr>
              <w:t>257.8</w:t>
            </w:r>
          </w:p>
        </w:tc>
      </w:tr>
    </w:tbl>
    <w:p w14:paraId="10074C24" w14:textId="77777777" w:rsidR="00CC056D" w:rsidRDefault="00CC056D" w:rsidP="00CC056D">
      <w:pPr>
        <w:pStyle w:val="Heading4"/>
        <w:spacing w:before="120"/>
        <w:rPr>
          <w:lang w:val="en-US"/>
        </w:rPr>
      </w:pPr>
      <w:bookmarkStart w:id="289" w:name="_Toc198236771"/>
      <w:r>
        <w:rPr>
          <w:lang w:val="en-US"/>
        </w:rPr>
        <w:t>Kiến trúc của YOLOv8</w:t>
      </w:r>
      <w:bookmarkEnd w:id="289"/>
    </w:p>
    <w:p w14:paraId="0300B59B" w14:textId="77777777" w:rsidR="00CC056D" w:rsidRPr="0041559B" w:rsidRDefault="00CC056D" w:rsidP="00A118B7">
      <w:pPr>
        <w:ind w:firstLine="709"/>
        <w:rPr>
          <w:lang w:val="en-US"/>
        </w:rPr>
      </w:pPr>
      <w:r>
        <w:rPr>
          <w:lang w:val="en-US"/>
        </w:rPr>
        <w:t>Kiến trúc của mô hình YOLOv8 gồm 3 thành phần: Backbone, Neck và Head.</w:t>
      </w:r>
    </w:p>
    <w:p w14:paraId="4D43BB72" w14:textId="77777777" w:rsidR="00CC056D" w:rsidRDefault="00CC056D" w:rsidP="00E758D5">
      <w:pPr>
        <w:ind w:firstLine="0"/>
        <w:jc w:val="center"/>
        <w:rPr>
          <w:lang w:val="en-US"/>
        </w:rPr>
      </w:pPr>
      <w:r>
        <w:rPr>
          <w:lang w:val="en-US"/>
        </w:rPr>
        <w:lastRenderedPageBreak/>
        <w:drawing>
          <wp:inline distT="0" distB="0" distL="0" distR="0" wp14:anchorId="2317B58E" wp14:editId="15FBBB33">
            <wp:extent cx="3700183" cy="3439551"/>
            <wp:effectExtent l="0" t="0" r="0" b="8890"/>
            <wp:docPr id="1584403508" name="Picture 158440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mhXRY9fhEDjFVSlGHpfh4w.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03229" cy="3442383"/>
                    </a:xfrm>
                    <a:prstGeom prst="rect">
                      <a:avLst/>
                    </a:prstGeom>
                  </pic:spPr>
                </pic:pic>
              </a:graphicData>
            </a:graphic>
          </wp:inline>
        </w:drawing>
      </w:r>
    </w:p>
    <w:p w14:paraId="3A7AF0D7" w14:textId="645F1F7F" w:rsidR="00CC056D" w:rsidRPr="004E1382" w:rsidRDefault="00CC056D" w:rsidP="00BC1776">
      <w:pPr>
        <w:pStyle w:val="HinhAnh"/>
        <w:rPr>
          <w:lang w:val="en-US"/>
        </w:rPr>
      </w:pPr>
      <w:bookmarkStart w:id="290" w:name="_Toc198236850"/>
      <w:r w:rsidRPr="00AC2106">
        <w:t xml:space="preserve">Hình </w:t>
      </w:r>
      <w:r w:rsidR="00D11BD5">
        <w:rPr>
          <w:lang w:val="en-US"/>
        </w:rPr>
        <w:t>14</w:t>
      </w:r>
      <w:r>
        <w:rPr>
          <w:lang w:val="en-US"/>
        </w:rPr>
        <w:t>: Kiến trúc của YOLOv8</w:t>
      </w:r>
      <w:bookmarkEnd w:id="290"/>
    </w:p>
    <w:p w14:paraId="658B1817" w14:textId="77777777" w:rsidR="00CC056D" w:rsidRPr="004E1382" w:rsidRDefault="00CC056D" w:rsidP="00A118B7">
      <w:pPr>
        <w:spacing w:after="120" w:line="240" w:lineRule="auto"/>
        <w:ind w:firstLine="709"/>
        <w:jc w:val="left"/>
        <w:rPr>
          <w:rFonts w:eastAsia="Times New Roman" w:cs="Times New Roman"/>
          <w:noProof w:val="0"/>
          <w:szCs w:val="26"/>
          <w:lang w:val="en-US"/>
        </w:rPr>
      </w:pPr>
      <w:r w:rsidRPr="004E1382">
        <w:rPr>
          <w:rFonts w:eastAsia="Times New Roman" w:cs="Times New Roman"/>
          <w:noProof w:val="0"/>
          <w:szCs w:val="26"/>
          <w:lang w:val="en-US"/>
        </w:rPr>
        <w:t>Backbone của YOLOv8 là phiên bản cải tiến của CSPDarknet, được gọi là CSP-Darknet:</w:t>
      </w:r>
    </w:p>
    <w:p w14:paraId="24280997" w14:textId="77777777" w:rsidR="00CC056D" w:rsidRPr="00744FB3" w:rsidRDefault="00CC056D" w:rsidP="00A251F5">
      <w:pPr>
        <w:numPr>
          <w:ilvl w:val="0"/>
          <w:numId w:val="31"/>
        </w:numPr>
        <w:tabs>
          <w:tab w:val="clear" w:pos="720"/>
          <w:tab w:val="num" w:pos="567"/>
        </w:tabs>
        <w:spacing w:after="120" w:line="240" w:lineRule="auto"/>
        <w:ind w:left="567" w:hanging="578"/>
        <w:jc w:val="left"/>
        <w:rPr>
          <w:rFonts w:eastAsia="Times New Roman" w:cs="Times New Roman"/>
          <w:noProof w:val="0"/>
          <w:szCs w:val="26"/>
          <w:lang w:val="en-US"/>
        </w:rPr>
      </w:pPr>
      <w:r w:rsidRPr="00744FB3">
        <w:rPr>
          <w:rFonts w:eastAsia="Times New Roman" w:cs="Times New Roman"/>
          <w:bCs/>
          <w:noProof w:val="0"/>
          <w:szCs w:val="26"/>
          <w:lang w:val="en-US"/>
        </w:rPr>
        <w:t>Block cơ bản</w:t>
      </w:r>
      <w:r w:rsidRPr="00744FB3">
        <w:rPr>
          <w:rFonts w:eastAsia="Times New Roman" w:cs="Times New Roman"/>
          <w:noProof w:val="0"/>
          <w:szCs w:val="26"/>
          <w:lang w:val="en-US"/>
        </w:rPr>
        <w:t xml:space="preserve">: Khối C2f </w:t>
      </w:r>
    </w:p>
    <w:p w14:paraId="2F04BA87" w14:textId="77777777" w:rsidR="00CC056D" w:rsidRPr="00744FB3" w:rsidRDefault="00CC056D" w:rsidP="00A251F5">
      <w:pPr>
        <w:numPr>
          <w:ilvl w:val="0"/>
          <w:numId w:val="31"/>
        </w:numPr>
        <w:tabs>
          <w:tab w:val="clear" w:pos="720"/>
          <w:tab w:val="num" w:pos="567"/>
        </w:tabs>
        <w:spacing w:after="120" w:line="240" w:lineRule="auto"/>
        <w:ind w:left="567" w:hanging="578"/>
        <w:jc w:val="left"/>
        <w:rPr>
          <w:rFonts w:eastAsia="Times New Roman" w:cs="Times New Roman"/>
          <w:noProof w:val="0"/>
          <w:szCs w:val="26"/>
          <w:lang w:val="en-US"/>
        </w:rPr>
      </w:pPr>
      <w:r w:rsidRPr="00744FB3">
        <w:rPr>
          <w:rFonts w:eastAsia="Times New Roman" w:cs="Times New Roman"/>
          <w:bCs/>
          <w:noProof w:val="0"/>
          <w:szCs w:val="26"/>
          <w:lang w:val="en-US"/>
        </w:rPr>
        <w:t>Tầng đầu vào</w:t>
      </w:r>
      <w:r w:rsidRPr="00744FB3">
        <w:rPr>
          <w:rFonts w:eastAsia="Times New Roman" w:cs="Times New Roman"/>
          <w:noProof w:val="0"/>
          <w:szCs w:val="26"/>
          <w:lang w:val="en-US"/>
        </w:rPr>
        <w:t>: Conv2d 3×3, stride=2, theo sau là SPPF (Spatial Pyramid Pooling - Fast).</w:t>
      </w:r>
    </w:p>
    <w:p w14:paraId="63748A42" w14:textId="77777777" w:rsidR="00CC056D" w:rsidRPr="00744FB3" w:rsidRDefault="00CC056D" w:rsidP="00A251F5">
      <w:pPr>
        <w:numPr>
          <w:ilvl w:val="0"/>
          <w:numId w:val="31"/>
        </w:numPr>
        <w:tabs>
          <w:tab w:val="clear" w:pos="720"/>
          <w:tab w:val="num" w:pos="567"/>
        </w:tabs>
        <w:spacing w:after="120" w:line="240" w:lineRule="auto"/>
        <w:ind w:left="567" w:hanging="578"/>
        <w:jc w:val="left"/>
        <w:rPr>
          <w:rFonts w:eastAsia="Times New Roman" w:cs="Times New Roman"/>
          <w:noProof w:val="0"/>
          <w:szCs w:val="26"/>
          <w:lang w:val="en-US"/>
        </w:rPr>
      </w:pPr>
      <w:r w:rsidRPr="00744FB3">
        <w:rPr>
          <w:rFonts w:eastAsia="Times New Roman" w:cs="Times New Roman"/>
          <w:bCs/>
          <w:noProof w:val="0"/>
          <w:szCs w:val="26"/>
          <w:lang w:val="en-US"/>
        </w:rPr>
        <w:t>Các tầng chính</w:t>
      </w:r>
      <w:r w:rsidRPr="00744FB3">
        <w:rPr>
          <w:rFonts w:eastAsia="Times New Roman" w:cs="Times New Roman"/>
          <w:noProof w:val="0"/>
          <w:szCs w:val="26"/>
          <w:lang w:val="en-US"/>
        </w:rPr>
        <w:t>: Một chuỗi các khối C2f với số lượng khối và kênh tăng dần theo độ sâu.</w:t>
      </w:r>
    </w:p>
    <w:p w14:paraId="08E8EF2E" w14:textId="77777777" w:rsidR="00CC056D" w:rsidRPr="00744FB3" w:rsidRDefault="00CC056D" w:rsidP="00A251F5">
      <w:pPr>
        <w:numPr>
          <w:ilvl w:val="0"/>
          <w:numId w:val="31"/>
        </w:numPr>
        <w:tabs>
          <w:tab w:val="clear" w:pos="720"/>
          <w:tab w:val="num" w:pos="567"/>
        </w:tabs>
        <w:spacing w:after="120" w:line="240" w:lineRule="auto"/>
        <w:ind w:left="567" w:hanging="578"/>
        <w:jc w:val="left"/>
        <w:rPr>
          <w:rFonts w:eastAsia="Times New Roman" w:cs="Times New Roman"/>
          <w:noProof w:val="0"/>
          <w:szCs w:val="26"/>
          <w:lang w:val="en-US"/>
        </w:rPr>
      </w:pPr>
      <w:r w:rsidRPr="00744FB3">
        <w:rPr>
          <w:rFonts w:eastAsia="Times New Roman" w:cs="Times New Roman"/>
          <w:bCs/>
          <w:noProof w:val="0"/>
          <w:szCs w:val="26"/>
          <w:lang w:val="en-US"/>
        </w:rPr>
        <w:t>Cấu trúc đa quy mô</w:t>
      </w:r>
      <w:r w:rsidRPr="00744FB3">
        <w:rPr>
          <w:rFonts w:eastAsia="Times New Roman" w:cs="Times New Roman"/>
          <w:noProof w:val="0"/>
          <w:szCs w:val="26"/>
          <w:lang w:val="en-US"/>
        </w:rPr>
        <w:t>: Sử dụng các tầng Downsample để giảm kích thước không gian và tăng số kênh.</w:t>
      </w:r>
    </w:p>
    <w:p w14:paraId="6B2C6C15" w14:textId="77777777" w:rsidR="00CC056D" w:rsidRPr="00744FB3" w:rsidRDefault="00CC056D" w:rsidP="00A251F5">
      <w:pPr>
        <w:pStyle w:val="ListParagraph"/>
        <w:numPr>
          <w:ilvl w:val="0"/>
          <w:numId w:val="31"/>
        </w:numPr>
        <w:tabs>
          <w:tab w:val="clear" w:pos="720"/>
          <w:tab w:val="num" w:pos="567"/>
        </w:tabs>
        <w:spacing w:before="100" w:beforeAutospacing="1" w:after="100" w:afterAutospacing="1" w:line="240" w:lineRule="auto"/>
        <w:ind w:left="567" w:hanging="578"/>
        <w:jc w:val="left"/>
        <w:rPr>
          <w:rFonts w:eastAsia="Times New Roman" w:cs="Times New Roman"/>
          <w:noProof w:val="0"/>
          <w:szCs w:val="26"/>
          <w:lang w:val="en-US"/>
        </w:rPr>
      </w:pPr>
      <w:r w:rsidRPr="00744FB3">
        <w:rPr>
          <w:rFonts w:eastAsia="Times New Roman" w:cs="Times New Roman"/>
          <w:bCs/>
          <w:noProof w:val="0"/>
          <w:szCs w:val="26"/>
          <w:lang w:val="en-US"/>
        </w:rPr>
        <w:t>Activation Function:</w:t>
      </w:r>
      <w:r w:rsidRPr="00744FB3">
        <w:rPr>
          <w:rFonts w:eastAsia="Times New Roman" w:cs="Times New Roman"/>
          <w:noProof w:val="0"/>
          <w:szCs w:val="26"/>
          <w:lang w:val="en-US"/>
        </w:rPr>
        <w:t xml:space="preserve"> YOLOv8 sử dụng SiLU (Swish) thay vì ReLU để tăng khả năng học đặc trưng phi tuyến tính.</w:t>
      </w:r>
    </w:p>
    <w:p w14:paraId="223B608F" w14:textId="77777777" w:rsidR="00CC056D" w:rsidRDefault="00CC056D" w:rsidP="00A118B7">
      <w:pPr>
        <w:spacing w:after="120" w:line="240" w:lineRule="auto"/>
        <w:ind w:firstLine="709"/>
        <w:jc w:val="left"/>
        <w:rPr>
          <w:rFonts w:eastAsia="Times New Roman" w:cs="Times New Roman"/>
          <w:noProof w:val="0"/>
          <w:szCs w:val="26"/>
          <w:lang w:val="en-US"/>
        </w:rPr>
      </w:pPr>
      <w:r w:rsidRPr="004E1382">
        <w:rPr>
          <w:rFonts w:eastAsia="Times New Roman" w:cs="Times New Roman"/>
          <w:noProof w:val="0"/>
          <w:szCs w:val="26"/>
          <w:lang w:val="en-US"/>
        </w:rPr>
        <w:t>Khối C2f cải tiến sử dụng kết nối dư (residual connections) và các thành phần bottleneck để tăng hiệu quả tính toán, đồng thời duy trì khả năng biểu diễn mạnh mẽ.</w:t>
      </w:r>
    </w:p>
    <w:p w14:paraId="5AF41C66" w14:textId="77777777" w:rsidR="00CC056D" w:rsidRDefault="00CC056D" w:rsidP="00051181">
      <w:pPr>
        <w:spacing w:after="120" w:line="240" w:lineRule="auto"/>
        <w:ind w:firstLine="0"/>
        <w:jc w:val="center"/>
        <w:rPr>
          <w:rFonts w:eastAsia="Times New Roman" w:cs="Times New Roman"/>
          <w:noProof w:val="0"/>
          <w:szCs w:val="26"/>
          <w:lang w:val="en-US"/>
        </w:rPr>
      </w:pPr>
      <w:r>
        <w:rPr>
          <w:rFonts w:eastAsia="Times New Roman" w:cs="Times New Roman"/>
          <w:szCs w:val="26"/>
          <w:lang w:val="en-US"/>
        </w:rPr>
        <w:lastRenderedPageBreak/>
        <w:drawing>
          <wp:inline distT="0" distB="0" distL="0" distR="0" wp14:anchorId="1AB6A5AF" wp14:editId="60B2E9FC">
            <wp:extent cx="2442663" cy="2927630"/>
            <wp:effectExtent l="0" t="0" r="0" b="6350"/>
            <wp:docPr id="1584403506" name="Picture 1584403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pBZNQC9hZo08tb4LurM7fw.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2663" cy="2927630"/>
                    </a:xfrm>
                    <a:prstGeom prst="rect">
                      <a:avLst/>
                    </a:prstGeom>
                  </pic:spPr>
                </pic:pic>
              </a:graphicData>
            </a:graphic>
          </wp:inline>
        </w:drawing>
      </w:r>
    </w:p>
    <w:p w14:paraId="61F255B6" w14:textId="7D9E6265" w:rsidR="00CC056D" w:rsidRPr="002A1F80" w:rsidRDefault="00CC056D" w:rsidP="00051181">
      <w:pPr>
        <w:pStyle w:val="HinhAnh"/>
        <w:rPr>
          <w:lang w:val="en-US"/>
        </w:rPr>
      </w:pPr>
      <w:bookmarkStart w:id="291" w:name="_Toc198236851"/>
      <w:r w:rsidRPr="00AC2106">
        <w:t xml:space="preserve">Hình </w:t>
      </w:r>
      <w:r w:rsidR="00A95D07">
        <w:rPr>
          <w:lang w:val="en-US"/>
        </w:rPr>
        <w:t>15</w:t>
      </w:r>
      <w:r>
        <w:rPr>
          <w:lang w:val="en-US"/>
        </w:rPr>
        <w:t>: Kiến trúc của khối C2f trong Backbone của YOLOv8</w:t>
      </w:r>
      <w:bookmarkEnd w:id="291"/>
    </w:p>
    <w:p w14:paraId="2A3633BA" w14:textId="77777777" w:rsidR="00CC056D" w:rsidRPr="00AB0AED" w:rsidRDefault="00CC056D" w:rsidP="00A118B7">
      <w:pPr>
        <w:spacing w:after="120"/>
        <w:ind w:firstLine="709"/>
        <w:rPr>
          <w:lang w:val="en-US"/>
        </w:rPr>
      </w:pPr>
      <w:r w:rsidRPr="00E71DBC">
        <w:t>Neck là phần tổng hợp và truyền đặc trưng từ Backbone đến Head. YOLOv8 kết hợp Feature Pyramid Network (FPN) và Path Aggregation Network (PAN)</w:t>
      </w:r>
      <w:r>
        <w:rPr>
          <w:lang w:val="en-US"/>
        </w:rPr>
        <w:t>.</w:t>
      </w:r>
    </w:p>
    <w:p w14:paraId="7C6B3085" w14:textId="77777777" w:rsidR="00CC056D" w:rsidRDefault="00CC056D" w:rsidP="00A118B7">
      <w:pPr>
        <w:spacing w:after="120" w:line="240" w:lineRule="auto"/>
        <w:ind w:firstLine="709"/>
        <w:jc w:val="left"/>
        <w:rPr>
          <w:rFonts w:eastAsia="Times New Roman" w:cs="Times New Roman"/>
          <w:noProof w:val="0"/>
          <w:szCs w:val="26"/>
          <w:lang w:val="en-US"/>
        </w:rPr>
      </w:pPr>
      <w:r w:rsidRPr="00E71DBC">
        <w:rPr>
          <w:rFonts w:eastAsia="Times New Roman" w:cs="Times New Roman"/>
          <w:bCs/>
          <w:noProof w:val="0"/>
          <w:szCs w:val="26"/>
          <w:lang w:val="en-US"/>
        </w:rPr>
        <w:t>FPN (top-down)</w:t>
      </w:r>
      <w:r w:rsidRPr="00E71DBC">
        <w:rPr>
          <w:rFonts w:eastAsia="Times New Roman" w:cs="Times New Roman"/>
          <w:noProof w:val="0"/>
          <w:szCs w:val="26"/>
          <w:lang w:val="en-US"/>
        </w:rPr>
        <w:t>: Truyền ngữ nghĩa từ các tầng sâu đến các tầng nông</w:t>
      </w:r>
      <w:r>
        <w:rPr>
          <w:rFonts w:eastAsia="Times New Roman" w:cs="Times New Roman"/>
          <w:noProof w:val="0"/>
          <w:szCs w:val="26"/>
          <w:lang w:val="en-US"/>
        </w:rPr>
        <w:t>.</w:t>
      </w:r>
      <w:r w:rsidRPr="00E71DBC">
        <w:rPr>
          <w:rFonts w:eastAsia="Times New Roman" w:cs="Times New Roman"/>
          <w:noProof w:val="0"/>
          <w:szCs w:val="26"/>
          <w:lang w:val="en-US"/>
        </w:rPr>
        <w:t xml:space="preserve"> </w:t>
      </w:r>
    </w:p>
    <w:p w14:paraId="3731693C" w14:textId="77777777" w:rsidR="00CC056D" w:rsidRPr="00E71DBC" w:rsidRDefault="00CC056D" w:rsidP="008C4E9E">
      <w:pPr>
        <w:numPr>
          <w:ilvl w:val="0"/>
          <w:numId w:val="25"/>
        </w:numPr>
        <w:spacing w:after="120" w:line="240" w:lineRule="auto"/>
        <w:ind w:left="1276"/>
        <w:jc w:val="left"/>
        <w:rPr>
          <w:rFonts w:eastAsia="Times New Roman" w:cs="Times New Roman"/>
          <w:noProof w:val="0"/>
          <w:szCs w:val="26"/>
          <w:lang w:val="en-US"/>
        </w:rPr>
      </w:pPr>
      <w:r w:rsidRPr="00E71DBC">
        <w:rPr>
          <w:rFonts w:eastAsia="Times New Roman" w:cs="Times New Roman"/>
          <w:noProof w:val="0"/>
          <w:szCs w:val="26"/>
          <w:lang w:val="en-US"/>
        </w:rPr>
        <w:t>Các tầng mở rộng (Upsample) được sử dụng để tăng độ phân giải không gian</w:t>
      </w:r>
      <w:r>
        <w:rPr>
          <w:rFonts w:eastAsia="Times New Roman" w:cs="Times New Roman"/>
          <w:noProof w:val="0"/>
          <w:szCs w:val="26"/>
          <w:lang w:val="en-US"/>
        </w:rPr>
        <w:t>.</w:t>
      </w:r>
    </w:p>
    <w:p w14:paraId="7D9EF3A4" w14:textId="77777777" w:rsidR="00CC056D" w:rsidRPr="00E71DBC" w:rsidRDefault="00CC056D" w:rsidP="008C4E9E">
      <w:pPr>
        <w:numPr>
          <w:ilvl w:val="0"/>
          <w:numId w:val="25"/>
        </w:numPr>
        <w:spacing w:after="120" w:line="240" w:lineRule="auto"/>
        <w:ind w:left="1276"/>
        <w:jc w:val="left"/>
        <w:rPr>
          <w:rFonts w:eastAsia="Times New Roman" w:cs="Times New Roman"/>
          <w:noProof w:val="0"/>
          <w:szCs w:val="26"/>
          <w:lang w:val="en-US"/>
        </w:rPr>
      </w:pPr>
      <w:r w:rsidRPr="00E71DBC">
        <w:rPr>
          <w:rFonts w:eastAsia="Times New Roman" w:cs="Times New Roman"/>
          <w:noProof w:val="0"/>
          <w:szCs w:val="26"/>
          <w:lang w:val="en-US"/>
        </w:rPr>
        <w:t>Kết nối skip connections để kết hợp thông tin từ các mức đặc trưng khác nhau</w:t>
      </w:r>
      <w:r>
        <w:rPr>
          <w:rFonts w:eastAsia="Times New Roman" w:cs="Times New Roman"/>
          <w:noProof w:val="0"/>
          <w:szCs w:val="26"/>
          <w:lang w:val="en-US"/>
        </w:rPr>
        <w:t>.</w:t>
      </w:r>
    </w:p>
    <w:p w14:paraId="55F5DA68" w14:textId="77777777" w:rsidR="00CC056D" w:rsidRDefault="00CC056D" w:rsidP="00A118B7">
      <w:pPr>
        <w:spacing w:after="120" w:line="240" w:lineRule="auto"/>
        <w:ind w:firstLine="709"/>
        <w:jc w:val="left"/>
        <w:rPr>
          <w:rFonts w:eastAsia="Times New Roman" w:cs="Times New Roman"/>
          <w:noProof w:val="0"/>
          <w:szCs w:val="26"/>
          <w:lang w:val="en-US"/>
        </w:rPr>
      </w:pPr>
      <w:r w:rsidRPr="00E71DBC">
        <w:rPr>
          <w:rFonts w:eastAsia="Times New Roman" w:cs="Times New Roman"/>
          <w:bCs/>
          <w:noProof w:val="0"/>
          <w:szCs w:val="26"/>
          <w:lang w:val="en-US"/>
        </w:rPr>
        <w:t>PAN (bottom-up)</w:t>
      </w:r>
      <w:r w:rsidRPr="00E71DBC">
        <w:rPr>
          <w:rFonts w:eastAsia="Times New Roman" w:cs="Times New Roman"/>
          <w:noProof w:val="0"/>
          <w:szCs w:val="26"/>
          <w:lang w:val="en-US"/>
        </w:rPr>
        <w:t>: Truyền thông tin chi tiết từ các tầng nông đến các tầng sâu</w:t>
      </w:r>
      <w:r>
        <w:rPr>
          <w:rFonts w:eastAsia="Times New Roman" w:cs="Times New Roman"/>
          <w:noProof w:val="0"/>
          <w:szCs w:val="26"/>
          <w:lang w:val="en-US"/>
        </w:rPr>
        <w:t>.</w:t>
      </w:r>
      <w:r w:rsidRPr="00E71DBC">
        <w:rPr>
          <w:rFonts w:eastAsia="Times New Roman" w:cs="Times New Roman"/>
          <w:noProof w:val="0"/>
          <w:szCs w:val="26"/>
          <w:lang w:val="en-US"/>
        </w:rPr>
        <w:t xml:space="preserve"> </w:t>
      </w:r>
    </w:p>
    <w:p w14:paraId="53C89D20" w14:textId="77777777" w:rsidR="00CC056D" w:rsidRPr="00E71DBC" w:rsidRDefault="00CC056D" w:rsidP="008C4E9E">
      <w:pPr>
        <w:numPr>
          <w:ilvl w:val="0"/>
          <w:numId w:val="26"/>
        </w:numPr>
        <w:spacing w:after="120" w:line="240" w:lineRule="auto"/>
        <w:ind w:left="1276"/>
        <w:jc w:val="left"/>
        <w:rPr>
          <w:rFonts w:eastAsia="Times New Roman" w:cs="Times New Roman"/>
          <w:noProof w:val="0"/>
          <w:szCs w:val="26"/>
          <w:lang w:val="en-US"/>
        </w:rPr>
      </w:pPr>
      <w:r w:rsidRPr="00E71DBC">
        <w:rPr>
          <w:rFonts w:eastAsia="Times New Roman" w:cs="Times New Roman"/>
          <w:noProof w:val="0"/>
          <w:szCs w:val="26"/>
          <w:lang w:val="en-US"/>
        </w:rPr>
        <w:t>Các khối C2f được sử dụng để kết hợp đặc trưng từ các tầng khác nhau</w:t>
      </w:r>
      <w:r>
        <w:rPr>
          <w:rFonts w:eastAsia="Times New Roman" w:cs="Times New Roman"/>
          <w:noProof w:val="0"/>
          <w:szCs w:val="26"/>
          <w:lang w:val="en-US"/>
        </w:rPr>
        <w:t>.</w:t>
      </w:r>
    </w:p>
    <w:p w14:paraId="5240AA31" w14:textId="77777777" w:rsidR="00CC056D" w:rsidRPr="00E71DBC" w:rsidRDefault="00CC056D" w:rsidP="008C4E9E">
      <w:pPr>
        <w:numPr>
          <w:ilvl w:val="0"/>
          <w:numId w:val="26"/>
        </w:numPr>
        <w:spacing w:after="120" w:line="240" w:lineRule="auto"/>
        <w:ind w:left="1276"/>
        <w:jc w:val="left"/>
        <w:rPr>
          <w:rFonts w:eastAsia="Times New Roman" w:cs="Times New Roman"/>
          <w:noProof w:val="0"/>
          <w:szCs w:val="26"/>
          <w:lang w:val="en-US"/>
        </w:rPr>
      </w:pPr>
      <w:r w:rsidRPr="00E71DBC">
        <w:rPr>
          <w:rFonts w:eastAsia="Times New Roman" w:cs="Times New Roman"/>
          <w:noProof w:val="0"/>
          <w:szCs w:val="26"/>
          <w:lang w:val="en-US"/>
        </w:rPr>
        <w:t>Các tầng giảm mẫu (Downsample) được sử dụng để giảm độ phân giải</w:t>
      </w:r>
      <w:r>
        <w:rPr>
          <w:rFonts w:eastAsia="Times New Roman" w:cs="Times New Roman"/>
          <w:noProof w:val="0"/>
          <w:szCs w:val="26"/>
          <w:lang w:val="en-US"/>
        </w:rPr>
        <w:t>.</w:t>
      </w:r>
    </w:p>
    <w:p w14:paraId="1B86CF8B" w14:textId="77777777" w:rsidR="00CC056D" w:rsidRPr="005030D7" w:rsidRDefault="00CC056D" w:rsidP="00A118B7">
      <w:pPr>
        <w:ind w:firstLine="709"/>
      </w:pPr>
      <w:r w:rsidRPr="005030D7">
        <w:t>Head là phần dự đoán tọa độ bounding box và lớp của vật thể Khác với YOLOv5 sử dụng anchor-based, YOLOv8 chuyển sang anchor-free, loại bỏ sự phụ thuộc vào anchor boxes được định nghĩa trước.</w:t>
      </w:r>
    </w:p>
    <w:p w14:paraId="1DD4C05E" w14:textId="77777777" w:rsidR="00CC056D" w:rsidRDefault="00CC056D" w:rsidP="00D70985">
      <w:pPr>
        <w:ind w:firstLine="0"/>
        <w:rPr>
          <w:lang w:val="en-US"/>
        </w:rPr>
      </w:pPr>
      <w:r>
        <w:rPr>
          <w:lang w:val="en-US"/>
        </w:rPr>
        <w:lastRenderedPageBreak/>
        <w:drawing>
          <wp:inline distT="0" distB="0" distL="0" distR="0" wp14:anchorId="30481478" wp14:editId="5845FA90">
            <wp:extent cx="5219700" cy="1508760"/>
            <wp:effectExtent l="0" t="0" r="0" b="0"/>
            <wp:docPr id="1584403510" name="Picture 1584403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zYtmAOX0kTvEVPoEoSxwfwsdadasdasda.jpg"/>
                    <pic:cNvPicPr/>
                  </pic:nvPicPr>
                  <pic:blipFill>
                    <a:blip r:embed="rId29">
                      <a:extLst>
                        <a:ext uri="{28A0092B-C50C-407E-A947-70E740481C1C}">
                          <a14:useLocalDpi xmlns:a14="http://schemas.microsoft.com/office/drawing/2010/main" val="0"/>
                        </a:ext>
                      </a:extLst>
                    </a:blip>
                    <a:stretch>
                      <a:fillRect/>
                    </a:stretch>
                  </pic:blipFill>
                  <pic:spPr>
                    <a:xfrm>
                      <a:off x="0" y="0"/>
                      <a:ext cx="5219700" cy="1508760"/>
                    </a:xfrm>
                    <a:prstGeom prst="rect">
                      <a:avLst/>
                    </a:prstGeom>
                  </pic:spPr>
                </pic:pic>
              </a:graphicData>
            </a:graphic>
          </wp:inline>
        </w:drawing>
      </w:r>
    </w:p>
    <w:p w14:paraId="05E4AAD2" w14:textId="4953EDD5" w:rsidR="00CC056D" w:rsidRDefault="00CC056D" w:rsidP="00D70985">
      <w:pPr>
        <w:pStyle w:val="HinhAnh"/>
        <w:rPr>
          <w:lang w:val="en-US"/>
        </w:rPr>
      </w:pPr>
      <w:bookmarkStart w:id="292" w:name="_Toc198236852"/>
      <w:r w:rsidRPr="00AC2106">
        <w:t xml:space="preserve">Hình </w:t>
      </w:r>
      <w:r w:rsidR="00625C14">
        <w:rPr>
          <w:lang w:val="en-US"/>
        </w:rPr>
        <w:t>16</w:t>
      </w:r>
      <w:r>
        <w:rPr>
          <w:lang w:val="en-US"/>
        </w:rPr>
        <w:t>: Kiến trúc Detect của phần head</w:t>
      </w:r>
      <w:bookmarkEnd w:id="292"/>
    </w:p>
    <w:p w14:paraId="4C297C50" w14:textId="395F40FE" w:rsidR="009002D6" w:rsidRDefault="009002D6" w:rsidP="009002D6">
      <w:pPr>
        <w:pStyle w:val="Heading3"/>
        <w:spacing w:before="120"/>
        <w:rPr>
          <w:lang w:val="en-US"/>
        </w:rPr>
      </w:pPr>
      <w:bookmarkStart w:id="293" w:name="_Toc198236772"/>
      <w:r w:rsidRPr="00D3533F">
        <w:t>YOLO</w:t>
      </w:r>
      <w:r>
        <w:rPr>
          <w:lang w:val="en-US"/>
        </w:rPr>
        <w:t>v11</w:t>
      </w:r>
      <w:bookmarkEnd w:id="293"/>
    </w:p>
    <w:p w14:paraId="51A70F55" w14:textId="78DF172D" w:rsidR="00181A3C" w:rsidRDefault="003F7713" w:rsidP="00181A3C">
      <w:pPr>
        <w:rPr>
          <w:lang w:val="en-US"/>
        </w:rPr>
      </w:pPr>
      <w:r w:rsidRPr="003F7713">
        <w:rPr>
          <w:lang w:val="en-US"/>
        </w:rPr>
        <w:t xml:space="preserve">YOLOv11, được giới thiệu tại hội nghị YOLO Vision 2024 (YV24), là phiên bản </w:t>
      </w:r>
      <w:r w:rsidR="00040852">
        <w:rPr>
          <w:lang w:val="en-US"/>
        </w:rPr>
        <w:t xml:space="preserve">gần đây nhất </w:t>
      </w:r>
      <w:r w:rsidRPr="003F7713">
        <w:rPr>
          <w:lang w:val="en-US"/>
        </w:rPr>
        <w:t>trong dòng mô hình phát hiện đối tượng thời gian thực YOLO</w:t>
      </w:r>
      <w:r w:rsidR="00040852">
        <w:rPr>
          <w:lang w:val="en-US"/>
        </w:rPr>
        <w:t>.</w:t>
      </w:r>
      <w:r w:rsidRPr="003F7713">
        <w:rPr>
          <w:lang w:val="en-US"/>
        </w:rPr>
        <w:t xml:space="preserve"> Mô hình này kế thừa các ưu điểm của các phiên bản trước, đồng thời </w:t>
      </w:r>
      <w:r w:rsidR="00040852">
        <w:rPr>
          <w:lang w:val="en-US"/>
        </w:rPr>
        <w:t xml:space="preserve">thiết kế linh hoạt và kỹ thuật tối ưu hóa </w:t>
      </w:r>
      <w:r w:rsidRPr="003F7713">
        <w:rPr>
          <w:lang w:val="en-US"/>
        </w:rPr>
        <w:t>mang lại những cải tiến đáng kể về độ chính xác, tốc độ và hiệu quả cho nhiều tác vụ thị giác máy tính</w:t>
      </w:r>
      <w:r w:rsidR="00F26021">
        <w:rPr>
          <w:lang w:val="en-US"/>
        </w:rPr>
        <w:fldChar w:fldCharType="begin"/>
      </w:r>
      <w:r w:rsidR="00F64E3E">
        <w:rPr>
          <w:lang w:val="en-US"/>
        </w:rPr>
        <w:instrText xml:space="preserve"> ADDIN ZOTERO_ITEM CSL_CITATION {"citationID":"5dGTeYr1","properties":{"formattedCitation":"[8]","plainCitation":"[8]","noteIndex":0},"citationItems":[{"id":97,"uris":["http://zotero.org/users/15785708/items/M5QNB7U7"],"itemData":{"id":97,"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3,26]]},"issued":{"date-parts":[["2024",10,23]]}}}],"schema":"https://github.com/citation-style-language/schema/raw/master/csl-citation.json"} </w:instrText>
      </w:r>
      <w:r w:rsidR="00F26021">
        <w:rPr>
          <w:lang w:val="en-US"/>
        </w:rPr>
        <w:fldChar w:fldCharType="separate"/>
      </w:r>
      <w:r w:rsidR="00F64E3E" w:rsidRPr="00F64E3E">
        <w:rPr>
          <w:rFonts w:cs="Times New Roman"/>
        </w:rPr>
        <w:t>[8]</w:t>
      </w:r>
      <w:r w:rsidR="00F26021">
        <w:rPr>
          <w:lang w:val="en-US"/>
        </w:rPr>
        <w:fldChar w:fldCharType="end"/>
      </w:r>
      <w:r w:rsidR="00F26021">
        <w:rPr>
          <w:lang w:val="en-US"/>
        </w:rPr>
        <w:t xml:space="preserve"> </w:t>
      </w:r>
      <w:r w:rsidR="00040852">
        <w:rPr>
          <w:lang w:val="en-US"/>
        </w:rPr>
        <w:t xml:space="preserve">. </w:t>
      </w:r>
    </w:p>
    <w:p w14:paraId="66346423" w14:textId="591938D2" w:rsidR="00181A3C" w:rsidRDefault="00181A3C" w:rsidP="00181A3C">
      <w:pPr>
        <w:pStyle w:val="Bang"/>
        <w:spacing w:after="120"/>
        <w:ind w:left="432"/>
        <w:rPr>
          <w:lang w:val="en-US"/>
        </w:rPr>
      </w:pPr>
      <w:bookmarkStart w:id="294" w:name="_Toc198237436"/>
      <w:r>
        <w:t xml:space="preserve">Bảng </w:t>
      </w:r>
      <w:r>
        <w:rPr>
          <w:lang w:val="en-US"/>
        </w:rPr>
        <w:t>2:</w:t>
      </w:r>
      <w:r>
        <w:t xml:space="preserve"> </w:t>
      </w:r>
      <w:r>
        <w:rPr>
          <w:lang w:val="en-US"/>
        </w:rPr>
        <w:t>Bảng số liệu hiệu năng công khai chính thức củ</w:t>
      </w:r>
      <w:r w:rsidR="00424652">
        <w:rPr>
          <w:lang w:val="en-US"/>
        </w:rPr>
        <w:t>a YOLOv11-De</w:t>
      </w:r>
      <w:r>
        <w:rPr>
          <w:lang w:val="en-US"/>
        </w:rPr>
        <w:t>tection (trên tập dữ liệu COCO)</w:t>
      </w:r>
      <w:bookmarkEnd w:id="294"/>
    </w:p>
    <w:tbl>
      <w:tblPr>
        <w:tblStyle w:val="TableGrid"/>
        <w:tblW w:w="8080" w:type="dxa"/>
        <w:tblInd w:w="392" w:type="dxa"/>
        <w:tblLayout w:type="fixed"/>
        <w:tblLook w:val="04A0" w:firstRow="1" w:lastRow="0" w:firstColumn="1" w:lastColumn="0" w:noHBand="0" w:noVBand="1"/>
      </w:tblPr>
      <w:tblGrid>
        <w:gridCol w:w="1559"/>
        <w:gridCol w:w="993"/>
        <w:gridCol w:w="992"/>
        <w:gridCol w:w="1417"/>
        <w:gridCol w:w="1276"/>
        <w:gridCol w:w="709"/>
        <w:gridCol w:w="1134"/>
      </w:tblGrid>
      <w:tr w:rsidR="00990DE3" w:rsidRPr="00531060" w14:paraId="37B31A30" w14:textId="77777777" w:rsidTr="00990DE3">
        <w:trPr>
          <w:trHeight w:val="1551"/>
        </w:trPr>
        <w:tc>
          <w:tcPr>
            <w:tcW w:w="1559" w:type="dxa"/>
          </w:tcPr>
          <w:p w14:paraId="0514EE05"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Mô hình</w:t>
            </w:r>
          </w:p>
        </w:tc>
        <w:tc>
          <w:tcPr>
            <w:tcW w:w="993" w:type="dxa"/>
          </w:tcPr>
          <w:p w14:paraId="0EFBF848"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Kích cỡ</w:t>
            </w:r>
          </w:p>
          <w:p w14:paraId="73709A0D"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pixels)</w:t>
            </w:r>
          </w:p>
        </w:tc>
        <w:tc>
          <w:tcPr>
            <w:tcW w:w="992" w:type="dxa"/>
          </w:tcPr>
          <w:p w14:paraId="41D2D1E5" w14:textId="77777777" w:rsidR="00181A3C" w:rsidRPr="00406A80" w:rsidRDefault="00181A3C" w:rsidP="00EB4C2E">
            <w:pPr>
              <w:ind w:firstLine="0"/>
              <w:rPr>
                <w:rFonts w:cs="Times New Roman"/>
                <w:sz w:val="24"/>
                <w:szCs w:val="24"/>
                <w:vertAlign w:val="superscript"/>
                <w:lang w:val="en-US"/>
              </w:rPr>
            </w:pPr>
            <w:r w:rsidRPr="00406A80">
              <w:rPr>
                <w:rFonts w:cs="Times New Roman"/>
                <w:sz w:val="24"/>
                <w:szCs w:val="24"/>
                <w:lang w:val="en-US"/>
              </w:rPr>
              <w:t>mAP</w:t>
            </w:r>
            <w:r w:rsidRPr="00406A80">
              <w:rPr>
                <w:rFonts w:cs="Times New Roman"/>
                <w:sz w:val="24"/>
                <w:szCs w:val="24"/>
                <w:vertAlign w:val="subscript"/>
                <w:lang w:val="en-US"/>
              </w:rPr>
              <w:t>50-95</w:t>
            </w:r>
          </w:p>
        </w:tc>
        <w:tc>
          <w:tcPr>
            <w:tcW w:w="1417" w:type="dxa"/>
          </w:tcPr>
          <w:p w14:paraId="4FCB0AB1"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Tốc độ</w:t>
            </w:r>
          </w:p>
          <w:p w14:paraId="3B661399"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CPU ONNX</w:t>
            </w:r>
          </w:p>
          <w:p w14:paraId="560AB29E"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ms)</w:t>
            </w:r>
          </w:p>
        </w:tc>
        <w:tc>
          <w:tcPr>
            <w:tcW w:w="1276" w:type="dxa"/>
          </w:tcPr>
          <w:p w14:paraId="73732FA9"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Tốc độ</w:t>
            </w:r>
          </w:p>
          <w:p w14:paraId="24F8658D"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 xml:space="preserve">A100 </w:t>
            </w:r>
          </w:p>
          <w:p w14:paraId="685C8F23"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TensorRT</w:t>
            </w:r>
          </w:p>
          <w:p w14:paraId="41EC2568"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ms)</w:t>
            </w:r>
          </w:p>
        </w:tc>
        <w:tc>
          <w:tcPr>
            <w:tcW w:w="709" w:type="dxa"/>
          </w:tcPr>
          <w:p w14:paraId="1B63CBA5"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 xml:space="preserve">Tham số </w:t>
            </w:r>
          </w:p>
          <w:p w14:paraId="5E8829A5"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M)</w:t>
            </w:r>
          </w:p>
        </w:tc>
        <w:tc>
          <w:tcPr>
            <w:tcW w:w="1134" w:type="dxa"/>
          </w:tcPr>
          <w:p w14:paraId="28B27B54"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FLOPs</w:t>
            </w:r>
          </w:p>
          <w:p w14:paraId="62321DEE"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B)</w:t>
            </w:r>
          </w:p>
        </w:tc>
      </w:tr>
      <w:tr w:rsidR="00990DE3" w:rsidRPr="00531060" w14:paraId="2274C1FC" w14:textId="77777777" w:rsidTr="00990DE3">
        <w:trPr>
          <w:trHeight w:val="642"/>
        </w:trPr>
        <w:tc>
          <w:tcPr>
            <w:tcW w:w="1559" w:type="dxa"/>
          </w:tcPr>
          <w:p w14:paraId="6D007E66" w14:textId="6D0FCDEE" w:rsidR="00181A3C" w:rsidRPr="00406A80" w:rsidRDefault="00181A3C" w:rsidP="00EB4C2E">
            <w:pPr>
              <w:ind w:firstLine="0"/>
              <w:rPr>
                <w:rFonts w:cs="Times New Roman"/>
                <w:sz w:val="24"/>
                <w:szCs w:val="24"/>
                <w:lang w:val="en-US"/>
              </w:rPr>
            </w:pPr>
            <w:r>
              <w:rPr>
                <w:rFonts w:cs="Times New Roman"/>
                <w:sz w:val="24"/>
                <w:szCs w:val="24"/>
                <w:lang w:val="en-US"/>
              </w:rPr>
              <w:t>YOLOv11</w:t>
            </w:r>
            <w:r w:rsidRPr="00406A80">
              <w:rPr>
                <w:rFonts w:cs="Times New Roman"/>
                <w:sz w:val="24"/>
                <w:szCs w:val="24"/>
                <w:lang w:val="en-US"/>
              </w:rPr>
              <w:t>n</w:t>
            </w:r>
          </w:p>
        </w:tc>
        <w:tc>
          <w:tcPr>
            <w:tcW w:w="993" w:type="dxa"/>
          </w:tcPr>
          <w:p w14:paraId="46FDFC86"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640</w:t>
            </w:r>
          </w:p>
        </w:tc>
        <w:tc>
          <w:tcPr>
            <w:tcW w:w="992" w:type="dxa"/>
          </w:tcPr>
          <w:p w14:paraId="18CD890F" w14:textId="1FC7F716" w:rsidR="00181A3C" w:rsidRPr="00406A80" w:rsidRDefault="00181A3C" w:rsidP="00EB4C2E">
            <w:pPr>
              <w:ind w:firstLine="0"/>
              <w:rPr>
                <w:rFonts w:cs="Times New Roman"/>
                <w:sz w:val="24"/>
                <w:szCs w:val="24"/>
                <w:lang w:val="en-US"/>
              </w:rPr>
            </w:pPr>
            <w:r>
              <w:rPr>
                <w:rFonts w:cs="Times New Roman"/>
                <w:sz w:val="24"/>
                <w:szCs w:val="24"/>
                <w:lang w:val="en-US"/>
              </w:rPr>
              <w:t>39.5</w:t>
            </w:r>
          </w:p>
        </w:tc>
        <w:tc>
          <w:tcPr>
            <w:tcW w:w="1417" w:type="dxa"/>
          </w:tcPr>
          <w:p w14:paraId="200FB8E7" w14:textId="66B7D4EC" w:rsidR="00181A3C" w:rsidRPr="00406A80" w:rsidRDefault="00181A3C" w:rsidP="00EB4C2E">
            <w:pPr>
              <w:ind w:firstLine="0"/>
              <w:rPr>
                <w:rFonts w:cs="Times New Roman"/>
                <w:sz w:val="24"/>
                <w:szCs w:val="24"/>
                <w:lang w:val="en-US"/>
              </w:rPr>
            </w:pPr>
            <w:r>
              <w:rPr>
                <w:rFonts w:cs="Times New Roman"/>
                <w:sz w:val="24"/>
                <w:szCs w:val="24"/>
                <w:lang w:val="en-US"/>
              </w:rPr>
              <w:t>56,1 ± 0.8</w:t>
            </w:r>
          </w:p>
        </w:tc>
        <w:tc>
          <w:tcPr>
            <w:tcW w:w="1276" w:type="dxa"/>
          </w:tcPr>
          <w:p w14:paraId="16352F17" w14:textId="0C92B790" w:rsidR="00181A3C" w:rsidRPr="00406A80" w:rsidRDefault="00181A3C" w:rsidP="00EB4C2E">
            <w:pPr>
              <w:ind w:firstLine="0"/>
              <w:rPr>
                <w:rFonts w:cs="Times New Roman"/>
                <w:sz w:val="24"/>
                <w:szCs w:val="24"/>
                <w:lang w:val="en-US"/>
              </w:rPr>
            </w:pPr>
            <w:r>
              <w:rPr>
                <w:rFonts w:cs="Times New Roman"/>
                <w:sz w:val="24"/>
                <w:szCs w:val="24"/>
                <w:lang w:val="en-US"/>
              </w:rPr>
              <w:t>1.5 ± 0.0</w:t>
            </w:r>
          </w:p>
        </w:tc>
        <w:tc>
          <w:tcPr>
            <w:tcW w:w="709" w:type="dxa"/>
          </w:tcPr>
          <w:p w14:paraId="115C4F8A" w14:textId="541EC4CF" w:rsidR="00181A3C" w:rsidRPr="00406A80" w:rsidRDefault="00181A3C" w:rsidP="00EB4C2E">
            <w:pPr>
              <w:ind w:firstLine="0"/>
              <w:rPr>
                <w:rFonts w:cs="Times New Roman"/>
                <w:sz w:val="24"/>
                <w:szCs w:val="24"/>
                <w:lang w:val="en-US"/>
              </w:rPr>
            </w:pPr>
            <w:r>
              <w:rPr>
                <w:rFonts w:cs="Times New Roman"/>
                <w:sz w:val="24"/>
                <w:szCs w:val="24"/>
                <w:lang w:val="en-US"/>
              </w:rPr>
              <w:t>2.6</w:t>
            </w:r>
          </w:p>
        </w:tc>
        <w:tc>
          <w:tcPr>
            <w:tcW w:w="1134" w:type="dxa"/>
          </w:tcPr>
          <w:p w14:paraId="1D640DDE" w14:textId="563D7A4F" w:rsidR="00181A3C" w:rsidRPr="00406A80" w:rsidRDefault="00181A3C" w:rsidP="00EB4C2E">
            <w:pPr>
              <w:ind w:firstLine="0"/>
              <w:rPr>
                <w:rFonts w:cs="Times New Roman"/>
                <w:sz w:val="24"/>
                <w:szCs w:val="24"/>
                <w:lang w:val="en-US"/>
              </w:rPr>
            </w:pPr>
            <w:r>
              <w:rPr>
                <w:rFonts w:cs="Times New Roman"/>
                <w:sz w:val="24"/>
                <w:szCs w:val="24"/>
                <w:lang w:val="en-US"/>
              </w:rPr>
              <w:t>6.5</w:t>
            </w:r>
          </w:p>
        </w:tc>
      </w:tr>
      <w:tr w:rsidR="00990DE3" w:rsidRPr="00531060" w14:paraId="6CA7220F" w14:textId="77777777" w:rsidTr="00990DE3">
        <w:trPr>
          <w:trHeight w:val="658"/>
        </w:trPr>
        <w:tc>
          <w:tcPr>
            <w:tcW w:w="1559" w:type="dxa"/>
          </w:tcPr>
          <w:p w14:paraId="7442AD32" w14:textId="5D6892FD" w:rsidR="00181A3C" w:rsidRPr="00406A80" w:rsidRDefault="00181A3C" w:rsidP="00EB4C2E">
            <w:pPr>
              <w:ind w:firstLine="0"/>
              <w:rPr>
                <w:rFonts w:cs="Times New Roman"/>
                <w:sz w:val="24"/>
                <w:szCs w:val="24"/>
                <w:lang w:val="en-US"/>
              </w:rPr>
            </w:pPr>
            <w:r>
              <w:rPr>
                <w:rFonts w:cs="Times New Roman"/>
                <w:sz w:val="24"/>
                <w:szCs w:val="24"/>
                <w:lang w:val="en-US"/>
              </w:rPr>
              <w:t>YOLOv11</w:t>
            </w:r>
            <w:r w:rsidRPr="00406A80">
              <w:rPr>
                <w:rFonts w:cs="Times New Roman"/>
                <w:sz w:val="24"/>
                <w:szCs w:val="24"/>
                <w:lang w:val="en-US"/>
              </w:rPr>
              <w:t>s</w:t>
            </w:r>
          </w:p>
        </w:tc>
        <w:tc>
          <w:tcPr>
            <w:tcW w:w="993" w:type="dxa"/>
          </w:tcPr>
          <w:p w14:paraId="3CFB5066"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640</w:t>
            </w:r>
          </w:p>
        </w:tc>
        <w:tc>
          <w:tcPr>
            <w:tcW w:w="992" w:type="dxa"/>
          </w:tcPr>
          <w:p w14:paraId="10482EDA" w14:textId="7A42845F" w:rsidR="00181A3C" w:rsidRPr="00406A80" w:rsidRDefault="00181A3C" w:rsidP="00EB4C2E">
            <w:pPr>
              <w:ind w:firstLine="0"/>
              <w:rPr>
                <w:rFonts w:cs="Times New Roman"/>
                <w:sz w:val="24"/>
                <w:szCs w:val="24"/>
                <w:lang w:val="en-US"/>
              </w:rPr>
            </w:pPr>
            <w:r>
              <w:rPr>
                <w:rFonts w:cs="Times New Roman"/>
                <w:sz w:val="24"/>
                <w:szCs w:val="24"/>
                <w:lang w:val="en-US"/>
              </w:rPr>
              <w:t>47.0</w:t>
            </w:r>
          </w:p>
        </w:tc>
        <w:tc>
          <w:tcPr>
            <w:tcW w:w="1417" w:type="dxa"/>
          </w:tcPr>
          <w:p w14:paraId="3C3A13D9" w14:textId="0632AA9F" w:rsidR="00181A3C" w:rsidRPr="00406A80" w:rsidRDefault="00181A3C" w:rsidP="00EB4C2E">
            <w:pPr>
              <w:ind w:firstLine="0"/>
              <w:rPr>
                <w:rFonts w:cs="Times New Roman"/>
                <w:sz w:val="24"/>
                <w:szCs w:val="24"/>
                <w:lang w:val="en-US"/>
              </w:rPr>
            </w:pPr>
            <w:r>
              <w:rPr>
                <w:rFonts w:cs="Times New Roman"/>
                <w:sz w:val="24"/>
                <w:szCs w:val="24"/>
                <w:lang w:val="en-US"/>
              </w:rPr>
              <w:t>90.0 ± 1.2</w:t>
            </w:r>
          </w:p>
        </w:tc>
        <w:tc>
          <w:tcPr>
            <w:tcW w:w="1276" w:type="dxa"/>
          </w:tcPr>
          <w:p w14:paraId="1B183D95" w14:textId="7E5DB825" w:rsidR="00181A3C" w:rsidRPr="00406A80" w:rsidRDefault="00181A3C" w:rsidP="00EB4C2E">
            <w:pPr>
              <w:ind w:firstLine="0"/>
              <w:rPr>
                <w:rFonts w:cs="Times New Roman"/>
                <w:sz w:val="24"/>
                <w:szCs w:val="24"/>
                <w:lang w:val="en-US"/>
              </w:rPr>
            </w:pPr>
            <w:r>
              <w:rPr>
                <w:rFonts w:cs="Times New Roman"/>
                <w:sz w:val="24"/>
                <w:szCs w:val="24"/>
                <w:lang w:val="en-US"/>
              </w:rPr>
              <w:t>2.5 ± 0.0</w:t>
            </w:r>
          </w:p>
        </w:tc>
        <w:tc>
          <w:tcPr>
            <w:tcW w:w="709" w:type="dxa"/>
          </w:tcPr>
          <w:p w14:paraId="0BFF3720" w14:textId="370EE173" w:rsidR="00181A3C" w:rsidRPr="00406A80" w:rsidRDefault="00181A3C" w:rsidP="00EB4C2E">
            <w:pPr>
              <w:ind w:firstLine="0"/>
              <w:rPr>
                <w:rFonts w:cs="Times New Roman"/>
                <w:sz w:val="24"/>
                <w:szCs w:val="24"/>
                <w:lang w:val="en-US"/>
              </w:rPr>
            </w:pPr>
            <w:r>
              <w:rPr>
                <w:rFonts w:cs="Times New Roman"/>
                <w:sz w:val="24"/>
                <w:szCs w:val="24"/>
                <w:lang w:val="en-US"/>
              </w:rPr>
              <w:t>9.4</w:t>
            </w:r>
          </w:p>
        </w:tc>
        <w:tc>
          <w:tcPr>
            <w:tcW w:w="1134" w:type="dxa"/>
          </w:tcPr>
          <w:p w14:paraId="58F290BA" w14:textId="5AFF7CE9" w:rsidR="00181A3C" w:rsidRPr="00406A80" w:rsidRDefault="00181A3C" w:rsidP="00EB4C2E">
            <w:pPr>
              <w:ind w:firstLine="0"/>
              <w:rPr>
                <w:rFonts w:cs="Times New Roman"/>
                <w:sz w:val="24"/>
                <w:szCs w:val="24"/>
                <w:lang w:val="en-US"/>
              </w:rPr>
            </w:pPr>
            <w:r>
              <w:rPr>
                <w:rFonts w:cs="Times New Roman"/>
                <w:sz w:val="24"/>
                <w:szCs w:val="24"/>
                <w:lang w:val="en-US"/>
              </w:rPr>
              <w:t>21.5</w:t>
            </w:r>
          </w:p>
        </w:tc>
      </w:tr>
      <w:tr w:rsidR="00990DE3" w:rsidRPr="00531060" w14:paraId="7A015B19" w14:textId="77777777" w:rsidTr="00990DE3">
        <w:trPr>
          <w:trHeight w:val="642"/>
        </w:trPr>
        <w:tc>
          <w:tcPr>
            <w:tcW w:w="1559" w:type="dxa"/>
          </w:tcPr>
          <w:p w14:paraId="62D28844" w14:textId="3154C3A2" w:rsidR="00181A3C" w:rsidRPr="00406A80" w:rsidRDefault="00181A3C" w:rsidP="00EB4C2E">
            <w:pPr>
              <w:ind w:firstLine="0"/>
              <w:rPr>
                <w:rFonts w:cs="Times New Roman"/>
                <w:sz w:val="24"/>
                <w:szCs w:val="24"/>
                <w:lang w:val="en-US"/>
              </w:rPr>
            </w:pPr>
            <w:r>
              <w:rPr>
                <w:rFonts w:cs="Times New Roman"/>
                <w:sz w:val="24"/>
                <w:szCs w:val="24"/>
                <w:lang w:val="en-US"/>
              </w:rPr>
              <w:t>YOLOv11</w:t>
            </w:r>
            <w:r w:rsidRPr="00406A80">
              <w:rPr>
                <w:rFonts w:cs="Times New Roman"/>
                <w:sz w:val="24"/>
                <w:szCs w:val="24"/>
                <w:lang w:val="en-US"/>
              </w:rPr>
              <w:t>m</w:t>
            </w:r>
          </w:p>
        </w:tc>
        <w:tc>
          <w:tcPr>
            <w:tcW w:w="993" w:type="dxa"/>
          </w:tcPr>
          <w:p w14:paraId="41C28B6B"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640</w:t>
            </w:r>
          </w:p>
        </w:tc>
        <w:tc>
          <w:tcPr>
            <w:tcW w:w="992" w:type="dxa"/>
          </w:tcPr>
          <w:p w14:paraId="5F6B653B" w14:textId="1CD1C8DB" w:rsidR="00181A3C" w:rsidRPr="00406A80" w:rsidRDefault="00181A3C" w:rsidP="00EB4C2E">
            <w:pPr>
              <w:ind w:firstLine="0"/>
              <w:rPr>
                <w:rFonts w:cs="Times New Roman"/>
                <w:sz w:val="24"/>
                <w:szCs w:val="24"/>
                <w:lang w:val="en-US"/>
              </w:rPr>
            </w:pPr>
            <w:r>
              <w:rPr>
                <w:rFonts w:cs="Times New Roman"/>
                <w:sz w:val="24"/>
                <w:szCs w:val="24"/>
                <w:lang w:val="en-US"/>
              </w:rPr>
              <w:t>51.5</w:t>
            </w:r>
          </w:p>
        </w:tc>
        <w:tc>
          <w:tcPr>
            <w:tcW w:w="1417" w:type="dxa"/>
          </w:tcPr>
          <w:p w14:paraId="36176EB6" w14:textId="5A825318" w:rsidR="00181A3C" w:rsidRPr="00406A80" w:rsidRDefault="00181A3C" w:rsidP="00EB4C2E">
            <w:pPr>
              <w:ind w:firstLine="0"/>
              <w:rPr>
                <w:rFonts w:cs="Times New Roman"/>
                <w:sz w:val="24"/>
                <w:szCs w:val="24"/>
                <w:lang w:val="en-US"/>
              </w:rPr>
            </w:pPr>
            <w:r>
              <w:rPr>
                <w:rFonts w:cs="Times New Roman"/>
                <w:sz w:val="24"/>
                <w:szCs w:val="24"/>
                <w:lang w:val="en-US"/>
              </w:rPr>
              <w:t>183.2 ± 2.0</w:t>
            </w:r>
          </w:p>
        </w:tc>
        <w:tc>
          <w:tcPr>
            <w:tcW w:w="1276" w:type="dxa"/>
          </w:tcPr>
          <w:p w14:paraId="3BFF13A2" w14:textId="48710EF3" w:rsidR="00181A3C" w:rsidRPr="00406A80" w:rsidRDefault="00181A3C" w:rsidP="00EB4C2E">
            <w:pPr>
              <w:ind w:firstLine="0"/>
              <w:rPr>
                <w:rFonts w:cs="Times New Roman"/>
                <w:sz w:val="24"/>
                <w:szCs w:val="24"/>
                <w:lang w:val="en-US"/>
              </w:rPr>
            </w:pPr>
            <w:r>
              <w:rPr>
                <w:rFonts w:cs="Times New Roman"/>
                <w:sz w:val="24"/>
                <w:szCs w:val="24"/>
                <w:lang w:val="en-US"/>
              </w:rPr>
              <w:t>4.7 ± 0.1</w:t>
            </w:r>
          </w:p>
        </w:tc>
        <w:tc>
          <w:tcPr>
            <w:tcW w:w="709" w:type="dxa"/>
          </w:tcPr>
          <w:p w14:paraId="43A10DAF" w14:textId="59DD064A" w:rsidR="00181A3C" w:rsidRPr="00406A80" w:rsidRDefault="00181A3C" w:rsidP="00EB4C2E">
            <w:pPr>
              <w:ind w:firstLine="0"/>
              <w:rPr>
                <w:rFonts w:cs="Times New Roman"/>
                <w:sz w:val="24"/>
                <w:szCs w:val="24"/>
                <w:lang w:val="en-US"/>
              </w:rPr>
            </w:pPr>
            <w:r>
              <w:rPr>
                <w:rFonts w:cs="Times New Roman"/>
                <w:sz w:val="24"/>
                <w:szCs w:val="24"/>
                <w:lang w:val="en-US"/>
              </w:rPr>
              <w:t>20.1</w:t>
            </w:r>
          </w:p>
        </w:tc>
        <w:tc>
          <w:tcPr>
            <w:tcW w:w="1134" w:type="dxa"/>
          </w:tcPr>
          <w:p w14:paraId="1496D8A1" w14:textId="15C075D2" w:rsidR="00181A3C" w:rsidRPr="00406A80" w:rsidRDefault="00181A3C" w:rsidP="00EB4C2E">
            <w:pPr>
              <w:ind w:firstLine="0"/>
              <w:rPr>
                <w:rFonts w:cs="Times New Roman"/>
                <w:sz w:val="24"/>
                <w:szCs w:val="24"/>
                <w:lang w:val="en-US"/>
              </w:rPr>
            </w:pPr>
            <w:r>
              <w:rPr>
                <w:rFonts w:cs="Times New Roman"/>
                <w:sz w:val="24"/>
                <w:szCs w:val="24"/>
                <w:lang w:val="en-US"/>
              </w:rPr>
              <w:t>68.0</w:t>
            </w:r>
          </w:p>
        </w:tc>
      </w:tr>
      <w:tr w:rsidR="00990DE3" w:rsidRPr="00531060" w14:paraId="4C2045ED" w14:textId="77777777" w:rsidTr="00990DE3">
        <w:trPr>
          <w:trHeight w:val="642"/>
        </w:trPr>
        <w:tc>
          <w:tcPr>
            <w:tcW w:w="1559" w:type="dxa"/>
          </w:tcPr>
          <w:p w14:paraId="2110BA48" w14:textId="1959FDB6" w:rsidR="00181A3C" w:rsidRPr="00406A80" w:rsidRDefault="00181A3C" w:rsidP="00EB4C2E">
            <w:pPr>
              <w:ind w:firstLine="0"/>
              <w:rPr>
                <w:rFonts w:cs="Times New Roman"/>
                <w:sz w:val="24"/>
                <w:szCs w:val="24"/>
                <w:lang w:val="en-US"/>
              </w:rPr>
            </w:pPr>
            <w:r>
              <w:rPr>
                <w:rFonts w:cs="Times New Roman"/>
                <w:sz w:val="24"/>
                <w:szCs w:val="24"/>
                <w:lang w:val="en-US"/>
              </w:rPr>
              <w:t>YOLOv11</w:t>
            </w:r>
            <w:r w:rsidRPr="00406A80">
              <w:rPr>
                <w:rFonts w:cs="Times New Roman"/>
                <w:sz w:val="24"/>
                <w:szCs w:val="24"/>
                <w:lang w:val="en-US"/>
              </w:rPr>
              <w:t>l</w:t>
            </w:r>
          </w:p>
        </w:tc>
        <w:tc>
          <w:tcPr>
            <w:tcW w:w="993" w:type="dxa"/>
          </w:tcPr>
          <w:p w14:paraId="19C71AB9"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640</w:t>
            </w:r>
          </w:p>
        </w:tc>
        <w:tc>
          <w:tcPr>
            <w:tcW w:w="992" w:type="dxa"/>
          </w:tcPr>
          <w:p w14:paraId="0658F863" w14:textId="6077297C" w:rsidR="00181A3C" w:rsidRPr="00406A80" w:rsidRDefault="00181A3C" w:rsidP="00EB4C2E">
            <w:pPr>
              <w:ind w:firstLine="0"/>
              <w:rPr>
                <w:rFonts w:cs="Times New Roman"/>
                <w:sz w:val="24"/>
                <w:szCs w:val="24"/>
                <w:lang w:val="en-US"/>
              </w:rPr>
            </w:pPr>
            <w:r>
              <w:rPr>
                <w:rFonts w:cs="Times New Roman"/>
                <w:sz w:val="24"/>
                <w:szCs w:val="24"/>
                <w:lang w:val="en-US"/>
              </w:rPr>
              <w:t>53.4</w:t>
            </w:r>
          </w:p>
        </w:tc>
        <w:tc>
          <w:tcPr>
            <w:tcW w:w="1417" w:type="dxa"/>
          </w:tcPr>
          <w:p w14:paraId="1E3DA4E4" w14:textId="3FB7BF3F" w:rsidR="00181A3C" w:rsidRPr="00406A80" w:rsidRDefault="00181A3C" w:rsidP="00EB4C2E">
            <w:pPr>
              <w:ind w:firstLine="0"/>
              <w:rPr>
                <w:rFonts w:cs="Times New Roman"/>
                <w:sz w:val="24"/>
                <w:szCs w:val="24"/>
                <w:lang w:val="en-US"/>
              </w:rPr>
            </w:pPr>
            <w:r>
              <w:rPr>
                <w:rFonts w:cs="Times New Roman"/>
                <w:sz w:val="24"/>
                <w:szCs w:val="24"/>
                <w:lang w:val="en-US"/>
              </w:rPr>
              <w:t>238.6 ± 1.4</w:t>
            </w:r>
          </w:p>
        </w:tc>
        <w:tc>
          <w:tcPr>
            <w:tcW w:w="1276" w:type="dxa"/>
          </w:tcPr>
          <w:p w14:paraId="3DEB77C6" w14:textId="02556878" w:rsidR="00181A3C" w:rsidRPr="00406A80" w:rsidRDefault="00181A3C" w:rsidP="00EB4C2E">
            <w:pPr>
              <w:ind w:firstLine="0"/>
              <w:rPr>
                <w:rFonts w:cs="Times New Roman"/>
                <w:sz w:val="24"/>
                <w:szCs w:val="24"/>
                <w:lang w:val="en-US"/>
              </w:rPr>
            </w:pPr>
            <w:r>
              <w:rPr>
                <w:rFonts w:cs="Times New Roman"/>
                <w:sz w:val="24"/>
                <w:szCs w:val="24"/>
                <w:lang w:val="en-US"/>
              </w:rPr>
              <w:t>6.2 ± 0.1</w:t>
            </w:r>
          </w:p>
        </w:tc>
        <w:tc>
          <w:tcPr>
            <w:tcW w:w="709" w:type="dxa"/>
          </w:tcPr>
          <w:p w14:paraId="0D5EC292" w14:textId="0A462C5E" w:rsidR="00181A3C" w:rsidRPr="00406A80" w:rsidRDefault="00181A3C" w:rsidP="00EB4C2E">
            <w:pPr>
              <w:ind w:firstLine="0"/>
              <w:rPr>
                <w:rFonts w:cs="Times New Roman"/>
                <w:sz w:val="24"/>
                <w:szCs w:val="24"/>
                <w:lang w:val="en-US"/>
              </w:rPr>
            </w:pPr>
            <w:r>
              <w:rPr>
                <w:rFonts w:cs="Times New Roman"/>
                <w:sz w:val="24"/>
                <w:szCs w:val="24"/>
                <w:lang w:val="en-US"/>
              </w:rPr>
              <w:t>25.3</w:t>
            </w:r>
          </w:p>
        </w:tc>
        <w:tc>
          <w:tcPr>
            <w:tcW w:w="1134" w:type="dxa"/>
          </w:tcPr>
          <w:p w14:paraId="075B1423" w14:textId="00A4417B" w:rsidR="00181A3C" w:rsidRPr="00406A80" w:rsidRDefault="00181A3C" w:rsidP="00EB4C2E">
            <w:pPr>
              <w:ind w:firstLine="0"/>
              <w:rPr>
                <w:rFonts w:cs="Times New Roman"/>
                <w:sz w:val="24"/>
                <w:szCs w:val="24"/>
                <w:lang w:val="en-US"/>
              </w:rPr>
            </w:pPr>
            <w:r>
              <w:rPr>
                <w:rFonts w:cs="Times New Roman"/>
                <w:sz w:val="24"/>
                <w:szCs w:val="24"/>
                <w:lang w:val="en-US"/>
              </w:rPr>
              <w:t>86.9</w:t>
            </w:r>
          </w:p>
        </w:tc>
      </w:tr>
      <w:tr w:rsidR="00990DE3" w:rsidRPr="00531060" w14:paraId="3E43B2C9" w14:textId="77777777" w:rsidTr="00990DE3">
        <w:trPr>
          <w:trHeight w:val="642"/>
        </w:trPr>
        <w:tc>
          <w:tcPr>
            <w:tcW w:w="1559" w:type="dxa"/>
          </w:tcPr>
          <w:p w14:paraId="0D276C51" w14:textId="5783468B" w:rsidR="00181A3C" w:rsidRPr="00406A80" w:rsidRDefault="00181A3C" w:rsidP="00EB4C2E">
            <w:pPr>
              <w:ind w:firstLine="0"/>
              <w:rPr>
                <w:rFonts w:cs="Times New Roman"/>
                <w:sz w:val="24"/>
                <w:szCs w:val="24"/>
                <w:lang w:val="en-US"/>
              </w:rPr>
            </w:pPr>
            <w:r>
              <w:rPr>
                <w:rFonts w:cs="Times New Roman"/>
                <w:sz w:val="24"/>
                <w:szCs w:val="24"/>
                <w:lang w:val="en-US"/>
              </w:rPr>
              <w:t>YOLOv11</w:t>
            </w:r>
            <w:r w:rsidRPr="00406A80">
              <w:rPr>
                <w:rFonts w:cs="Times New Roman"/>
                <w:sz w:val="24"/>
                <w:szCs w:val="24"/>
                <w:lang w:val="en-US"/>
              </w:rPr>
              <w:t>x</w:t>
            </w:r>
          </w:p>
        </w:tc>
        <w:tc>
          <w:tcPr>
            <w:tcW w:w="993" w:type="dxa"/>
          </w:tcPr>
          <w:p w14:paraId="3C732363" w14:textId="77777777" w:rsidR="00181A3C" w:rsidRPr="00406A80" w:rsidRDefault="00181A3C" w:rsidP="00EB4C2E">
            <w:pPr>
              <w:ind w:firstLine="0"/>
              <w:rPr>
                <w:rFonts w:cs="Times New Roman"/>
                <w:sz w:val="24"/>
                <w:szCs w:val="24"/>
                <w:lang w:val="en-US"/>
              </w:rPr>
            </w:pPr>
            <w:r w:rsidRPr="00406A80">
              <w:rPr>
                <w:rFonts w:cs="Times New Roman"/>
                <w:sz w:val="24"/>
                <w:szCs w:val="24"/>
                <w:lang w:val="en-US"/>
              </w:rPr>
              <w:t>640</w:t>
            </w:r>
          </w:p>
        </w:tc>
        <w:tc>
          <w:tcPr>
            <w:tcW w:w="992" w:type="dxa"/>
          </w:tcPr>
          <w:p w14:paraId="28215D24" w14:textId="3DA0FD48" w:rsidR="00181A3C" w:rsidRPr="00406A80" w:rsidRDefault="00181A3C" w:rsidP="00EB4C2E">
            <w:pPr>
              <w:ind w:firstLine="0"/>
              <w:rPr>
                <w:rFonts w:cs="Times New Roman"/>
                <w:sz w:val="24"/>
                <w:szCs w:val="24"/>
                <w:lang w:val="en-US"/>
              </w:rPr>
            </w:pPr>
            <w:r>
              <w:rPr>
                <w:rFonts w:cs="Times New Roman"/>
                <w:sz w:val="24"/>
                <w:szCs w:val="24"/>
                <w:lang w:val="en-US"/>
              </w:rPr>
              <w:t>54.7</w:t>
            </w:r>
          </w:p>
        </w:tc>
        <w:tc>
          <w:tcPr>
            <w:tcW w:w="1417" w:type="dxa"/>
          </w:tcPr>
          <w:p w14:paraId="22FEEF31" w14:textId="0A2E7E20" w:rsidR="00181A3C" w:rsidRPr="00406A80" w:rsidRDefault="00181A3C" w:rsidP="00EB4C2E">
            <w:pPr>
              <w:ind w:firstLine="0"/>
              <w:rPr>
                <w:rFonts w:cs="Times New Roman"/>
                <w:sz w:val="24"/>
                <w:szCs w:val="24"/>
                <w:lang w:val="en-US"/>
              </w:rPr>
            </w:pPr>
            <w:r>
              <w:rPr>
                <w:rFonts w:cs="Times New Roman"/>
                <w:sz w:val="24"/>
                <w:szCs w:val="24"/>
                <w:lang w:val="en-US"/>
              </w:rPr>
              <w:t>462.8 ± 6.7</w:t>
            </w:r>
          </w:p>
        </w:tc>
        <w:tc>
          <w:tcPr>
            <w:tcW w:w="1276" w:type="dxa"/>
          </w:tcPr>
          <w:p w14:paraId="292AFEB9" w14:textId="7B9BF3B9" w:rsidR="00181A3C" w:rsidRPr="00406A80" w:rsidRDefault="00181A3C" w:rsidP="00EB4C2E">
            <w:pPr>
              <w:ind w:firstLine="0"/>
              <w:rPr>
                <w:rFonts w:cs="Times New Roman"/>
                <w:sz w:val="24"/>
                <w:szCs w:val="24"/>
                <w:lang w:val="en-US"/>
              </w:rPr>
            </w:pPr>
            <w:r>
              <w:rPr>
                <w:rFonts w:cs="Times New Roman"/>
                <w:sz w:val="24"/>
                <w:szCs w:val="24"/>
                <w:lang w:val="en-US"/>
              </w:rPr>
              <w:t>11.3 ± 0.2</w:t>
            </w:r>
          </w:p>
        </w:tc>
        <w:tc>
          <w:tcPr>
            <w:tcW w:w="709" w:type="dxa"/>
          </w:tcPr>
          <w:p w14:paraId="717AC377" w14:textId="211515CA" w:rsidR="00181A3C" w:rsidRPr="00406A80" w:rsidRDefault="00181A3C" w:rsidP="00EB4C2E">
            <w:pPr>
              <w:ind w:firstLine="0"/>
              <w:rPr>
                <w:rFonts w:cs="Times New Roman"/>
                <w:sz w:val="24"/>
                <w:szCs w:val="24"/>
                <w:lang w:val="en-US"/>
              </w:rPr>
            </w:pPr>
            <w:r>
              <w:rPr>
                <w:rFonts w:cs="Times New Roman"/>
                <w:sz w:val="24"/>
                <w:szCs w:val="24"/>
                <w:lang w:val="en-US"/>
              </w:rPr>
              <w:t>56.9</w:t>
            </w:r>
          </w:p>
        </w:tc>
        <w:tc>
          <w:tcPr>
            <w:tcW w:w="1134" w:type="dxa"/>
          </w:tcPr>
          <w:p w14:paraId="0DA99848" w14:textId="12BC4778" w:rsidR="00181A3C" w:rsidRPr="00406A80" w:rsidRDefault="00181A3C" w:rsidP="00EB4C2E">
            <w:pPr>
              <w:ind w:firstLine="0"/>
              <w:rPr>
                <w:rFonts w:cs="Times New Roman"/>
                <w:sz w:val="24"/>
                <w:szCs w:val="24"/>
                <w:lang w:val="en-US"/>
              </w:rPr>
            </w:pPr>
            <w:r>
              <w:rPr>
                <w:rFonts w:cs="Times New Roman"/>
                <w:sz w:val="24"/>
                <w:szCs w:val="24"/>
                <w:lang w:val="en-US"/>
              </w:rPr>
              <w:t>194.9</w:t>
            </w:r>
          </w:p>
        </w:tc>
      </w:tr>
    </w:tbl>
    <w:p w14:paraId="4415985F" w14:textId="7EAE8FDF" w:rsidR="003B72B8" w:rsidRDefault="00040852" w:rsidP="00040852">
      <w:pPr>
        <w:pStyle w:val="Heading4"/>
        <w:rPr>
          <w:lang w:val="en-US"/>
        </w:rPr>
      </w:pPr>
      <w:bookmarkStart w:id="295" w:name="_Toc198236773"/>
      <w:r>
        <w:rPr>
          <w:lang w:val="en-US"/>
        </w:rPr>
        <w:t>Kiến trúc của YOLOv11</w:t>
      </w:r>
      <w:bookmarkEnd w:id="295"/>
    </w:p>
    <w:p w14:paraId="1B3FDAF4" w14:textId="436D06A1" w:rsidR="00040852" w:rsidRDefault="00040852" w:rsidP="000369C5">
      <w:pPr>
        <w:rPr>
          <w:lang w:val="en-US"/>
        </w:rPr>
      </w:pPr>
      <w:r>
        <w:rPr>
          <w:lang w:val="en-US"/>
        </w:rPr>
        <w:t>Tương tự với YOLOv8, phiên bản YOLO này cũng có kiến trúc gồm thành phần chính: Backbone, Neck và Head.</w:t>
      </w:r>
    </w:p>
    <w:p w14:paraId="52C65BCF" w14:textId="5B9AAA21" w:rsidR="00040852" w:rsidRDefault="00040852" w:rsidP="005746A1">
      <w:pPr>
        <w:ind w:left="284" w:firstLine="0"/>
        <w:jc w:val="center"/>
        <w:rPr>
          <w:lang w:val="en-US"/>
        </w:rPr>
      </w:pPr>
      <w:r>
        <w:rPr>
          <w:lang w:val="en-US"/>
        </w:rPr>
        <w:lastRenderedPageBreak/>
        <w:drawing>
          <wp:inline distT="0" distB="0" distL="0" distR="0" wp14:anchorId="3F68A6D3" wp14:editId="22091DBB">
            <wp:extent cx="4860387" cy="27477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LOv1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60934" cy="2748024"/>
                    </a:xfrm>
                    <a:prstGeom prst="rect">
                      <a:avLst/>
                    </a:prstGeom>
                  </pic:spPr>
                </pic:pic>
              </a:graphicData>
            </a:graphic>
          </wp:inline>
        </w:drawing>
      </w:r>
    </w:p>
    <w:p w14:paraId="48A41D16" w14:textId="7E5DE813" w:rsidR="00040852" w:rsidRPr="00040852" w:rsidRDefault="00040852" w:rsidP="006D25BC">
      <w:pPr>
        <w:pStyle w:val="HinhAnh"/>
        <w:rPr>
          <w:lang w:val="en-US"/>
        </w:rPr>
      </w:pPr>
      <w:bookmarkStart w:id="296" w:name="_Toc198236853"/>
      <w:r w:rsidRPr="00AC2106">
        <w:t xml:space="preserve">Hình </w:t>
      </w:r>
      <w:r w:rsidR="005F2FCC">
        <w:rPr>
          <w:lang w:val="en-US"/>
        </w:rPr>
        <w:t>17</w:t>
      </w:r>
      <w:r>
        <w:rPr>
          <w:lang w:val="en-US"/>
        </w:rPr>
        <w:t xml:space="preserve">: Kiến trúc </w:t>
      </w:r>
      <w:r w:rsidR="001419FB">
        <w:rPr>
          <w:lang w:val="en-US"/>
        </w:rPr>
        <w:t>của mô hình YOLO</w:t>
      </w:r>
      <w:r w:rsidR="001875AA">
        <w:rPr>
          <w:lang w:val="en-US"/>
        </w:rPr>
        <w:t>v</w:t>
      </w:r>
      <w:r w:rsidR="001419FB">
        <w:rPr>
          <w:lang w:val="en-US"/>
        </w:rPr>
        <w:t>11</w:t>
      </w:r>
      <w:bookmarkEnd w:id="296"/>
    </w:p>
    <w:p w14:paraId="1D4E13F9" w14:textId="77777777" w:rsidR="00661379" w:rsidRDefault="00040852" w:rsidP="00040852">
      <w:pPr>
        <w:rPr>
          <w:lang w:val="en-US"/>
        </w:rPr>
      </w:pPr>
      <w:r>
        <w:t>Backbone của YOLOv11 trích xuất các đặc trưng từ ảnh đầu vào thông qua các tầng tích chập (Conv2D), chuẩn hóa (BatchNorm2D) và hàm kích hoạt SiLU</w:t>
      </w:r>
      <w:r w:rsidR="00661379">
        <w:rPr>
          <w:lang w:val="en-US"/>
        </w:rPr>
        <w:t xml:space="preserve"> tương tự như YOLOv8 nhưng có sự cải tiến.</w:t>
      </w:r>
    </w:p>
    <w:p w14:paraId="103B184C" w14:textId="389D3ACC" w:rsidR="00661379" w:rsidRPr="00661379" w:rsidRDefault="00661379" w:rsidP="00DE3017">
      <w:pPr>
        <w:pStyle w:val="ListParagraph"/>
        <w:numPr>
          <w:ilvl w:val="0"/>
          <w:numId w:val="32"/>
        </w:numPr>
        <w:tabs>
          <w:tab w:val="left" w:pos="709"/>
        </w:tabs>
        <w:ind w:left="567" w:hanging="567"/>
        <w:rPr>
          <w:lang w:val="en-US"/>
        </w:rPr>
      </w:pPr>
      <w:r w:rsidRPr="00661379">
        <w:rPr>
          <w:bCs/>
          <w:lang w:val="en-US"/>
        </w:rPr>
        <w:t>C3k2 Block</w:t>
      </w:r>
      <w:r w:rsidRPr="00661379">
        <w:rPr>
          <w:lang w:val="en-US"/>
        </w:rPr>
        <w:t xml:space="preserve">: Phiên bản cải tiến của cấu trúc Cross Stage Partial với kích thước kernel 2, giúp giảm số lượng tham số và tăng hiệu quả trích xuất đặc trưng </w:t>
      </w:r>
    </w:p>
    <w:p w14:paraId="461FD022" w14:textId="39781482" w:rsidR="00661379" w:rsidRPr="00661379" w:rsidRDefault="00661379" w:rsidP="00DE3017">
      <w:pPr>
        <w:pStyle w:val="ListParagraph"/>
        <w:numPr>
          <w:ilvl w:val="0"/>
          <w:numId w:val="32"/>
        </w:numPr>
        <w:tabs>
          <w:tab w:val="left" w:pos="709"/>
        </w:tabs>
        <w:ind w:left="567" w:hanging="567"/>
        <w:rPr>
          <w:lang w:val="en-US"/>
        </w:rPr>
      </w:pPr>
      <w:r w:rsidRPr="00661379">
        <w:rPr>
          <w:bCs/>
          <w:lang w:val="en-US"/>
        </w:rPr>
        <w:t>SPPF</w:t>
      </w:r>
      <w:r w:rsidRPr="00661379">
        <w:rPr>
          <w:b/>
          <w:bCs/>
          <w:lang w:val="en-US"/>
        </w:rPr>
        <w:t xml:space="preserve">: </w:t>
      </w:r>
      <w:r w:rsidRPr="00661379">
        <w:rPr>
          <w:lang w:val="en-US"/>
        </w:rPr>
        <w:t>Tăng cường khả năng nhận diện đối tượng ở nhiều kích thước khác nhau mà không làm tăng đáng kể chi phí tính toán.</w:t>
      </w:r>
    </w:p>
    <w:p w14:paraId="531B6F40" w14:textId="3742451C" w:rsidR="00040852" w:rsidRDefault="00661379" w:rsidP="00DE3017">
      <w:pPr>
        <w:pStyle w:val="ListParagraph"/>
        <w:numPr>
          <w:ilvl w:val="0"/>
          <w:numId w:val="32"/>
        </w:numPr>
        <w:tabs>
          <w:tab w:val="left" w:pos="709"/>
        </w:tabs>
        <w:ind w:left="567" w:hanging="567"/>
        <w:rPr>
          <w:lang w:val="en-US"/>
        </w:rPr>
      </w:pPr>
      <w:r w:rsidRPr="00661379">
        <w:rPr>
          <w:bCs/>
          <w:lang w:val="en-US"/>
        </w:rPr>
        <w:t>C2PSA:</w:t>
      </w:r>
      <w:r w:rsidRPr="00661379">
        <w:rPr>
          <w:b/>
          <w:bCs/>
          <w:lang w:val="en-US"/>
        </w:rPr>
        <w:t xml:space="preserve"> </w:t>
      </w:r>
      <w:r w:rsidRPr="00661379">
        <w:rPr>
          <w:lang w:val="en-US"/>
        </w:rPr>
        <w:t>Cơ chế chú ý không gian song song, giúp mô hình tập trung vào các vùng quan trọng trong ảnh, cải thiện độ chính xác trong việc phát hiện và phân đoạn đối tượng.</w:t>
      </w:r>
    </w:p>
    <w:p w14:paraId="239233E3" w14:textId="77777777" w:rsidR="001D1A28" w:rsidRDefault="001D1A28" w:rsidP="001D1A28">
      <w:pPr>
        <w:pStyle w:val="ListParagraph"/>
        <w:tabs>
          <w:tab w:val="left" w:pos="709"/>
        </w:tabs>
        <w:ind w:left="709" w:firstLine="0"/>
        <w:rPr>
          <w:lang w:val="en-US"/>
        </w:rPr>
      </w:pPr>
    </w:p>
    <w:p w14:paraId="20BE5D69" w14:textId="7CAF5E39" w:rsidR="001D1A28" w:rsidRDefault="001D1A28" w:rsidP="00F3462B">
      <w:pPr>
        <w:pStyle w:val="ListParagraph"/>
        <w:tabs>
          <w:tab w:val="left" w:pos="1276"/>
        </w:tabs>
        <w:ind w:firstLine="0"/>
        <w:jc w:val="center"/>
        <w:rPr>
          <w:lang w:val="en-US"/>
        </w:rPr>
      </w:pPr>
      <w:r>
        <w:rPr>
          <w:lang w:val="en-US"/>
        </w:rPr>
        <w:drawing>
          <wp:inline distT="0" distB="0" distL="0" distR="0" wp14:anchorId="6EBEA1EC" wp14:editId="55FC1EA7">
            <wp:extent cx="4495216" cy="2398541"/>
            <wp:effectExtent l="0" t="0" r="63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96877" cy="2399427"/>
                    </a:xfrm>
                    <a:prstGeom prst="rect">
                      <a:avLst/>
                    </a:prstGeom>
                  </pic:spPr>
                </pic:pic>
              </a:graphicData>
            </a:graphic>
          </wp:inline>
        </w:drawing>
      </w:r>
    </w:p>
    <w:p w14:paraId="3ADD5079" w14:textId="739D2573" w:rsidR="001D1A28" w:rsidRPr="001D1A28" w:rsidRDefault="001D1A28" w:rsidP="00F3462B">
      <w:pPr>
        <w:pStyle w:val="HinhAnh"/>
        <w:ind w:left="1701"/>
        <w:jc w:val="both"/>
        <w:rPr>
          <w:lang w:val="en-US"/>
        </w:rPr>
      </w:pPr>
      <w:bookmarkStart w:id="297" w:name="_Toc198236854"/>
      <w:r w:rsidRPr="00AC2106">
        <w:t xml:space="preserve">Hình </w:t>
      </w:r>
      <w:r w:rsidR="00750950">
        <w:rPr>
          <w:lang w:val="en-US"/>
        </w:rPr>
        <w:t>18</w:t>
      </w:r>
      <w:r>
        <w:rPr>
          <w:lang w:val="en-US"/>
        </w:rPr>
        <w:t xml:space="preserve">: </w:t>
      </w:r>
      <w:r w:rsidR="001419FB">
        <w:rPr>
          <w:lang w:val="en-US"/>
        </w:rPr>
        <w:t>Các khối trong backbone của YOLO</w:t>
      </w:r>
      <w:r w:rsidR="001875AA">
        <w:rPr>
          <w:lang w:val="en-US"/>
        </w:rPr>
        <w:t>v</w:t>
      </w:r>
      <w:r w:rsidR="001419FB">
        <w:rPr>
          <w:lang w:val="en-US"/>
        </w:rPr>
        <w:t>11</w:t>
      </w:r>
      <w:bookmarkEnd w:id="297"/>
    </w:p>
    <w:p w14:paraId="149E257D" w14:textId="61F69F4E" w:rsidR="00DF0A57" w:rsidRPr="00C90906" w:rsidRDefault="00DF0A57" w:rsidP="00C90906">
      <w:pPr>
        <w:rPr>
          <w:color w:val="FF0000"/>
          <w:lang w:val="en-US"/>
        </w:rPr>
      </w:pPr>
      <w:r w:rsidRPr="00DF0A57">
        <w:rPr>
          <w:lang w:val="en-US"/>
        </w:rPr>
        <w:lastRenderedPageBreak/>
        <w:t xml:space="preserve">YOLOv11 giữ lại mô-đun SPFF (Spatial Pyramid Pooling Fast), được thiết kế để tổng hợp đặc trưng từ các vùng khác nhau của hình ảnh ở nhiều quy mô khác nhau. </w:t>
      </w:r>
      <w:r w:rsidR="00C90906" w:rsidRPr="00C90906">
        <w:rPr>
          <w:lang w:val="en-US"/>
        </w:rPr>
        <w:t xml:space="preserve">Ngoài ra còn áp dụng mô-đun attention C2PSA </w:t>
      </w:r>
      <w:r w:rsidR="00C90906">
        <w:t xml:space="preserve">để nâng cao khả năng tập trung vào các đặc trưng quan trọng trong không gian và kênh. </w:t>
      </w:r>
    </w:p>
    <w:p w14:paraId="1210E176" w14:textId="77777777" w:rsidR="00DF0A57" w:rsidRDefault="00DF0A57" w:rsidP="00DF0A57">
      <w:pPr>
        <w:rPr>
          <w:lang w:val="en-US"/>
        </w:rPr>
      </w:pPr>
      <w:r w:rsidRPr="00DF0A57">
        <w:rPr>
          <w:lang w:val="en-US"/>
        </w:rPr>
        <w:t>SPFF tổng hợp đặc trưng bằng cách sử dụng nhiều phép toán max-pooling (với các kích thước kernel khác nhau) để thu thập thông tin ngữ cảnh đa quy mô. Mô-đun này đảm bảo rằng ngay cả các đối tượng nhỏ cũng được mô hình nhận diện, vì nó kết hợp hiệu quả thông tin từ các độ phân giải khác nhau.</w:t>
      </w:r>
    </w:p>
    <w:p w14:paraId="5C2EAF83" w14:textId="2DCA09D5" w:rsidR="001D1A28" w:rsidRDefault="00181A3C" w:rsidP="00181A3C">
      <w:pPr>
        <w:ind w:left="142" w:firstLine="0"/>
        <w:jc w:val="center"/>
        <w:rPr>
          <w:lang w:val="en-US"/>
        </w:rPr>
      </w:pPr>
      <w:r>
        <w:rPr>
          <w:lang w:val="en-US"/>
        </w:rPr>
        <w:drawing>
          <wp:inline distT="0" distB="0" distL="0" distR="0" wp14:anchorId="3AE80666" wp14:editId="5EBF3FD6">
            <wp:extent cx="4083135" cy="270520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oEFL3tJ_b6hMvHvBTz_LGA.jpg"/>
                    <pic:cNvPicPr/>
                  </pic:nvPicPr>
                  <pic:blipFill>
                    <a:blip r:embed="rId32">
                      <a:extLst>
                        <a:ext uri="{28A0092B-C50C-407E-A947-70E740481C1C}">
                          <a14:useLocalDpi xmlns:a14="http://schemas.microsoft.com/office/drawing/2010/main" val="0"/>
                        </a:ext>
                      </a:extLst>
                    </a:blip>
                    <a:stretch>
                      <a:fillRect/>
                    </a:stretch>
                  </pic:blipFill>
                  <pic:spPr>
                    <a:xfrm>
                      <a:off x="0" y="0"/>
                      <a:ext cx="4083593" cy="2705505"/>
                    </a:xfrm>
                    <a:prstGeom prst="rect">
                      <a:avLst/>
                    </a:prstGeom>
                  </pic:spPr>
                </pic:pic>
              </a:graphicData>
            </a:graphic>
          </wp:inline>
        </w:drawing>
      </w:r>
    </w:p>
    <w:p w14:paraId="3D8EA9F4" w14:textId="6EB2930D" w:rsidR="00181A3C" w:rsidRPr="001D1A28" w:rsidRDefault="00181A3C" w:rsidP="00181A3C">
      <w:pPr>
        <w:pStyle w:val="HinhAnh"/>
        <w:ind w:left="2127"/>
        <w:jc w:val="both"/>
        <w:rPr>
          <w:lang w:val="en-US"/>
        </w:rPr>
      </w:pPr>
      <w:bookmarkStart w:id="298" w:name="_Toc198236855"/>
      <w:r w:rsidRPr="00AC2106">
        <w:t xml:space="preserve">Hình </w:t>
      </w:r>
      <w:r w:rsidR="00004A08">
        <w:rPr>
          <w:lang w:val="en-US"/>
        </w:rPr>
        <w:t>19</w:t>
      </w:r>
      <w:r>
        <w:rPr>
          <w:lang w:val="en-US"/>
        </w:rPr>
        <w:t xml:space="preserve">: </w:t>
      </w:r>
      <w:r w:rsidR="001419FB">
        <w:rPr>
          <w:lang w:val="en-US"/>
        </w:rPr>
        <w:t>Neck trong kiến trúc của YOLO</w:t>
      </w:r>
      <w:r w:rsidR="001875AA">
        <w:rPr>
          <w:lang w:val="en-US"/>
        </w:rPr>
        <w:t>v</w:t>
      </w:r>
      <w:r w:rsidR="001419FB">
        <w:rPr>
          <w:lang w:val="en-US"/>
        </w:rPr>
        <w:t>11</w:t>
      </w:r>
      <w:bookmarkEnd w:id="298"/>
    </w:p>
    <w:p w14:paraId="650EC3AB" w14:textId="77777777" w:rsidR="00181A3C" w:rsidRPr="00181A3C" w:rsidRDefault="00181A3C" w:rsidP="00181A3C">
      <w:pPr>
        <w:rPr>
          <w:lang w:val="en-US"/>
        </w:rPr>
      </w:pPr>
      <w:r w:rsidRPr="00181A3C">
        <w:rPr>
          <w:lang w:val="en-US"/>
        </w:rPr>
        <w:t>Tương tự như các phiên bản YOLO trước đó, YOLOv11 sử dụng một đầu dự đoán đa quy mô để phát hiện các đối tượng ở các kích thước khác nhau. Đầu này xuất ra các hộp phát hiện cho ba quy mô khác nhau (thấp, trung bình, cao) bằng cách sử dụng các bản đồ đặc trưng được tạo ra bởi backbone và neck.</w:t>
      </w:r>
    </w:p>
    <w:p w14:paraId="25EF0244" w14:textId="39E64A84" w:rsidR="00181A3C" w:rsidRPr="00181A3C" w:rsidRDefault="00181A3C" w:rsidP="0086405F">
      <w:pPr>
        <w:rPr>
          <w:lang w:val="en-US"/>
        </w:rPr>
      </w:pPr>
      <w:r w:rsidRPr="00181A3C">
        <w:rPr>
          <w:lang w:val="en-US"/>
        </w:rPr>
        <w:t>Đầu phát hiện xuất ra các dự đoán từ ba bản đồ đặc trưng (thường là P3, P4 và P5), tương ứng với các mức độ chi tiết khác nhau trong hình ảnh. Phương pháp này đảm bảo rằng các đối tượng nhỏ được phát hiện với chi tiết mịn hơn (P3), trong khi các đối tượng lớn hơn được ghi nhận bởi các đặc trưng cấp cao hơn (P5).</w:t>
      </w:r>
    </w:p>
    <w:p w14:paraId="2836AAA0" w14:textId="77777777" w:rsidR="00A4612E" w:rsidRPr="008A1D35" w:rsidRDefault="00A4612E" w:rsidP="00A4612E">
      <w:pPr>
        <w:pStyle w:val="Heading3"/>
        <w:keepNext w:val="0"/>
        <w:keepLines w:val="0"/>
        <w:widowControl w:val="0"/>
      </w:pPr>
      <w:bookmarkStart w:id="299" w:name="_Toc198236774"/>
      <w:bookmarkEnd w:id="284"/>
      <w:bookmarkEnd w:id="285"/>
      <w:bookmarkEnd w:id="286"/>
      <w:bookmarkEnd w:id="287"/>
      <w:r>
        <w:rPr>
          <w:lang w:val="en-US"/>
        </w:rPr>
        <w:t>Detectron2</w:t>
      </w:r>
      <w:bookmarkEnd w:id="299"/>
    </w:p>
    <w:p w14:paraId="543C954A" w14:textId="603A5371" w:rsidR="00A4612E" w:rsidRDefault="00A4612E" w:rsidP="00A4612E">
      <w:pPr>
        <w:widowControl w:val="0"/>
        <w:ind w:firstLine="709"/>
        <w:rPr>
          <w:lang w:val="en-US"/>
        </w:rPr>
      </w:pPr>
      <w:r>
        <w:t>Detectron2 là một framework mạnh mẽ cho phát hiện đối tượng (object detection) được phát triển bởi Facebook AI Research (FAIR)</w:t>
      </w:r>
      <w:r>
        <w:rPr>
          <w:lang w:val="en-US"/>
        </w:rPr>
        <w:t xml:space="preserve"> </w:t>
      </w:r>
      <w:r>
        <w:rPr>
          <w:lang w:val="en-US"/>
        </w:rPr>
        <w:fldChar w:fldCharType="begin"/>
      </w:r>
      <w:r w:rsidR="00F64E3E">
        <w:rPr>
          <w:lang w:val="en-US"/>
        </w:rPr>
        <w:instrText xml:space="preserve"> ADDIN ZOTERO_ITEM CSL_CITATION {"citationID":"ijfYJWz3","properties":{"formattedCitation":"[9], [10]","plainCitation":"[9], [10]","noteIndex":0},"citationItems":[{"id":122,"uris":["http://zotero.org/users/15785708/items/YGSK7P9M"],"itemData":{"id":122,"type":"article-journal","abstract":"In today's world, there is a rapid increase in an autonomous vehicles. There are various levels of autonomous vehicles depending upon the degree of autonomy-for the lower degree of autonomy driver has more power and functionality for managing, on coming to the fully automated vehicle like Tesla is expected to have full control over the functions. These advances cooperate to plan the vehicle's position and its nearness to everything around it. Because of this, there is popularity for these vehicles, since they give a great deal of advantages to individuals utilizing them. We use the Facebook AI Research software system that implements object detection algorithms, and the Caffe2 deep learning framework for advanced object detection by offering speedy training. We have also manipulated images to derive insights addressing the issues companies face when making the step from research to production. We have implemented detectron2 object detection for faster detection of objects. There is the labeling of the object &amp; we used manipulation of images using cartoonization.","container-title":"International Journal of Engineering and Technical Research","journalAbbreviation":"International Journal of Engineering and Technical Research","source":"ResearchGate","title":"Detectron2 Object Detection &amp; Manipulating Images using Cartoonization","volume":"10","author":[{"family":"Sai Abhishek","given":"Allena Venkata"},{"family":"Kotni","given":"Sonali"}],"issued":{"date-parts":[["2022",11,28]]}}},{"id":124,"uris":["http://zotero.org/users/15785708/items/USB6IUVI"],"itemData":{"id":124,"type":"webpage","abstract":"Detectron2 is a platform for object detection, segmentation and other visual recognition tasks. - facebookresearch/detectron2","container-title":"GitHub","language":"en","title":"detectron2/README.md at main · facebookresearch/detectron2","URL":"https://github.com/facebookresearch/detectron2/blob/main/README.md","accessed":{"date-parts":[["2025",3,30]]}}}],"schema":"https://github.com/citation-style-language/schema/raw/master/csl-citation.json"} </w:instrText>
      </w:r>
      <w:r>
        <w:rPr>
          <w:lang w:val="en-US"/>
        </w:rPr>
        <w:fldChar w:fldCharType="separate"/>
      </w:r>
      <w:r w:rsidR="00F64E3E" w:rsidRPr="00F64E3E">
        <w:rPr>
          <w:rFonts w:cs="Times New Roman"/>
        </w:rPr>
        <w:t>[9], [10]</w:t>
      </w:r>
      <w:r>
        <w:rPr>
          <w:lang w:val="en-US"/>
        </w:rPr>
        <w:fldChar w:fldCharType="end"/>
      </w:r>
      <w:r>
        <w:t xml:space="preserve">. Đây là phiên bản nâng cấp từ Detectron ban đầu, được viết lại hoàn toàn bằng PyTorch, giúp cho việc nghiên cứu và triển khai các mô hình thị giác máy tính </w:t>
      </w:r>
      <w:r>
        <w:lastRenderedPageBreak/>
        <w:t>trở nên dễ dàng hơn.</w:t>
      </w:r>
    </w:p>
    <w:p w14:paraId="33381791" w14:textId="77777777" w:rsidR="00A4612E" w:rsidRPr="00E15FC0" w:rsidRDefault="00A4612E" w:rsidP="00A4612E">
      <w:pPr>
        <w:keepNext/>
        <w:ind w:firstLine="709"/>
        <w:rPr>
          <w:lang w:val="en-US"/>
        </w:rPr>
      </w:pPr>
      <w:r>
        <w:t>Với kiến trúc mô-đun hóa, Detectron2 hỗ trợ nhiều thuật toán phát hiện đối tượng tiên tiến như Faster R-CNN, Mask R-CNN, RetinaNet và DETR. Framework này cung cấp một tập hợp các mô hình được huấn luyện sẵn trên các bộ dữ liệu phổ biến như COCO và Pascal VOC, giúp người dùng có thể áp dụng transfer learning một cách hiệu quả.</w:t>
      </w:r>
    </w:p>
    <w:p w14:paraId="09ECEDCC" w14:textId="77777777" w:rsidR="00A4612E" w:rsidRPr="00A118B7" w:rsidRDefault="00A4612E" w:rsidP="00A4612E">
      <w:pPr>
        <w:keepNext/>
        <w:ind w:firstLine="709"/>
        <w:rPr>
          <w:lang w:val="en-US"/>
        </w:rPr>
      </w:pPr>
      <w:r>
        <w:t>Điểm mạnh của Detectron2 là khả năng mở rộng cao, cho phép người dùng tùy chỉnh các thành phần như backbone, head, loss function, và augmentation. Nó cũng hỗ trợ nhiều nhiệm vụ thị giác máy tính khác ngoài phát hiện đối tượng như phân đoạn ngữ nghĩa (semantic segmentation), phân đoạn instance (instance segmentation), và theo dõi đối tượng (object tracking).</w:t>
      </w:r>
    </w:p>
    <w:p w14:paraId="616B4F99" w14:textId="5B34FDF3" w:rsidR="00A4612E" w:rsidRPr="0041559B" w:rsidRDefault="00A4612E" w:rsidP="000752AF">
      <w:pPr>
        <w:pStyle w:val="Bang"/>
        <w:tabs>
          <w:tab w:val="left" w:pos="426"/>
        </w:tabs>
        <w:spacing w:after="120"/>
        <w:ind w:left="851" w:right="288"/>
        <w:rPr>
          <w:lang w:val="en-US"/>
        </w:rPr>
      </w:pPr>
      <w:bookmarkStart w:id="300" w:name="_Toc198237437"/>
      <w:r w:rsidRPr="00531060">
        <w:t xml:space="preserve">Bảng </w:t>
      </w:r>
      <w:r w:rsidR="00E57B06">
        <w:rPr>
          <w:lang w:val="en-US"/>
        </w:rPr>
        <w:t>3</w:t>
      </w:r>
      <w:r w:rsidRPr="00531060">
        <w:rPr>
          <w:lang w:val="en-US"/>
        </w:rPr>
        <w:t>:</w:t>
      </w:r>
      <w:r w:rsidRPr="00531060">
        <w:t xml:space="preserve"> </w:t>
      </w:r>
      <w:r w:rsidRPr="00531060">
        <w:rPr>
          <w:lang w:val="en-US"/>
        </w:rPr>
        <w:t xml:space="preserve">Bảng số liệu hiệu năng công khai chính thức </w:t>
      </w:r>
      <w:r>
        <w:rPr>
          <w:lang w:val="en-US"/>
        </w:rPr>
        <w:t>của một số mô hình Detectron2 Model_Zoo</w:t>
      </w:r>
      <w:bookmarkEnd w:id="300"/>
      <w:r>
        <w:rPr>
          <w:lang w:val="en-US"/>
        </w:rPr>
        <w:t xml:space="preserve"> </w:t>
      </w:r>
    </w:p>
    <w:tbl>
      <w:tblPr>
        <w:tblStyle w:val="TableGrid"/>
        <w:tblW w:w="8199" w:type="dxa"/>
        <w:tblInd w:w="392" w:type="dxa"/>
        <w:tblLook w:val="04A0" w:firstRow="1" w:lastRow="0" w:firstColumn="1" w:lastColumn="0" w:noHBand="0" w:noVBand="1"/>
      </w:tblPr>
      <w:tblGrid>
        <w:gridCol w:w="1843"/>
        <w:gridCol w:w="1559"/>
        <w:gridCol w:w="945"/>
        <w:gridCol w:w="956"/>
        <w:gridCol w:w="961"/>
        <w:gridCol w:w="964"/>
        <w:gridCol w:w="971"/>
      </w:tblGrid>
      <w:tr w:rsidR="00F10B56" w:rsidRPr="00531060" w14:paraId="6633EABF" w14:textId="77777777" w:rsidTr="00FE0550">
        <w:trPr>
          <w:trHeight w:val="1551"/>
        </w:trPr>
        <w:tc>
          <w:tcPr>
            <w:tcW w:w="1843" w:type="dxa"/>
          </w:tcPr>
          <w:p w14:paraId="76A4C0C4" w14:textId="77777777" w:rsidR="00F10B56" w:rsidRPr="00A37858" w:rsidRDefault="00F10B56" w:rsidP="00FE0550">
            <w:pPr>
              <w:ind w:left="34" w:firstLine="0"/>
              <w:rPr>
                <w:rFonts w:cs="Times New Roman"/>
                <w:sz w:val="24"/>
                <w:szCs w:val="24"/>
                <w:lang w:val="en-US"/>
              </w:rPr>
            </w:pPr>
            <w:r w:rsidRPr="00A37858">
              <w:rPr>
                <w:rFonts w:cs="Times New Roman"/>
                <w:sz w:val="24"/>
                <w:szCs w:val="24"/>
                <w:lang w:val="en-US"/>
              </w:rPr>
              <w:t>Mô hình</w:t>
            </w:r>
          </w:p>
        </w:tc>
        <w:tc>
          <w:tcPr>
            <w:tcW w:w="1559" w:type="dxa"/>
          </w:tcPr>
          <w:p w14:paraId="2984239A"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Backbone</w:t>
            </w:r>
          </w:p>
        </w:tc>
        <w:tc>
          <w:tcPr>
            <w:tcW w:w="945" w:type="dxa"/>
          </w:tcPr>
          <w:p w14:paraId="4D56A349"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Lr</w:t>
            </w:r>
          </w:p>
          <w:p w14:paraId="0FC30748" w14:textId="77777777" w:rsidR="00F10B56" w:rsidRPr="00A37858" w:rsidRDefault="00F10B56" w:rsidP="0045588B">
            <w:pPr>
              <w:ind w:firstLine="0"/>
              <w:rPr>
                <w:rFonts w:cs="Times New Roman"/>
                <w:sz w:val="24"/>
                <w:szCs w:val="24"/>
                <w:vertAlign w:val="superscript"/>
                <w:lang w:val="en-US"/>
              </w:rPr>
            </w:pPr>
            <w:r w:rsidRPr="00A37858">
              <w:rPr>
                <w:rFonts w:cs="Times New Roman"/>
                <w:sz w:val="24"/>
                <w:szCs w:val="24"/>
                <w:lang w:val="en-US"/>
              </w:rPr>
              <w:t>sched</w:t>
            </w:r>
          </w:p>
        </w:tc>
        <w:tc>
          <w:tcPr>
            <w:tcW w:w="956" w:type="dxa"/>
          </w:tcPr>
          <w:p w14:paraId="47FB0DE0"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Tập dữ liệu</w:t>
            </w:r>
          </w:p>
          <w:p w14:paraId="05503779" w14:textId="77777777" w:rsidR="00F10B56" w:rsidRPr="00A37858" w:rsidRDefault="00F10B56" w:rsidP="0045588B">
            <w:pPr>
              <w:ind w:firstLine="0"/>
              <w:rPr>
                <w:rFonts w:cs="Times New Roman"/>
                <w:sz w:val="24"/>
                <w:szCs w:val="24"/>
                <w:lang w:val="en-US"/>
              </w:rPr>
            </w:pPr>
          </w:p>
        </w:tc>
        <w:tc>
          <w:tcPr>
            <w:tcW w:w="961" w:type="dxa"/>
          </w:tcPr>
          <w:p w14:paraId="716CE26A"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AP</w:t>
            </w:r>
          </w:p>
          <w:p w14:paraId="7936E4F4"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box</w:t>
            </w:r>
          </w:p>
        </w:tc>
        <w:tc>
          <w:tcPr>
            <w:tcW w:w="964" w:type="dxa"/>
          </w:tcPr>
          <w:p w14:paraId="49FA6CC9"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AP</w:t>
            </w:r>
            <w:r w:rsidRPr="00A37858">
              <w:rPr>
                <w:rFonts w:cs="Times New Roman"/>
                <w:sz w:val="24"/>
                <w:szCs w:val="24"/>
                <w:vertAlign w:val="subscript"/>
                <w:lang w:val="en-US"/>
              </w:rPr>
              <w:t>50</w:t>
            </w:r>
          </w:p>
        </w:tc>
        <w:tc>
          <w:tcPr>
            <w:tcW w:w="971" w:type="dxa"/>
          </w:tcPr>
          <w:p w14:paraId="272C3682"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AP</w:t>
            </w:r>
            <w:r w:rsidRPr="00A37858">
              <w:rPr>
                <w:rFonts w:cs="Times New Roman"/>
                <w:sz w:val="24"/>
                <w:szCs w:val="24"/>
                <w:vertAlign w:val="subscript"/>
                <w:lang w:val="en-US"/>
              </w:rPr>
              <w:t>75</w:t>
            </w:r>
          </w:p>
        </w:tc>
      </w:tr>
      <w:tr w:rsidR="00F10B56" w:rsidRPr="00531060" w14:paraId="096E568F" w14:textId="77777777" w:rsidTr="00FE0550">
        <w:trPr>
          <w:trHeight w:val="642"/>
        </w:trPr>
        <w:tc>
          <w:tcPr>
            <w:tcW w:w="1843" w:type="dxa"/>
          </w:tcPr>
          <w:p w14:paraId="70C19333" w14:textId="77777777" w:rsidR="00F10B56" w:rsidRPr="00A37858" w:rsidRDefault="00F10B56" w:rsidP="00FE0550">
            <w:pPr>
              <w:ind w:left="34" w:firstLine="0"/>
              <w:rPr>
                <w:rFonts w:cs="Times New Roman"/>
                <w:sz w:val="24"/>
                <w:szCs w:val="24"/>
                <w:lang w:val="en-US"/>
              </w:rPr>
            </w:pPr>
            <w:r w:rsidRPr="00A37858">
              <w:rPr>
                <w:rFonts w:cs="Times New Roman"/>
                <w:sz w:val="24"/>
                <w:szCs w:val="24"/>
                <w:lang w:val="en-US"/>
              </w:rPr>
              <w:t>Faster R – CNN</w:t>
            </w:r>
          </w:p>
        </w:tc>
        <w:tc>
          <w:tcPr>
            <w:tcW w:w="1559" w:type="dxa"/>
          </w:tcPr>
          <w:p w14:paraId="4D39085B" w14:textId="77777777" w:rsidR="00F10B56" w:rsidRPr="00A37858" w:rsidRDefault="00F10B56" w:rsidP="0045588B">
            <w:pPr>
              <w:ind w:firstLine="0"/>
              <w:rPr>
                <w:rFonts w:cs="Times New Roman"/>
                <w:sz w:val="24"/>
                <w:szCs w:val="24"/>
                <w:lang w:val="en-US"/>
              </w:rPr>
            </w:pPr>
            <w:r w:rsidRPr="00A37858">
              <w:rPr>
                <w:sz w:val="24"/>
                <w:szCs w:val="24"/>
              </w:rPr>
              <w:t>R50-FPN</w:t>
            </w:r>
          </w:p>
        </w:tc>
        <w:tc>
          <w:tcPr>
            <w:tcW w:w="945" w:type="dxa"/>
          </w:tcPr>
          <w:p w14:paraId="20027C6D"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1x</w:t>
            </w:r>
          </w:p>
        </w:tc>
        <w:tc>
          <w:tcPr>
            <w:tcW w:w="956" w:type="dxa"/>
          </w:tcPr>
          <w:p w14:paraId="1A6C349F"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COCO</w:t>
            </w:r>
          </w:p>
        </w:tc>
        <w:tc>
          <w:tcPr>
            <w:tcW w:w="961" w:type="dxa"/>
          </w:tcPr>
          <w:p w14:paraId="442B7521" w14:textId="77777777" w:rsidR="00F10B56" w:rsidRPr="00A37858" w:rsidRDefault="00F10B56" w:rsidP="0045588B">
            <w:pPr>
              <w:ind w:firstLine="0"/>
              <w:rPr>
                <w:rFonts w:cs="Times New Roman"/>
                <w:sz w:val="24"/>
                <w:szCs w:val="24"/>
                <w:lang w:val="en-US"/>
              </w:rPr>
            </w:pPr>
            <w:r w:rsidRPr="00A37858">
              <w:rPr>
                <w:sz w:val="24"/>
                <w:szCs w:val="24"/>
              </w:rPr>
              <w:t>37.9</w:t>
            </w:r>
          </w:p>
        </w:tc>
        <w:tc>
          <w:tcPr>
            <w:tcW w:w="964" w:type="dxa"/>
          </w:tcPr>
          <w:p w14:paraId="523943C3" w14:textId="77777777" w:rsidR="00F10B56" w:rsidRPr="00A37858" w:rsidRDefault="00F10B56" w:rsidP="0045588B">
            <w:pPr>
              <w:ind w:firstLine="0"/>
              <w:rPr>
                <w:rFonts w:cs="Times New Roman"/>
                <w:sz w:val="24"/>
                <w:szCs w:val="24"/>
                <w:lang w:val="en-US"/>
              </w:rPr>
            </w:pPr>
            <w:r w:rsidRPr="00A37858">
              <w:rPr>
                <w:sz w:val="24"/>
                <w:szCs w:val="24"/>
              </w:rPr>
              <w:t>58.5</w:t>
            </w:r>
          </w:p>
        </w:tc>
        <w:tc>
          <w:tcPr>
            <w:tcW w:w="971" w:type="dxa"/>
          </w:tcPr>
          <w:p w14:paraId="79E96255" w14:textId="77777777" w:rsidR="00F10B56" w:rsidRPr="00A37858" w:rsidRDefault="00F10B56" w:rsidP="0045588B">
            <w:pPr>
              <w:ind w:firstLine="0"/>
              <w:rPr>
                <w:rFonts w:cs="Times New Roman"/>
                <w:sz w:val="24"/>
                <w:szCs w:val="24"/>
                <w:lang w:val="en-US"/>
              </w:rPr>
            </w:pPr>
            <w:r w:rsidRPr="00A37858">
              <w:rPr>
                <w:sz w:val="24"/>
                <w:szCs w:val="24"/>
              </w:rPr>
              <w:t>41.2</w:t>
            </w:r>
          </w:p>
        </w:tc>
      </w:tr>
      <w:tr w:rsidR="00F10B56" w:rsidRPr="00531060" w14:paraId="0AF261F1" w14:textId="77777777" w:rsidTr="00FE0550">
        <w:trPr>
          <w:trHeight w:val="658"/>
        </w:trPr>
        <w:tc>
          <w:tcPr>
            <w:tcW w:w="1843" w:type="dxa"/>
          </w:tcPr>
          <w:p w14:paraId="68FB7334" w14:textId="77777777" w:rsidR="00F10B56" w:rsidRPr="00A37858" w:rsidRDefault="00F10B56" w:rsidP="00FE0550">
            <w:pPr>
              <w:ind w:left="34" w:firstLine="0"/>
              <w:rPr>
                <w:rFonts w:cs="Times New Roman"/>
                <w:sz w:val="24"/>
                <w:szCs w:val="24"/>
                <w:lang w:val="en-US"/>
              </w:rPr>
            </w:pPr>
            <w:r w:rsidRPr="00A37858">
              <w:rPr>
                <w:rFonts w:cs="Times New Roman"/>
                <w:sz w:val="24"/>
                <w:szCs w:val="24"/>
                <w:lang w:val="en-US"/>
              </w:rPr>
              <w:t>Faster R – CNN</w:t>
            </w:r>
          </w:p>
        </w:tc>
        <w:tc>
          <w:tcPr>
            <w:tcW w:w="1559" w:type="dxa"/>
          </w:tcPr>
          <w:p w14:paraId="117F8821" w14:textId="77777777" w:rsidR="00F10B56" w:rsidRPr="00A37858" w:rsidRDefault="00F10B56" w:rsidP="0045588B">
            <w:pPr>
              <w:ind w:firstLine="0"/>
              <w:rPr>
                <w:rFonts w:cs="Times New Roman"/>
                <w:sz w:val="24"/>
                <w:szCs w:val="24"/>
                <w:lang w:val="en-US"/>
              </w:rPr>
            </w:pPr>
            <w:r w:rsidRPr="00A37858">
              <w:rPr>
                <w:sz w:val="24"/>
                <w:szCs w:val="24"/>
              </w:rPr>
              <w:t>R50-FPN</w:t>
            </w:r>
          </w:p>
        </w:tc>
        <w:tc>
          <w:tcPr>
            <w:tcW w:w="945" w:type="dxa"/>
          </w:tcPr>
          <w:p w14:paraId="64962597"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3x</w:t>
            </w:r>
          </w:p>
        </w:tc>
        <w:tc>
          <w:tcPr>
            <w:tcW w:w="956" w:type="dxa"/>
          </w:tcPr>
          <w:p w14:paraId="6F2CF642"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COCO</w:t>
            </w:r>
          </w:p>
        </w:tc>
        <w:tc>
          <w:tcPr>
            <w:tcW w:w="961" w:type="dxa"/>
          </w:tcPr>
          <w:p w14:paraId="2AF02B1A" w14:textId="77777777" w:rsidR="00F10B56" w:rsidRPr="00A37858" w:rsidRDefault="00F10B56" w:rsidP="0045588B">
            <w:pPr>
              <w:ind w:firstLine="0"/>
              <w:rPr>
                <w:rFonts w:cs="Times New Roman"/>
                <w:sz w:val="24"/>
                <w:szCs w:val="24"/>
                <w:lang w:val="en-US"/>
              </w:rPr>
            </w:pPr>
            <w:r w:rsidRPr="00A37858">
              <w:rPr>
                <w:sz w:val="24"/>
                <w:szCs w:val="24"/>
              </w:rPr>
              <w:t>40.2</w:t>
            </w:r>
          </w:p>
        </w:tc>
        <w:tc>
          <w:tcPr>
            <w:tcW w:w="964" w:type="dxa"/>
          </w:tcPr>
          <w:p w14:paraId="5AB2584A" w14:textId="77777777" w:rsidR="00F10B56" w:rsidRPr="00A37858" w:rsidRDefault="00F10B56" w:rsidP="0045588B">
            <w:pPr>
              <w:ind w:firstLine="0"/>
              <w:rPr>
                <w:rFonts w:cs="Times New Roman"/>
                <w:sz w:val="24"/>
                <w:szCs w:val="24"/>
                <w:lang w:val="en-US"/>
              </w:rPr>
            </w:pPr>
            <w:r w:rsidRPr="00A37858">
              <w:rPr>
                <w:sz w:val="24"/>
                <w:szCs w:val="24"/>
              </w:rPr>
              <w:t>61.0</w:t>
            </w:r>
          </w:p>
        </w:tc>
        <w:tc>
          <w:tcPr>
            <w:tcW w:w="971" w:type="dxa"/>
          </w:tcPr>
          <w:p w14:paraId="06F1F28B" w14:textId="77777777" w:rsidR="00F10B56" w:rsidRPr="00A37858" w:rsidRDefault="00F10B56" w:rsidP="0045588B">
            <w:pPr>
              <w:ind w:firstLine="0"/>
              <w:rPr>
                <w:rFonts w:cs="Times New Roman"/>
                <w:sz w:val="24"/>
                <w:szCs w:val="24"/>
                <w:lang w:val="en-US"/>
              </w:rPr>
            </w:pPr>
            <w:r w:rsidRPr="00A37858">
              <w:rPr>
                <w:sz w:val="24"/>
                <w:szCs w:val="24"/>
              </w:rPr>
              <w:t>43.8</w:t>
            </w:r>
          </w:p>
        </w:tc>
      </w:tr>
      <w:tr w:rsidR="00F10B56" w:rsidRPr="00531060" w14:paraId="49977149" w14:textId="77777777" w:rsidTr="00FE0550">
        <w:trPr>
          <w:trHeight w:val="642"/>
        </w:trPr>
        <w:tc>
          <w:tcPr>
            <w:tcW w:w="1843" w:type="dxa"/>
          </w:tcPr>
          <w:p w14:paraId="0FA40ACF" w14:textId="77777777" w:rsidR="00F10B56" w:rsidRPr="00A37858" w:rsidRDefault="00F10B56" w:rsidP="00FE0550">
            <w:pPr>
              <w:ind w:left="34" w:firstLine="0"/>
              <w:rPr>
                <w:rFonts w:cs="Times New Roman"/>
                <w:sz w:val="24"/>
                <w:szCs w:val="24"/>
                <w:lang w:val="en-US"/>
              </w:rPr>
            </w:pPr>
            <w:r w:rsidRPr="00A37858">
              <w:rPr>
                <w:rFonts w:cs="Times New Roman"/>
                <w:sz w:val="24"/>
                <w:szCs w:val="24"/>
                <w:lang w:val="en-US"/>
              </w:rPr>
              <w:t>Faster R – CNN</w:t>
            </w:r>
          </w:p>
        </w:tc>
        <w:tc>
          <w:tcPr>
            <w:tcW w:w="1559" w:type="dxa"/>
          </w:tcPr>
          <w:p w14:paraId="233F59C7" w14:textId="77777777" w:rsidR="00F10B56" w:rsidRPr="00A37858" w:rsidRDefault="00F10B56" w:rsidP="0045588B">
            <w:pPr>
              <w:ind w:firstLine="0"/>
              <w:rPr>
                <w:rFonts w:cs="Times New Roman"/>
                <w:sz w:val="24"/>
                <w:szCs w:val="24"/>
                <w:lang w:val="en-US"/>
              </w:rPr>
            </w:pPr>
            <w:r w:rsidRPr="00A37858">
              <w:rPr>
                <w:sz w:val="24"/>
                <w:szCs w:val="24"/>
              </w:rPr>
              <w:t>R</w:t>
            </w:r>
            <w:r w:rsidRPr="00A37858">
              <w:rPr>
                <w:sz w:val="24"/>
                <w:szCs w:val="24"/>
                <w:lang w:val="en-US"/>
              </w:rPr>
              <w:t>101</w:t>
            </w:r>
            <w:r w:rsidRPr="00A37858">
              <w:rPr>
                <w:sz w:val="24"/>
                <w:szCs w:val="24"/>
              </w:rPr>
              <w:t>-FPN</w:t>
            </w:r>
          </w:p>
        </w:tc>
        <w:tc>
          <w:tcPr>
            <w:tcW w:w="945" w:type="dxa"/>
          </w:tcPr>
          <w:p w14:paraId="5063F212"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1x</w:t>
            </w:r>
          </w:p>
        </w:tc>
        <w:tc>
          <w:tcPr>
            <w:tcW w:w="956" w:type="dxa"/>
          </w:tcPr>
          <w:p w14:paraId="254A8105"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COCO</w:t>
            </w:r>
          </w:p>
        </w:tc>
        <w:tc>
          <w:tcPr>
            <w:tcW w:w="961" w:type="dxa"/>
          </w:tcPr>
          <w:p w14:paraId="3644668C" w14:textId="77777777" w:rsidR="00F10B56" w:rsidRPr="00A37858" w:rsidRDefault="00F10B56" w:rsidP="0045588B">
            <w:pPr>
              <w:ind w:firstLine="0"/>
              <w:rPr>
                <w:rFonts w:cs="Times New Roman"/>
                <w:sz w:val="24"/>
                <w:szCs w:val="24"/>
                <w:lang w:val="en-US"/>
              </w:rPr>
            </w:pPr>
            <w:r w:rsidRPr="00A37858">
              <w:rPr>
                <w:sz w:val="24"/>
                <w:szCs w:val="24"/>
              </w:rPr>
              <w:t>40.0</w:t>
            </w:r>
          </w:p>
        </w:tc>
        <w:tc>
          <w:tcPr>
            <w:tcW w:w="964" w:type="dxa"/>
          </w:tcPr>
          <w:p w14:paraId="791ED881" w14:textId="77777777" w:rsidR="00F10B56" w:rsidRPr="00A37858" w:rsidRDefault="00F10B56" w:rsidP="0045588B">
            <w:pPr>
              <w:ind w:firstLine="0"/>
              <w:rPr>
                <w:rFonts w:cs="Times New Roman"/>
                <w:sz w:val="24"/>
                <w:szCs w:val="24"/>
                <w:lang w:val="en-US"/>
              </w:rPr>
            </w:pPr>
            <w:r w:rsidRPr="00A37858">
              <w:rPr>
                <w:sz w:val="24"/>
                <w:szCs w:val="24"/>
              </w:rPr>
              <w:t>60.5</w:t>
            </w:r>
          </w:p>
        </w:tc>
        <w:tc>
          <w:tcPr>
            <w:tcW w:w="971" w:type="dxa"/>
          </w:tcPr>
          <w:p w14:paraId="2F64D04A" w14:textId="77777777" w:rsidR="00F10B56" w:rsidRPr="00A37858" w:rsidRDefault="00F10B56" w:rsidP="0045588B">
            <w:pPr>
              <w:ind w:firstLine="0"/>
              <w:rPr>
                <w:rFonts w:cs="Times New Roman"/>
                <w:sz w:val="24"/>
                <w:szCs w:val="24"/>
                <w:lang w:val="en-US"/>
              </w:rPr>
            </w:pPr>
            <w:r w:rsidRPr="00A37858">
              <w:rPr>
                <w:sz w:val="24"/>
                <w:szCs w:val="24"/>
              </w:rPr>
              <w:t>43.3</w:t>
            </w:r>
          </w:p>
        </w:tc>
      </w:tr>
      <w:tr w:rsidR="00F10B56" w:rsidRPr="00531060" w14:paraId="1781C64B" w14:textId="77777777" w:rsidTr="00FE0550">
        <w:trPr>
          <w:trHeight w:val="642"/>
        </w:trPr>
        <w:tc>
          <w:tcPr>
            <w:tcW w:w="1843" w:type="dxa"/>
          </w:tcPr>
          <w:p w14:paraId="51E1E585" w14:textId="77777777" w:rsidR="00F10B56" w:rsidRPr="00A37858" w:rsidRDefault="00F10B56" w:rsidP="00FE0550">
            <w:pPr>
              <w:ind w:left="34" w:firstLine="0"/>
              <w:rPr>
                <w:rFonts w:cs="Times New Roman"/>
                <w:sz w:val="24"/>
                <w:szCs w:val="24"/>
                <w:lang w:val="en-US"/>
              </w:rPr>
            </w:pPr>
            <w:r w:rsidRPr="00A37858">
              <w:rPr>
                <w:rFonts w:cs="Times New Roman"/>
                <w:sz w:val="24"/>
                <w:szCs w:val="24"/>
                <w:lang w:val="en-US"/>
              </w:rPr>
              <w:t>Faster R – CNN</w:t>
            </w:r>
          </w:p>
        </w:tc>
        <w:tc>
          <w:tcPr>
            <w:tcW w:w="1559" w:type="dxa"/>
          </w:tcPr>
          <w:p w14:paraId="622EFDA6" w14:textId="77777777" w:rsidR="00F10B56" w:rsidRPr="00A37858" w:rsidRDefault="00F10B56" w:rsidP="0045588B">
            <w:pPr>
              <w:ind w:firstLine="0"/>
              <w:rPr>
                <w:rFonts w:cs="Times New Roman"/>
                <w:sz w:val="24"/>
                <w:szCs w:val="24"/>
                <w:lang w:val="en-US"/>
              </w:rPr>
            </w:pPr>
            <w:r w:rsidRPr="00A37858">
              <w:rPr>
                <w:sz w:val="24"/>
                <w:szCs w:val="24"/>
              </w:rPr>
              <w:t>R</w:t>
            </w:r>
            <w:r w:rsidRPr="00A37858">
              <w:rPr>
                <w:sz w:val="24"/>
                <w:szCs w:val="24"/>
                <w:lang w:val="en-US"/>
              </w:rPr>
              <w:t>101</w:t>
            </w:r>
            <w:r w:rsidRPr="00A37858">
              <w:rPr>
                <w:sz w:val="24"/>
                <w:szCs w:val="24"/>
              </w:rPr>
              <w:t>-FPN</w:t>
            </w:r>
          </w:p>
        </w:tc>
        <w:tc>
          <w:tcPr>
            <w:tcW w:w="945" w:type="dxa"/>
          </w:tcPr>
          <w:p w14:paraId="3FC5BD72"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3x</w:t>
            </w:r>
          </w:p>
        </w:tc>
        <w:tc>
          <w:tcPr>
            <w:tcW w:w="956" w:type="dxa"/>
          </w:tcPr>
          <w:p w14:paraId="200186B9" w14:textId="77777777" w:rsidR="00F10B56" w:rsidRPr="00A37858" w:rsidRDefault="00F10B56" w:rsidP="0045588B">
            <w:pPr>
              <w:ind w:firstLine="0"/>
              <w:rPr>
                <w:rFonts w:cs="Times New Roman"/>
                <w:sz w:val="24"/>
                <w:szCs w:val="24"/>
                <w:lang w:val="en-US"/>
              </w:rPr>
            </w:pPr>
            <w:r w:rsidRPr="00A37858">
              <w:rPr>
                <w:rFonts w:cs="Times New Roman"/>
                <w:sz w:val="24"/>
                <w:szCs w:val="24"/>
                <w:lang w:val="en-US"/>
              </w:rPr>
              <w:t>COCO</w:t>
            </w:r>
          </w:p>
        </w:tc>
        <w:tc>
          <w:tcPr>
            <w:tcW w:w="961" w:type="dxa"/>
          </w:tcPr>
          <w:p w14:paraId="759A258B" w14:textId="77777777" w:rsidR="00F10B56" w:rsidRPr="00A37858" w:rsidRDefault="00F10B56" w:rsidP="0045588B">
            <w:pPr>
              <w:ind w:firstLine="0"/>
              <w:rPr>
                <w:rFonts w:cs="Times New Roman"/>
                <w:sz w:val="24"/>
                <w:szCs w:val="24"/>
                <w:lang w:val="en-US"/>
              </w:rPr>
            </w:pPr>
            <w:r w:rsidRPr="00A37858">
              <w:rPr>
                <w:sz w:val="24"/>
                <w:szCs w:val="24"/>
              </w:rPr>
              <w:t>42.0</w:t>
            </w:r>
          </w:p>
        </w:tc>
        <w:tc>
          <w:tcPr>
            <w:tcW w:w="964" w:type="dxa"/>
          </w:tcPr>
          <w:p w14:paraId="359F4A7F" w14:textId="77777777" w:rsidR="00F10B56" w:rsidRPr="00A37858" w:rsidRDefault="00F10B56" w:rsidP="0045588B">
            <w:pPr>
              <w:ind w:firstLine="0"/>
              <w:rPr>
                <w:rFonts w:cs="Times New Roman"/>
                <w:sz w:val="24"/>
                <w:szCs w:val="24"/>
                <w:lang w:val="en-US"/>
              </w:rPr>
            </w:pPr>
            <w:r w:rsidRPr="00A37858">
              <w:rPr>
                <w:sz w:val="24"/>
                <w:szCs w:val="24"/>
              </w:rPr>
              <w:t>62.5</w:t>
            </w:r>
          </w:p>
        </w:tc>
        <w:tc>
          <w:tcPr>
            <w:tcW w:w="971" w:type="dxa"/>
          </w:tcPr>
          <w:p w14:paraId="3AF9AD7F" w14:textId="77777777" w:rsidR="00F10B56" w:rsidRPr="00A37858" w:rsidRDefault="00F10B56" w:rsidP="0045588B">
            <w:pPr>
              <w:ind w:firstLine="0"/>
              <w:rPr>
                <w:rFonts w:cs="Times New Roman"/>
                <w:sz w:val="24"/>
                <w:szCs w:val="24"/>
                <w:lang w:val="en-US"/>
              </w:rPr>
            </w:pPr>
            <w:r w:rsidRPr="00A37858">
              <w:rPr>
                <w:sz w:val="24"/>
                <w:szCs w:val="24"/>
              </w:rPr>
              <w:t>45.9</w:t>
            </w:r>
          </w:p>
        </w:tc>
      </w:tr>
    </w:tbl>
    <w:p w14:paraId="091AC84F" w14:textId="2245B648" w:rsidR="00DA14BC" w:rsidRDefault="00DA14BC" w:rsidP="00DA14BC">
      <w:pPr>
        <w:pStyle w:val="Heading1"/>
        <w:numPr>
          <w:ilvl w:val="0"/>
          <w:numId w:val="0"/>
        </w:numPr>
        <w:ind w:left="400"/>
        <w:rPr>
          <w:rFonts w:cs="Times New Roman"/>
          <w:szCs w:val="26"/>
          <w:lang w:val="en-US"/>
        </w:rPr>
      </w:pPr>
      <w:r>
        <w:rPr>
          <w:rFonts w:cs="Times New Roman"/>
          <w:szCs w:val="26"/>
          <w:lang w:val="en-US"/>
        </w:rPr>
        <w:br w:type="page"/>
      </w:r>
    </w:p>
    <w:p w14:paraId="3302931D" w14:textId="6B869495" w:rsidR="003475BE" w:rsidRPr="00B14F34" w:rsidRDefault="003D7B7A" w:rsidP="00BB4952">
      <w:pPr>
        <w:pStyle w:val="Heading1"/>
        <w:jc w:val="center"/>
        <w:rPr>
          <w:rFonts w:cs="Times New Roman"/>
          <w:szCs w:val="26"/>
          <w:lang w:val="en-US"/>
        </w:rPr>
      </w:pPr>
      <w:r w:rsidRPr="00B14F34">
        <w:lastRenderedPageBreak/>
        <w:br/>
      </w:r>
      <w:bookmarkStart w:id="301" w:name="_Toc198236775"/>
      <w:bookmarkEnd w:id="278"/>
      <w:bookmarkEnd w:id="279"/>
      <w:bookmarkEnd w:id="280"/>
      <w:bookmarkEnd w:id="281"/>
      <w:bookmarkEnd w:id="282"/>
      <w:bookmarkEnd w:id="283"/>
      <w:r w:rsidR="00344A5C">
        <w:rPr>
          <w:lang w:val="en-US"/>
        </w:rPr>
        <w:t>THỰC NGHIỆM VÀ ĐÁNH GIÁ</w:t>
      </w:r>
      <w:bookmarkEnd w:id="301"/>
    </w:p>
    <w:p w14:paraId="60B430F8" w14:textId="14171932" w:rsidR="009272AA" w:rsidRDefault="003475BE" w:rsidP="008A1D35">
      <w:pPr>
        <w:pStyle w:val="Heading2"/>
        <w:rPr>
          <w:lang w:val="en-US"/>
        </w:rPr>
      </w:pPr>
      <w:bookmarkStart w:id="302" w:name="_Toc193706292"/>
      <w:bookmarkStart w:id="303" w:name="_Toc193707641"/>
      <w:bookmarkStart w:id="304" w:name="_Toc193708503"/>
      <w:bookmarkStart w:id="305" w:name="_Toc193708782"/>
      <w:bookmarkStart w:id="306" w:name="_Toc193710343"/>
      <w:bookmarkStart w:id="307" w:name="_Toc198236776"/>
      <w:r w:rsidRPr="008A1D35">
        <w:t>MÔ TẢ BÀI TOÁN</w:t>
      </w:r>
      <w:bookmarkEnd w:id="302"/>
      <w:bookmarkEnd w:id="303"/>
      <w:bookmarkEnd w:id="304"/>
      <w:bookmarkEnd w:id="305"/>
      <w:bookmarkEnd w:id="306"/>
      <w:bookmarkEnd w:id="307"/>
    </w:p>
    <w:p w14:paraId="437D3388" w14:textId="19740A12" w:rsidR="005C3168" w:rsidRPr="005C3168" w:rsidRDefault="005C3168" w:rsidP="00A458A9">
      <w:pPr>
        <w:rPr>
          <w:lang w:val="en-US"/>
        </w:rPr>
      </w:pPr>
      <w:r w:rsidRPr="00376D06">
        <w:rPr>
          <w:lang w:val="en-US"/>
        </w:rPr>
        <w:t>Trong bối cảnh nông nghiệp</w:t>
      </w:r>
      <w:r>
        <w:rPr>
          <w:lang w:val="en-US"/>
        </w:rPr>
        <w:t xml:space="preserve"> hiện nay</w:t>
      </w:r>
      <w:r w:rsidRPr="00376D06">
        <w:rPr>
          <w:lang w:val="en-US"/>
        </w:rPr>
        <w:t>, việ</w:t>
      </w:r>
      <w:r>
        <w:rPr>
          <w:lang w:val="en-US"/>
        </w:rPr>
        <w:t>c phát hiện</w:t>
      </w:r>
      <w:r w:rsidRPr="00376D06">
        <w:rPr>
          <w:lang w:val="en-US"/>
        </w:rPr>
        <w:t xml:space="preserve"> và </w:t>
      </w:r>
      <w:r>
        <w:rPr>
          <w:lang w:val="en-US"/>
        </w:rPr>
        <w:t xml:space="preserve">phân loại </w:t>
      </w:r>
      <w:r w:rsidRPr="00376D06">
        <w:rPr>
          <w:lang w:val="en-US"/>
        </w:rPr>
        <w:t xml:space="preserve">hạt lúa giống có thể giúp cải thiện chất lượng sàng lọc giống, đánh giá chất lượng hạt và tối ưu hóa quá trình sản xuất. </w:t>
      </w:r>
    </w:p>
    <w:p w14:paraId="5BF9AE3F" w14:textId="46803384" w:rsidR="009E7429" w:rsidRDefault="00A471E5" w:rsidP="00A458A9">
      <w:pPr>
        <w:rPr>
          <w:lang w:val="en-US"/>
        </w:rPr>
      </w:pPr>
      <w:r>
        <w:rPr>
          <w:lang w:val="en-US"/>
        </w:rPr>
        <w:t>“</w:t>
      </w:r>
      <w:r w:rsidR="005D59D6">
        <w:rPr>
          <w:lang w:val="en-US"/>
        </w:rPr>
        <w:t>Ứng dụng mô hình học sâu trong phân loại hạt lúa giống</w:t>
      </w:r>
      <w:r>
        <w:rPr>
          <w:lang w:val="en-US"/>
        </w:rPr>
        <w:t>”</w:t>
      </w:r>
      <w:r w:rsidR="005D59D6">
        <w:rPr>
          <w:lang w:val="en-US"/>
        </w:rPr>
        <w:t xml:space="preserve"> là b</w:t>
      </w:r>
      <w:r w:rsidR="00376D06" w:rsidRPr="00376D06">
        <w:rPr>
          <w:lang w:val="en-US"/>
        </w:rPr>
        <w:t xml:space="preserve">ài toán </w:t>
      </w:r>
      <w:r w:rsidR="0033301F">
        <w:rPr>
          <w:lang w:val="en-US"/>
        </w:rPr>
        <w:t xml:space="preserve">phân loại </w:t>
      </w:r>
      <w:r w:rsidR="00376D06" w:rsidRPr="00376D06">
        <w:rPr>
          <w:lang w:val="en-US"/>
        </w:rPr>
        <w:t>đối tượng</w:t>
      </w:r>
      <w:r w:rsidR="005D59D6">
        <w:rPr>
          <w:lang w:val="en-US"/>
        </w:rPr>
        <w:t xml:space="preserve"> </w:t>
      </w:r>
      <w:r w:rsidR="00376D06" w:rsidRPr="00376D06">
        <w:rPr>
          <w:lang w:val="en-US"/>
        </w:rPr>
        <w:t>trong</w:t>
      </w:r>
      <w:r w:rsidR="005D59D6">
        <w:rPr>
          <w:lang w:val="en-US"/>
        </w:rPr>
        <w:t xml:space="preserve"> đó</w:t>
      </w:r>
      <w:r w:rsidR="00376D06" w:rsidRPr="00376D06">
        <w:rPr>
          <w:lang w:val="en-US"/>
        </w:rPr>
        <w:t xml:space="preserve"> mô hình </w:t>
      </w:r>
      <w:r w:rsidR="00BA24F7">
        <w:rPr>
          <w:lang w:val="en-US"/>
        </w:rPr>
        <w:t xml:space="preserve">học sâu </w:t>
      </w:r>
      <w:r w:rsidR="00376D06" w:rsidRPr="00376D06">
        <w:rPr>
          <w:lang w:val="en-US"/>
        </w:rPr>
        <w:t xml:space="preserve">được áp dụng </w:t>
      </w:r>
      <w:r w:rsidR="009E7429">
        <w:t>nhằm phân tích hình ảnh và tự động phân loại các loại hạt lúa trong một bức ảnh. Mô hình có khả năng trích xuất và nhận diện các đặc trưng riêng biệt của từng hạt</w:t>
      </w:r>
      <w:r w:rsidR="006E4BF6">
        <w:rPr>
          <w:lang w:val="en-US"/>
        </w:rPr>
        <w:t xml:space="preserve"> lúa</w:t>
      </w:r>
      <w:r w:rsidR="009E7429">
        <w:t>, từ đó hỗ trợ phân loại chính xác mà không cần can thiệp thủ công.</w:t>
      </w:r>
    </w:p>
    <w:p w14:paraId="2437DC02" w14:textId="149E8D9E" w:rsidR="003424F5" w:rsidRDefault="00376D06" w:rsidP="00A458A9">
      <w:pPr>
        <w:rPr>
          <w:lang w:val="en-US"/>
        </w:rPr>
      </w:pPr>
      <w:r w:rsidRPr="00376D06">
        <w:rPr>
          <w:lang w:val="en-US"/>
        </w:rPr>
        <w:t xml:space="preserve">Các mô hình </w:t>
      </w:r>
      <w:r w:rsidR="005D59D6">
        <w:rPr>
          <w:lang w:val="en-US"/>
        </w:rPr>
        <w:t xml:space="preserve">học sâu được </w:t>
      </w:r>
      <w:r w:rsidRPr="00376D06">
        <w:rPr>
          <w:lang w:val="en-US"/>
        </w:rPr>
        <w:t>sử dụ</w:t>
      </w:r>
      <w:r w:rsidR="005D59D6">
        <w:rPr>
          <w:lang w:val="en-US"/>
        </w:rPr>
        <w:t xml:space="preserve">ng trong bài toán này </w:t>
      </w:r>
      <w:r w:rsidRPr="00376D06">
        <w:rPr>
          <w:lang w:val="en-US"/>
        </w:rPr>
        <w:t>dựa trên các kỹ thuật học sâu như mạng nơ-ron tích chậ</w:t>
      </w:r>
      <w:r w:rsidR="003424F5">
        <w:rPr>
          <w:lang w:val="en-US"/>
        </w:rPr>
        <w:t xml:space="preserve">p. Ngoài ra đề tài còn xây dựng </w:t>
      </w:r>
      <w:r w:rsidR="00AC035A">
        <w:rPr>
          <w:lang w:val="en-US"/>
        </w:rPr>
        <w:t xml:space="preserve">các </w:t>
      </w:r>
      <w:r w:rsidR="003424F5">
        <w:rPr>
          <w:lang w:val="en-US"/>
        </w:rPr>
        <w:t>phương hướng giải quyế</w:t>
      </w:r>
      <w:r w:rsidR="00AC035A">
        <w:rPr>
          <w:lang w:val="en-US"/>
        </w:rPr>
        <w:t xml:space="preserve">t bài toán </w:t>
      </w:r>
      <w:r w:rsidR="003424F5">
        <w:rPr>
          <w:lang w:val="en-US"/>
        </w:rPr>
        <w:t>một giai đoạn vớ</w:t>
      </w:r>
      <w:r w:rsidR="003D4280">
        <w:rPr>
          <w:lang w:val="en-US"/>
        </w:rPr>
        <w:t>i các mô hình riêng</w:t>
      </w:r>
      <w:r w:rsidR="0031728D">
        <w:rPr>
          <w:lang w:val="en-US"/>
        </w:rPr>
        <w:t xml:space="preserve"> biệt </w:t>
      </w:r>
      <w:r w:rsidR="00AC035A">
        <w:rPr>
          <w:lang w:val="en-US"/>
        </w:rPr>
        <w:t>v</w:t>
      </w:r>
      <w:r w:rsidR="003424F5">
        <w:rPr>
          <w:lang w:val="en-US"/>
        </w:rPr>
        <w:t xml:space="preserve">à hai giai đoạn </w:t>
      </w:r>
      <w:r w:rsidR="002E06F7">
        <w:rPr>
          <w:lang w:val="en-US"/>
        </w:rPr>
        <w:t>từ</w:t>
      </w:r>
      <w:r w:rsidR="005C1DAC">
        <w:rPr>
          <w:lang w:val="en-US"/>
        </w:rPr>
        <w:t xml:space="preserve"> đó </w:t>
      </w:r>
      <w:r w:rsidR="003424F5">
        <w:rPr>
          <w:lang w:val="en-US"/>
        </w:rPr>
        <w:t>đưa ra sự so sánh khách quan.</w:t>
      </w:r>
    </w:p>
    <w:p w14:paraId="531E6377" w14:textId="04AF79CA" w:rsidR="00DE6115" w:rsidRDefault="00376D06" w:rsidP="00DE6115">
      <w:pPr>
        <w:rPr>
          <w:lang w:val="en-US"/>
        </w:rPr>
      </w:pPr>
      <w:r w:rsidRPr="00376D06">
        <w:rPr>
          <w:lang w:val="en-US"/>
        </w:rPr>
        <w:t>Thông qua quá trình huấn luyện, mô hình học cách nhận diện và phân biệt các đặc điểm của hạt lúa</w:t>
      </w:r>
      <w:r w:rsidR="00D42E6E">
        <w:rPr>
          <w:lang w:val="en-US"/>
        </w:rPr>
        <w:t xml:space="preserve"> giống</w:t>
      </w:r>
      <w:r w:rsidRPr="00376D06">
        <w:rPr>
          <w:lang w:val="en-US"/>
        </w:rPr>
        <w:t>, cho phép nó tự động thực hiện những công việc tương tự trên tập dữ liệu mới mà không cần sự can thiệp thủ công.</w:t>
      </w:r>
    </w:p>
    <w:p w14:paraId="473698A6" w14:textId="6F0483B7" w:rsidR="005C7FB0" w:rsidRDefault="00FE7165" w:rsidP="005C7FB0">
      <w:pPr>
        <w:pStyle w:val="Heading2"/>
        <w:rPr>
          <w:lang w:val="en-US"/>
        </w:rPr>
      </w:pPr>
      <w:bookmarkStart w:id="308" w:name="_Toc198236777"/>
      <w:r>
        <w:rPr>
          <w:lang w:val="en-US"/>
        </w:rPr>
        <w:t>HƯỚNG TIẾP CẬN BÀI TOÁN</w:t>
      </w:r>
      <w:bookmarkEnd w:id="308"/>
    </w:p>
    <w:p w14:paraId="177FE687" w14:textId="77777777" w:rsidR="00556A5C" w:rsidRDefault="00556A5C" w:rsidP="00556A5C">
      <w:pPr>
        <w:pStyle w:val="Heading3"/>
        <w:rPr>
          <w:lang w:val="en-US"/>
        </w:rPr>
      </w:pPr>
      <w:bookmarkStart w:id="309" w:name="_Toc198236778"/>
      <w:r w:rsidRPr="005C7FB0">
        <w:rPr>
          <w:lang w:val="en-US"/>
        </w:rPr>
        <w:t>Sử dụng bộ phát hiện và phân loại tích hợp</w:t>
      </w:r>
      <w:bookmarkEnd w:id="309"/>
    </w:p>
    <w:p w14:paraId="20BB8E21" w14:textId="78C0E8B8" w:rsidR="00556A5C" w:rsidRPr="00677621" w:rsidRDefault="00556A5C" w:rsidP="00556A5C">
      <w:pPr>
        <w:ind w:firstLine="709"/>
      </w:pPr>
      <w:r>
        <w:rPr>
          <w:lang w:val="en-US"/>
        </w:rPr>
        <w:t xml:space="preserve">Phương pháp này sẽ gộp quá trình phát hiện và phân loại vào một giai đoạn hay một mô hình duy nhất. </w:t>
      </w:r>
      <w:r w:rsidRPr="00677621">
        <w:t>Điều này cho phép hệ thống đồng thời phát hiện vị trí hạt lúa và phân loạ</w:t>
      </w:r>
      <w:r w:rsidR="008B2D08">
        <w:t xml:space="preserve">i </w:t>
      </w:r>
      <w:r w:rsidRPr="00677621">
        <w:t>trong một lượt suy luận, tối ưu hóa tốc độ xử lý.</w:t>
      </w:r>
    </w:p>
    <w:p w14:paraId="56484D98" w14:textId="77777777" w:rsidR="00556A5C" w:rsidRDefault="00556A5C" w:rsidP="00556A5C">
      <w:pPr>
        <w:ind w:left="426" w:firstLine="0"/>
        <w:jc w:val="center"/>
        <w:rPr>
          <w:lang w:val="en-US"/>
        </w:rPr>
      </w:pPr>
      <w:r>
        <w:rPr>
          <w:lang w:val="en-US"/>
        </w:rPr>
        <w:drawing>
          <wp:inline distT="0" distB="0" distL="0" distR="0" wp14:anchorId="57CB31D9" wp14:editId="29442DFF">
            <wp:extent cx="4107766" cy="2334730"/>
            <wp:effectExtent l="0" t="0" r="762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08226" cy="2334992"/>
                    </a:xfrm>
                    <a:prstGeom prst="rect">
                      <a:avLst/>
                    </a:prstGeom>
                  </pic:spPr>
                </pic:pic>
              </a:graphicData>
            </a:graphic>
          </wp:inline>
        </w:drawing>
      </w:r>
    </w:p>
    <w:p w14:paraId="2ED5B69B" w14:textId="402B36C6" w:rsidR="00556A5C" w:rsidRPr="00677621" w:rsidRDefault="00556A5C" w:rsidP="00556A5C">
      <w:pPr>
        <w:pStyle w:val="HinhAnh"/>
        <w:ind w:left="284"/>
        <w:rPr>
          <w:lang w:val="en-US"/>
        </w:rPr>
      </w:pPr>
      <w:bookmarkStart w:id="310" w:name="_Toc198236856"/>
      <w:r w:rsidRPr="00AC2106">
        <w:t xml:space="preserve">Hình </w:t>
      </w:r>
      <w:r w:rsidR="00D52ED5">
        <w:rPr>
          <w:lang w:val="en-US"/>
        </w:rPr>
        <w:t>20</w:t>
      </w:r>
      <w:r>
        <w:rPr>
          <w:lang w:val="en-US"/>
        </w:rPr>
        <w:t>: Hướng tiếp cận sử dụng mô hình phân loại và phát hiện tích hợp</w:t>
      </w:r>
      <w:bookmarkEnd w:id="310"/>
    </w:p>
    <w:p w14:paraId="6FA100CD" w14:textId="1C43438A" w:rsidR="00F66E34" w:rsidRDefault="00F66E34" w:rsidP="005C7FB0">
      <w:pPr>
        <w:pStyle w:val="Heading3"/>
        <w:rPr>
          <w:lang w:val="en-US"/>
        </w:rPr>
      </w:pPr>
      <w:bookmarkStart w:id="311" w:name="_Toc198236779"/>
      <w:r w:rsidRPr="005C7FB0">
        <w:rPr>
          <w:lang w:val="en-US"/>
        </w:rPr>
        <w:lastRenderedPageBreak/>
        <w:t>Sử dụng bộ phát hiện và phân loại riêng biệt</w:t>
      </w:r>
      <w:bookmarkEnd w:id="311"/>
    </w:p>
    <w:p w14:paraId="3657981B" w14:textId="11D8CD68" w:rsidR="00DD6D5C" w:rsidRPr="00DD6D5C" w:rsidRDefault="00DD6D5C" w:rsidP="00DD6D5C">
      <w:pPr>
        <w:rPr>
          <w:lang w:val="en-US"/>
        </w:rPr>
      </w:pPr>
      <w:r>
        <w:rPr>
          <w:lang w:val="en-US"/>
        </w:rPr>
        <w:t>Ở phương pháp này chúng tiến hành phân chia việc xây dựng mô hình thành 2 giai đoạn:</w:t>
      </w:r>
    </w:p>
    <w:p w14:paraId="03D91877" w14:textId="492C9C41" w:rsidR="008F0A0F" w:rsidRPr="008F0A0F" w:rsidRDefault="004D0C24" w:rsidP="00C75FB6">
      <w:pPr>
        <w:pStyle w:val="ListParagraph"/>
        <w:numPr>
          <w:ilvl w:val="0"/>
          <w:numId w:val="28"/>
        </w:numPr>
        <w:ind w:left="567" w:hanging="567"/>
        <w:rPr>
          <w:lang w:val="en-US"/>
        </w:rPr>
      </w:pPr>
      <w:r w:rsidRPr="000B65E7">
        <w:t>Giai đoạn đầu tiên</w:t>
      </w:r>
      <w:r w:rsidR="002E06F7">
        <w:rPr>
          <w:lang w:val="en-US"/>
        </w:rPr>
        <w:t>:</w:t>
      </w:r>
      <w:r w:rsidR="00DD6D5C">
        <w:t> </w:t>
      </w:r>
      <w:r w:rsidR="00DD6D5C">
        <w:rPr>
          <w:lang w:val="en-US"/>
        </w:rPr>
        <w:t>S</w:t>
      </w:r>
      <w:r w:rsidRPr="000B65E7">
        <w:t>ử dụ</w:t>
      </w:r>
      <w:r w:rsidR="009C5CD1">
        <w:t>ng mô hình YOLO</w:t>
      </w:r>
      <w:r w:rsidRPr="000B65E7">
        <w:t> để phát hiện và cắt ảnh hạ</w:t>
      </w:r>
      <w:r w:rsidR="00A4772F">
        <w:t xml:space="preserve">t lúa </w:t>
      </w:r>
      <w:r w:rsidR="00A4772F">
        <w:rPr>
          <w:lang w:val="en-US"/>
        </w:rPr>
        <w:t>được phát hiện</w:t>
      </w:r>
      <w:r w:rsidR="009C5CD1">
        <w:rPr>
          <w:lang w:val="en-US"/>
        </w:rPr>
        <w:t>.</w:t>
      </w:r>
    </w:p>
    <w:p w14:paraId="063DDF1A" w14:textId="65C5FA25" w:rsidR="005C7FB0" w:rsidRPr="00AA0E75" w:rsidRDefault="004D0C24" w:rsidP="00C75FB6">
      <w:pPr>
        <w:pStyle w:val="ListParagraph"/>
        <w:numPr>
          <w:ilvl w:val="0"/>
          <w:numId w:val="28"/>
        </w:numPr>
        <w:ind w:left="567" w:hanging="567"/>
      </w:pPr>
      <w:r w:rsidRPr="000B65E7">
        <w:t>Giai đoạn thứ</w:t>
      </w:r>
      <w:r w:rsidR="002E06F7">
        <w:t xml:space="preserve"> hai</w:t>
      </w:r>
      <w:r w:rsidR="002E06F7">
        <w:rPr>
          <w:lang w:val="en-US"/>
        </w:rPr>
        <w:t>:</w:t>
      </w:r>
      <w:r w:rsidR="00DD6D5C">
        <w:t xml:space="preserve"> </w:t>
      </w:r>
      <w:r w:rsidR="00DD6D5C">
        <w:rPr>
          <w:lang w:val="en-US"/>
        </w:rPr>
        <w:t>C</w:t>
      </w:r>
      <w:r w:rsidRPr="000B65E7">
        <w:t>ác ảnh hạt lúa được đưa vào hệ</w:t>
      </w:r>
      <w:r w:rsidR="00677621">
        <w:rPr>
          <w:lang w:val="en-US"/>
        </w:rPr>
        <w:t xml:space="preserve"> </w:t>
      </w:r>
      <w:r w:rsidRPr="000B65E7">
        <w:t>thống phân</w:t>
      </w:r>
      <w:r w:rsidR="00677621">
        <w:rPr>
          <w:lang w:val="en-US"/>
        </w:rPr>
        <w:t xml:space="preserve"> loại đa lớ</w:t>
      </w:r>
      <w:r w:rsidR="007A290F">
        <w:rPr>
          <w:lang w:val="en-US"/>
        </w:rPr>
        <w:t>p dựa</w:t>
      </w:r>
      <w:r w:rsidR="00677621">
        <w:rPr>
          <w:lang w:val="en-US"/>
        </w:rPr>
        <w:t xml:space="preserve"> trên các mô hình phân loại: ResNet50, Vision Tran</w:t>
      </w:r>
      <w:r w:rsidR="007A290F">
        <w:rPr>
          <w:lang w:val="en-US"/>
        </w:rPr>
        <w:t>s</w:t>
      </w:r>
      <w:r w:rsidR="00677621">
        <w:rPr>
          <w:lang w:val="en-US"/>
        </w:rPr>
        <w:t>former (ViT), InceptionV3 và EffecientNet.</w:t>
      </w:r>
    </w:p>
    <w:p w14:paraId="57F4BA2E" w14:textId="060B94F6" w:rsidR="00AA0E75" w:rsidRPr="00AA0E75" w:rsidRDefault="00C04042" w:rsidP="00C04042">
      <w:pPr>
        <w:ind w:left="567" w:firstLine="0"/>
        <w:jc w:val="center"/>
        <w:rPr>
          <w:lang w:val="en-US"/>
        </w:rPr>
      </w:pPr>
      <w:r>
        <w:rPr>
          <w:lang w:val="en-US"/>
        </w:rPr>
        <w:drawing>
          <wp:inline distT="0" distB="0" distL="0" distR="0" wp14:anchorId="055E45A3" wp14:editId="11B7AF6F">
            <wp:extent cx="4318968" cy="2454772"/>
            <wp:effectExtent l="0" t="0" r="571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1286" cy="2456089"/>
                    </a:xfrm>
                    <a:prstGeom prst="rect">
                      <a:avLst/>
                    </a:prstGeom>
                  </pic:spPr>
                </pic:pic>
              </a:graphicData>
            </a:graphic>
          </wp:inline>
        </w:drawing>
      </w:r>
    </w:p>
    <w:p w14:paraId="6044A940" w14:textId="3D414EEF" w:rsidR="00191976" w:rsidRPr="00D04567" w:rsidRDefault="00AA0E75" w:rsidP="00532335">
      <w:pPr>
        <w:pStyle w:val="HinhAnh"/>
        <w:spacing w:after="120"/>
        <w:ind w:left="288"/>
        <w:rPr>
          <w:lang w:val="en-US"/>
        </w:rPr>
      </w:pPr>
      <w:bookmarkStart w:id="312" w:name="_Toc198236857"/>
      <w:r w:rsidRPr="00AC2106">
        <w:t xml:space="preserve">Hình </w:t>
      </w:r>
      <w:r w:rsidR="00D52ED5">
        <w:rPr>
          <w:lang w:val="en-US"/>
        </w:rPr>
        <w:t>21</w:t>
      </w:r>
      <w:r>
        <w:rPr>
          <w:lang w:val="en-US"/>
        </w:rPr>
        <w:t xml:space="preserve">: </w:t>
      </w:r>
      <w:r w:rsidR="008C1050">
        <w:rPr>
          <w:lang w:val="en-US"/>
        </w:rPr>
        <w:t>Hướng tiếp cận sử dụng mô hình phân loại và phát hiện riêng biệt</w:t>
      </w:r>
      <w:bookmarkEnd w:id="312"/>
    </w:p>
    <w:p w14:paraId="2AEF5DE7" w14:textId="3F867295" w:rsidR="00014837" w:rsidRPr="008A1D35" w:rsidRDefault="00425495" w:rsidP="00481850">
      <w:pPr>
        <w:pStyle w:val="Heading2"/>
        <w:spacing w:before="120"/>
      </w:pPr>
      <w:bookmarkStart w:id="313" w:name="_Toc163848359"/>
      <w:bookmarkStart w:id="314" w:name="_Toc193706293"/>
      <w:bookmarkStart w:id="315" w:name="_Toc193707642"/>
      <w:bookmarkStart w:id="316" w:name="_Toc193708504"/>
      <w:bookmarkStart w:id="317" w:name="_Toc193708783"/>
      <w:bookmarkStart w:id="318" w:name="_Toc193710344"/>
      <w:bookmarkStart w:id="319" w:name="_Toc198236780"/>
      <w:r w:rsidRPr="008A1D35">
        <w:t>XÂY DỰNG DỮ LIỆU</w:t>
      </w:r>
      <w:bookmarkEnd w:id="313"/>
      <w:bookmarkEnd w:id="314"/>
      <w:bookmarkEnd w:id="315"/>
      <w:bookmarkEnd w:id="316"/>
      <w:bookmarkEnd w:id="317"/>
      <w:bookmarkEnd w:id="318"/>
      <w:bookmarkEnd w:id="319"/>
    </w:p>
    <w:p w14:paraId="48CF28C0" w14:textId="42276400" w:rsidR="009E7429" w:rsidRPr="009E7429" w:rsidRDefault="00467604" w:rsidP="009E7429">
      <w:pPr>
        <w:pStyle w:val="Heading3"/>
      </w:pPr>
      <w:bookmarkStart w:id="320" w:name="_Toc163848360"/>
      <w:bookmarkStart w:id="321" w:name="_Toc193706294"/>
      <w:bookmarkStart w:id="322" w:name="_Toc193707643"/>
      <w:bookmarkStart w:id="323" w:name="_Toc193708505"/>
      <w:bookmarkStart w:id="324" w:name="_Toc193708784"/>
      <w:bookmarkStart w:id="325" w:name="_Toc193710345"/>
      <w:bookmarkStart w:id="326" w:name="_Toc198236781"/>
      <w:r w:rsidRPr="008A1D35">
        <w:t>Thu thập dữ liệu</w:t>
      </w:r>
      <w:bookmarkEnd w:id="320"/>
      <w:bookmarkEnd w:id="321"/>
      <w:bookmarkEnd w:id="322"/>
      <w:bookmarkEnd w:id="323"/>
      <w:bookmarkEnd w:id="324"/>
      <w:bookmarkEnd w:id="325"/>
      <w:bookmarkEnd w:id="326"/>
    </w:p>
    <w:p w14:paraId="4947C92F" w14:textId="2E77F66C" w:rsidR="00446027" w:rsidRDefault="00954880" w:rsidP="00446027">
      <w:pPr>
        <w:rPr>
          <w:lang w:val="en-US"/>
        </w:rPr>
      </w:pPr>
      <w:r w:rsidRPr="00531060">
        <w:rPr>
          <w:lang w:val="en-US"/>
        </w:rPr>
        <w:t>Dữ liệu được thu thập chủ yếu bao gồm hình ảnh của hạt lúa</w:t>
      </w:r>
      <w:r w:rsidR="00725907">
        <w:rPr>
          <w:lang w:val="en-US"/>
        </w:rPr>
        <w:t xml:space="preserve"> được </w:t>
      </w:r>
      <w:r w:rsidR="00725907" w:rsidRPr="00531060">
        <w:rPr>
          <w:lang w:val="en-US"/>
        </w:rPr>
        <w:t>Viện Biến Đổi Khí Hậu</w:t>
      </w:r>
      <w:r w:rsidR="00725907">
        <w:rPr>
          <w:lang w:val="en-US"/>
        </w:rPr>
        <w:t xml:space="preserve"> cung cấp</w:t>
      </w:r>
      <w:r w:rsidRPr="00531060">
        <w:rPr>
          <w:lang w:val="en-US"/>
        </w:rPr>
        <w:t xml:space="preserve">. </w:t>
      </w:r>
      <w:r w:rsidR="00725907">
        <w:rPr>
          <w:lang w:val="en-US"/>
        </w:rPr>
        <w:t xml:space="preserve">Dữ liệu bao gồm các </w:t>
      </w:r>
      <w:r w:rsidRPr="00531060">
        <w:rPr>
          <w:lang w:val="en-US"/>
        </w:rPr>
        <w:t xml:space="preserve">hình ảnh </w:t>
      </w:r>
      <w:r w:rsidR="008E691C">
        <w:rPr>
          <w:lang w:val="en-US"/>
        </w:rPr>
        <w:t xml:space="preserve">thuộc </w:t>
      </w:r>
      <w:r w:rsidR="00B775C4">
        <w:rPr>
          <w:lang w:val="en-US"/>
        </w:rPr>
        <w:t xml:space="preserve">8 </w:t>
      </w:r>
      <w:r w:rsidRPr="00531060">
        <w:rPr>
          <w:lang w:val="en-US"/>
        </w:rPr>
        <w:t>giố</w:t>
      </w:r>
      <w:r w:rsidR="00B775C4">
        <w:rPr>
          <w:lang w:val="en-US"/>
        </w:rPr>
        <w:t>ng lúa khác nhau: ANP3.2, F5.54, F5.62, G13.II, G17.III, G18-I, G3.III và G7.III</w:t>
      </w:r>
      <w:r w:rsidRPr="00531060">
        <w:rPr>
          <w:lang w:val="en-US"/>
        </w:rPr>
        <w:t xml:space="preserve"> đảm bảo đa dạng về kích thước, màu sắc, và đặc tính khác. Điều này giúp nghiên cứu của chúng tôi có cái nhìn toàn diện và đa chiều về đối tượng nghiên cứu. Mỗi ảnh được thu thập đều có độ phân giả</w:t>
      </w:r>
      <w:r w:rsidR="00446027">
        <w:rPr>
          <w:lang w:val="en-US"/>
        </w:rPr>
        <w:t xml:space="preserve">i cao </w:t>
      </w:r>
      <w:r w:rsidRPr="00531060">
        <w:rPr>
          <w:lang w:val="en-US"/>
        </w:rPr>
        <w:t>1200 dpi</w:t>
      </w:r>
      <w:r w:rsidR="00A9227E" w:rsidRPr="00531060">
        <w:rPr>
          <w:lang w:val="en-US"/>
        </w:rPr>
        <w:t xml:space="preserve"> và</w:t>
      </w:r>
      <w:r w:rsidR="00446027">
        <w:rPr>
          <w:lang w:val="en-US"/>
        </w:rPr>
        <w:t xml:space="preserve"> được</w:t>
      </w:r>
      <w:r w:rsidR="00A9227E" w:rsidRPr="00531060">
        <w:rPr>
          <w:lang w:val="en-US"/>
        </w:rPr>
        <w:t xml:space="preserve"> đặt tên trùng với từng vị trí của bông lúa để </w:t>
      </w:r>
      <w:r w:rsidR="00446027">
        <w:rPr>
          <w:lang w:val="en-US"/>
        </w:rPr>
        <w:t xml:space="preserve">thuận tiện cho việc </w:t>
      </w:r>
      <w:r w:rsidR="00A9227E" w:rsidRPr="00531060">
        <w:rPr>
          <w:lang w:val="en-US"/>
        </w:rPr>
        <w:t>nhận dạng</w:t>
      </w:r>
      <w:r w:rsidR="00446027">
        <w:rPr>
          <w:lang w:val="en-US"/>
        </w:rPr>
        <w:t xml:space="preserve"> và truy xuất. </w:t>
      </w:r>
      <w:r w:rsidR="00446027">
        <w:t>Việc sử dụng hình ảnh chất lượng cao góp phần đảm bảo độ chính xác và hiệu quả trong quá trình xử lý và phân tích dữ liệu hình ảnh sau này.</w:t>
      </w:r>
    </w:p>
    <w:p w14:paraId="21AB9B00" w14:textId="61FDDB3A" w:rsidR="009E7429" w:rsidRDefault="009E7429" w:rsidP="00446027">
      <w:pPr>
        <w:ind w:firstLine="0"/>
        <w:rPr>
          <w:lang w:val="en-US"/>
        </w:rPr>
      </w:pPr>
      <w:r>
        <w:rPr>
          <w:lang w:val="en-US"/>
        </w:rPr>
        <w:lastRenderedPageBreak/>
        <w:drawing>
          <wp:inline distT="0" distB="0" distL="0" distR="0" wp14:anchorId="2ED85D64" wp14:editId="60F07B56">
            <wp:extent cx="5219700" cy="14649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19700" cy="1464945"/>
                    </a:xfrm>
                    <a:prstGeom prst="rect">
                      <a:avLst/>
                    </a:prstGeom>
                  </pic:spPr>
                </pic:pic>
              </a:graphicData>
            </a:graphic>
          </wp:inline>
        </w:drawing>
      </w:r>
    </w:p>
    <w:p w14:paraId="71424C2B" w14:textId="071356FF" w:rsidR="00D40D4D" w:rsidRPr="009E7429" w:rsidRDefault="00D40D4D" w:rsidP="009E7429">
      <w:pPr>
        <w:pStyle w:val="HinhAnh"/>
        <w:ind w:left="284"/>
        <w:rPr>
          <w:lang w:val="en-US"/>
        </w:rPr>
      </w:pPr>
      <w:bookmarkStart w:id="327" w:name="_Toc198236858"/>
      <w:r w:rsidRPr="00AC2106">
        <w:t xml:space="preserve">Hình </w:t>
      </w:r>
      <w:r w:rsidR="004E7AE0">
        <w:rPr>
          <w:lang w:val="en-US"/>
        </w:rPr>
        <w:t>22</w:t>
      </w:r>
      <w:r>
        <w:rPr>
          <w:lang w:val="en-US"/>
        </w:rPr>
        <w:t xml:space="preserve">: </w:t>
      </w:r>
      <w:r w:rsidR="00BD0414">
        <w:rPr>
          <w:lang w:val="en-US"/>
        </w:rPr>
        <w:t>Dữ liệu hình ảnh các loạ</w:t>
      </w:r>
      <w:r w:rsidR="009E7429">
        <w:rPr>
          <w:lang w:val="en-US"/>
        </w:rPr>
        <w:t>i giốn</w:t>
      </w:r>
      <w:r w:rsidR="00BD0414">
        <w:rPr>
          <w:lang w:val="en-US"/>
        </w:rPr>
        <w:t>g lúa</w:t>
      </w:r>
      <w:bookmarkEnd w:id="327"/>
    </w:p>
    <w:p w14:paraId="4B871938" w14:textId="687DBE36" w:rsidR="007375DA" w:rsidRPr="007375DA" w:rsidRDefault="00F102A6" w:rsidP="00B775C4">
      <w:pPr>
        <w:pStyle w:val="Heading3"/>
        <w:rPr>
          <w:lang w:val="en-US"/>
        </w:rPr>
      </w:pPr>
      <w:bookmarkStart w:id="328" w:name="_Toc198236782"/>
      <w:bookmarkStart w:id="329" w:name="_Toc163848363"/>
      <w:bookmarkStart w:id="330" w:name="_Toc193707646"/>
      <w:bookmarkStart w:id="331" w:name="_Toc193708787"/>
      <w:bookmarkStart w:id="332" w:name="_Toc193710348"/>
      <w:r w:rsidRPr="00B14F34">
        <w:t>T</w:t>
      </w:r>
      <w:r>
        <w:rPr>
          <w:lang w:val="en-US"/>
        </w:rPr>
        <w:t>iền xử lý dữ liệu</w:t>
      </w:r>
      <w:bookmarkEnd w:id="328"/>
    </w:p>
    <w:p w14:paraId="3846AA89" w14:textId="0FF99393" w:rsidR="00C1352C" w:rsidRPr="00F60816" w:rsidRDefault="007375DA" w:rsidP="00B84769">
      <w:pPr>
        <w:rPr>
          <w:rFonts w:cs="Times New Roman"/>
          <w:szCs w:val="26"/>
          <w:lang w:val="en-US"/>
        </w:rPr>
      </w:pPr>
      <w:r w:rsidRPr="00531060">
        <w:rPr>
          <w:rFonts w:cs="Times New Roman"/>
          <w:szCs w:val="26"/>
          <w:lang w:val="en-US"/>
        </w:rPr>
        <w:t>Tôi bắt đầu chọn lọ</w:t>
      </w:r>
      <w:r>
        <w:rPr>
          <w:rFonts w:cs="Times New Roman"/>
          <w:szCs w:val="26"/>
          <w:lang w:val="en-US"/>
        </w:rPr>
        <w:t xml:space="preserve">c </w:t>
      </w:r>
      <w:r w:rsidR="004E5211">
        <w:rPr>
          <w:rFonts w:cs="Times New Roman"/>
          <w:szCs w:val="26"/>
          <w:lang w:val="en-US"/>
        </w:rPr>
        <w:t xml:space="preserve">lấy </w:t>
      </w:r>
      <w:r>
        <w:rPr>
          <w:rFonts w:cs="Times New Roman"/>
          <w:szCs w:val="26"/>
          <w:lang w:val="en-US"/>
        </w:rPr>
        <w:t>519</w:t>
      </w:r>
      <w:r w:rsidRPr="00531060">
        <w:rPr>
          <w:rFonts w:cs="Times New Roman"/>
          <w:szCs w:val="26"/>
          <w:lang w:val="en-US"/>
        </w:rPr>
        <w:t xml:space="preserve"> ảnh từ </w:t>
      </w:r>
      <w:r w:rsidR="00822857">
        <w:rPr>
          <w:rFonts w:cs="Times New Roman"/>
          <w:szCs w:val="26"/>
          <w:lang w:val="en-US"/>
        </w:rPr>
        <w:t xml:space="preserve">591 ảnh </w:t>
      </w:r>
      <w:r>
        <w:rPr>
          <w:rFonts w:cs="Times New Roman"/>
          <w:szCs w:val="26"/>
          <w:lang w:val="en-US"/>
        </w:rPr>
        <w:t>tập dữ liệu</w:t>
      </w:r>
      <w:r w:rsidRPr="00531060">
        <w:rPr>
          <w:rFonts w:cs="Times New Roman"/>
          <w:szCs w:val="26"/>
          <w:lang w:val="en-US"/>
        </w:rPr>
        <w:t xml:space="preserve"> ảnh ban đầ</w:t>
      </w:r>
      <w:r>
        <w:rPr>
          <w:rFonts w:cs="Times New Roman"/>
          <w:szCs w:val="26"/>
          <w:lang w:val="en-US"/>
        </w:rPr>
        <w:t>u trên tất cả</w:t>
      </w:r>
      <w:r w:rsidRPr="00531060">
        <w:rPr>
          <w:rFonts w:cs="Times New Roman"/>
          <w:szCs w:val="26"/>
          <w:lang w:val="en-US"/>
        </w:rPr>
        <w:t xml:space="preserve"> giống lúa mà bên </w:t>
      </w:r>
      <w:r w:rsidR="004C5A24" w:rsidRPr="00531060">
        <w:rPr>
          <w:lang w:val="en-US"/>
        </w:rPr>
        <w:t>Viện Biến Đổi Khí Hậu</w:t>
      </w:r>
      <w:r w:rsidRPr="00531060">
        <w:rPr>
          <w:rFonts w:cs="Times New Roman"/>
          <w:szCs w:val="26"/>
          <w:lang w:val="en-US"/>
        </w:rPr>
        <w:t xml:space="preserve"> đã cung cấ</w:t>
      </w:r>
      <w:r w:rsidR="00C1352C">
        <w:rPr>
          <w:rFonts w:cs="Times New Roman"/>
          <w:szCs w:val="26"/>
          <w:lang w:val="en-US"/>
        </w:rPr>
        <w:t xml:space="preserve">p. </w:t>
      </w:r>
      <w:r w:rsidR="00C1352C">
        <w:t>Các ảnh được chọn lọc kỹ càng, chỉ giữ lại những hình ảnh rõ ràng, chứa đối tượng cần nhận diện.</w:t>
      </w:r>
      <w:r w:rsidR="00C1352C" w:rsidRPr="00C1352C">
        <w:t xml:space="preserve"> </w:t>
      </w:r>
      <w:r w:rsidR="00C1352C">
        <w:t>Những ảnh có yếu tố gây nhiễu như đối tượng bị chồng lấn quá nhiều, chụp quá gần, hoặc hạt lúa bị hư hỏng, mẻ, không nguyên vẹn... đã bị loại bỏ nhằm đảm bảo độ chính xác khi huấn luyện.</w:t>
      </w:r>
    </w:p>
    <w:p w14:paraId="18DF445A" w14:textId="22211942" w:rsidR="007375DA" w:rsidRDefault="007375DA" w:rsidP="007375DA">
      <w:pPr>
        <w:ind w:firstLine="0"/>
        <w:jc w:val="center"/>
        <w:rPr>
          <w:lang w:val="en-US"/>
        </w:rPr>
      </w:pPr>
      <w:r>
        <w:rPr>
          <w:rFonts w:cs="Times New Roman"/>
          <w:szCs w:val="26"/>
          <w:lang w:val="en-US"/>
        </w:rPr>
        <w:drawing>
          <wp:inline distT="0" distB="0" distL="0" distR="0" wp14:anchorId="6AD2CA6C" wp14:editId="1D864900">
            <wp:extent cx="5219700" cy="2237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ongfi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19700" cy="2237105"/>
                    </a:xfrm>
                    <a:prstGeom prst="rect">
                      <a:avLst/>
                    </a:prstGeom>
                  </pic:spPr>
                </pic:pic>
              </a:graphicData>
            </a:graphic>
          </wp:inline>
        </w:drawing>
      </w:r>
    </w:p>
    <w:p w14:paraId="43AB56F9" w14:textId="735F8B67" w:rsidR="007375DA" w:rsidRPr="007375DA" w:rsidRDefault="007375DA" w:rsidP="007375DA">
      <w:pPr>
        <w:pStyle w:val="BieuDo"/>
        <w:rPr>
          <w:lang w:val="en-US"/>
        </w:rPr>
      </w:pPr>
      <w:bookmarkStart w:id="333" w:name="_Toc198236934"/>
      <w:r>
        <w:t>B</w:t>
      </w:r>
      <w:r>
        <w:rPr>
          <w:lang w:val="en-US"/>
        </w:rPr>
        <w:t xml:space="preserve">iểu đồ 1: Biểu đồ </w:t>
      </w:r>
      <w:r w:rsidR="00380CDE">
        <w:rPr>
          <w:lang w:val="en-US"/>
        </w:rPr>
        <w:t>dữ liệu ban đầu</w:t>
      </w:r>
      <w:bookmarkEnd w:id="333"/>
    </w:p>
    <w:p w14:paraId="60372530" w14:textId="5661C47A" w:rsidR="00C55DE1" w:rsidRDefault="00C55DE1" w:rsidP="0084327A">
      <w:pPr>
        <w:rPr>
          <w:lang w:val="en-US"/>
        </w:rPr>
      </w:pPr>
      <w:r>
        <w:t>Do ảnh được chụp bằng máy scan nên có độ phân giải cao (1200 dpi), gây khó khăn cho xử lý và yêu cầu phần cứng lớn. Vì vậy, ảnh được giảm độ phân giải về 1024×1024 nhằm tiết kiệm tài nguyên tính toán. Bên cạnh đó, phần lớn ảnh chứa nhiều nền phụ và vật thể không liên quan, làm tăng nhiễu cho mô hình. Nhằm loại bỏ những phần không cần thiế</w:t>
      </w:r>
      <w:r w:rsidR="008F13AA">
        <w:t xml:space="preserve">t, </w:t>
      </w:r>
      <w:r w:rsidR="008F13AA">
        <w:rPr>
          <w:lang w:val="en-US"/>
        </w:rPr>
        <w:t>tôi</w:t>
      </w:r>
      <w:r>
        <w:t xml:space="preserve"> đã cắt ảnh bằng khung 640×640 để chỉ giữ lại vùng chứa hạt lúa giống.</w:t>
      </w:r>
    </w:p>
    <w:p w14:paraId="7CA83A4E" w14:textId="1C8DA0B2" w:rsidR="00864C6B" w:rsidRPr="00864C6B" w:rsidRDefault="00FA6608" w:rsidP="00B775C4">
      <w:pPr>
        <w:ind w:left="142" w:firstLine="0"/>
        <w:rPr>
          <w:lang w:val="en-US"/>
        </w:rPr>
      </w:pPr>
      <w:r>
        <w:rPr>
          <w:lang w:val="en-US"/>
        </w:rPr>
        <w:lastRenderedPageBreak/>
        <w:drawing>
          <wp:inline distT="0" distB="0" distL="0" distR="0" wp14:anchorId="005A8277" wp14:editId="16E08FC1">
            <wp:extent cx="5219700" cy="2609850"/>
            <wp:effectExtent l="0" t="0" r="0" b="0"/>
            <wp:docPr id="982269792" name="Picture 98226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_image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19700" cy="2609850"/>
                    </a:xfrm>
                    <a:prstGeom prst="rect">
                      <a:avLst/>
                    </a:prstGeom>
                  </pic:spPr>
                </pic:pic>
              </a:graphicData>
            </a:graphic>
          </wp:inline>
        </w:drawing>
      </w:r>
    </w:p>
    <w:p w14:paraId="512AC4D7" w14:textId="1680BB0C" w:rsidR="00C223E5" w:rsidRDefault="00F102A6" w:rsidP="00DA71FF">
      <w:pPr>
        <w:pStyle w:val="HinhAnh"/>
        <w:ind w:left="284"/>
        <w:rPr>
          <w:lang w:val="en-US"/>
        </w:rPr>
      </w:pPr>
      <w:bookmarkStart w:id="334" w:name="_Toc198236859"/>
      <w:r w:rsidRPr="00581A5F">
        <w:t xml:space="preserve">Hình </w:t>
      </w:r>
      <w:r w:rsidR="001F135D">
        <w:rPr>
          <w:lang w:val="en-US"/>
        </w:rPr>
        <w:t>23</w:t>
      </w:r>
      <w:r>
        <w:rPr>
          <w:lang w:val="en-US"/>
        </w:rPr>
        <w:t xml:space="preserve">: </w:t>
      </w:r>
      <w:r w:rsidR="00FA6608">
        <w:rPr>
          <w:lang w:val="en-US"/>
        </w:rPr>
        <w:t>Ảnh gốc (bên trái), Ảnh đã resize (giữa), Ảnh đã crop (phải)</w:t>
      </w:r>
      <w:bookmarkEnd w:id="334"/>
    </w:p>
    <w:p w14:paraId="5935F827" w14:textId="6323F0B7" w:rsidR="00896A96" w:rsidRDefault="00896A96" w:rsidP="00896A96">
      <w:pPr>
        <w:rPr>
          <w:lang w:val="en-US"/>
        </w:rPr>
      </w:pPr>
      <w:r w:rsidRPr="00896A96">
        <w:t>Đối với giai đoạn phân loạ</w:t>
      </w:r>
      <w:r w:rsidR="0082021F">
        <w:t>i trong mô hình hai b</w:t>
      </w:r>
      <w:r w:rsidR="0082021F">
        <w:rPr>
          <w:lang w:val="en-US"/>
        </w:rPr>
        <w:t>ước</w:t>
      </w:r>
      <w:r w:rsidRPr="00896A96">
        <w:t>, ảnh đầu vào yêu cầu kích thước nhỏ hơn (tối đa 300×300 đối với các mô hình CNN truyền thống, 224×224 đối với ResNet50 hoặc ViT). Hơn nữa, ảnh đầu vào cần chỉ chứa một đối tượng duy nhấ</w:t>
      </w:r>
      <w:r w:rsidR="003B0164">
        <w:t xml:space="preserve">t. Do đó, </w:t>
      </w:r>
      <w:r w:rsidR="003B0164">
        <w:rPr>
          <w:lang w:val="en-US"/>
        </w:rPr>
        <w:t>tôi</w:t>
      </w:r>
      <w:r w:rsidRPr="00896A96">
        <w:t xml:space="preserve"> thực hiện các bước xử lý chuyên sâu như: chuyển ảnh sang thang độ xám (gray scale) để giảm số kênh và đơn giản hóa đặc trưng ảnh; áp dụng kỹ thuật segmentation để tạo mask tách biệt đối tượng và nền; tìm các contour (biên đối tượng) để xác định chính xác vùng chứa hạt lúa</w:t>
      </w:r>
      <w:r>
        <w:t>.</w:t>
      </w:r>
    </w:p>
    <w:p w14:paraId="29BC4802" w14:textId="5C093635" w:rsidR="00737DA9" w:rsidRDefault="00737DA9" w:rsidP="005E6793">
      <w:pPr>
        <w:ind w:firstLine="0"/>
        <w:jc w:val="center"/>
        <w:rPr>
          <w:lang w:val="en-US"/>
        </w:rPr>
      </w:pPr>
      <w:r>
        <w:rPr>
          <w:lang w:val="en-US"/>
        </w:rPr>
        <w:drawing>
          <wp:inline distT="0" distB="0" distL="0" distR="0" wp14:anchorId="68716B90" wp14:editId="038DD8DB">
            <wp:extent cx="5550085" cy="1533363"/>
            <wp:effectExtent l="0" t="0" r="0" b="0"/>
            <wp:docPr id="982269795" name="Picture 982269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LO_segmentation_row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50709" cy="1533535"/>
                    </a:xfrm>
                    <a:prstGeom prst="rect">
                      <a:avLst/>
                    </a:prstGeom>
                  </pic:spPr>
                </pic:pic>
              </a:graphicData>
            </a:graphic>
          </wp:inline>
        </w:drawing>
      </w:r>
    </w:p>
    <w:p w14:paraId="1FBEFA9C" w14:textId="0EEDA6C4" w:rsidR="003550FF" w:rsidRDefault="00737DA9" w:rsidP="003550FF">
      <w:pPr>
        <w:pStyle w:val="HinhAnh"/>
        <w:ind w:left="284"/>
        <w:rPr>
          <w:lang w:val="en-US"/>
        </w:rPr>
      </w:pPr>
      <w:bookmarkStart w:id="335" w:name="_Toc198236860"/>
      <w:r>
        <w:t xml:space="preserve">Hình </w:t>
      </w:r>
      <w:r w:rsidR="002B3A3A">
        <w:rPr>
          <w:lang w:val="en-US"/>
        </w:rPr>
        <w:t>24</w:t>
      </w:r>
      <w:r>
        <w:rPr>
          <w:lang w:val="en-US"/>
        </w:rPr>
        <w:t xml:space="preserve">: </w:t>
      </w:r>
      <w:r w:rsidR="00CD4984">
        <w:rPr>
          <w:lang w:val="en-US"/>
        </w:rPr>
        <w:t>Quá trình xử lý dữ liệu cho mô hình phân loại</w:t>
      </w:r>
      <w:bookmarkEnd w:id="335"/>
    </w:p>
    <w:p w14:paraId="00E31AF9" w14:textId="77777777" w:rsidR="003550FF" w:rsidRDefault="003550FF" w:rsidP="003550FF">
      <w:pPr>
        <w:pStyle w:val="HinhAnh"/>
        <w:ind w:left="284"/>
        <w:rPr>
          <w:lang w:val="en-US"/>
        </w:rPr>
      </w:pPr>
    </w:p>
    <w:p w14:paraId="33068023" w14:textId="203C04BD" w:rsidR="00737DA9" w:rsidRDefault="003550FF" w:rsidP="003550FF">
      <w:pPr>
        <w:ind w:firstLine="0"/>
        <w:jc w:val="center"/>
        <w:rPr>
          <w:lang w:val="en-US"/>
        </w:rPr>
      </w:pPr>
      <w:r>
        <w:rPr>
          <w:lang w:val="en-US"/>
        </w:rPr>
        <w:lastRenderedPageBreak/>
        <w:drawing>
          <wp:inline distT="0" distB="0" distL="0" distR="0" wp14:anchorId="398E8A3F" wp14:editId="231E37D9">
            <wp:extent cx="5219700" cy="3131820"/>
            <wp:effectExtent l="0" t="0" r="0" b="0"/>
            <wp:docPr id="982269797" name="Picture 982269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_gri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19700" cy="3131820"/>
                    </a:xfrm>
                    <a:prstGeom prst="rect">
                      <a:avLst/>
                    </a:prstGeom>
                  </pic:spPr>
                </pic:pic>
              </a:graphicData>
            </a:graphic>
          </wp:inline>
        </w:drawing>
      </w:r>
    </w:p>
    <w:p w14:paraId="5841FC1D" w14:textId="08FFAA12" w:rsidR="007A68EC" w:rsidRDefault="003550FF" w:rsidP="0091575B">
      <w:pPr>
        <w:pStyle w:val="HinhAnh"/>
        <w:ind w:left="284"/>
        <w:rPr>
          <w:lang w:val="en-US"/>
        </w:rPr>
      </w:pPr>
      <w:bookmarkStart w:id="336" w:name="_Toc198236861"/>
      <w:r>
        <w:t xml:space="preserve">Hình </w:t>
      </w:r>
      <w:r w:rsidR="009B2BF3">
        <w:rPr>
          <w:lang w:val="en-US"/>
        </w:rPr>
        <w:t>25</w:t>
      </w:r>
      <w:r>
        <w:rPr>
          <w:lang w:val="en-US"/>
        </w:rPr>
        <w:t xml:space="preserve">: </w:t>
      </w:r>
      <w:r w:rsidR="00CD4984">
        <w:rPr>
          <w:lang w:val="en-US"/>
        </w:rPr>
        <w:t>Kết quả của quá trình xử lý dữ liệ</w:t>
      </w:r>
      <w:r w:rsidR="008E78CE">
        <w:rPr>
          <w:lang w:val="en-US"/>
        </w:rPr>
        <w:t>u cho</w:t>
      </w:r>
      <w:r w:rsidR="00CD4984">
        <w:rPr>
          <w:lang w:val="en-US"/>
        </w:rPr>
        <w:t xml:space="preserve"> mô hình phân loại</w:t>
      </w:r>
      <w:bookmarkEnd w:id="336"/>
    </w:p>
    <w:p w14:paraId="1DCABF4E" w14:textId="16971140" w:rsidR="00787339" w:rsidRPr="00B775C4" w:rsidRDefault="00787339" w:rsidP="00787339">
      <w:pPr>
        <w:rPr>
          <w:lang w:val="en-US"/>
        </w:rPr>
      </w:pPr>
      <w:r>
        <w:t>Từ các contour này, bounding box được tạo ra để trích xuất từng hạt lúa riêng biệt. Dù các ảnh hạt lúa sau khi cắt không có kích thước đồng nhất, nhưng vẫn đảm bảo yêu cầu cơ bản của mô hình phân loại. Sau đó, toàn bộ ảnh được chuyển qua m</w:t>
      </w:r>
      <w:r>
        <w:rPr>
          <w:lang w:val="en-US"/>
        </w:rPr>
        <w:t>ô-đun</w:t>
      </w:r>
      <w:r>
        <w:t xml:space="preserve"> </w:t>
      </w:r>
      <w:r w:rsidRPr="00787339">
        <w:rPr>
          <w:rStyle w:val="Strong"/>
          <w:b w:val="0"/>
        </w:rPr>
        <w:t>transformer</w:t>
      </w:r>
      <w:r>
        <w:t xml:space="preserve"> tiền xử lý để điều chỉnh kích thước phù hợp với đầu vào của các mô hình học sâu được sử dụng.</w:t>
      </w:r>
    </w:p>
    <w:p w14:paraId="0550EAA4" w14:textId="40FAAA43" w:rsidR="00090F3E" w:rsidRPr="00090F3E" w:rsidRDefault="00C73A75" w:rsidP="00B775C4">
      <w:pPr>
        <w:pStyle w:val="Heading3"/>
      </w:pPr>
      <w:bookmarkStart w:id="337" w:name="_Toc198236783"/>
      <w:r w:rsidRPr="00B14F34">
        <w:t>Gán nhãn cho ảnh</w:t>
      </w:r>
      <w:bookmarkEnd w:id="329"/>
      <w:bookmarkEnd w:id="330"/>
      <w:bookmarkEnd w:id="331"/>
      <w:bookmarkEnd w:id="332"/>
      <w:bookmarkEnd w:id="337"/>
    </w:p>
    <w:p w14:paraId="4C45DE3E" w14:textId="6EAED4D6" w:rsidR="000F4BDE" w:rsidRPr="000F4BDE" w:rsidRDefault="000F4BDE" w:rsidP="00FA6608">
      <w:pPr>
        <w:rPr>
          <w:lang w:val="en-US"/>
        </w:rPr>
      </w:pPr>
      <w:r>
        <w:t xml:space="preserve">Việc gán nhãn dữ liệu được thực hiện thông qua công cụ </w:t>
      </w:r>
      <w:r w:rsidRPr="000F4BDE">
        <w:rPr>
          <w:rStyle w:val="Strong"/>
          <w:b w:val="0"/>
        </w:rPr>
        <w:t>annotation</w:t>
      </w:r>
      <w:r>
        <w:t xml:space="preserve"> do nền tảng Roboflow cung cấp. Trong tập dữ liệu dành cho bài toán phát hiện và phân loại hạt lúa, quá trình gán nhãn bao gồm việc xác định và đánh dấu từng đối tượng hạt lúa bằng các công cụ như </w:t>
      </w:r>
      <w:r w:rsidRPr="000F4BDE">
        <w:rPr>
          <w:rStyle w:val="Strong"/>
          <w:b w:val="0"/>
        </w:rPr>
        <w:t>bounding box</w:t>
      </w:r>
      <w:r>
        <w:t xml:space="preserve"> hoặc </w:t>
      </w:r>
      <w:r w:rsidRPr="000F4BDE">
        <w:rPr>
          <w:rStyle w:val="Strong"/>
          <w:b w:val="0"/>
        </w:rPr>
        <w:t>polygon</w:t>
      </w:r>
      <w:r>
        <w:t>, tùy theo hình dạng và độ phức tạp của đối tượng. Mỗi đối tượng được gán nhãn tương ứng với tên giống lúa cụ thể nhằm phục vụ cho mô hình nhận diện chính xác.</w:t>
      </w:r>
    </w:p>
    <w:p w14:paraId="54635A15" w14:textId="330CCB9E" w:rsidR="00090F3E" w:rsidRDefault="005E6793" w:rsidP="00090F3E">
      <w:pPr>
        <w:pStyle w:val="ListParagraph"/>
        <w:tabs>
          <w:tab w:val="left" w:pos="851"/>
          <w:tab w:val="left" w:pos="1418"/>
        </w:tabs>
        <w:ind w:left="284" w:firstLine="0"/>
        <w:rPr>
          <w:rFonts w:cs="Times New Roman"/>
          <w:szCs w:val="26"/>
          <w:lang w:val="en-US"/>
        </w:rPr>
      </w:pPr>
      <w:r w:rsidRPr="005E6793">
        <w:rPr>
          <w:rFonts w:cs="Times New Roman"/>
          <w:szCs w:val="26"/>
          <w:lang w:val="en-US"/>
        </w:rPr>
        <w:lastRenderedPageBreak/>
        <w:drawing>
          <wp:inline distT="0" distB="0" distL="0" distR="0" wp14:anchorId="0CEC298B" wp14:editId="4125AE50">
            <wp:extent cx="5219700" cy="2525643"/>
            <wp:effectExtent l="0" t="0" r="0" b="8255"/>
            <wp:docPr id="982269799" name="Picture 982269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219700" cy="2525643"/>
                    </a:xfrm>
                    <a:prstGeom prst="rect">
                      <a:avLst/>
                    </a:prstGeom>
                  </pic:spPr>
                </pic:pic>
              </a:graphicData>
            </a:graphic>
          </wp:inline>
        </w:drawing>
      </w:r>
    </w:p>
    <w:p w14:paraId="3313B4AC" w14:textId="2E28F00B" w:rsidR="00411859" w:rsidRDefault="00090F3E" w:rsidP="000F4BDE">
      <w:pPr>
        <w:pStyle w:val="HinhAnh"/>
        <w:ind w:left="284"/>
        <w:rPr>
          <w:lang w:val="en-US"/>
        </w:rPr>
      </w:pPr>
      <w:bookmarkStart w:id="338" w:name="_Toc198236862"/>
      <w:r>
        <w:t xml:space="preserve">Hình </w:t>
      </w:r>
      <w:r w:rsidR="00A11FAF">
        <w:rPr>
          <w:lang w:val="en-US"/>
        </w:rPr>
        <w:t>26</w:t>
      </w:r>
      <w:r>
        <w:rPr>
          <w:lang w:val="en-US"/>
        </w:rPr>
        <w:t>: Nhãn đã gán của hạt lúa giống</w:t>
      </w:r>
      <w:r w:rsidR="005E6793">
        <w:rPr>
          <w:lang w:val="en-US"/>
        </w:rPr>
        <w:t xml:space="preserve"> với bounding box</w:t>
      </w:r>
      <w:bookmarkEnd w:id="338"/>
    </w:p>
    <w:p w14:paraId="738DB095" w14:textId="2D6F6531" w:rsidR="000F4BDE" w:rsidRDefault="000F4BDE" w:rsidP="000F4BDE">
      <w:pPr>
        <w:rPr>
          <w:lang w:val="en-US"/>
        </w:rPr>
      </w:pPr>
      <w:r>
        <w:t>Đối với tập dữ liệu dùng cho mô hình phân loại trong bài toán hai giai đoạn, quy trình gán nhãn đơn giản hơn đáng kể. Các ảnh đã qua xử lý được tải trực tiếp lên Roboflow, sau đó chỉ cần chỉ định nhãn tương ứng cho từng ảnh. Nền tảng hỗ trợ thao tác này một cách trực quan và nhanh chóng, giúp tiết kiệm đáng kể thời gian chuẩn bị dữ liệu.</w:t>
      </w:r>
    </w:p>
    <w:p w14:paraId="43EABBFD" w14:textId="1BA27E85" w:rsidR="009A1494" w:rsidRDefault="009A1494" w:rsidP="00B775C4">
      <w:pPr>
        <w:pStyle w:val="Heading3"/>
        <w:rPr>
          <w:lang w:val="en-US"/>
        </w:rPr>
      </w:pPr>
      <w:bookmarkStart w:id="339" w:name="_Toc198236784"/>
      <w:r>
        <w:rPr>
          <w:lang w:val="en-US"/>
        </w:rPr>
        <w:t>Tăng cường dữ liệu</w:t>
      </w:r>
      <w:bookmarkEnd w:id="339"/>
    </w:p>
    <w:p w14:paraId="5A570E10" w14:textId="0D579228" w:rsidR="00835BDF" w:rsidRPr="005361D2" w:rsidRDefault="00835BDF" w:rsidP="00835BDF">
      <w:pPr>
        <w:rPr>
          <w:lang w:val="en-US"/>
        </w:rPr>
      </w:pPr>
      <w:r>
        <w:t>Đối với bài toán có đối tượng là các vật thể nhỏ như hạt lúa giống, việc tăng cường dữ liệu đóng vai trò quan trọng trong việc nâng cao hiệu quả huấn luyện mô hình và khả năng tổng quát hóa.</w:t>
      </w:r>
    </w:p>
    <w:p w14:paraId="738ECAB1" w14:textId="77066A92" w:rsidR="00835BDF" w:rsidRPr="00835BDF" w:rsidRDefault="00835BDF" w:rsidP="00835BDF">
      <w:pPr>
        <w:rPr>
          <w:lang w:val="en-US"/>
        </w:rPr>
      </w:pPr>
      <w:r w:rsidRPr="00835BDF">
        <w:rPr>
          <w:rStyle w:val="Strong"/>
          <w:b w:val="0"/>
        </w:rPr>
        <w:t>Với các mô hình một giai đoạn</w:t>
      </w:r>
      <w:r>
        <w:t>, đã áp dụng nhiều kỹ thuật tăng cường như lật, xoay, điều chỉnh độ sáng – độ bão hòa, chuyển ảnh sang thang xám và phóng to ảnh nhằm đa dạng hóa tập dữ liệu huấn luyện và giảm thiểu hiện tượng quá khớp</w:t>
      </w:r>
      <w:r>
        <w:rPr>
          <w:lang w:val="en-US"/>
        </w:rPr>
        <w:t>.</w:t>
      </w:r>
    </w:p>
    <w:p w14:paraId="4B42A20E" w14:textId="19E84A12" w:rsidR="00835BDF" w:rsidRPr="005361D2" w:rsidRDefault="00835BDF" w:rsidP="00835BDF">
      <w:pPr>
        <w:rPr>
          <w:lang w:val="en-US"/>
        </w:rPr>
      </w:pPr>
      <w:r w:rsidRPr="00835BDF">
        <w:rPr>
          <w:rStyle w:val="Strong"/>
          <w:b w:val="0"/>
        </w:rPr>
        <w:t>Đối với mô hình hai giai đoạn</w:t>
      </w:r>
      <w:r>
        <w:t>, do ảnh đầu vào là từng hạt lúa đã được tách riêng, quá trình tăng cường chỉ dừng lại ở việc thay đổi kích thước (resize) sao cho phù hợp với kiến trúc mô hình phân loại (ví dụ: 224×224 đối với ViT hoặc ResNet), thay vì áp dụng các kỹ thuật biến đổi hình ảnh phức tạp khác.</w:t>
      </w:r>
    </w:p>
    <w:p w14:paraId="7FE383B8" w14:textId="1BB20EA6" w:rsidR="002F005E" w:rsidRDefault="002F005E" w:rsidP="002F005E">
      <w:pPr>
        <w:pStyle w:val="ListParagraph"/>
        <w:tabs>
          <w:tab w:val="left" w:pos="567"/>
          <w:tab w:val="left" w:pos="851"/>
        </w:tabs>
        <w:ind w:firstLine="0"/>
        <w:jc w:val="center"/>
        <w:rPr>
          <w:rFonts w:cs="Times New Roman"/>
          <w:szCs w:val="26"/>
          <w:lang w:val="en-US"/>
        </w:rPr>
      </w:pPr>
      <w:r>
        <w:rPr>
          <w:rFonts w:cs="Times New Roman"/>
          <w:szCs w:val="26"/>
          <w:lang w:val="en-US"/>
        </w:rPr>
        <w:lastRenderedPageBreak/>
        <w:drawing>
          <wp:inline distT="0" distB="0" distL="0" distR="0" wp14:anchorId="18E8AEA7" wp14:editId="448828CE">
            <wp:extent cx="4339883" cy="4339883"/>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rume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40375" cy="4340375"/>
                    </a:xfrm>
                    <a:prstGeom prst="rect">
                      <a:avLst/>
                    </a:prstGeom>
                  </pic:spPr>
                </pic:pic>
              </a:graphicData>
            </a:graphic>
          </wp:inline>
        </w:drawing>
      </w:r>
    </w:p>
    <w:p w14:paraId="440DD4C1" w14:textId="64D98017" w:rsidR="002F005E" w:rsidRPr="00636A4A" w:rsidRDefault="002F005E" w:rsidP="00636A4A">
      <w:pPr>
        <w:pStyle w:val="HinhAnh"/>
        <w:ind w:left="284"/>
        <w:rPr>
          <w:lang w:val="en-US"/>
        </w:rPr>
      </w:pPr>
      <w:bookmarkStart w:id="340" w:name="_Toc198236863"/>
      <w:r>
        <w:t xml:space="preserve">Hình </w:t>
      </w:r>
      <w:r w:rsidR="00A7360E">
        <w:rPr>
          <w:lang w:val="en-US"/>
        </w:rPr>
        <w:t>27</w:t>
      </w:r>
      <w:r>
        <w:rPr>
          <w:lang w:val="en-US"/>
        </w:rPr>
        <w:t>: Tăng cường dữ liệu</w:t>
      </w:r>
      <w:bookmarkEnd w:id="340"/>
    </w:p>
    <w:p w14:paraId="0F56F1D3" w14:textId="666955E4" w:rsidR="00A52D8A" w:rsidRPr="00B14F34" w:rsidRDefault="00A52D8A" w:rsidP="00B775C4">
      <w:pPr>
        <w:pStyle w:val="Heading3"/>
      </w:pPr>
      <w:bookmarkStart w:id="341" w:name="_Toc193707649"/>
      <w:bookmarkStart w:id="342" w:name="_Toc193708790"/>
      <w:bookmarkStart w:id="343" w:name="_Toc193710351"/>
      <w:bookmarkStart w:id="344" w:name="_Toc198236785"/>
      <w:r w:rsidRPr="00B14F34">
        <w:t>Xuất tập dữ liệu</w:t>
      </w:r>
      <w:bookmarkEnd w:id="341"/>
      <w:bookmarkEnd w:id="342"/>
      <w:bookmarkEnd w:id="343"/>
      <w:bookmarkEnd w:id="344"/>
    </w:p>
    <w:p w14:paraId="59644E5C" w14:textId="77777777" w:rsidR="009614DE" w:rsidRPr="009614DE" w:rsidRDefault="009614DE" w:rsidP="009614DE">
      <w:pPr>
        <w:rPr>
          <w:lang w:val="en-US"/>
        </w:rPr>
      </w:pPr>
      <w:r w:rsidRPr="009614DE">
        <w:rPr>
          <w:lang w:val="en-US"/>
        </w:rPr>
        <w:t>Sau khi hoàn tất các bước chuẩn bị và xử lý, tập dữ liệu cuối cùng được xuất ra từ nền tảng Roboflow với nhiều định dạng khác nhau, tương thích với các mô hình học sâu và ứng dụng thị giác máy tính.</w:t>
      </w:r>
    </w:p>
    <w:p w14:paraId="781F143B" w14:textId="0BF6A03D" w:rsidR="009614DE" w:rsidRPr="009614DE" w:rsidRDefault="009614DE" w:rsidP="009614DE">
      <w:pPr>
        <w:rPr>
          <w:lang w:val="en-US"/>
        </w:rPr>
      </w:pPr>
      <w:r w:rsidRPr="009614DE">
        <w:rPr>
          <w:lang w:val="en-US"/>
        </w:rPr>
        <w:t>Tập dữ liệu được chia thành ba phần với tỷ lệ như sau: 60% cho tập huấn luyện (train), 20% cho tập xác thực (validation) và 20% cho tập kiểm tra (test). Việc phân chia hợp lý giúp đánh giá hiệu suất mô hình một cách toàn diệ</w:t>
      </w:r>
      <w:r>
        <w:rPr>
          <w:lang w:val="en-US"/>
        </w:rPr>
        <w:t>n.</w:t>
      </w:r>
    </w:p>
    <w:p w14:paraId="7A88EC86" w14:textId="26652873" w:rsidR="001A0689" w:rsidRPr="00F87EF6" w:rsidRDefault="00F87EF6" w:rsidP="00F87EF6">
      <w:pPr>
        <w:pStyle w:val="Bang"/>
        <w:spacing w:after="240"/>
        <w:rPr>
          <w:lang w:val="en-US"/>
        </w:rPr>
      </w:pPr>
      <w:bookmarkStart w:id="345" w:name="_Toc198237438"/>
      <w:r w:rsidRPr="00531060">
        <w:t xml:space="preserve">Bảng </w:t>
      </w:r>
      <w:r w:rsidR="00FE7A51">
        <w:rPr>
          <w:lang w:val="en-US"/>
        </w:rPr>
        <w:t>4</w:t>
      </w:r>
      <w:r w:rsidRPr="00531060">
        <w:rPr>
          <w:lang w:val="en-US"/>
        </w:rPr>
        <w:t>:</w:t>
      </w:r>
      <w:r w:rsidRPr="00531060">
        <w:t xml:space="preserve"> </w:t>
      </w:r>
      <w:r w:rsidRPr="00531060">
        <w:rPr>
          <w:lang w:val="en-US"/>
        </w:rPr>
        <w:t xml:space="preserve">Bảng số liệu </w:t>
      </w:r>
      <w:r>
        <w:rPr>
          <w:lang w:val="en-US"/>
        </w:rPr>
        <w:t>dữ liệu</w:t>
      </w:r>
      <w:r w:rsidR="00AF0D24">
        <w:rPr>
          <w:lang w:val="en-US"/>
        </w:rPr>
        <w:t xml:space="preserve"> được chuẩn bị</w:t>
      </w:r>
      <w:r w:rsidR="00094BCB">
        <w:rPr>
          <w:lang w:val="en-US"/>
        </w:rPr>
        <w:t xml:space="preserve"> huấn luyện</w:t>
      </w:r>
      <w:r>
        <w:rPr>
          <w:lang w:val="en-US"/>
        </w:rPr>
        <w:t xml:space="preserve"> </w:t>
      </w:r>
      <w:r w:rsidR="00B775C4">
        <w:rPr>
          <w:lang w:val="en-US"/>
        </w:rPr>
        <w:t>(một giai đoạn)</w:t>
      </w:r>
      <w:bookmarkEnd w:id="345"/>
    </w:p>
    <w:tbl>
      <w:tblPr>
        <w:tblStyle w:val="TableGrid"/>
        <w:tblW w:w="6946" w:type="dxa"/>
        <w:tblInd w:w="959" w:type="dxa"/>
        <w:tblLook w:val="04A0" w:firstRow="1" w:lastRow="0" w:firstColumn="1" w:lastColumn="0" w:noHBand="0" w:noVBand="1"/>
      </w:tblPr>
      <w:tblGrid>
        <w:gridCol w:w="1526"/>
        <w:gridCol w:w="1309"/>
        <w:gridCol w:w="1418"/>
        <w:gridCol w:w="1417"/>
        <w:gridCol w:w="1276"/>
      </w:tblGrid>
      <w:tr w:rsidR="00914C57" w14:paraId="54A993E5" w14:textId="77777777" w:rsidTr="00C205BC">
        <w:trPr>
          <w:trHeight w:val="564"/>
        </w:trPr>
        <w:tc>
          <w:tcPr>
            <w:tcW w:w="1526" w:type="dxa"/>
            <w:vMerge w:val="restart"/>
            <w:vAlign w:val="center"/>
            <w:hideMark/>
          </w:tcPr>
          <w:p w14:paraId="71E6C6D7" w14:textId="54F68A26" w:rsidR="00914C57" w:rsidRPr="00406A80" w:rsidRDefault="00914C57" w:rsidP="00B94FF5">
            <w:pPr>
              <w:spacing w:after="120"/>
              <w:ind w:firstLine="0"/>
              <w:jc w:val="center"/>
              <w:rPr>
                <w:rFonts w:cs="Times New Roman"/>
                <w:sz w:val="24"/>
                <w:szCs w:val="24"/>
                <w:lang w:val="en-US"/>
              </w:rPr>
            </w:pPr>
            <w:r w:rsidRPr="00406A80">
              <w:rPr>
                <w:rFonts w:cs="Times New Roman"/>
                <w:sz w:val="24"/>
                <w:szCs w:val="24"/>
                <w:lang w:val="en-US"/>
              </w:rPr>
              <w:t>Tập</w:t>
            </w:r>
          </w:p>
        </w:tc>
        <w:tc>
          <w:tcPr>
            <w:tcW w:w="4144" w:type="dxa"/>
            <w:gridSpan w:val="3"/>
            <w:vAlign w:val="center"/>
            <w:hideMark/>
          </w:tcPr>
          <w:p w14:paraId="597D2E9B" w14:textId="48C20A5D" w:rsidR="00914C57" w:rsidRPr="00406A80" w:rsidRDefault="00914C57" w:rsidP="00B94FF5">
            <w:pPr>
              <w:spacing w:after="120"/>
              <w:ind w:firstLine="0"/>
              <w:jc w:val="center"/>
              <w:rPr>
                <w:rFonts w:cs="Times New Roman"/>
                <w:sz w:val="24"/>
                <w:szCs w:val="24"/>
                <w:vertAlign w:val="subscript"/>
                <w:lang w:val="en-US"/>
              </w:rPr>
            </w:pPr>
            <w:r w:rsidRPr="00406A80">
              <w:rPr>
                <w:rFonts w:cs="Times New Roman"/>
                <w:sz w:val="24"/>
                <w:szCs w:val="24"/>
                <w:lang w:val="en-US"/>
              </w:rPr>
              <w:t>Số lượng mẫu</w:t>
            </w:r>
          </w:p>
        </w:tc>
        <w:tc>
          <w:tcPr>
            <w:tcW w:w="1276" w:type="dxa"/>
            <w:vMerge w:val="restart"/>
            <w:vAlign w:val="center"/>
            <w:hideMark/>
          </w:tcPr>
          <w:p w14:paraId="3271C3DB" w14:textId="42BBACBA" w:rsidR="00914C57" w:rsidRPr="00406A80" w:rsidRDefault="00914C57" w:rsidP="00B94FF5">
            <w:pPr>
              <w:spacing w:after="120"/>
              <w:ind w:firstLine="0"/>
              <w:jc w:val="center"/>
              <w:rPr>
                <w:rFonts w:cs="Times New Roman"/>
                <w:sz w:val="24"/>
                <w:szCs w:val="24"/>
                <w:lang w:val="en-US"/>
              </w:rPr>
            </w:pPr>
            <w:r w:rsidRPr="00406A80">
              <w:rPr>
                <w:rFonts w:cs="Times New Roman"/>
                <w:sz w:val="24"/>
                <w:szCs w:val="24"/>
                <w:lang w:val="en-US"/>
              </w:rPr>
              <w:t>Tổng</w:t>
            </w:r>
          </w:p>
        </w:tc>
      </w:tr>
      <w:tr w:rsidR="00914C57" w14:paraId="3036C78C" w14:textId="77777777" w:rsidTr="00914C57">
        <w:trPr>
          <w:trHeight w:val="564"/>
        </w:trPr>
        <w:tc>
          <w:tcPr>
            <w:tcW w:w="1526" w:type="dxa"/>
            <w:vMerge/>
            <w:vAlign w:val="center"/>
          </w:tcPr>
          <w:p w14:paraId="053FA78F" w14:textId="77777777" w:rsidR="00914C57" w:rsidRPr="00406A80" w:rsidRDefault="00914C57" w:rsidP="00B94FF5">
            <w:pPr>
              <w:spacing w:after="120"/>
              <w:ind w:firstLine="0"/>
              <w:jc w:val="center"/>
              <w:rPr>
                <w:rFonts w:cs="Times New Roman"/>
                <w:sz w:val="24"/>
                <w:szCs w:val="24"/>
                <w:lang w:val="en-US"/>
              </w:rPr>
            </w:pPr>
          </w:p>
        </w:tc>
        <w:tc>
          <w:tcPr>
            <w:tcW w:w="1309" w:type="dxa"/>
            <w:vAlign w:val="center"/>
          </w:tcPr>
          <w:p w14:paraId="2C0EC059" w14:textId="31BCA1AB" w:rsidR="00914C57" w:rsidRPr="00406A80" w:rsidRDefault="00914C57" w:rsidP="00B94FF5">
            <w:pPr>
              <w:spacing w:after="120"/>
              <w:ind w:firstLine="0"/>
              <w:jc w:val="center"/>
              <w:rPr>
                <w:rFonts w:cs="Times New Roman"/>
                <w:sz w:val="24"/>
                <w:szCs w:val="24"/>
                <w:lang w:val="en-US"/>
              </w:rPr>
            </w:pPr>
            <w:r w:rsidRPr="00406A80">
              <w:rPr>
                <w:rFonts w:cs="Times New Roman"/>
                <w:sz w:val="24"/>
                <w:szCs w:val="24"/>
                <w:lang w:val="en-US"/>
              </w:rPr>
              <w:t>Train</w:t>
            </w:r>
          </w:p>
        </w:tc>
        <w:tc>
          <w:tcPr>
            <w:tcW w:w="1418" w:type="dxa"/>
            <w:vAlign w:val="center"/>
          </w:tcPr>
          <w:p w14:paraId="4CF5E322" w14:textId="16942955" w:rsidR="00914C57" w:rsidRPr="00406A80" w:rsidRDefault="00914C57" w:rsidP="00B94FF5">
            <w:pPr>
              <w:spacing w:after="120"/>
              <w:ind w:firstLine="0"/>
              <w:jc w:val="center"/>
              <w:rPr>
                <w:rFonts w:cs="Times New Roman"/>
                <w:sz w:val="24"/>
                <w:szCs w:val="24"/>
                <w:lang w:val="en-US"/>
              </w:rPr>
            </w:pPr>
            <w:r w:rsidRPr="00406A80">
              <w:rPr>
                <w:rFonts w:cs="Times New Roman"/>
                <w:sz w:val="24"/>
                <w:szCs w:val="24"/>
                <w:lang w:val="en-US"/>
              </w:rPr>
              <w:t>Valid</w:t>
            </w:r>
          </w:p>
        </w:tc>
        <w:tc>
          <w:tcPr>
            <w:tcW w:w="1417" w:type="dxa"/>
            <w:vAlign w:val="center"/>
          </w:tcPr>
          <w:p w14:paraId="760BC84D" w14:textId="480EA7D8" w:rsidR="00914C57" w:rsidRPr="00406A80" w:rsidRDefault="00914C57" w:rsidP="00B94FF5">
            <w:pPr>
              <w:spacing w:after="120"/>
              <w:ind w:firstLine="0"/>
              <w:jc w:val="center"/>
              <w:rPr>
                <w:rFonts w:cs="Times New Roman"/>
                <w:sz w:val="24"/>
                <w:szCs w:val="24"/>
                <w:lang w:val="en-US"/>
              </w:rPr>
            </w:pPr>
            <w:r w:rsidRPr="00406A80">
              <w:rPr>
                <w:rFonts w:cs="Times New Roman"/>
                <w:sz w:val="24"/>
                <w:szCs w:val="24"/>
                <w:lang w:val="en-US"/>
              </w:rPr>
              <w:t>Test</w:t>
            </w:r>
          </w:p>
        </w:tc>
        <w:tc>
          <w:tcPr>
            <w:tcW w:w="1276" w:type="dxa"/>
            <w:vMerge/>
            <w:vAlign w:val="center"/>
          </w:tcPr>
          <w:p w14:paraId="3D102A62" w14:textId="77777777" w:rsidR="00914C57" w:rsidRPr="00406A80" w:rsidRDefault="00914C57" w:rsidP="00B94FF5">
            <w:pPr>
              <w:spacing w:after="120"/>
              <w:ind w:firstLine="0"/>
              <w:jc w:val="center"/>
              <w:rPr>
                <w:rFonts w:cs="Times New Roman"/>
                <w:sz w:val="24"/>
                <w:szCs w:val="24"/>
                <w:lang w:val="en-US"/>
              </w:rPr>
            </w:pPr>
          </w:p>
        </w:tc>
      </w:tr>
      <w:tr w:rsidR="00B94FF5" w14:paraId="4C00CB0F" w14:textId="06EB715C" w:rsidTr="00914C57">
        <w:trPr>
          <w:trHeight w:val="642"/>
        </w:trPr>
        <w:tc>
          <w:tcPr>
            <w:tcW w:w="1526" w:type="dxa"/>
            <w:vAlign w:val="center"/>
            <w:hideMark/>
          </w:tcPr>
          <w:p w14:paraId="089B8D50" w14:textId="771EC323" w:rsidR="00B94FF5" w:rsidRPr="00406A80" w:rsidRDefault="00B94FF5" w:rsidP="00B94FF5">
            <w:pPr>
              <w:ind w:firstLine="0"/>
              <w:jc w:val="center"/>
              <w:rPr>
                <w:rFonts w:cs="Times New Roman"/>
                <w:sz w:val="24"/>
                <w:szCs w:val="24"/>
                <w:lang w:val="en-US"/>
              </w:rPr>
            </w:pPr>
            <w:r w:rsidRPr="00406A80">
              <w:rPr>
                <w:rFonts w:cs="Times New Roman"/>
                <w:sz w:val="24"/>
                <w:szCs w:val="24"/>
                <w:lang w:val="en-US"/>
              </w:rPr>
              <w:t>Số lượng ảnh</w:t>
            </w:r>
          </w:p>
        </w:tc>
        <w:tc>
          <w:tcPr>
            <w:tcW w:w="1309" w:type="dxa"/>
            <w:vAlign w:val="center"/>
          </w:tcPr>
          <w:p w14:paraId="5288F6BA" w14:textId="095FB5A6" w:rsidR="00B94FF5" w:rsidRPr="00406A80" w:rsidRDefault="00B94FF5" w:rsidP="00B94FF5">
            <w:pPr>
              <w:ind w:firstLine="0"/>
              <w:jc w:val="center"/>
              <w:rPr>
                <w:rFonts w:cs="Times New Roman"/>
                <w:sz w:val="24"/>
                <w:szCs w:val="24"/>
                <w:lang w:val="en-US"/>
              </w:rPr>
            </w:pPr>
            <w:r w:rsidRPr="00406A80">
              <w:rPr>
                <w:rFonts w:cs="Times New Roman"/>
                <w:sz w:val="24"/>
                <w:szCs w:val="24"/>
                <w:lang w:val="en-US"/>
              </w:rPr>
              <w:t>936</w:t>
            </w:r>
          </w:p>
        </w:tc>
        <w:tc>
          <w:tcPr>
            <w:tcW w:w="1418" w:type="dxa"/>
            <w:vAlign w:val="center"/>
          </w:tcPr>
          <w:p w14:paraId="6B6E0E0A" w14:textId="1C896247" w:rsidR="00B94FF5" w:rsidRPr="00406A80" w:rsidRDefault="00B31807" w:rsidP="00B94FF5">
            <w:pPr>
              <w:ind w:firstLine="0"/>
              <w:jc w:val="center"/>
              <w:rPr>
                <w:rFonts w:cs="Times New Roman"/>
                <w:sz w:val="24"/>
                <w:szCs w:val="24"/>
                <w:lang w:val="en-US"/>
              </w:rPr>
            </w:pPr>
            <w:r>
              <w:rPr>
                <w:rFonts w:cs="Times New Roman"/>
                <w:sz w:val="24"/>
                <w:szCs w:val="24"/>
                <w:lang w:val="en-US"/>
              </w:rPr>
              <w:t>104</w:t>
            </w:r>
          </w:p>
        </w:tc>
        <w:tc>
          <w:tcPr>
            <w:tcW w:w="1417" w:type="dxa"/>
            <w:vAlign w:val="center"/>
          </w:tcPr>
          <w:p w14:paraId="781D98FB" w14:textId="6164DB7D" w:rsidR="00B94FF5" w:rsidRPr="00406A80" w:rsidRDefault="00B94FF5" w:rsidP="00B94FF5">
            <w:pPr>
              <w:ind w:firstLine="0"/>
              <w:jc w:val="center"/>
              <w:rPr>
                <w:rFonts w:cs="Times New Roman"/>
                <w:sz w:val="24"/>
                <w:szCs w:val="24"/>
                <w:lang w:val="en-US"/>
              </w:rPr>
            </w:pPr>
            <w:r w:rsidRPr="00406A80">
              <w:rPr>
                <w:rFonts w:cs="Times New Roman"/>
                <w:sz w:val="24"/>
                <w:szCs w:val="24"/>
                <w:lang w:val="en-US"/>
              </w:rPr>
              <w:t>103</w:t>
            </w:r>
          </w:p>
        </w:tc>
        <w:tc>
          <w:tcPr>
            <w:tcW w:w="1276" w:type="dxa"/>
            <w:vAlign w:val="center"/>
          </w:tcPr>
          <w:p w14:paraId="2282BF0F" w14:textId="706733D2" w:rsidR="00B94FF5" w:rsidRPr="00406A80" w:rsidRDefault="00D94DA2" w:rsidP="00B94FF5">
            <w:pPr>
              <w:ind w:firstLine="0"/>
              <w:jc w:val="center"/>
              <w:rPr>
                <w:rFonts w:cs="Times New Roman"/>
                <w:sz w:val="24"/>
                <w:szCs w:val="24"/>
                <w:lang w:val="en-US"/>
              </w:rPr>
            </w:pPr>
            <w:r>
              <w:rPr>
                <w:rFonts w:cs="Times New Roman"/>
                <w:sz w:val="24"/>
                <w:szCs w:val="24"/>
                <w:lang w:val="en-US"/>
              </w:rPr>
              <w:t>1143</w:t>
            </w:r>
          </w:p>
        </w:tc>
      </w:tr>
      <w:tr w:rsidR="00B94FF5" w14:paraId="51B52E24" w14:textId="77777777" w:rsidTr="00914C57">
        <w:trPr>
          <w:trHeight w:val="658"/>
        </w:trPr>
        <w:tc>
          <w:tcPr>
            <w:tcW w:w="1526" w:type="dxa"/>
            <w:vAlign w:val="center"/>
            <w:hideMark/>
          </w:tcPr>
          <w:p w14:paraId="557ACC00" w14:textId="26DDDC43" w:rsidR="00B94FF5" w:rsidRPr="00406A80" w:rsidRDefault="00B94FF5" w:rsidP="00B94FF5">
            <w:pPr>
              <w:ind w:firstLine="0"/>
              <w:jc w:val="center"/>
              <w:rPr>
                <w:rFonts w:cs="Times New Roman"/>
                <w:sz w:val="24"/>
                <w:szCs w:val="24"/>
                <w:lang w:val="en-US"/>
              </w:rPr>
            </w:pPr>
            <w:r w:rsidRPr="00406A80">
              <w:rPr>
                <w:rFonts w:cs="Times New Roman"/>
                <w:sz w:val="24"/>
                <w:szCs w:val="24"/>
                <w:lang w:val="en-US"/>
              </w:rPr>
              <w:t>Số lượng thực thể</w:t>
            </w:r>
          </w:p>
        </w:tc>
        <w:tc>
          <w:tcPr>
            <w:tcW w:w="1309" w:type="dxa"/>
            <w:vAlign w:val="center"/>
          </w:tcPr>
          <w:p w14:paraId="62F0F5C3" w14:textId="29D67946" w:rsidR="00B94FF5" w:rsidRPr="00406A80" w:rsidRDefault="00B3275B" w:rsidP="00B94FF5">
            <w:pPr>
              <w:ind w:firstLine="0"/>
              <w:jc w:val="center"/>
              <w:rPr>
                <w:rFonts w:cs="Times New Roman"/>
                <w:sz w:val="24"/>
                <w:szCs w:val="24"/>
                <w:lang w:val="en-US"/>
              </w:rPr>
            </w:pPr>
            <w:r>
              <w:rPr>
                <w:rFonts w:cs="Times New Roman"/>
                <w:sz w:val="24"/>
                <w:szCs w:val="24"/>
                <w:lang w:val="en-US"/>
              </w:rPr>
              <w:t>4015</w:t>
            </w:r>
          </w:p>
        </w:tc>
        <w:tc>
          <w:tcPr>
            <w:tcW w:w="1418" w:type="dxa"/>
            <w:vAlign w:val="center"/>
          </w:tcPr>
          <w:p w14:paraId="51112AE8" w14:textId="45534FF7" w:rsidR="00B94FF5" w:rsidRPr="00406A80" w:rsidRDefault="00B3275B" w:rsidP="00B94FF5">
            <w:pPr>
              <w:ind w:firstLine="0"/>
              <w:jc w:val="center"/>
              <w:rPr>
                <w:rFonts w:cs="Times New Roman"/>
                <w:sz w:val="24"/>
                <w:szCs w:val="24"/>
                <w:lang w:val="en-US"/>
              </w:rPr>
            </w:pPr>
            <w:r>
              <w:rPr>
                <w:rFonts w:cs="Times New Roman"/>
                <w:sz w:val="24"/>
                <w:szCs w:val="24"/>
                <w:lang w:val="en-US"/>
              </w:rPr>
              <w:t>1418</w:t>
            </w:r>
          </w:p>
        </w:tc>
        <w:tc>
          <w:tcPr>
            <w:tcW w:w="1417" w:type="dxa"/>
            <w:vAlign w:val="center"/>
          </w:tcPr>
          <w:p w14:paraId="1AA7E3CB" w14:textId="2ACD833B" w:rsidR="00B94FF5" w:rsidRPr="00406A80" w:rsidRDefault="00B3275B" w:rsidP="00B94FF5">
            <w:pPr>
              <w:ind w:firstLine="0"/>
              <w:jc w:val="center"/>
              <w:rPr>
                <w:rFonts w:cs="Times New Roman"/>
                <w:sz w:val="24"/>
                <w:szCs w:val="24"/>
                <w:lang w:val="en-US"/>
              </w:rPr>
            </w:pPr>
            <w:r>
              <w:rPr>
                <w:rFonts w:cs="Times New Roman"/>
                <w:sz w:val="24"/>
                <w:szCs w:val="24"/>
                <w:lang w:val="en-US"/>
              </w:rPr>
              <w:t>1413</w:t>
            </w:r>
          </w:p>
        </w:tc>
        <w:tc>
          <w:tcPr>
            <w:tcW w:w="1276" w:type="dxa"/>
            <w:vAlign w:val="center"/>
          </w:tcPr>
          <w:p w14:paraId="35DAB099" w14:textId="47A0024D" w:rsidR="00B94FF5" w:rsidRPr="00406A80" w:rsidRDefault="00EB4C2E" w:rsidP="00B94FF5">
            <w:pPr>
              <w:ind w:firstLine="0"/>
              <w:jc w:val="center"/>
              <w:rPr>
                <w:rFonts w:cs="Times New Roman"/>
                <w:sz w:val="24"/>
                <w:szCs w:val="24"/>
                <w:lang w:val="en-US"/>
              </w:rPr>
            </w:pPr>
            <w:r>
              <w:rPr>
                <w:rFonts w:cs="Times New Roman"/>
                <w:sz w:val="24"/>
                <w:szCs w:val="24"/>
                <w:lang w:val="en-US"/>
              </w:rPr>
              <w:t>6846</w:t>
            </w:r>
          </w:p>
        </w:tc>
      </w:tr>
      <w:tr w:rsidR="00B94FF5" w14:paraId="6177ADDA" w14:textId="77777777" w:rsidTr="00914C57">
        <w:trPr>
          <w:trHeight w:val="642"/>
        </w:trPr>
        <w:tc>
          <w:tcPr>
            <w:tcW w:w="1526" w:type="dxa"/>
            <w:vAlign w:val="center"/>
            <w:hideMark/>
          </w:tcPr>
          <w:p w14:paraId="2EB7FA17" w14:textId="0D9E4D36" w:rsidR="00B94FF5" w:rsidRPr="00406A80" w:rsidRDefault="00846FD7" w:rsidP="00B94FF5">
            <w:pPr>
              <w:ind w:firstLine="0"/>
              <w:jc w:val="center"/>
              <w:rPr>
                <w:rFonts w:cs="Times New Roman"/>
                <w:sz w:val="24"/>
                <w:szCs w:val="24"/>
                <w:lang w:val="en-US"/>
              </w:rPr>
            </w:pPr>
            <w:r>
              <w:rPr>
                <w:rFonts w:cs="Times New Roman"/>
                <w:sz w:val="24"/>
                <w:szCs w:val="24"/>
                <w:lang w:val="en-US"/>
              </w:rPr>
              <w:lastRenderedPageBreak/>
              <w:t>ANP32</w:t>
            </w:r>
          </w:p>
        </w:tc>
        <w:tc>
          <w:tcPr>
            <w:tcW w:w="1309" w:type="dxa"/>
            <w:vAlign w:val="center"/>
          </w:tcPr>
          <w:p w14:paraId="6302041E" w14:textId="1F67E2AB" w:rsidR="00B94FF5" w:rsidRPr="00406A80" w:rsidRDefault="00846FD7" w:rsidP="00B94FF5">
            <w:pPr>
              <w:ind w:firstLine="0"/>
              <w:jc w:val="center"/>
              <w:rPr>
                <w:rFonts w:cs="Times New Roman"/>
                <w:sz w:val="24"/>
                <w:szCs w:val="24"/>
                <w:lang w:val="en-US"/>
              </w:rPr>
            </w:pPr>
            <w:r>
              <w:rPr>
                <w:rFonts w:cs="Times New Roman"/>
                <w:sz w:val="24"/>
                <w:szCs w:val="24"/>
                <w:lang w:val="en-US"/>
              </w:rPr>
              <w:t>305</w:t>
            </w:r>
          </w:p>
        </w:tc>
        <w:tc>
          <w:tcPr>
            <w:tcW w:w="1418" w:type="dxa"/>
            <w:vAlign w:val="center"/>
          </w:tcPr>
          <w:p w14:paraId="5F64E2D7" w14:textId="2B0BC0BC" w:rsidR="00B94FF5" w:rsidRPr="00406A80" w:rsidRDefault="00846FD7" w:rsidP="00B94FF5">
            <w:pPr>
              <w:ind w:firstLine="0"/>
              <w:jc w:val="center"/>
              <w:rPr>
                <w:rFonts w:cs="Times New Roman"/>
                <w:sz w:val="24"/>
                <w:szCs w:val="24"/>
                <w:lang w:val="en-US"/>
              </w:rPr>
            </w:pPr>
            <w:r>
              <w:rPr>
                <w:rFonts w:cs="Times New Roman"/>
                <w:sz w:val="24"/>
                <w:szCs w:val="24"/>
                <w:lang w:val="en-US"/>
              </w:rPr>
              <w:t>119</w:t>
            </w:r>
          </w:p>
        </w:tc>
        <w:tc>
          <w:tcPr>
            <w:tcW w:w="1417" w:type="dxa"/>
            <w:vAlign w:val="center"/>
          </w:tcPr>
          <w:p w14:paraId="3C5F3A2E" w14:textId="0E92D8CF" w:rsidR="00B94FF5" w:rsidRPr="00406A80" w:rsidRDefault="00846FD7" w:rsidP="00B94FF5">
            <w:pPr>
              <w:ind w:firstLine="0"/>
              <w:jc w:val="center"/>
              <w:rPr>
                <w:rFonts w:cs="Times New Roman"/>
                <w:sz w:val="24"/>
                <w:szCs w:val="24"/>
                <w:lang w:val="en-US"/>
              </w:rPr>
            </w:pPr>
            <w:r>
              <w:rPr>
                <w:rFonts w:cs="Times New Roman"/>
                <w:sz w:val="24"/>
                <w:szCs w:val="24"/>
                <w:lang w:val="en-US"/>
              </w:rPr>
              <w:t>116</w:t>
            </w:r>
          </w:p>
        </w:tc>
        <w:tc>
          <w:tcPr>
            <w:tcW w:w="1276" w:type="dxa"/>
            <w:vAlign w:val="center"/>
          </w:tcPr>
          <w:p w14:paraId="2C47DC04" w14:textId="703E4A94" w:rsidR="00B94FF5" w:rsidRPr="00406A80" w:rsidRDefault="006B0E12" w:rsidP="00B94FF5">
            <w:pPr>
              <w:ind w:firstLine="0"/>
              <w:jc w:val="center"/>
              <w:rPr>
                <w:rFonts w:cs="Times New Roman"/>
                <w:sz w:val="24"/>
                <w:szCs w:val="24"/>
                <w:lang w:val="en-US"/>
              </w:rPr>
            </w:pPr>
            <w:r>
              <w:rPr>
                <w:rFonts w:cs="Times New Roman"/>
                <w:sz w:val="24"/>
                <w:szCs w:val="24"/>
                <w:lang w:val="en-US"/>
              </w:rPr>
              <w:t>540</w:t>
            </w:r>
          </w:p>
        </w:tc>
      </w:tr>
      <w:tr w:rsidR="00B94FF5" w14:paraId="242F1643" w14:textId="77777777" w:rsidTr="00914C57">
        <w:trPr>
          <w:trHeight w:val="642"/>
        </w:trPr>
        <w:tc>
          <w:tcPr>
            <w:tcW w:w="1526" w:type="dxa"/>
            <w:vAlign w:val="center"/>
            <w:hideMark/>
          </w:tcPr>
          <w:p w14:paraId="47556561" w14:textId="6A66EC21" w:rsidR="00B94FF5" w:rsidRPr="00406A80" w:rsidRDefault="00846FD7" w:rsidP="00B94FF5">
            <w:pPr>
              <w:ind w:firstLine="0"/>
              <w:jc w:val="center"/>
              <w:rPr>
                <w:rFonts w:cs="Times New Roman"/>
                <w:sz w:val="24"/>
                <w:szCs w:val="24"/>
                <w:lang w:val="en-US"/>
              </w:rPr>
            </w:pPr>
            <w:r>
              <w:rPr>
                <w:rFonts w:cs="Times New Roman"/>
                <w:sz w:val="24"/>
                <w:szCs w:val="24"/>
                <w:lang w:val="en-US"/>
              </w:rPr>
              <w:t>F5.54</w:t>
            </w:r>
          </w:p>
        </w:tc>
        <w:tc>
          <w:tcPr>
            <w:tcW w:w="1309" w:type="dxa"/>
            <w:vAlign w:val="center"/>
          </w:tcPr>
          <w:p w14:paraId="321F0445" w14:textId="0C761389" w:rsidR="00B94FF5" w:rsidRPr="00406A80" w:rsidRDefault="00846FD7" w:rsidP="00B94FF5">
            <w:pPr>
              <w:ind w:firstLine="0"/>
              <w:jc w:val="center"/>
              <w:rPr>
                <w:rFonts w:cs="Times New Roman"/>
                <w:sz w:val="24"/>
                <w:szCs w:val="24"/>
                <w:lang w:val="en-US"/>
              </w:rPr>
            </w:pPr>
            <w:r>
              <w:rPr>
                <w:rFonts w:cs="Times New Roman"/>
                <w:sz w:val="24"/>
                <w:szCs w:val="24"/>
                <w:lang w:val="en-US"/>
              </w:rPr>
              <w:t>240</w:t>
            </w:r>
          </w:p>
        </w:tc>
        <w:tc>
          <w:tcPr>
            <w:tcW w:w="1418" w:type="dxa"/>
            <w:vAlign w:val="center"/>
          </w:tcPr>
          <w:p w14:paraId="6AF39039" w14:textId="3B78D459" w:rsidR="00B94FF5" w:rsidRPr="00406A80" w:rsidRDefault="00846FD7" w:rsidP="00B94FF5">
            <w:pPr>
              <w:ind w:firstLine="0"/>
              <w:jc w:val="center"/>
              <w:rPr>
                <w:rFonts w:cs="Times New Roman"/>
                <w:sz w:val="24"/>
                <w:szCs w:val="24"/>
                <w:lang w:val="en-US"/>
              </w:rPr>
            </w:pPr>
            <w:r>
              <w:rPr>
                <w:rFonts w:cs="Times New Roman"/>
                <w:sz w:val="24"/>
                <w:szCs w:val="24"/>
                <w:lang w:val="en-US"/>
              </w:rPr>
              <w:t>176</w:t>
            </w:r>
          </w:p>
        </w:tc>
        <w:tc>
          <w:tcPr>
            <w:tcW w:w="1417" w:type="dxa"/>
            <w:vAlign w:val="center"/>
          </w:tcPr>
          <w:p w14:paraId="1CF0CDA6" w14:textId="605E81A1" w:rsidR="00B94FF5" w:rsidRPr="00406A80" w:rsidRDefault="00846FD7" w:rsidP="00B94FF5">
            <w:pPr>
              <w:ind w:firstLine="0"/>
              <w:jc w:val="center"/>
              <w:rPr>
                <w:rFonts w:cs="Times New Roman"/>
                <w:sz w:val="24"/>
                <w:szCs w:val="24"/>
                <w:lang w:val="en-US"/>
              </w:rPr>
            </w:pPr>
            <w:r>
              <w:rPr>
                <w:rFonts w:cs="Times New Roman"/>
                <w:sz w:val="24"/>
                <w:szCs w:val="24"/>
                <w:lang w:val="en-US"/>
              </w:rPr>
              <w:t>79</w:t>
            </w:r>
          </w:p>
        </w:tc>
        <w:tc>
          <w:tcPr>
            <w:tcW w:w="1276" w:type="dxa"/>
            <w:vAlign w:val="center"/>
          </w:tcPr>
          <w:p w14:paraId="5D0E2535" w14:textId="4F95AEAF" w:rsidR="00B94FF5" w:rsidRPr="00406A80" w:rsidRDefault="006B0E12" w:rsidP="00B94FF5">
            <w:pPr>
              <w:ind w:firstLine="0"/>
              <w:jc w:val="center"/>
              <w:rPr>
                <w:rFonts w:cs="Times New Roman"/>
                <w:sz w:val="24"/>
                <w:szCs w:val="24"/>
                <w:lang w:val="en-US"/>
              </w:rPr>
            </w:pPr>
            <w:r>
              <w:rPr>
                <w:rFonts w:cs="Times New Roman"/>
                <w:sz w:val="24"/>
                <w:szCs w:val="24"/>
                <w:lang w:val="en-US"/>
              </w:rPr>
              <w:t>495</w:t>
            </w:r>
          </w:p>
        </w:tc>
      </w:tr>
      <w:tr w:rsidR="00B94FF5" w14:paraId="00A72E1F" w14:textId="77777777" w:rsidTr="00914C57">
        <w:trPr>
          <w:trHeight w:val="642"/>
        </w:trPr>
        <w:tc>
          <w:tcPr>
            <w:tcW w:w="1526" w:type="dxa"/>
            <w:vAlign w:val="center"/>
          </w:tcPr>
          <w:p w14:paraId="6F40416C" w14:textId="748EA115" w:rsidR="00B94FF5" w:rsidRPr="00406A80" w:rsidRDefault="00846FD7" w:rsidP="00B94FF5">
            <w:pPr>
              <w:ind w:firstLine="0"/>
              <w:jc w:val="center"/>
              <w:rPr>
                <w:rFonts w:cs="Times New Roman"/>
                <w:sz w:val="24"/>
                <w:szCs w:val="24"/>
                <w:lang w:val="en-US"/>
              </w:rPr>
            </w:pPr>
            <w:r>
              <w:rPr>
                <w:rFonts w:cs="Times New Roman"/>
                <w:sz w:val="24"/>
                <w:szCs w:val="24"/>
                <w:lang w:val="en-US"/>
              </w:rPr>
              <w:t>F5.62</w:t>
            </w:r>
          </w:p>
        </w:tc>
        <w:tc>
          <w:tcPr>
            <w:tcW w:w="1309" w:type="dxa"/>
            <w:vAlign w:val="center"/>
          </w:tcPr>
          <w:p w14:paraId="0F1AB12B" w14:textId="6865EBC1" w:rsidR="00B94FF5" w:rsidRPr="00406A80" w:rsidRDefault="006B0E12" w:rsidP="00B94FF5">
            <w:pPr>
              <w:ind w:firstLine="0"/>
              <w:jc w:val="center"/>
              <w:rPr>
                <w:rFonts w:cs="Times New Roman"/>
                <w:sz w:val="24"/>
                <w:szCs w:val="24"/>
                <w:lang w:val="en-US"/>
              </w:rPr>
            </w:pPr>
            <w:r>
              <w:rPr>
                <w:rFonts w:cs="Times New Roman"/>
                <w:sz w:val="24"/>
                <w:szCs w:val="24"/>
                <w:lang w:val="en-US"/>
              </w:rPr>
              <w:t>247</w:t>
            </w:r>
          </w:p>
        </w:tc>
        <w:tc>
          <w:tcPr>
            <w:tcW w:w="1418" w:type="dxa"/>
            <w:vAlign w:val="center"/>
          </w:tcPr>
          <w:p w14:paraId="0E0B6583" w14:textId="189133E5" w:rsidR="00B94FF5" w:rsidRPr="00406A80" w:rsidRDefault="006B0E12" w:rsidP="00B94FF5">
            <w:pPr>
              <w:ind w:firstLine="0"/>
              <w:jc w:val="center"/>
              <w:rPr>
                <w:rFonts w:cs="Times New Roman"/>
                <w:sz w:val="24"/>
                <w:szCs w:val="24"/>
                <w:lang w:val="en-US"/>
              </w:rPr>
            </w:pPr>
            <w:r>
              <w:rPr>
                <w:rFonts w:cs="Times New Roman"/>
                <w:sz w:val="24"/>
                <w:szCs w:val="24"/>
                <w:lang w:val="en-US"/>
              </w:rPr>
              <w:t>184</w:t>
            </w:r>
          </w:p>
        </w:tc>
        <w:tc>
          <w:tcPr>
            <w:tcW w:w="1417" w:type="dxa"/>
            <w:vAlign w:val="center"/>
          </w:tcPr>
          <w:p w14:paraId="6642107B" w14:textId="22358FEA" w:rsidR="00B94FF5" w:rsidRPr="00406A80" w:rsidRDefault="006B0E12" w:rsidP="00B94FF5">
            <w:pPr>
              <w:ind w:firstLine="0"/>
              <w:jc w:val="center"/>
              <w:rPr>
                <w:rFonts w:cs="Times New Roman"/>
                <w:sz w:val="24"/>
                <w:szCs w:val="24"/>
                <w:lang w:val="en-US"/>
              </w:rPr>
            </w:pPr>
            <w:r>
              <w:rPr>
                <w:rFonts w:cs="Times New Roman"/>
                <w:sz w:val="24"/>
                <w:szCs w:val="24"/>
                <w:lang w:val="en-US"/>
              </w:rPr>
              <w:t>62</w:t>
            </w:r>
          </w:p>
        </w:tc>
        <w:tc>
          <w:tcPr>
            <w:tcW w:w="1276" w:type="dxa"/>
            <w:vAlign w:val="center"/>
          </w:tcPr>
          <w:p w14:paraId="0F7F19E0" w14:textId="5DDB0159" w:rsidR="00B94FF5" w:rsidRPr="00406A80" w:rsidRDefault="006B0E12" w:rsidP="00B94FF5">
            <w:pPr>
              <w:ind w:firstLine="0"/>
              <w:jc w:val="center"/>
              <w:rPr>
                <w:rFonts w:cs="Times New Roman"/>
                <w:sz w:val="24"/>
                <w:szCs w:val="24"/>
                <w:lang w:val="en-US"/>
              </w:rPr>
            </w:pPr>
            <w:r>
              <w:rPr>
                <w:rFonts w:cs="Times New Roman"/>
                <w:sz w:val="24"/>
                <w:szCs w:val="24"/>
                <w:lang w:val="en-US"/>
              </w:rPr>
              <w:t>493</w:t>
            </w:r>
          </w:p>
        </w:tc>
      </w:tr>
      <w:tr w:rsidR="00846FD7" w14:paraId="27B103AB" w14:textId="77777777" w:rsidTr="00914C57">
        <w:trPr>
          <w:trHeight w:val="642"/>
        </w:trPr>
        <w:tc>
          <w:tcPr>
            <w:tcW w:w="1526" w:type="dxa"/>
            <w:vAlign w:val="center"/>
          </w:tcPr>
          <w:p w14:paraId="61DA6355" w14:textId="7297259A" w:rsidR="00846FD7" w:rsidRDefault="00846FD7" w:rsidP="00B94FF5">
            <w:pPr>
              <w:ind w:firstLine="0"/>
              <w:jc w:val="center"/>
              <w:rPr>
                <w:rFonts w:cs="Times New Roman"/>
                <w:sz w:val="24"/>
                <w:szCs w:val="24"/>
                <w:lang w:val="en-US"/>
              </w:rPr>
            </w:pPr>
            <w:r>
              <w:rPr>
                <w:rFonts w:cs="Times New Roman"/>
                <w:sz w:val="24"/>
                <w:szCs w:val="24"/>
                <w:lang w:val="en-US"/>
              </w:rPr>
              <w:t>G13.II</w:t>
            </w:r>
          </w:p>
        </w:tc>
        <w:tc>
          <w:tcPr>
            <w:tcW w:w="1309" w:type="dxa"/>
            <w:vAlign w:val="center"/>
          </w:tcPr>
          <w:p w14:paraId="1221B19D" w14:textId="1A3B3924" w:rsidR="00846FD7" w:rsidRPr="00406A80" w:rsidRDefault="006B0E12" w:rsidP="00B94FF5">
            <w:pPr>
              <w:ind w:firstLine="0"/>
              <w:jc w:val="center"/>
              <w:rPr>
                <w:rFonts w:cs="Times New Roman"/>
                <w:sz w:val="24"/>
                <w:szCs w:val="24"/>
                <w:lang w:val="en-US"/>
              </w:rPr>
            </w:pPr>
            <w:r>
              <w:rPr>
                <w:rFonts w:cs="Times New Roman"/>
                <w:sz w:val="24"/>
                <w:szCs w:val="24"/>
                <w:lang w:val="en-US"/>
              </w:rPr>
              <w:t>814</w:t>
            </w:r>
          </w:p>
        </w:tc>
        <w:tc>
          <w:tcPr>
            <w:tcW w:w="1418" w:type="dxa"/>
            <w:vAlign w:val="center"/>
          </w:tcPr>
          <w:p w14:paraId="31A77F92" w14:textId="53241C50" w:rsidR="00846FD7" w:rsidRPr="00406A80" w:rsidRDefault="006B0E12" w:rsidP="00B94FF5">
            <w:pPr>
              <w:ind w:firstLine="0"/>
              <w:jc w:val="center"/>
              <w:rPr>
                <w:rFonts w:cs="Times New Roman"/>
                <w:sz w:val="24"/>
                <w:szCs w:val="24"/>
                <w:lang w:val="en-US"/>
              </w:rPr>
            </w:pPr>
            <w:r>
              <w:rPr>
                <w:rFonts w:cs="Times New Roman"/>
                <w:sz w:val="24"/>
                <w:szCs w:val="24"/>
                <w:lang w:val="en-US"/>
              </w:rPr>
              <w:t>257</w:t>
            </w:r>
          </w:p>
        </w:tc>
        <w:tc>
          <w:tcPr>
            <w:tcW w:w="1417" w:type="dxa"/>
            <w:vAlign w:val="center"/>
          </w:tcPr>
          <w:p w14:paraId="01D5CBF9" w14:textId="635D7435" w:rsidR="00846FD7" w:rsidRPr="00406A80" w:rsidRDefault="006B0E12" w:rsidP="00B94FF5">
            <w:pPr>
              <w:ind w:firstLine="0"/>
              <w:jc w:val="center"/>
              <w:rPr>
                <w:rFonts w:cs="Times New Roman"/>
                <w:sz w:val="24"/>
                <w:szCs w:val="24"/>
                <w:lang w:val="en-US"/>
              </w:rPr>
            </w:pPr>
            <w:r>
              <w:rPr>
                <w:rFonts w:cs="Times New Roman"/>
                <w:sz w:val="24"/>
                <w:szCs w:val="24"/>
                <w:lang w:val="en-US"/>
              </w:rPr>
              <w:t>240</w:t>
            </w:r>
          </w:p>
        </w:tc>
        <w:tc>
          <w:tcPr>
            <w:tcW w:w="1276" w:type="dxa"/>
            <w:vAlign w:val="center"/>
          </w:tcPr>
          <w:p w14:paraId="01FED153" w14:textId="58D2FCEF" w:rsidR="00846FD7" w:rsidRPr="00406A80" w:rsidRDefault="006B0E12" w:rsidP="00B94FF5">
            <w:pPr>
              <w:ind w:firstLine="0"/>
              <w:jc w:val="center"/>
              <w:rPr>
                <w:rFonts w:cs="Times New Roman"/>
                <w:sz w:val="24"/>
                <w:szCs w:val="24"/>
                <w:lang w:val="en-US"/>
              </w:rPr>
            </w:pPr>
            <w:r>
              <w:rPr>
                <w:rFonts w:cs="Times New Roman"/>
                <w:sz w:val="24"/>
                <w:szCs w:val="24"/>
                <w:lang w:val="en-US"/>
              </w:rPr>
              <w:t>1311</w:t>
            </w:r>
          </w:p>
        </w:tc>
      </w:tr>
      <w:tr w:rsidR="00846FD7" w14:paraId="4B831216" w14:textId="77777777" w:rsidTr="00914C57">
        <w:trPr>
          <w:trHeight w:val="642"/>
        </w:trPr>
        <w:tc>
          <w:tcPr>
            <w:tcW w:w="1526" w:type="dxa"/>
            <w:vAlign w:val="center"/>
          </w:tcPr>
          <w:p w14:paraId="191D4CF7" w14:textId="3A4B16E8" w:rsidR="00846FD7" w:rsidRDefault="00846FD7" w:rsidP="00B94FF5">
            <w:pPr>
              <w:ind w:firstLine="0"/>
              <w:jc w:val="center"/>
              <w:rPr>
                <w:rFonts w:cs="Times New Roman"/>
                <w:sz w:val="24"/>
                <w:szCs w:val="24"/>
                <w:lang w:val="en-US"/>
              </w:rPr>
            </w:pPr>
            <w:r>
              <w:rPr>
                <w:rFonts w:cs="Times New Roman"/>
                <w:sz w:val="24"/>
                <w:szCs w:val="24"/>
                <w:lang w:val="en-US"/>
              </w:rPr>
              <w:t>G17.III</w:t>
            </w:r>
          </w:p>
        </w:tc>
        <w:tc>
          <w:tcPr>
            <w:tcW w:w="1309" w:type="dxa"/>
            <w:vAlign w:val="center"/>
          </w:tcPr>
          <w:p w14:paraId="141E54DC" w14:textId="08AC79C2" w:rsidR="00846FD7" w:rsidRPr="00406A80" w:rsidRDefault="006B0E12" w:rsidP="00B94FF5">
            <w:pPr>
              <w:ind w:firstLine="0"/>
              <w:jc w:val="center"/>
              <w:rPr>
                <w:rFonts w:cs="Times New Roman"/>
                <w:sz w:val="24"/>
                <w:szCs w:val="24"/>
                <w:lang w:val="en-US"/>
              </w:rPr>
            </w:pPr>
            <w:r>
              <w:rPr>
                <w:rFonts w:cs="Times New Roman"/>
                <w:sz w:val="24"/>
                <w:szCs w:val="24"/>
                <w:lang w:val="en-US"/>
              </w:rPr>
              <w:t>612</w:t>
            </w:r>
          </w:p>
        </w:tc>
        <w:tc>
          <w:tcPr>
            <w:tcW w:w="1418" w:type="dxa"/>
            <w:vAlign w:val="center"/>
          </w:tcPr>
          <w:p w14:paraId="6AAA2714" w14:textId="23FE600A" w:rsidR="00846FD7" w:rsidRPr="00406A80" w:rsidRDefault="006B0E12" w:rsidP="00B94FF5">
            <w:pPr>
              <w:ind w:firstLine="0"/>
              <w:jc w:val="center"/>
              <w:rPr>
                <w:rFonts w:cs="Times New Roman"/>
                <w:sz w:val="24"/>
                <w:szCs w:val="24"/>
                <w:lang w:val="en-US"/>
              </w:rPr>
            </w:pPr>
            <w:r>
              <w:rPr>
                <w:rFonts w:cs="Times New Roman"/>
                <w:sz w:val="24"/>
                <w:szCs w:val="24"/>
                <w:lang w:val="en-US"/>
              </w:rPr>
              <w:t>163</w:t>
            </w:r>
          </w:p>
        </w:tc>
        <w:tc>
          <w:tcPr>
            <w:tcW w:w="1417" w:type="dxa"/>
            <w:vAlign w:val="center"/>
          </w:tcPr>
          <w:p w14:paraId="1CAA1C16" w14:textId="5266033B" w:rsidR="00846FD7" w:rsidRPr="00406A80" w:rsidRDefault="006B0E12" w:rsidP="00B94FF5">
            <w:pPr>
              <w:ind w:firstLine="0"/>
              <w:jc w:val="center"/>
              <w:rPr>
                <w:rFonts w:cs="Times New Roman"/>
                <w:sz w:val="24"/>
                <w:szCs w:val="24"/>
                <w:lang w:val="en-US"/>
              </w:rPr>
            </w:pPr>
            <w:r>
              <w:rPr>
                <w:rFonts w:cs="Times New Roman"/>
                <w:sz w:val="24"/>
                <w:szCs w:val="24"/>
                <w:lang w:val="en-US"/>
              </w:rPr>
              <w:t>267</w:t>
            </w:r>
          </w:p>
        </w:tc>
        <w:tc>
          <w:tcPr>
            <w:tcW w:w="1276" w:type="dxa"/>
            <w:vAlign w:val="center"/>
          </w:tcPr>
          <w:p w14:paraId="45042819" w14:textId="49414D85" w:rsidR="00846FD7" w:rsidRPr="00406A80" w:rsidRDefault="006B0E12" w:rsidP="00B94FF5">
            <w:pPr>
              <w:ind w:firstLine="0"/>
              <w:jc w:val="center"/>
              <w:rPr>
                <w:rFonts w:cs="Times New Roman"/>
                <w:sz w:val="24"/>
                <w:szCs w:val="24"/>
                <w:lang w:val="en-US"/>
              </w:rPr>
            </w:pPr>
            <w:r>
              <w:rPr>
                <w:rFonts w:cs="Times New Roman"/>
                <w:sz w:val="24"/>
                <w:szCs w:val="24"/>
                <w:lang w:val="en-US"/>
              </w:rPr>
              <w:t>1042</w:t>
            </w:r>
          </w:p>
        </w:tc>
      </w:tr>
      <w:tr w:rsidR="00846FD7" w14:paraId="23E7DA71" w14:textId="77777777" w:rsidTr="00914C57">
        <w:trPr>
          <w:trHeight w:val="642"/>
        </w:trPr>
        <w:tc>
          <w:tcPr>
            <w:tcW w:w="1526" w:type="dxa"/>
            <w:vAlign w:val="center"/>
          </w:tcPr>
          <w:p w14:paraId="123CB0EA" w14:textId="5CA754E5" w:rsidR="00846FD7" w:rsidRDefault="00846FD7" w:rsidP="00B94FF5">
            <w:pPr>
              <w:ind w:firstLine="0"/>
              <w:jc w:val="center"/>
              <w:rPr>
                <w:rFonts w:cs="Times New Roman"/>
                <w:sz w:val="24"/>
                <w:szCs w:val="24"/>
                <w:lang w:val="en-US"/>
              </w:rPr>
            </w:pPr>
            <w:r>
              <w:rPr>
                <w:rFonts w:cs="Times New Roman"/>
                <w:sz w:val="24"/>
                <w:szCs w:val="24"/>
                <w:lang w:val="en-US"/>
              </w:rPr>
              <w:t>G18.I</w:t>
            </w:r>
          </w:p>
        </w:tc>
        <w:tc>
          <w:tcPr>
            <w:tcW w:w="1309" w:type="dxa"/>
            <w:vAlign w:val="center"/>
          </w:tcPr>
          <w:p w14:paraId="3D5BCD5C" w14:textId="5E0C87D2" w:rsidR="00846FD7" w:rsidRPr="00406A80" w:rsidRDefault="006B0E12" w:rsidP="00B94FF5">
            <w:pPr>
              <w:ind w:firstLine="0"/>
              <w:jc w:val="center"/>
              <w:rPr>
                <w:rFonts w:cs="Times New Roman"/>
                <w:sz w:val="24"/>
                <w:szCs w:val="24"/>
                <w:lang w:val="en-US"/>
              </w:rPr>
            </w:pPr>
            <w:r>
              <w:rPr>
                <w:rFonts w:cs="Times New Roman"/>
                <w:sz w:val="24"/>
                <w:szCs w:val="24"/>
                <w:lang w:val="en-US"/>
              </w:rPr>
              <w:t>631</w:t>
            </w:r>
          </w:p>
        </w:tc>
        <w:tc>
          <w:tcPr>
            <w:tcW w:w="1418" w:type="dxa"/>
            <w:vAlign w:val="center"/>
          </w:tcPr>
          <w:p w14:paraId="05E21FC9" w14:textId="76B8B03C" w:rsidR="00846FD7" w:rsidRPr="00406A80" w:rsidRDefault="006B0E12" w:rsidP="00B94FF5">
            <w:pPr>
              <w:ind w:firstLine="0"/>
              <w:jc w:val="center"/>
              <w:rPr>
                <w:rFonts w:cs="Times New Roman"/>
                <w:sz w:val="24"/>
                <w:szCs w:val="24"/>
                <w:lang w:val="en-US"/>
              </w:rPr>
            </w:pPr>
            <w:r>
              <w:rPr>
                <w:rFonts w:cs="Times New Roman"/>
                <w:sz w:val="24"/>
                <w:szCs w:val="24"/>
                <w:lang w:val="en-US"/>
              </w:rPr>
              <w:t>231</w:t>
            </w:r>
          </w:p>
        </w:tc>
        <w:tc>
          <w:tcPr>
            <w:tcW w:w="1417" w:type="dxa"/>
            <w:vAlign w:val="center"/>
          </w:tcPr>
          <w:p w14:paraId="4EEA21EF" w14:textId="56677304" w:rsidR="00846FD7" w:rsidRPr="00406A80" w:rsidRDefault="006B0E12" w:rsidP="00B94FF5">
            <w:pPr>
              <w:ind w:firstLine="0"/>
              <w:jc w:val="center"/>
              <w:rPr>
                <w:rFonts w:cs="Times New Roman"/>
                <w:sz w:val="24"/>
                <w:szCs w:val="24"/>
                <w:lang w:val="en-US"/>
              </w:rPr>
            </w:pPr>
            <w:r>
              <w:rPr>
                <w:rFonts w:cs="Times New Roman"/>
                <w:sz w:val="24"/>
                <w:szCs w:val="24"/>
                <w:lang w:val="en-US"/>
              </w:rPr>
              <w:t>174</w:t>
            </w:r>
          </w:p>
        </w:tc>
        <w:tc>
          <w:tcPr>
            <w:tcW w:w="1276" w:type="dxa"/>
            <w:vAlign w:val="center"/>
          </w:tcPr>
          <w:p w14:paraId="0724A558" w14:textId="2455F6E3" w:rsidR="00846FD7" w:rsidRPr="00406A80" w:rsidRDefault="006B0E12" w:rsidP="00B94FF5">
            <w:pPr>
              <w:ind w:firstLine="0"/>
              <w:jc w:val="center"/>
              <w:rPr>
                <w:rFonts w:cs="Times New Roman"/>
                <w:sz w:val="24"/>
                <w:szCs w:val="24"/>
                <w:lang w:val="en-US"/>
              </w:rPr>
            </w:pPr>
            <w:r>
              <w:rPr>
                <w:rFonts w:cs="Times New Roman"/>
                <w:sz w:val="24"/>
                <w:szCs w:val="24"/>
                <w:lang w:val="en-US"/>
              </w:rPr>
              <w:t>1036</w:t>
            </w:r>
          </w:p>
        </w:tc>
      </w:tr>
      <w:tr w:rsidR="00846FD7" w14:paraId="0FFB4736" w14:textId="77777777" w:rsidTr="00914C57">
        <w:trPr>
          <w:trHeight w:val="642"/>
        </w:trPr>
        <w:tc>
          <w:tcPr>
            <w:tcW w:w="1526" w:type="dxa"/>
            <w:vAlign w:val="center"/>
          </w:tcPr>
          <w:p w14:paraId="37C973BC" w14:textId="084E4F00" w:rsidR="00846FD7" w:rsidRDefault="00846FD7" w:rsidP="00B94FF5">
            <w:pPr>
              <w:ind w:firstLine="0"/>
              <w:jc w:val="center"/>
              <w:rPr>
                <w:rFonts w:cs="Times New Roman"/>
                <w:sz w:val="24"/>
                <w:szCs w:val="24"/>
                <w:lang w:val="en-US"/>
              </w:rPr>
            </w:pPr>
            <w:r>
              <w:rPr>
                <w:rFonts w:cs="Times New Roman"/>
                <w:sz w:val="24"/>
                <w:szCs w:val="24"/>
                <w:lang w:val="en-US"/>
              </w:rPr>
              <w:t>G3.III</w:t>
            </w:r>
          </w:p>
        </w:tc>
        <w:tc>
          <w:tcPr>
            <w:tcW w:w="1309" w:type="dxa"/>
            <w:vAlign w:val="center"/>
          </w:tcPr>
          <w:p w14:paraId="4669D29B" w14:textId="0771BB18" w:rsidR="00846FD7" w:rsidRPr="00406A80" w:rsidRDefault="006B0E12" w:rsidP="00B94FF5">
            <w:pPr>
              <w:ind w:firstLine="0"/>
              <w:jc w:val="center"/>
              <w:rPr>
                <w:rFonts w:cs="Times New Roman"/>
                <w:sz w:val="24"/>
                <w:szCs w:val="24"/>
                <w:lang w:val="en-US"/>
              </w:rPr>
            </w:pPr>
            <w:r>
              <w:rPr>
                <w:rFonts w:cs="Times New Roman"/>
                <w:sz w:val="24"/>
                <w:szCs w:val="24"/>
                <w:lang w:val="en-US"/>
              </w:rPr>
              <w:t>580</w:t>
            </w:r>
          </w:p>
        </w:tc>
        <w:tc>
          <w:tcPr>
            <w:tcW w:w="1418" w:type="dxa"/>
            <w:vAlign w:val="center"/>
          </w:tcPr>
          <w:p w14:paraId="64C15FF2" w14:textId="2AB5FA64" w:rsidR="00846FD7" w:rsidRPr="00406A80" w:rsidRDefault="006B0E12" w:rsidP="00B94FF5">
            <w:pPr>
              <w:ind w:firstLine="0"/>
              <w:jc w:val="center"/>
              <w:rPr>
                <w:rFonts w:cs="Times New Roman"/>
                <w:sz w:val="24"/>
                <w:szCs w:val="24"/>
                <w:lang w:val="en-US"/>
              </w:rPr>
            </w:pPr>
            <w:r>
              <w:rPr>
                <w:rFonts w:cs="Times New Roman"/>
                <w:sz w:val="24"/>
                <w:szCs w:val="24"/>
                <w:lang w:val="en-US"/>
              </w:rPr>
              <w:t>159</w:t>
            </w:r>
          </w:p>
        </w:tc>
        <w:tc>
          <w:tcPr>
            <w:tcW w:w="1417" w:type="dxa"/>
            <w:vAlign w:val="center"/>
          </w:tcPr>
          <w:p w14:paraId="698AA65F" w14:textId="7B84D6D4" w:rsidR="00846FD7" w:rsidRPr="00406A80" w:rsidRDefault="006B0E12" w:rsidP="00B94FF5">
            <w:pPr>
              <w:ind w:firstLine="0"/>
              <w:jc w:val="center"/>
              <w:rPr>
                <w:rFonts w:cs="Times New Roman"/>
                <w:sz w:val="24"/>
                <w:szCs w:val="24"/>
                <w:lang w:val="en-US"/>
              </w:rPr>
            </w:pPr>
            <w:r>
              <w:rPr>
                <w:rFonts w:cs="Times New Roman"/>
                <w:sz w:val="24"/>
                <w:szCs w:val="24"/>
                <w:lang w:val="en-US"/>
              </w:rPr>
              <w:t>229</w:t>
            </w:r>
          </w:p>
        </w:tc>
        <w:tc>
          <w:tcPr>
            <w:tcW w:w="1276" w:type="dxa"/>
            <w:vAlign w:val="center"/>
          </w:tcPr>
          <w:p w14:paraId="071D7417" w14:textId="7C8DA94E" w:rsidR="00846FD7" w:rsidRPr="00406A80" w:rsidRDefault="006B0E12" w:rsidP="00B94FF5">
            <w:pPr>
              <w:ind w:firstLine="0"/>
              <w:jc w:val="center"/>
              <w:rPr>
                <w:rFonts w:cs="Times New Roman"/>
                <w:sz w:val="24"/>
                <w:szCs w:val="24"/>
                <w:lang w:val="en-US"/>
              </w:rPr>
            </w:pPr>
            <w:r>
              <w:rPr>
                <w:rFonts w:cs="Times New Roman"/>
                <w:sz w:val="24"/>
                <w:szCs w:val="24"/>
                <w:lang w:val="en-US"/>
              </w:rPr>
              <w:t>968</w:t>
            </w:r>
          </w:p>
        </w:tc>
      </w:tr>
      <w:tr w:rsidR="00846FD7" w14:paraId="7925CCD3" w14:textId="77777777" w:rsidTr="00914C57">
        <w:trPr>
          <w:trHeight w:val="642"/>
        </w:trPr>
        <w:tc>
          <w:tcPr>
            <w:tcW w:w="1526" w:type="dxa"/>
            <w:vAlign w:val="center"/>
          </w:tcPr>
          <w:p w14:paraId="2B2D08B8" w14:textId="4F8E39E6" w:rsidR="00846FD7" w:rsidRDefault="00846FD7" w:rsidP="00B94FF5">
            <w:pPr>
              <w:ind w:firstLine="0"/>
              <w:jc w:val="center"/>
              <w:rPr>
                <w:rFonts w:cs="Times New Roman"/>
                <w:sz w:val="24"/>
                <w:szCs w:val="24"/>
                <w:lang w:val="en-US"/>
              </w:rPr>
            </w:pPr>
            <w:r>
              <w:rPr>
                <w:rFonts w:cs="Times New Roman"/>
                <w:sz w:val="24"/>
                <w:szCs w:val="24"/>
                <w:lang w:val="en-US"/>
              </w:rPr>
              <w:t>G7.III</w:t>
            </w:r>
          </w:p>
        </w:tc>
        <w:tc>
          <w:tcPr>
            <w:tcW w:w="1309" w:type="dxa"/>
            <w:vAlign w:val="center"/>
          </w:tcPr>
          <w:p w14:paraId="79B43270" w14:textId="1B005082" w:rsidR="00846FD7" w:rsidRPr="00406A80" w:rsidRDefault="006B0E12" w:rsidP="00B94FF5">
            <w:pPr>
              <w:ind w:firstLine="0"/>
              <w:jc w:val="center"/>
              <w:rPr>
                <w:rFonts w:cs="Times New Roman"/>
                <w:sz w:val="24"/>
                <w:szCs w:val="24"/>
                <w:lang w:val="en-US"/>
              </w:rPr>
            </w:pPr>
            <w:r>
              <w:rPr>
                <w:rFonts w:cs="Times New Roman"/>
                <w:sz w:val="24"/>
                <w:szCs w:val="24"/>
                <w:lang w:val="en-US"/>
              </w:rPr>
              <w:t>586</w:t>
            </w:r>
          </w:p>
        </w:tc>
        <w:tc>
          <w:tcPr>
            <w:tcW w:w="1418" w:type="dxa"/>
            <w:vAlign w:val="center"/>
          </w:tcPr>
          <w:p w14:paraId="10FFEA5A" w14:textId="6E87E1BB" w:rsidR="00846FD7" w:rsidRPr="00406A80" w:rsidRDefault="006B0E12" w:rsidP="00B94FF5">
            <w:pPr>
              <w:ind w:firstLine="0"/>
              <w:jc w:val="center"/>
              <w:rPr>
                <w:rFonts w:cs="Times New Roman"/>
                <w:sz w:val="24"/>
                <w:szCs w:val="24"/>
                <w:lang w:val="en-US"/>
              </w:rPr>
            </w:pPr>
            <w:r>
              <w:rPr>
                <w:rFonts w:cs="Times New Roman"/>
                <w:sz w:val="24"/>
                <w:szCs w:val="24"/>
                <w:lang w:val="en-US"/>
              </w:rPr>
              <w:t>129</w:t>
            </w:r>
          </w:p>
        </w:tc>
        <w:tc>
          <w:tcPr>
            <w:tcW w:w="1417" w:type="dxa"/>
            <w:vAlign w:val="center"/>
          </w:tcPr>
          <w:p w14:paraId="44CE3551" w14:textId="0D3B8909" w:rsidR="00846FD7" w:rsidRPr="00406A80" w:rsidRDefault="006B0E12" w:rsidP="00B94FF5">
            <w:pPr>
              <w:ind w:firstLine="0"/>
              <w:jc w:val="center"/>
              <w:rPr>
                <w:rFonts w:cs="Times New Roman"/>
                <w:sz w:val="24"/>
                <w:szCs w:val="24"/>
                <w:lang w:val="en-US"/>
              </w:rPr>
            </w:pPr>
            <w:r>
              <w:rPr>
                <w:rFonts w:cs="Times New Roman"/>
                <w:sz w:val="24"/>
                <w:szCs w:val="24"/>
                <w:lang w:val="en-US"/>
              </w:rPr>
              <w:t>246</w:t>
            </w:r>
          </w:p>
        </w:tc>
        <w:tc>
          <w:tcPr>
            <w:tcW w:w="1276" w:type="dxa"/>
            <w:vAlign w:val="center"/>
          </w:tcPr>
          <w:p w14:paraId="35E04E3A" w14:textId="259BD1FB" w:rsidR="00846FD7" w:rsidRPr="00406A80" w:rsidRDefault="006B0E12" w:rsidP="00B94FF5">
            <w:pPr>
              <w:ind w:firstLine="0"/>
              <w:jc w:val="center"/>
              <w:rPr>
                <w:rFonts w:cs="Times New Roman"/>
                <w:sz w:val="24"/>
                <w:szCs w:val="24"/>
                <w:lang w:val="en-US"/>
              </w:rPr>
            </w:pPr>
            <w:r>
              <w:rPr>
                <w:rFonts w:cs="Times New Roman"/>
                <w:sz w:val="24"/>
                <w:szCs w:val="24"/>
                <w:lang w:val="en-US"/>
              </w:rPr>
              <w:t>961</w:t>
            </w:r>
          </w:p>
        </w:tc>
      </w:tr>
    </w:tbl>
    <w:p w14:paraId="1C68478C" w14:textId="77777777" w:rsidR="00B31807" w:rsidRDefault="00B31807" w:rsidP="00B775C4">
      <w:pPr>
        <w:ind w:firstLine="0"/>
        <w:rPr>
          <w:lang w:val="en-US"/>
        </w:rPr>
      </w:pPr>
      <w:bookmarkStart w:id="346" w:name="_Toc193706296"/>
      <w:bookmarkStart w:id="347" w:name="_Toc193707650"/>
      <w:bookmarkStart w:id="348" w:name="_Toc193708507"/>
      <w:bookmarkStart w:id="349" w:name="_Toc193708791"/>
      <w:bookmarkStart w:id="350" w:name="_Toc193710352"/>
    </w:p>
    <w:p w14:paraId="6D758A0B" w14:textId="448C4BD0" w:rsidR="00B31807" w:rsidRDefault="00B31807" w:rsidP="00B31807">
      <w:pPr>
        <w:pStyle w:val="Bang"/>
        <w:spacing w:after="240"/>
        <w:rPr>
          <w:lang w:val="en-US"/>
        </w:rPr>
      </w:pPr>
      <w:bookmarkStart w:id="351" w:name="_Toc198237439"/>
      <w:r w:rsidRPr="00531060">
        <w:t xml:space="preserve">Bảng </w:t>
      </w:r>
      <w:r w:rsidR="00281804">
        <w:rPr>
          <w:lang w:val="en-US"/>
        </w:rPr>
        <w:t>5</w:t>
      </w:r>
      <w:r w:rsidRPr="00531060">
        <w:rPr>
          <w:lang w:val="en-US"/>
        </w:rPr>
        <w:t>:</w:t>
      </w:r>
      <w:r w:rsidRPr="00531060">
        <w:t xml:space="preserve"> </w:t>
      </w:r>
      <w:r w:rsidR="00AF0D24" w:rsidRPr="00531060">
        <w:rPr>
          <w:lang w:val="en-US"/>
        </w:rPr>
        <w:t xml:space="preserve">Bảng số liệu </w:t>
      </w:r>
      <w:r w:rsidR="00AF0D24">
        <w:rPr>
          <w:lang w:val="en-US"/>
        </w:rPr>
        <w:t xml:space="preserve">dữ liệu được chuẩn bị huấn luyện </w:t>
      </w:r>
      <w:r w:rsidR="00B775C4">
        <w:rPr>
          <w:lang w:val="en-US"/>
        </w:rPr>
        <w:t>(hai giai đoạn)</w:t>
      </w:r>
      <w:bookmarkEnd w:id="351"/>
    </w:p>
    <w:tbl>
      <w:tblPr>
        <w:tblStyle w:val="TableGrid"/>
        <w:tblW w:w="6946" w:type="dxa"/>
        <w:tblInd w:w="959" w:type="dxa"/>
        <w:tblLook w:val="04A0" w:firstRow="1" w:lastRow="0" w:firstColumn="1" w:lastColumn="0" w:noHBand="0" w:noVBand="1"/>
      </w:tblPr>
      <w:tblGrid>
        <w:gridCol w:w="1526"/>
        <w:gridCol w:w="1309"/>
        <w:gridCol w:w="1418"/>
        <w:gridCol w:w="1417"/>
        <w:gridCol w:w="1276"/>
      </w:tblGrid>
      <w:tr w:rsidR="00BD4584" w14:paraId="6609F4A4" w14:textId="77777777" w:rsidTr="00BD4584">
        <w:trPr>
          <w:trHeight w:val="564"/>
        </w:trPr>
        <w:tc>
          <w:tcPr>
            <w:tcW w:w="1526" w:type="dxa"/>
            <w:vMerge w:val="restart"/>
            <w:vAlign w:val="center"/>
            <w:hideMark/>
          </w:tcPr>
          <w:p w14:paraId="46CD530F" w14:textId="77777777" w:rsidR="00BD4584" w:rsidRPr="00406A80" w:rsidRDefault="00BD4584" w:rsidP="00BD4584">
            <w:pPr>
              <w:spacing w:after="120"/>
              <w:ind w:firstLine="0"/>
              <w:jc w:val="center"/>
              <w:rPr>
                <w:rFonts w:cs="Times New Roman"/>
                <w:sz w:val="24"/>
                <w:szCs w:val="24"/>
                <w:lang w:val="en-US"/>
              </w:rPr>
            </w:pPr>
            <w:r w:rsidRPr="00406A80">
              <w:rPr>
                <w:rFonts w:cs="Times New Roman"/>
                <w:sz w:val="24"/>
                <w:szCs w:val="24"/>
                <w:lang w:val="en-US"/>
              </w:rPr>
              <w:t>Tập</w:t>
            </w:r>
          </w:p>
        </w:tc>
        <w:tc>
          <w:tcPr>
            <w:tcW w:w="4144" w:type="dxa"/>
            <w:gridSpan w:val="3"/>
            <w:vAlign w:val="center"/>
            <w:hideMark/>
          </w:tcPr>
          <w:p w14:paraId="4DF836EC" w14:textId="77777777" w:rsidR="00BD4584" w:rsidRPr="00406A80" w:rsidRDefault="00BD4584" w:rsidP="00BD4584">
            <w:pPr>
              <w:spacing w:after="120"/>
              <w:ind w:firstLine="0"/>
              <w:jc w:val="center"/>
              <w:rPr>
                <w:rFonts w:cs="Times New Roman"/>
                <w:sz w:val="24"/>
                <w:szCs w:val="24"/>
                <w:vertAlign w:val="subscript"/>
                <w:lang w:val="en-US"/>
              </w:rPr>
            </w:pPr>
            <w:r w:rsidRPr="00406A80">
              <w:rPr>
                <w:rFonts w:cs="Times New Roman"/>
                <w:sz w:val="24"/>
                <w:szCs w:val="24"/>
                <w:lang w:val="en-US"/>
              </w:rPr>
              <w:t>Số lượng mẫu</w:t>
            </w:r>
          </w:p>
        </w:tc>
        <w:tc>
          <w:tcPr>
            <w:tcW w:w="1276" w:type="dxa"/>
            <w:vMerge w:val="restart"/>
            <w:vAlign w:val="center"/>
            <w:hideMark/>
          </w:tcPr>
          <w:p w14:paraId="465FD8B8" w14:textId="77777777" w:rsidR="00BD4584" w:rsidRPr="00406A80" w:rsidRDefault="00BD4584" w:rsidP="00BD4584">
            <w:pPr>
              <w:spacing w:after="120"/>
              <w:ind w:firstLine="0"/>
              <w:jc w:val="center"/>
              <w:rPr>
                <w:rFonts w:cs="Times New Roman"/>
                <w:sz w:val="24"/>
                <w:szCs w:val="24"/>
                <w:lang w:val="en-US"/>
              </w:rPr>
            </w:pPr>
            <w:r w:rsidRPr="00406A80">
              <w:rPr>
                <w:rFonts w:cs="Times New Roman"/>
                <w:sz w:val="24"/>
                <w:szCs w:val="24"/>
                <w:lang w:val="en-US"/>
              </w:rPr>
              <w:t>Tổng</w:t>
            </w:r>
          </w:p>
        </w:tc>
      </w:tr>
      <w:tr w:rsidR="00BD4584" w14:paraId="57C76E3C" w14:textId="77777777" w:rsidTr="00BD4584">
        <w:trPr>
          <w:trHeight w:val="564"/>
        </w:trPr>
        <w:tc>
          <w:tcPr>
            <w:tcW w:w="1526" w:type="dxa"/>
            <w:vMerge/>
            <w:vAlign w:val="center"/>
          </w:tcPr>
          <w:p w14:paraId="26FB23B4" w14:textId="77777777" w:rsidR="00BD4584" w:rsidRPr="00406A80" w:rsidRDefault="00BD4584" w:rsidP="00BD4584">
            <w:pPr>
              <w:spacing w:after="120"/>
              <w:ind w:firstLine="0"/>
              <w:jc w:val="center"/>
              <w:rPr>
                <w:rFonts w:cs="Times New Roman"/>
                <w:sz w:val="24"/>
                <w:szCs w:val="24"/>
                <w:lang w:val="en-US"/>
              </w:rPr>
            </w:pPr>
          </w:p>
        </w:tc>
        <w:tc>
          <w:tcPr>
            <w:tcW w:w="1309" w:type="dxa"/>
            <w:vAlign w:val="center"/>
          </w:tcPr>
          <w:p w14:paraId="0B9567FE" w14:textId="77777777" w:rsidR="00BD4584" w:rsidRPr="00406A80" w:rsidRDefault="00BD4584" w:rsidP="00BD4584">
            <w:pPr>
              <w:spacing w:after="120"/>
              <w:ind w:firstLine="0"/>
              <w:jc w:val="center"/>
              <w:rPr>
                <w:rFonts w:cs="Times New Roman"/>
                <w:sz w:val="24"/>
                <w:szCs w:val="24"/>
                <w:lang w:val="en-US"/>
              </w:rPr>
            </w:pPr>
            <w:r w:rsidRPr="00406A80">
              <w:rPr>
                <w:rFonts w:cs="Times New Roman"/>
                <w:sz w:val="24"/>
                <w:szCs w:val="24"/>
                <w:lang w:val="en-US"/>
              </w:rPr>
              <w:t>Train</w:t>
            </w:r>
          </w:p>
        </w:tc>
        <w:tc>
          <w:tcPr>
            <w:tcW w:w="1418" w:type="dxa"/>
            <w:vAlign w:val="center"/>
          </w:tcPr>
          <w:p w14:paraId="7DC32634" w14:textId="77777777" w:rsidR="00BD4584" w:rsidRPr="00406A80" w:rsidRDefault="00BD4584" w:rsidP="00BD4584">
            <w:pPr>
              <w:spacing w:after="120"/>
              <w:ind w:firstLine="0"/>
              <w:jc w:val="center"/>
              <w:rPr>
                <w:rFonts w:cs="Times New Roman"/>
                <w:sz w:val="24"/>
                <w:szCs w:val="24"/>
                <w:lang w:val="en-US"/>
              </w:rPr>
            </w:pPr>
            <w:r w:rsidRPr="00406A80">
              <w:rPr>
                <w:rFonts w:cs="Times New Roman"/>
                <w:sz w:val="24"/>
                <w:szCs w:val="24"/>
                <w:lang w:val="en-US"/>
              </w:rPr>
              <w:t>Valid</w:t>
            </w:r>
          </w:p>
        </w:tc>
        <w:tc>
          <w:tcPr>
            <w:tcW w:w="1417" w:type="dxa"/>
            <w:vAlign w:val="center"/>
          </w:tcPr>
          <w:p w14:paraId="429D9C2A" w14:textId="77777777" w:rsidR="00BD4584" w:rsidRPr="00406A80" w:rsidRDefault="00BD4584" w:rsidP="00BD4584">
            <w:pPr>
              <w:spacing w:after="120"/>
              <w:ind w:firstLine="0"/>
              <w:jc w:val="center"/>
              <w:rPr>
                <w:rFonts w:cs="Times New Roman"/>
                <w:sz w:val="24"/>
                <w:szCs w:val="24"/>
                <w:lang w:val="en-US"/>
              </w:rPr>
            </w:pPr>
            <w:r w:rsidRPr="00406A80">
              <w:rPr>
                <w:rFonts w:cs="Times New Roman"/>
                <w:sz w:val="24"/>
                <w:szCs w:val="24"/>
                <w:lang w:val="en-US"/>
              </w:rPr>
              <w:t>Test</w:t>
            </w:r>
          </w:p>
        </w:tc>
        <w:tc>
          <w:tcPr>
            <w:tcW w:w="1276" w:type="dxa"/>
            <w:vMerge/>
            <w:vAlign w:val="center"/>
          </w:tcPr>
          <w:p w14:paraId="337CDA17" w14:textId="77777777" w:rsidR="00BD4584" w:rsidRPr="00406A80" w:rsidRDefault="00BD4584" w:rsidP="00BD4584">
            <w:pPr>
              <w:spacing w:after="120"/>
              <w:ind w:firstLine="0"/>
              <w:jc w:val="center"/>
              <w:rPr>
                <w:rFonts w:cs="Times New Roman"/>
                <w:sz w:val="24"/>
                <w:szCs w:val="24"/>
                <w:lang w:val="en-US"/>
              </w:rPr>
            </w:pPr>
          </w:p>
        </w:tc>
      </w:tr>
      <w:tr w:rsidR="00BD4584" w14:paraId="548D1A3A" w14:textId="77777777" w:rsidTr="00BD4584">
        <w:trPr>
          <w:trHeight w:val="642"/>
        </w:trPr>
        <w:tc>
          <w:tcPr>
            <w:tcW w:w="1526" w:type="dxa"/>
            <w:vAlign w:val="center"/>
            <w:hideMark/>
          </w:tcPr>
          <w:p w14:paraId="18DCD163" w14:textId="77777777" w:rsidR="00BD4584" w:rsidRPr="00406A80" w:rsidRDefault="00BD4584" w:rsidP="00BD4584">
            <w:pPr>
              <w:ind w:firstLine="0"/>
              <w:jc w:val="center"/>
              <w:rPr>
                <w:rFonts w:cs="Times New Roman"/>
                <w:sz w:val="24"/>
                <w:szCs w:val="24"/>
                <w:lang w:val="en-US"/>
              </w:rPr>
            </w:pPr>
            <w:r w:rsidRPr="00406A80">
              <w:rPr>
                <w:rFonts w:cs="Times New Roman"/>
                <w:sz w:val="24"/>
                <w:szCs w:val="24"/>
                <w:lang w:val="en-US"/>
              </w:rPr>
              <w:t>Số lượng ảnh</w:t>
            </w:r>
          </w:p>
        </w:tc>
        <w:tc>
          <w:tcPr>
            <w:tcW w:w="1309" w:type="dxa"/>
            <w:vAlign w:val="center"/>
          </w:tcPr>
          <w:p w14:paraId="6A59716B" w14:textId="4F0B2B19" w:rsidR="00BD4584" w:rsidRPr="00406A80" w:rsidRDefault="009641BD" w:rsidP="00BD4584">
            <w:pPr>
              <w:ind w:firstLine="0"/>
              <w:jc w:val="center"/>
              <w:rPr>
                <w:rFonts w:cs="Times New Roman"/>
                <w:sz w:val="24"/>
                <w:szCs w:val="24"/>
                <w:lang w:val="en-US"/>
              </w:rPr>
            </w:pPr>
            <w:r>
              <w:rPr>
                <w:rFonts w:cs="Times New Roman"/>
                <w:sz w:val="24"/>
                <w:szCs w:val="24"/>
                <w:lang w:val="en-US"/>
              </w:rPr>
              <w:t>13458</w:t>
            </w:r>
          </w:p>
        </w:tc>
        <w:tc>
          <w:tcPr>
            <w:tcW w:w="1418" w:type="dxa"/>
            <w:vAlign w:val="center"/>
          </w:tcPr>
          <w:p w14:paraId="04610764" w14:textId="69508543" w:rsidR="00BD4584" w:rsidRPr="00406A80" w:rsidRDefault="007D000B" w:rsidP="00BD4584">
            <w:pPr>
              <w:ind w:firstLine="0"/>
              <w:jc w:val="center"/>
              <w:rPr>
                <w:rFonts w:cs="Times New Roman"/>
                <w:sz w:val="24"/>
                <w:szCs w:val="24"/>
                <w:lang w:val="en-US"/>
              </w:rPr>
            </w:pPr>
            <w:r>
              <w:rPr>
                <w:rFonts w:cs="Times New Roman"/>
                <w:sz w:val="24"/>
                <w:szCs w:val="24"/>
                <w:lang w:val="en-US"/>
              </w:rPr>
              <w:t>1944</w:t>
            </w:r>
          </w:p>
        </w:tc>
        <w:tc>
          <w:tcPr>
            <w:tcW w:w="1417" w:type="dxa"/>
            <w:vAlign w:val="center"/>
          </w:tcPr>
          <w:p w14:paraId="196541ED" w14:textId="1584B40C" w:rsidR="00BD4584" w:rsidRPr="00406A80" w:rsidRDefault="007D000B" w:rsidP="00BD4584">
            <w:pPr>
              <w:ind w:firstLine="0"/>
              <w:jc w:val="center"/>
              <w:rPr>
                <w:rFonts w:cs="Times New Roman"/>
                <w:sz w:val="24"/>
                <w:szCs w:val="24"/>
                <w:lang w:val="en-US"/>
              </w:rPr>
            </w:pPr>
            <w:r>
              <w:rPr>
                <w:rFonts w:cs="Times New Roman"/>
                <w:sz w:val="24"/>
                <w:szCs w:val="24"/>
                <w:lang w:val="en-US"/>
              </w:rPr>
              <w:t>1934</w:t>
            </w:r>
          </w:p>
        </w:tc>
        <w:tc>
          <w:tcPr>
            <w:tcW w:w="1276" w:type="dxa"/>
            <w:vAlign w:val="center"/>
          </w:tcPr>
          <w:p w14:paraId="5C9ED638" w14:textId="6A4A70B9" w:rsidR="00BD4584" w:rsidRPr="00406A80" w:rsidRDefault="009641BD" w:rsidP="00BD4584">
            <w:pPr>
              <w:ind w:firstLine="0"/>
              <w:jc w:val="center"/>
              <w:rPr>
                <w:rFonts w:cs="Times New Roman"/>
                <w:sz w:val="24"/>
                <w:szCs w:val="24"/>
                <w:lang w:val="en-US"/>
              </w:rPr>
            </w:pPr>
            <w:r>
              <w:rPr>
                <w:rFonts w:cs="Times New Roman"/>
                <w:sz w:val="24"/>
                <w:szCs w:val="24"/>
                <w:lang w:val="en-US"/>
              </w:rPr>
              <w:t>17336</w:t>
            </w:r>
          </w:p>
        </w:tc>
      </w:tr>
      <w:tr w:rsidR="00BD4584" w14:paraId="3BECC18E" w14:textId="77777777" w:rsidTr="00BD4584">
        <w:trPr>
          <w:trHeight w:val="642"/>
        </w:trPr>
        <w:tc>
          <w:tcPr>
            <w:tcW w:w="1526" w:type="dxa"/>
            <w:vAlign w:val="center"/>
            <w:hideMark/>
          </w:tcPr>
          <w:p w14:paraId="7D613C6C" w14:textId="77777777" w:rsidR="00BD4584" w:rsidRPr="00406A80" w:rsidRDefault="00BD4584" w:rsidP="00BD4584">
            <w:pPr>
              <w:ind w:firstLine="0"/>
              <w:jc w:val="center"/>
              <w:rPr>
                <w:rFonts w:cs="Times New Roman"/>
                <w:sz w:val="24"/>
                <w:szCs w:val="24"/>
                <w:lang w:val="en-US"/>
              </w:rPr>
            </w:pPr>
            <w:r>
              <w:rPr>
                <w:rFonts w:cs="Times New Roman"/>
                <w:sz w:val="24"/>
                <w:szCs w:val="24"/>
                <w:lang w:val="en-US"/>
              </w:rPr>
              <w:t>ANP32</w:t>
            </w:r>
          </w:p>
        </w:tc>
        <w:tc>
          <w:tcPr>
            <w:tcW w:w="1309" w:type="dxa"/>
            <w:vAlign w:val="center"/>
          </w:tcPr>
          <w:p w14:paraId="1657FAEA" w14:textId="0A9F0C33" w:rsidR="00BD4584" w:rsidRPr="00406A80" w:rsidRDefault="00B112AA" w:rsidP="00BD4584">
            <w:pPr>
              <w:ind w:firstLine="0"/>
              <w:jc w:val="center"/>
              <w:rPr>
                <w:rFonts w:cs="Times New Roman"/>
                <w:sz w:val="24"/>
                <w:szCs w:val="24"/>
                <w:lang w:val="en-US"/>
              </w:rPr>
            </w:pPr>
            <w:r>
              <w:rPr>
                <w:rFonts w:cs="Times New Roman"/>
                <w:sz w:val="24"/>
                <w:szCs w:val="24"/>
                <w:lang w:val="en-US"/>
              </w:rPr>
              <w:t>1109</w:t>
            </w:r>
          </w:p>
        </w:tc>
        <w:tc>
          <w:tcPr>
            <w:tcW w:w="1418" w:type="dxa"/>
            <w:vAlign w:val="center"/>
          </w:tcPr>
          <w:p w14:paraId="4841AA44" w14:textId="637A59DD" w:rsidR="00BD4584" w:rsidRPr="00406A80" w:rsidRDefault="00B112AA" w:rsidP="00BD4584">
            <w:pPr>
              <w:ind w:firstLine="0"/>
              <w:jc w:val="center"/>
              <w:rPr>
                <w:rFonts w:cs="Times New Roman"/>
                <w:sz w:val="24"/>
                <w:szCs w:val="24"/>
                <w:lang w:val="en-US"/>
              </w:rPr>
            </w:pPr>
            <w:r>
              <w:rPr>
                <w:rFonts w:cs="Times New Roman"/>
                <w:sz w:val="24"/>
                <w:szCs w:val="24"/>
                <w:lang w:val="en-US"/>
              </w:rPr>
              <w:t>163</w:t>
            </w:r>
          </w:p>
        </w:tc>
        <w:tc>
          <w:tcPr>
            <w:tcW w:w="1417" w:type="dxa"/>
            <w:vAlign w:val="center"/>
          </w:tcPr>
          <w:p w14:paraId="1A2DC294" w14:textId="22D41D31" w:rsidR="00BD4584" w:rsidRPr="00406A80" w:rsidRDefault="007D000B" w:rsidP="00BD4584">
            <w:pPr>
              <w:ind w:firstLine="0"/>
              <w:jc w:val="center"/>
              <w:rPr>
                <w:rFonts w:cs="Times New Roman"/>
                <w:sz w:val="24"/>
                <w:szCs w:val="24"/>
                <w:lang w:val="en-US"/>
              </w:rPr>
            </w:pPr>
            <w:r>
              <w:rPr>
                <w:rFonts w:cs="Times New Roman"/>
                <w:sz w:val="24"/>
                <w:szCs w:val="24"/>
                <w:lang w:val="en-US"/>
              </w:rPr>
              <w:t>187</w:t>
            </w:r>
          </w:p>
        </w:tc>
        <w:tc>
          <w:tcPr>
            <w:tcW w:w="1276" w:type="dxa"/>
            <w:vAlign w:val="center"/>
          </w:tcPr>
          <w:p w14:paraId="688E735E" w14:textId="557CEA89" w:rsidR="00BD4584" w:rsidRPr="00406A80" w:rsidRDefault="007D000B" w:rsidP="00BD4584">
            <w:pPr>
              <w:ind w:firstLine="0"/>
              <w:jc w:val="center"/>
              <w:rPr>
                <w:rFonts w:cs="Times New Roman"/>
                <w:sz w:val="24"/>
                <w:szCs w:val="24"/>
                <w:lang w:val="en-US"/>
              </w:rPr>
            </w:pPr>
            <w:r>
              <w:rPr>
                <w:rFonts w:cs="Times New Roman"/>
                <w:sz w:val="24"/>
                <w:szCs w:val="24"/>
                <w:lang w:val="en-US"/>
              </w:rPr>
              <w:t>836</w:t>
            </w:r>
          </w:p>
        </w:tc>
      </w:tr>
      <w:tr w:rsidR="00BD4584" w14:paraId="527D4CBB" w14:textId="77777777" w:rsidTr="00BD4584">
        <w:trPr>
          <w:trHeight w:val="642"/>
        </w:trPr>
        <w:tc>
          <w:tcPr>
            <w:tcW w:w="1526" w:type="dxa"/>
            <w:vAlign w:val="center"/>
            <w:hideMark/>
          </w:tcPr>
          <w:p w14:paraId="04CA275A" w14:textId="77777777" w:rsidR="00BD4584" w:rsidRPr="00406A80" w:rsidRDefault="00BD4584" w:rsidP="00BD4584">
            <w:pPr>
              <w:ind w:firstLine="0"/>
              <w:jc w:val="center"/>
              <w:rPr>
                <w:rFonts w:cs="Times New Roman"/>
                <w:sz w:val="24"/>
                <w:szCs w:val="24"/>
                <w:lang w:val="en-US"/>
              </w:rPr>
            </w:pPr>
            <w:r>
              <w:rPr>
                <w:rFonts w:cs="Times New Roman"/>
                <w:sz w:val="24"/>
                <w:szCs w:val="24"/>
                <w:lang w:val="en-US"/>
              </w:rPr>
              <w:t>F5.54</w:t>
            </w:r>
          </w:p>
        </w:tc>
        <w:tc>
          <w:tcPr>
            <w:tcW w:w="1309" w:type="dxa"/>
            <w:vAlign w:val="center"/>
          </w:tcPr>
          <w:p w14:paraId="5A54551A" w14:textId="64BBDB82" w:rsidR="00BD4584" w:rsidRPr="00406A80" w:rsidRDefault="00B112AA" w:rsidP="00BD4584">
            <w:pPr>
              <w:ind w:firstLine="0"/>
              <w:jc w:val="center"/>
              <w:rPr>
                <w:rFonts w:cs="Times New Roman"/>
                <w:sz w:val="24"/>
                <w:szCs w:val="24"/>
                <w:lang w:val="en-US"/>
              </w:rPr>
            </w:pPr>
            <w:r>
              <w:rPr>
                <w:rFonts w:cs="Times New Roman"/>
                <w:sz w:val="24"/>
                <w:szCs w:val="24"/>
                <w:lang w:val="en-US"/>
              </w:rPr>
              <w:t>945</w:t>
            </w:r>
          </w:p>
        </w:tc>
        <w:tc>
          <w:tcPr>
            <w:tcW w:w="1418" w:type="dxa"/>
            <w:vAlign w:val="center"/>
          </w:tcPr>
          <w:p w14:paraId="7051A321" w14:textId="5EEC0345" w:rsidR="00BD4584" w:rsidRPr="00406A80" w:rsidRDefault="00B112AA" w:rsidP="00BD4584">
            <w:pPr>
              <w:ind w:firstLine="0"/>
              <w:jc w:val="center"/>
              <w:rPr>
                <w:rFonts w:cs="Times New Roman"/>
                <w:sz w:val="24"/>
                <w:szCs w:val="24"/>
                <w:lang w:val="en-US"/>
              </w:rPr>
            </w:pPr>
            <w:r>
              <w:rPr>
                <w:rFonts w:cs="Times New Roman"/>
                <w:sz w:val="24"/>
                <w:szCs w:val="24"/>
                <w:lang w:val="en-US"/>
              </w:rPr>
              <w:t>134</w:t>
            </w:r>
          </w:p>
        </w:tc>
        <w:tc>
          <w:tcPr>
            <w:tcW w:w="1417" w:type="dxa"/>
            <w:vAlign w:val="center"/>
          </w:tcPr>
          <w:p w14:paraId="06EC1D48" w14:textId="4EC2FB94" w:rsidR="00BD4584" w:rsidRPr="00406A80" w:rsidRDefault="007D000B" w:rsidP="00BD4584">
            <w:pPr>
              <w:ind w:firstLine="0"/>
              <w:jc w:val="center"/>
              <w:rPr>
                <w:rFonts w:cs="Times New Roman"/>
                <w:sz w:val="24"/>
                <w:szCs w:val="24"/>
                <w:lang w:val="en-US"/>
              </w:rPr>
            </w:pPr>
            <w:r>
              <w:rPr>
                <w:rFonts w:cs="Times New Roman"/>
                <w:sz w:val="24"/>
                <w:szCs w:val="24"/>
                <w:lang w:val="en-US"/>
              </w:rPr>
              <w:t>130</w:t>
            </w:r>
          </w:p>
        </w:tc>
        <w:tc>
          <w:tcPr>
            <w:tcW w:w="1276" w:type="dxa"/>
            <w:vAlign w:val="center"/>
          </w:tcPr>
          <w:p w14:paraId="2B2C0309" w14:textId="0194B390" w:rsidR="00BD4584" w:rsidRPr="00406A80" w:rsidRDefault="007D000B" w:rsidP="00BD4584">
            <w:pPr>
              <w:ind w:firstLine="0"/>
              <w:jc w:val="center"/>
              <w:rPr>
                <w:rFonts w:cs="Times New Roman"/>
                <w:sz w:val="24"/>
                <w:szCs w:val="24"/>
                <w:lang w:val="en-US"/>
              </w:rPr>
            </w:pPr>
            <w:r>
              <w:rPr>
                <w:rFonts w:cs="Times New Roman"/>
                <w:sz w:val="24"/>
                <w:szCs w:val="24"/>
                <w:lang w:val="en-US"/>
              </w:rPr>
              <w:t>667</w:t>
            </w:r>
          </w:p>
        </w:tc>
      </w:tr>
      <w:tr w:rsidR="00BD4584" w14:paraId="2AA84A63" w14:textId="77777777" w:rsidTr="00BD4584">
        <w:trPr>
          <w:trHeight w:val="642"/>
        </w:trPr>
        <w:tc>
          <w:tcPr>
            <w:tcW w:w="1526" w:type="dxa"/>
            <w:vAlign w:val="center"/>
          </w:tcPr>
          <w:p w14:paraId="2BF58152" w14:textId="77777777" w:rsidR="00BD4584" w:rsidRPr="00406A80" w:rsidRDefault="00BD4584" w:rsidP="00BD4584">
            <w:pPr>
              <w:ind w:firstLine="0"/>
              <w:jc w:val="center"/>
              <w:rPr>
                <w:rFonts w:cs="Times New Roman"/>
                <w:sz w:val="24"/>
                <w:szCs w:val="24"/>
                <w:lang w:val="en-US"/>
              </w:rPr>
            </w:pPr>
            <w:r>
              <w:rPr>
                <w:rFonts w:cs="Times New Roman"/>
                <w:sz w:val="24"/>
                <w:szCs w:val="24"/>
                <w:lang w:val="en-US"/>
              </w:rPr>
              <w:t>F5.62</w:t>
            </w:r>
          </w:p>
        </w:tc>
        <w:tc>
          <w:tcPr>
            <w:tcW w:w="1309" w:type="dxa"/>
            <w:vAlign w:val="center"/>
          </w:tcPr>
          <w:p w14:paraId="046EE309" w14:textId="64369BD3" w:rsidR="00BD4584" w:rsidRPr="00406A80" w:rsidRDefault="00B112AA" w:rsidP="00BD4584">
            <w:pPr>
              <w:ind w:firstLine="0"/>
              <w:jc w:val="center"/>
              <w:rPr>
                <w:rFonts w:cs="Times New Roman"/>
                <w:sz w:val="24"/>
                <w:szCs w:val="24"/>
                <w:lang w:val="en-US"/>
              </w:rPr>
            </w:pPr>
            <w:r>
              <w:rPr>
                <w:rFonts w:cs="Times New Roman"/>
                <w:sz w:val="24"/>
                <w:szCs w:val="24"/>
                <w:lang w:val="en-US"/>
              </w:rPr>
              <w:t>1142</w:t>
            </w:r>
          </w:p>
        </w:tc>
        <w:tc>
          <w:tcPr>
            <w:tcW w:w="1418" w:type="dxa"/>
            <w:vAlign w:val="center"/>
          </w:tcPr>
          <w:p w14:paraId="2D08853F" w14:textId="6C644266" w:rsidR="00BD4584" w:rsidRPr="00406A80" w:rsidRDefault="00B112AA" w:rsidP="00BD4584">
            <w:pPr>
              <w:ind w:firstLine="0"/>
              <w:jc w:val="center"/>
              <w:rPr>
                <w:rFonts w:cs="Times New Roman"/>
                <w:sz w:val="24"/>
                <w:szCs w:val="24"/>
                <w:lang w:val="en-US"/>
              </w:rPr>
            </w:pPr>
            <w:r>
              <w:rPr>
                <w:rFonts w:cs="Times New Roman"/>
                <w:sz w:val="24"/>
                <w:szCs w:val="24"/>
                <w:lang w:val="en-US"/>
              </w:rPr>
              <w:t>159</w:t>
            </w:r>
          </w:p>
        </w:tc>
        <w:tc>
          <w:tcPr>
            <w:tcW w:w="1417" w:type="dxa"/>
            <w:vAlign w:val="center"/>
          </w:tcPr>
          <w:p w14:paraId="3AEC8579" w14:textId="3205EFE4" w:rsidR="00BD4584" w:rsidRPr="00406A80" w:rsidRDefault="007D000B" w:rsidP="00BD4584">
            <w:pPr>
              <w:ind w:firstLine="0"/>
              <w:jc w:val="center"/>
              <w:rPr>
                <w:rFonts w:cs="Times New Roman"/>
                <w:sz w:val="24"/>
                <w:szCs w:val="24"/>
                <w:lang w:val="en-US"/>
              </w:rPr>
            </w:pPr>
            <w:r>
              <w:rPr>
                <w:rFonts w:cs="Times New Roman"/>
                <w:sz w:val="24"/>
                <w:szCs w:val="24"/>
                <w:lang w:val="en-US"/>
              </w:rPr>
              <w:t>173</w:t>
            </w:r>
          </w:p>
        </w:tc>
        <w:tc>
          <w:tcPr>
            <w:tcW w:w="1276" w:type="dxa"/>
            <w:vAlign w:val="center"/>
          </w:tcPr>
          <w:p w14:paraId="1EC946A7" w14:textId="58346880" w:rsidR="00BD4584" w:rsidRPr="00406A80" w:rsidRDefault="007D000B" w:rsidP="00BD4584">
            <w:pPr>
              <w:ind w:firstLine="0"/>
              <w:jc w:val="center"/>
              <w:rPr>
                <w:rFonts w:cs="Times New Roman"/>
                <w:sz w:val="24"/>
                <w:szCs w:val="24"/>
                <w:lang w:val="en-US"/>
              </w:rPr>
            </w:pPr>
            <w:r>
              <w:rPr>
                <w:rFonts w:cs="Times New Roman"/>
                <w:sz w:val="24"/>
                <w:szCs w:val="24"/>
                <w:lang w:val="en-US"/>
              </w:rPr>
              <w:t>818</w:t>
            </w:r>
          </w:p>
        </w:tc>
      </w:tr>
      <w:tr w:rsidR="00BD4584" w14:paraId="099382BF" w14:textId="77777777" w:rsidTr="00BD4584">
        <w:trPr>
          <w:trHeight w:val="642"/>
        </w:trPr>
        <w:tc>
          <w:tcPr>
            <w:tcW w:w="1526" w:type="dxa"/>
            <w:vAlign w:val="center"/>
          </w:tcPr>
          <w:p w14:paraId="153A8A04" w14:textId="77777777" w:rsidR="00BD4584" w:rsidRDefault="00BD4584" w:rsidP="00BD4584">
            <w:pPr>
              <w:ind w:firstLine="0"/>
              <w:jc w:val="center"/>
              <w:rPr>
                <w:rFonts w:cs="Times New Roman"/>
                <w:sz w:val="24"/>
                <w:szCs w:val="24"/>
                <w:lang w:val="en-US"/>
              </w:rPr>
            </w:pPr>
            <w:r>
              <w:rPr>
                <w:rFonts w:cs="Times New Roman"/>
                <w:sz w:val="24"/>
                <w:szCs w:val="24"/>
                <w:lang w:val="en-US"/>
              </w:rPr>
              <w:t>G13.II</w:t>
            </w:r>
          </w:p>
        </w:tc>
        <w:tc>
          <w:tcPr>
            <w:tcW w:w="1309" w:type="dxa"/>
            <w:vAlign w:val="center"/>
          </w:tcPr>
          <w:p w14:paraId="01CD6AF6" w14:textId="47B39CCC" w:rsidR="00BD4584" w:rsidRPr="00406A80" w:rsidRDefault="00B112AA" w:rsidP="00BD4584">
            <w:pPr>
              <w:ind w:firstLine="0"/>
              <w:jc w:val="center"/>
              <w:rPr>
                <w:rFonts w:cs="Times New Roman"/>
                <w:sz w:val="24"/>
                <w:szCs w:val="24"/>
                <w:lang w:val="en-US"/>
              </w:rPr>
            </w:pPr>
            <w:r>
              <w:rPr>
                <w:rFonts w:cs="Times New Roman"/>
                <w:sz w:val="24"/>
                <w:szCs w:val="24"/>
                <w:lang w:val="en-US"/>
              </w:rPr>
              <w:t>2443</w:t>
            </w:r>
          </w:p>
        </w:tc>
        <w:tc>
          <w:tcPr>
            <w:tcW w:w="1418" w:type="dxa"/>
            <w:vAlign w:val="center"/>
          </w:tcPr>
          <w:p w14:paraId="408D18FD" w14:textId="00CDF8F5" w:rsidR="00BD4584" w:rsidRPr="00406A80" w:rsidRDefault="007D000B" w:rsidP="00BD4584">
            <w:pPr>
              <w:ind w:firstLine="0"/>
              <w:jc w:val="center"/>
              <w:rPr>
                <w:rFonts w:cs="Times New Roman"/>
                <w:sz w:val="24"/>
                <w:szCs w:val="24"/>
                <w:lang w:val="en-US"/>
              </w:rPr>
            </w:pPr>
            <w:r>
              <w:rPr>
                <w:rFonts w:cs="Times New Roman"/>
                <w:sz w:val="24"/>
                <w:szCs w:val="24"/>
                <w:lang w:val="en-US"/>
              </w:rPr>
              <w:t>36</w:t>
            </w:r>
            <w:r w:rsidR="00B112AA">
              <w:rPr>
                <w:rFonts w:cs="Times New Roman"/>
                <w:sz w:val="24"/>
                <w:szCs w:val="24"/>
                <w:lang w:val="en-US"/>
              </w:rPr>
              <w:t>3</w:t>
            </w:r>
          </w:p>
        </w:tc>
        <w:tc>
          <w:tcPr>
            <w:tcW w:w="1417" w:type="dxa"/>
            <w:vAlign w:val="center"/>
          </w:tcPr>
          <w:p w14:paraId="00046F8B" w14:textId="72746B8D" w:rsidR="00BD4584" w:rsidRPr="00406A80" w:rsidRDefault="007D000B" w:rsidP="00BD4584">
            <w:pPr>
              <w:ind w:firstLine="0"/>
              <w:jc w:val="center"/>
              <w:rPr>
                <w:rFonts w:cs="Times New Roman"/>
                <w:sz w:val="24"/>
                <w:szCs w:val="24"/>
                <w:lang w:val="en-US"/>
              </w:rPr>
            </w:pPr>
            <w:r>
              <w:rPr>
                <w:rFonts w:cs="Times New Roman"/>
                <w:sz w:val="24"/>
                <w:szCs w:val="24"/>
                <w:lang w:val="en-US"/>
              </w:rPr>
              <w:t>363</w:t>
            </w:r>
          </w:p>
        </w:tc>
        <w:tc>
          <w:tcPr>
            <w:tcW w:w="1276" w:type="dxa"/>
            <w:vAlign w:val="center"/>
          </w:tcPr>
          <w:p w14:paraId="4537D281" w14:textId="65E3C009" w:rsidR="00BD4584" w:rsidRPr="00406A80" w:rsidRDefault="007D000B" w:rsidP="00BD4584">
            <w:pPr>
              <w:ind w:firstLine="0"/>
              <w:jc w:val="center"/>
              <w:rPr>
                <w:rFonts w:cs="Times New Roman"/>
                <w:sz w:val="24"/>
                <w:szCs w:val="24"/>
                <w:lang w:val="en-US"/>
              </w:rPr>
            </w:pPr>
            <w:r>
              <w:rPr>
                <w:rFonts w:cs="Times New Roman"/>
                <w:sz w:val="24"/>
                <w:szCs w:val="24"/>
                <w:lang w:val="en-US"/>
              </w:rPr>
              <w:t>1779</w:t>
            </w:r>
          </w:p>
        </w:tc>
      </w:tr>
      <w:tr w:rsidR="00BD4584" w14:paraId="51930049" w14:textId="77777777" w:rsidTr="00BD4584">
        <w:trPr>
          <w:trHeight w:val="642"/>
        </w:trPr>
        <w:tc>
          <w:tcPr>
            <w:tcW w:w="1526" w:type="dxa"/>
            <w:vAlign w:val="center"/>
          </w:tcPr>
          <w:p w14:paraId="7B0B9F97" w14:textId="77777777" w:rsidR="00BD4584" w:rsidRDefault="00BD4584" w:rsidP="00BD4584">
            <w:pPr>
              <w:ind w:firstLine="0"/>
              <w:jc w:val="center"/>
              <w:rPr>
                <w:rFonts w:cs="Times New Roman"/>
                <w:sz w:val="24"/>
                <w:szCs w:val="24"/>
                <w:lang w:val="en-US"/>
              </w:rPr>
            </w:pPr>
            <w:r>
              <w:rPr>
                <w:rFonts w:cs="Times New Roman"/>
                <w:sz w:val="24"/>
                <w:szCs w:val="24"/>
                <w:lang w:val="en-US"/>
              </w:rPr>
              <w:t>G17.III</w:t>
            </w:r>
          </w:p>
        </w:tc>
        <w:tc>
          <w:tcPr>
            <w:tcW w:w="1309" w:type="dxa"/>
            <w:vAlign w:val="center"/>
          </w:tcPr>
          <w:p w14:paraId="07F66BA1" w14:textId="59F8316B" w:rsidR="00BD4584" w:rsidRPr="00406A80" w:rsidRDefault="00B112AA" w:rsidP="00BD4584">
            <w:pPr>
              <w:ind w:firstLine="0"/>
              <w:jc w:val="center"/>
              <w:rPr>
                <w:rFonts w:cs="Times New Roman"/>
                <w:sz w:val="24"/>
                <w:szCs w:val="24"/>
                <w:lang w:val="en-US"/>
              </w:rPr>
            </w:pPr>
            <w:r>
              <w:rPr>
                <w:rFonts w:cs="Times New Roman"/>
                <w:sz w:val="24"/>
                <w:szCs w:val="24"/>
                <w:lang w:val="en-US"/>
              </w:rPr>
              <w:t>1909</w:t>
            </w:r>
          </w:p>
        </w:tc>
        <w:tc>
          <w:tcPr>
            <w:tcW w:w="1418" w:type="dxa"/>
            <w:vAlign w:val="center"/>
          </w:tcPr>
          <w:p w14:paraId="138BB810" w14:textId="52CE64AE" w:rsidR="00BD4584" w:rsidRPr="00406A80" w:rsidRDefault="007D000B" w:rsidP="00BD4584">
            <w:pPr>
              <w:ind w:firstLine="0"/>
              <w:jc w:val="center"/>
              <w:rPr>
                <w:rFonts w:cs="Times New Roman"/>
                <w:sz w:val="24"/>
                <w:szCs w:val="24"/>
                <w:lang w:val="en-US"/>
              </w:rPr>
            </w:pPr>
            <w:r>
              <w:rPr>
                <w:rFonts w:cs="Times New Roman"/>
                <w:sz w:val="24"/>
                <w:szCs w:val="24"/>
                <w:lang w:val="en-US"/>
              </w:rPr>
              <w:t>296</w:t>
            </w:r>
          </w:p>
        </w:tc>
        <w:tc>
          <w:tcPr>
            <w:tcW w:w="1417" w:type="dxa"/>
            <w:vAlign w:val="center"/>
          </w:tcPr>
          <w:p w14:paraId="7220F69B" w14:textId="19025BFD" w:rsidR="00BD4584" w:rsidRPr="00406A80" w:rsidRDefault="007D000B" w:rsidP="00BD4584">
            <w:pPr>
              <w:ind w:firstLine="0"/>
              <w:jc w:val="center"/>
              <w:rPr>
                <w:rFonts w:cs="Times New Roman"/>
                <w:sz w:val="24"/>
                <w:szCs w:val="24"/>
                <w:lang w:val="en-US"/>
              </w:rPr>
            </w:pPr>
            <w:r>
              <w:rPr>
                <w:rFonts w:cs="Times New Roman"/>
                <w:sz w:val="24"/>
                <w:szCs w:val="24"/>
                <w:lang w:val="en-US"/>
              </w:rPr>
              <w:t>246</w:t>
            </w:r>
          </w:p>
        </w:tc>
        <w:tc>
          <w:tcPr>
            <w:tcW w:w="1276" w:type="dxa"/>
            <w:vAlign w:val="center"/>
          </w:tcPr>
          <w:p w14:paraId="75A18C5F" w14:textId="403037F0" w:rsidR="00BD4584" w:rsidRPr="00406A80" w:rsidRDefault="007D000B" w:rsidP="00BD4584">
            <w:pPr>
              <w:ind w:firstLine="0"/>
              <w:jc w:val="center"/>
              <w:rPr>
                <w:rFonts w:cs="Times New Roman"/>
                <w:sz w:val="24"/>
                <w:szCs w:val="24"/>
                <w:lang w:val="en-US"/>
              </w:rPr>
            </w:pPr>
            <w:r>
              <w:rPr>
                <w:rFonts w:cs="Times New Roman"/>
                <w:sz w:val="24"/>
                <w:szCs w:val="24"/>
                <w:lang w:val="en-US"/>
              </w:rPr>
              <w:t>1374</w:t>
            </w:r>
          </w:p>
        </w:tc>
      </w:tr>
      <w:tr w:rsidR="007D000B" w14:paraId="5E51B2AB" w14:textId="77777777" w:rsidTr="00BD4584">
        <w:trPr>
          <w:trHeight w:val="642"/>
        </w:trPr>
        <w:tc>
          <w:tcPr>
            <w:tcW w:w="1526" w:type="dxa"/>
            <w:vAlign w:val="center"/>
          </w:tcPr>
          <w:p w14:paraId="0F7EE064" w14:textId="77777777" w:rsidR="007D000B" w:rsidRDefault="007D000B" w:rsidP="00BD4584">
            <w:pPr>
              <w:ind w:firstLine="0"/>
              <w:jc w:val="center"/>
              <w:rPr>
                <w:rFonts w:cs="Times New Roman"/>
                <w:sz w:val="24"/>
                <w:szCs w:val="24"/>
                <w:lang w:val="en-US"/>
              </w:rPr>
            </w:pPr>
            <w:r>
              <w:rPr>
                <w:rFonts w:cs="Times New Roman"/>
                <w:sz w:val="24"/>
                <w:szCs w:val="24"/>
                <w:lang w:val="en-US"/>
              </w:rPr>
              <w:t>G18.I</w:t>
            </w:r>
          </w:p>
        </w:tc>
        <w:tc>
          <w:tcPr>
            <w:tcW w:w="1309" w:type="dxa"/>
            <w:vAlign w:val="center"/>
          </w:tcPr>
          <w:p w14:paraId="11731713" w14:textId="13F5392E" w:rsidR="007D000B" w:rsidRPr="00406A80" w:rsidRDefault="00B112AA" w:rsidP="00BD4584">
            <w:pPr>
              <w:ind w:firstLine="0"/>
              <w:jc w:val="center"/>
              <w:rPr>
                <w:rFonts w:cs="Times New Roman"/>
                <w:sz w:val="24"/>
                <w:szCs w:val="24"/>
                <w:lang w:val="en-US"/>
              </w:rPr>
            </w:pPr>
            <w:r>
              <w:rPr>
                <w:rFonts w:cs="Times New Roman"/>
                <w:sz w:val="24"/>
                <w:szCs w:val="24"/>
                <w:lang w:val="en-US"/>
              </w:rPr>
              <w:t>2101</w:t>
            </w:r>
          </w:p>
        </w:tc>
        <w:tc>
          <w:tcPr>
            <w:tcW w:w="1418" w:type="dxa"/>
            <w:vAlign w:val="center"/>
          </w:tcPr>
          <w:p w14:paraId="0748F6F8" w14:textId="7057CA3A" w:rsidR="007D000B" w:rsidRPr="00406A80" w:rsidRDefault="007D000B" w:rsidP="00BD4584">
            <w:pPr>
              <w:ind w:firstLine="0"/>
              <w:jc w:val="center"/>
              <w:rPr>
                <w:rFonts w:cs="Times New Roman"/>
                <w:sz w:val="24"/>
                <w:szCs w:val="24"/>
                <w:lang w:val="en-US"/>
              </w:rPr>
            </w:pPr>
            <w:r>
              <w:rPr>
                <w:rFonts w:cs="Times New Roman"/>
                <w:sz w:val="24"/>
                <w:szCs w:val="24"/>
                <w:lang w:val="en-US"/>
              </w:rPr>
              <w:t>306</w:t>
            </w:r>
          </w:p>
        </w:tc>
        <w:tc>
          <w:tcPr>
            <w:tcW w:w="1417" w:type="dxa"/>
            <w:vAlign w:val="center"/>
          </w:tcPr>
          <w:p w14:paraId="15372B03" w14:textId="049D7A05" w:rsidR="007D000B" w:rsidRPr="00406A80" w:rsidRDefault="007D000B" w:rsidP="00BD4584">
            <w:pPr>
              <w:ind w:firstLine="0"/>
              <w:jc w:val="center"/>
              <w:rPr>
                <w:rFonts w:cs="Times New Roman"/>
                <w:sz w:val="24"/>
                <w:szCs w:val="24"/>
                <w:lang w:val="en-US"/>
              </w:rPr>
            </w:pPr>
            <w:r>
              <w:rPr>
                <w:rFonts w:cs="Times New Roman"/>
                <w:sz w:val="24"/>
                <w:szCs w:val="24"/>
                <w:lang w:val="en-US"/>
              </w:rPr>
              <w:t>282</w:t>
            </w:r>
          </w:p>
        </w:tc>
        <w:tc>
          <w:tcPr>
            <w:tcW w:w="1276" w:type="dxa"/>
            <w:vAlign w:val="center"/>
          </w:tcPr>
          <w:p w14:paraId="0079DE4C" w14:textId="2D9828D9" w:rsidR="007D000B" w:rsidRPr="00406A80" w:rsidRDefault="007D000B" w:rsidP="00BD4584">
            <w:pPr>
              <w:ind w:firstLine="0"/>
              <w:jc w:val="center"/>
              <w:rPr>
                <w:rFonts w:cs="Times New Roman"/>
                <w:sz w:val="24"/>
                <w:szCs w:val="24"/>
                <w:lang w:val="en-US"/>
              </w:rPr>
            </w:pPr>
            <w:r>
              <w:rPr>
                <w:rFonts w:cs="Times New Roman"/>
                <w:sz w:val="24"/>
                <w:szCs w:val="24"/>
                <w:lang w:val="en-US"/>
              </w:rPr>
              <w:t>1501</w:t>
            </w:r>
          </w:p>
        </w:tc>
      </w:tr>
      <w:tr w:rsidR="007D000B" w14:paraId="35071196" w14:textId="77777777" w:rsidTr="00BD4584">
        <w:trPr>
          <w:trHeight w:val="642"/>
        </w:trPr>
        <w:tc>
          <w:tcPr>
            <w:tcW w:w="1526" w:type="dxa"/>
            <w:vAlign w:val="center"/>
          </w:tcPr>
          <w:p w14:paraId="7F4038A3" w14:textId="77777777" w:rsidR="007D000B" w:rsidRDefault="007D000B" w:rsidP="00BD4584">
            <w:pPr>
              <w:ind w:firstLine="0"/>
              <w:jc w:val="center"/>
              <w:rPr>
                <w:rFonts w:cs="Times New Roman"/>
                <w:sz w:val="24"/>
                <w:szCs w:val="24"/>
                <w:lang w:val="en-US"/>
              </w:rPr>
            </w:pPr>
            <w:r>
              <w:rPr>
                <w:rFonts w:cs="Times New Roman"/>
                <w:sz w:val="24"/>
                <w:szCs w:val="24"/>
                <w:lang w:val="en-US"/>
              </w:rPr>
              <w:t>G3.III</w:t>
            </w:r>
          </w:p>
        </w:tc>
        <w:tc>
          <w:tcPr>
            <w:tcW w:w="1309" w:type="dxa"/>
            <w:vAlign w:val="center"/>
          </w:tcPr>
          <w:p w14:paraId="5DC9CDCF" w14:textId="31D67B7C" w:rsidR="007D000B" w:rsidRPr="00406A80" w:rsidRDefault="00B112AA" w:rsidP="00BD4584">
            <w:pPr>
              <w:ind w:firstLine="0"/>
              <w:jc w:val="center"/>
              <w:rPr>
                <w:rFonts w:cs="Times New Roman"/>
                <w:sz w:val="24"/>
                <w:szCs w:val="24"/>
                <w:lang w:val="en-US"/>
              </w:rPr>
            </w:pPr>
            <w:r>
              <w:rPr>
                <w:rFonts w:cs="Times New Roman"/>
                <w:sz w:val="24"/>
                <w:szCs w:val="24"/>
                <w:lang w:val="en-US"/>
              </w:rPr>
              <w:t>2208</w:t>
            </w:r>
          </w:p>
        </w:tc>
        <w:tc>
          <w:tcPr>
            <w:tcW w:w="1418" w:type="dxa"/>
            <w:vAlign w:val="center"/>
          </w:tcPr>
          <w:p w14:paraId="21E95D23" w14:textId="53E471BF" w:rsidR="007D000B" w:rsidRPr="00406A80" w:rsidRDefault="007D000B" w:rsidP="00BD4584">
            <w:pPr>
              <w:ind w:firstLine="0"/>
              <w:jc w:val="center"/>
              <w:rPr>
                <w:rFonts w:cs="Times New Roman"/>
                <w:sz w:val="24"/>
                <w:szCs w:val="24"/>
                <w:lang w:val="en-US"/>
              </w:rPr>
            </w:pPr>
            <w:r>
              <w:rPr>
                <w:rFonts w:cs="Times New Roman"/>
                <w:sz w:val="24"/>
                <w:szCs w:val="24"/>
                <w:lang w:val="en-US"/>
              </w:rPr>
              <w:t>306</w:t>
            </w:r>
          </w:p>
        </w:tc>
        <w:tc>
          <w:tcPr>
            <w:tcW w:w="1417" w:type="dxa"/>
            <w:vAlign w:val="center"/>
          </w:tcPr>
          <w:p w14:paraId="10A6C084" w14:textId="4E0F8392" w:rsidR="007D000B" w:rsidRPr="00406A80" w:rsidRDefault="007D000B" w:rsidP="00BD4584">
            <w:pPr>
              <w:ind w:firstLine="0"/>
              <w:jc w:val="center"/>
              <w:rPr>
                <w:rFonts w:cs="Times New Roman"/>
                <w:sz w:val="24"/>
                <w:szCs w:val="24"/>
                <w:lang w:val="en-US"/>
              </w:rPr>
            </w:pPr>
            <w:r>
              <w:rPr>
                <w:rFonts w:cs="Times New Roman"/>
                <w:sz w:val="24"/>
                <w:szCs w:val="24"/>
                <w:lang w:val="en-US"/>
              </w:rPr>
              <w:t>319</w:t>
            </w:r>
          </w:p>
        </w:tc>
        <w:tc>
          <w:tcPr>
            <w:tcW w:w="1276" w:type="dxa"/>
            <w:vAlign w:val="center"/>
          </w:tcPr>
          <w:p w14:paraId="68342F4A" w14:textId="29486738" w:rsidR="007D000B" w:rsidRPr="00406A80" w:rsidRDefault="007D000B" w:rsidP="00BD4584">
            <w:pPr>
              <w:ind w:firstLine="0"/>
              <w:jc w:val="center"/>
              <w:rPr>
                <w:rFonts w:cs="Times New Roman"/>
                <w:sz w:val="24"/>
                <w:szCs w:val="24"/>
                <w:lang w:val="en-US"/>
              </w:rPr>
            </w:pPr>
            <w:r>
              <w:rPr>
                <w:rFonts w:cs="Times New Roman"/>
                <w:sz w:val="24"/>
                <w:szCs w:val="24"/>
                <w:lang w:val="en-US"/>
              </w:rPr>
              <w:t>1568</w:t>
            </w:r>
          </w:p>
        </w:tc>
      </w:tr>
      <w:tr w:rsidR="007D000B" w14:paraId="59A491E3" w14:textId="77777777" w:rsidTr="00BD4584">
        <w:trPr>
          <w:trHeight w:val="642"/>
        </w:trPr>
        <w:tc>
          <w:tcPr>
            <w:tcW w:w="1526" w:type="dxa"/>
            <w:vAlign w:val="center"/>
          </w:tcPr>
          <w:p w14:paraId="6B3A69F4" w14:textId="77777777" w:rsidR="007D000B" w:rsidRDefault="007D000B" w:rsidP="00BD4584">
            <w:pPr>
              <w:ind w:firstLine="0"/>
              <w:jc w:val="center"/>
              <w:rPr>
                <w:rFonts w:cs="Times New Roman"/>
                <w:sz w:val="24"/>
                <w:szCs w:val="24"/>
                <w:lang w:val="en-US"/>
              </w:rPr>
            </w:pPr>
            <w:r>
              <w:rPr>
                <w:rFonts w:cs="Times New Roman"/>
                <w:sz w:val="24"/>
                <w:szCs w:val="24"/>
                <w:lang w:val="en-US"/>
              </w:rPr>
              <w:t>G7.III</w:t>
            </w:r>
          </w:p>
        </w:tc>
        <w:tc>
          <w:tcPr>
            <w:tcW w:w="1309" w:type="dxa"/>
            <w:vAlign w:val="center"/>
          </w:tcPr>
          <w:p w14:paraId="3AFF93E7" w14:textId="26BF8B2A" w:rsidR="007D000B" w:rsidRPr="00406A80" w:rsidRDefault="00B112AA" w:rsidP="00BD4584">
            <w:pPr>
              <w:ind w:firstLine="0"/>
              <w:jc w:val="center"/>
              <w:rPr>
                <w:rFonts w:cs="Times New Roman"/>
                <w:sz w:val="24"/>
                <w:szCs w:val="24"/>
                <w:lang w:val="en-US"/>
              </w:rPr>
            </w:pPr>
            <w:r>
              <w:rPr>
                <w:rFonts w:cs="Times New Roman"/>
                <w:sz w:val="24"/>
                <w:szCs w:val="24"/>
                <w:lang w:val="en-US"/>
              </w:rPr>
              <w:t>1601</w:t>
            </w:r>
          </w:p>
        </w:tc>
        <w:tc>
          <w:tcPr>
            <w:tcW w:w="1418" w:type="dxa"/>
            <w:vAlign w:val="center"/>
          </w:tcPr>
          <w:p w14:paraId="79D9CBB9" w14:textId="7F8EBC33" w:rsidR="007D000B" w:rsidRPr="00406A80" w:rsidRDefault="007D000B" w:rsidP="00BD4584">
            <w:pPr>
              <w:ind w:firstLine="0"/>
              <w:jc w:val="center"/>
              <w:rPr>
                <w:rFonts w:cs="Times New Roman"/>
                <w:sz w:val="24"/>
                <w:szCs w:val="24"/>
                <w:lang w:val="en-US"/>
              </w:rPr>
            </w:pPr>
            <w:r>
              <w:rPr>
                <w:rFonts w:cs="Times New Roman"/>
                <w:sz w:val="24"/>
                <w:szCs w:val="24"/>
                <w:lang w:val="en-US"/>
              </w:rPr>
              <w:t>217</w:t>
            </w:r>
          </w:p>
        </w:tc>
        <w:tc>
          <w:tcPr>
            <w:tcW w:w="1417" w:type="dxa"/>
            <w:vAlign w:val="center"/>
          </w:tcPr>
          <w:p w14:paraId="33696B00" w14:textId="6F41BFB2" w:rsidR="007D000B" w:rsidRPr="00406A80" w:rsidRDefault="007D000B" w:rsidP="00BD4584">
            <w:pPr>
              <w:ind w:firstLine="0"/>
              <w:jc w:val="center"/>
              <w:rPr>
                <w:rFonts w:cs="Times New Roman"/>
                <w:sz w:val="24"/>
                <w:szCs w:val="24"/>
                <w:lang w:val="en-US"/>
              </w:rPr>
            </w:pPr>
            <w:r>
              <w:rPr>
                <w:rFonts w:cs="Times New Roman"/>
                <w:sz w:val="24"/>
                <w:szCs w:val="24"/>
                <w:lang w:val="en-US"/>
              </w:rPr>
              <w:t>234</w:t>
            </w:r>
          </w:p>
        </w:tc>
        <w:tc>
          <w:tcPr>
            <w:tcW w:w="1276" w:type="dxa"/>
            <w:vAlign w:val="center"/>
          </w:tcPr>
          <w:p w14:paraId="6E3A9CF7" w14:textId="075FDEB5" w:rsidR="007D000B" w:rsidRPr="00406A80" w:rsidRDefault="007D000B" w:rsidP="00BD4584">
            <w:pPr>
              <w:ind w:firstLine="0"/>
              <w:jc w:val="center"/>
              <w:rPr>
                <w:rFonts w:cs="Times New Roman"/>
                <w:sz w:val="24"/>
                <w:szCs w:val="24"/>
                <w:lang w:val="en-US"/>
              </w:rPr>
            </w:pPr>
            <w:r>
              <w:rPr>
                <w:rFonts w:cs="Times New Roman"/>
                <w:sz w:val="24"/>
                <w:szCs w:val="24"/>
                <w:lang w:val="en-US"/>
              </w:rPr>
              <w:t>1148</w:t>
            </w:r>
          </w:p>
        </w:tc>
      </w:tr>
    </w:tbl>
    <w:p w14:paraId="3F06D3F2" w14:textId="77777777" w:rsidR="00B31807" w:rsidRDefault="00B31807" w:rsidP="00B112AA">
      <w:pPr>
        <w:ind w:firstLine="0"/>
        <w:rPr>
          <w:lang w:val="en-US"/>
        </w:rPr>
      </w:pPr>
    </w:p>
    <w:p w14:paraId="767A3CAF" w14:textId="0EFB29FB" w:rsidR="00F377BD" w:rsidRDefault="00714ECF" w:rsidP="00B14F34">
      <w:pPr>
        <w:pStyle w:val="Heading2"/>
        <w:rPr>
          <w:lang w:val="en-US"/>
        </w:rPr>
      </w:pPr>
      <w:bookmarkStart w:id="352" w:name="_Toc198236786"/>
      <w:r w:rsidRPr="00B14F34">
        <w:lastRenderedPageBreak/>
        <w:t xml:space="preserve">HUẤN </w:t>
      </w:r>
      <w:r w:rsidR="00676F2E" w:rsidRPr="00B14F34">
        <w:t>LUYỆN MÔ HÌNH</w:t>
      </w:r>
      <w:bookmarkEnd w:id="346"/>
      <w:bookmarkEnd w:id="347"/>
      <w:bookmarkEnd w:id="348"/>
      <w:bookmarkEnd w:id="349"/>
      <w:bookmarkEnd w:id="350"/>
      <w:bookmarkEnd w:id="352"/>
    </w:p>
    <w:p w14:paraId="00CC9301" w14:textId="29ED2E27" w:rsidR="00D9210C" w:rsidRDefault="00D9210C" w:rsidP="00D9210C">
      <w:pPr>
        <w:pStyle w:val="Heading3"/>
        <w:rPr>
          <w:lang w:val="en-US"/>
        </w:rPr>
      </w:pPr>
      <w:bookmarkStart w:id="353" w:name="_Toc198236787"/>
      <w:r>
        <w:rPr>
          <w:lang w:val="en-US"/>
        </w:rPr>
        <w:t>Cấu hình và môi trường cài đặt</w:t>
      </w:r>
      <w:bookmarkEnd w:id="353"/>
    </w:p>
    <w:p w14:paraId="1A6342CC" w14:textId="6FA54C09" w:rsidR="001F4CE8" w:rsidRPr="001F4CE8" w:rsidRDefault="001F4CE8" w:rsidP="00A118B7">
      <w:pPr>
        <w:ind w:firstLine="709"/>
        <w:rPr>
          <w:lang w:val="en-US"/>
        </w:rPr>
      </w:pPr>
      <w:r w:rsidRPr="001F4CE8">
        <w:rPr>
          <w:lang w:val="en-US"/>
        </w:rPr>
        <w:t>Môi trường thử nghiệm triển khai trên Google Colab với cấu hình phần cứng gồm CPU Intel Xeon, 12.7GB RAM và GPU 15GB, kết hợp hệ điều hành Windows 11 cùng các framework TensorFlow, PyTorch và Detectron2. Hệ thống sử dụng Python 3.10 cùng thư viện OpenCV, NumPy, Pandas để xử lý dữ liệu và huấn luyện mô hình.</w:t>
      </w:r>
    </w:p>
    <w:p w14:paraId="00A646CC" w14:textId="133AC9DF" w:rsidR="00372C0C" w:rsidRPr="00372C0C" w:rsidRDefault="005B09C4" w:rsidP="005B09C4">
      <w:pPr>
        <w:pStyle w:val="Bang"/>
        <w:spacing w:after="240"/>
        <w:rPr>
          <w:lang w:val="en-US"/>
        </w:rPr>
      </w:pPr>
      <w:bookmarkStart w:id="354" w:name="_Toc198237440"/>
      <w:r w:rsidRPr="00531060">
        <w:t xml:space="preserve">Bảng </w:t>
      </w:r>
      <w:r w:rsidR="00F70E58">
        <w:rPr>
          <w:lang w:val="en-US"/>
        </w:rPr>
        <w:t>6</w:t>
      </w:r>
      <w:r w:rsidRPr="00531060">
        <w:rPr>
          <w:lang w:val="en-US"/>
        </w:rPr>
        <w:t>:</w:t>
      </w:r>
      <w:r w:rsidRPr="00531060">
        <w:t xml:space="preserve"> </w:t>
      </w:r>
      <w:r w:rsidR="00E90F8F">
        <w:rPr>
          <w:lang w:val="en-US"/>
        </w:rPr>
        <w:t>Thông số cấu hình và môi trườ</w:t>
      </w:r>
      <w:r w:rsidR="0001678F">
        <w:rPr>
          <w:lang w:val="en-US"/>
        </w:rPr>
        <w:t>ng cài</w:t>
      </w:r>
      <w:r w:rsidR="00E90F8F">
        <w:rPr>
          <w:lang w:val="en-US"/>
        </w:rPr>
        <w:t xml:space="preserve"> đặt</w:t>
      </w:r>
      <w:bookmarkEnd w:id="354"/>
    </w:p>
    <w:tbl>
      <w:tblPr>
        <w:tblStyle w:val="TableGrid"/>
        <w:tblW w:w="0" w:type="auto"/>
        <w:tblInd w:w="1101" w:type="dxa"/>
        <w:tblLook w:val="04A0" w:firstRow="1" w:lastRow="0" w:firstColumn="1" w:lastColumn="0" w:noHBand="0" w:noVBand="1"/>
      </w:tblPr>
      <w:tblGrid>
        <w:gridCol w:w="3444"/>
        <w:gridCol w:w="3501"/>
      </w:tblGrid>
      <w:tr w:rsidR="00372C0C" w14:paraId="54D7D817" w14:textId="77777777" w:rsidTr="002C69A3">
        <w:tc>
          <w:tcPr>
            <w:tcW w:w="3444" w:type="dxa"/>
          </w:tcPr>
          <w:p w14:paraId="11DDAF0B" w14:textId="6A7CE65D" w:rsidR="00372C0C" w:rsidRPr="00406A80" w:rsidRDefault="00372C0C" w:rsidP="00372C0C">
            <w:pPr>
              <w:ind w:firstLine="0"/>
              <w:rPr>
                <w:sz w:val="24"/>
                <w:szCs w:val="24"/>
                <w:lang w:val="en-US"/>
              </w:rPr>
            </w:pPr>
            <w:r w:rsidRPr="00406A80">
              <w:rPr>
                <w:sz w:val="24"/>
                <w:szCs w:val="24"/>
                <w:lang w:val="en-US"/>
              </w:rPr>
              <w:t>Môi trường</w:t>
            </w:r>
          </w:p>
        </w:tc>
        <w:tc>
          <w:tcPr>
            <w:tcW w:w="3501" w:type="dxa"/>
          </w:tcPr>
          <w:p w14:paraId="0090FA1D" w14:textId="6EE1F817" w:rsidR="00372C0C" w:rsidRPr="00406A80" w:rsidRDefault="00372C0C" w:rsidP="00372C0C">
            <w:pPr>
              <w:ind w:firstLine="0"/>
              <w:rPr>
                <w:sz w:val="24"/>
                <w:szCs w:val="24"/>
                <w:lang w:val="en-US"/>
              </w:rPr>
            </w:pPr>
            <w:r w:rsidRPr="00406A80">
              <w:rPr>
                <w:sz w:val="24"/>
                <w:szCs w:val="24"/>
                <w:lang w:val="en-US"/>
              </w:rPr>
              <w:t>Google Collab</w:t>
            </w:r>
          </w:p>
        </w:tc>
      </w:tr>
      <w:tr w:rsidR="00372C0C" w14:paraId="417AF5EE" w14:textId="77777777" w:rsidTr="002C69A3">
        <w:tc>
          <w:tcPr>
            <w:tcW w:w="3444" w:type="dxa"/>
          </w:tcPr>
          <w:p w14:paraId="7789D4FA" w14:textId="5A9D7805" w:rsidR="00372C0C" w:rsidRPr="00406A80" w:rsidRDefault="00372C0C" w:rsidP="00372C0C">
            <w:pPr>
              <w:ind w:firstLine="0"/>
              <w:rPr>
                <w:sz w:val="24"/>
                <w:szCs w:val="24"/>
                <w:lang w:val="en-US"/>
              </w:rPr>
            </w:pPr>
            <w:r w:rsidRPr="00406A80">
              <w:rPr>
                <w:sz w:val="24"/>
                <w:szCs w:val="24"/>
                <w:lang w:val="en-US"/>
              </w:rPr>
              <w:t>CPU</w:t>
            </w:r>
          </w:p>
        </w:tc>
        <w:tc>
          <w:tcPr>
            <w:tcW w:w="3501" w:type="dxa"/>
          </w:tcPr>
          <w:p w14:paraId="7DBC7254" w14:textId="3D9B92DF" w:rsidR="00372C0C" w:rsidRPr="00406A80" w:rsidRDefault="005C7FB0" w:rsidP="00372C0C">
            <w:pPr>
              <w:ind w:firstLine="0"/>
              <w:rPr>
                <w:sz w:val="24"/>
                <w:szCs w:val="24"/>
                <w:lang w:val="en-US"/>
              </w:rPr>
            </w:pPr>
            <w:r w:rsidRPr="00406A80">
              <w:rPr>
                <w:sz w:val="24"/>
                <w:szCs w:val="24"/>
                <w:lang w:val="en-US"/>
              </w:rPr>
              <w:t>Itel Xeon</w:t>
            </w:r>
          </w:p>
        </w:tc>
      </w:tr>
      <w:tr w:rsidR="00372C0C" w14:paraId="01254BE4" w14:textId="77777777" w:rsidTr="002C69A3">
        <w:tc>
          <w:tcPr>
            <w:tcW w:w="3444" w:type="dxa"/>
          </w:tcPr>
          <w:p w14:paraId="25397737" w14:textId="4DB8E01E" w:rsidR="00372C0C" w:rsidRPr="00406A80" w:rsidRDefault="00372C0C" w:rsidP="00372C0C">
            <w:pPr>
              <w:ind w:firstLine="0"/>
              <w:rPr>
                <w:sz w:val="24"/>
                <w:szCs w:val="24"/>
                <w:lang w:val="en-US"/>
              </w:rPr>
            </w:pPr>
            <w:r w:rsidRPr="00406A80">
              <w:rPr>
                <w:sz w:val="24"/>
                <w:szCs w:val="24"/>
                <w:lang w:val="en-US"/>
              </w:rPr>
              <w:t>RAM</w:t>
            </w:r>
          </w:p>
        </w:tc>
        <w:tc>
          <w:tcPr>
            <w:tcW w:w="3501" w:type="dxa"/>
          </w:tcPr>
          <w:p w14:paraId="289F44F6" w14:textId="70A108F3" w:rsidR="00372C0C" w:rsidRPr="00406A80" w:rsidRDefault="005C7FB0" w:rsidP="00372C0C">
            <w:pPr>
              <w:ind w:firstLine="0"/>
              <w:rPr>
                <w:sz w:val="24"/>
                <w:szCs w:val="24"/>
                <w:lang w:val="en-US"/>
              </w:rPr>
            </w:pPr>
            <w:r w:rsidRPr="00406A80">
              <w:rPr>
                <w:sz w:val="24"/>
                <w:szCs w:val="24"/>
                <w:lang w:val="en-US"/>
              </w:rPr>
              <w:t>12,7 GB</w:t>
            </w:r>
          </w:p>
        </w:tc>
      </w:tr>
      <w:tr w:rsidR="00372C0C" w14:paraId="0DBDD262" w14:textId="77777777" w:rsidTr="002C69A3">
        <w:tc>
          <w:tcPr>
            <w:tcW w:w="3444" w:type="dxa"/>
          </w:tcPr>
          <w:p w14:paraId="0EDD17FD" w14:textId="6964823B" w:rsidR="00372C0C" w:rsidRPr="00406A80" w:rsidRDefault="00372C0C" w:rsidP="00372C0C">
            <w:pPr>
              <w:ind w:firstLine="0"/>
              <w:rPr>
                <w:sz w:val="24"/>
                <w:szCs w:val="24"/>
                <w:lang w:val="en-US"/>
              </w:rPr>
            </w:pPr>
            <w:r w:rsidRPr="00406A80">
              <w:rPr>
                <w:sz w:val="24"/>
                <w:szCs w:val="24"/>
                <w:lang w:val="en-US"/>
              </w:rPr>
              <w:t>GPU</w:t>
            </w:r>
          </w:p>
        </w:tc>
        <w:tc>
          <w:tcPr>
            <w:tcW w:w="3501" w:type="dxa"/>
          </w:tcPr>
          <w:p w14:paraId="52EDF431" w14:textId="0138A86D" w:rsidR="00372C0C" w:rsidRPr="00406A80" w:rsidRDefault="005C7FB0" w:rsidP="00372C0C">
            <w:pPr>
              <w:ind w:firstLine="0"/>
              <w:rPr>
                <w:sz w:val="24"/>
                <w:szCs w:val="24"/>
                <w:lang w:val="en-US"/>
              </w:rPr>
            </w:pPr>
            <w:r w:rsidRPr="00406A80">
              <w:rPr>
                <w:sz w:val="24"/>
                <w:szCs w:val="24"/>
                <w:lang w:val="en-US"/>
              </w:rPr>
              <w:t>15 GB</w:t>
            </w:r>
          </w:p>
        </w:tc>
      </w:tr>
      <w:tr w:rsidR="00372C0C" w14:paraId="17A21BEE" w14:textId="77777777" w:rsidTr="002C69A3">
        <w:tc>
          <w:tcPr>
            <w:tcW w:w="3444" w:type="dxa"/>
          </w:tcPr>
          <w:p w14:paraId="463CBBEA" w14:textId="121418D5" w:rsidR="00372C0C" w:rsidRPr="00406A80" w:rsidRDefault="00372C0C" w:rsidP="00372C0C">
            <w:pPr>
              <w:ind w:firstLine="0"/>
              <w:rPr>
                <w:sz w:val="24"/>
                <w:szCs w:val="24"/>
                <w:lang w:val="en-US"/>
              </w:rPr>
            </w:pPr>
            <w:r w:rsidRPr="00406A80">
              <w:rPr>
                <w:sz w:val="24"/>
                <w:szCs w:val="24"/>
                <w:lang w:val="en-US"/>
              </w:rPr>
              <w:t>Hệ điều hành</w:t>
            </w:r>
          </w:p>
        </w:tc>
        <w:tc>
          <w:tcPr>
            <w:tcW w:w="3501" w:type="dxa"/>
          </w:tcPr>
          <w:p w14:paraId="2301D055" w14:textId="07B5DAE5" w:rsidR="00372C0C" w:rsidRPr="00406A80" w:rsidRDefault="005C7FB0" w:rsidP="00372C0C">
            <w:pPr>
              <w:ind w:firstLine="0"/>
              <w:rPr>
                <w:sz w:val="24"/>
                <w:szCs w:val="24"/>
                <w:lang w:val="en-US"/>
              </w:rPr>
            </w:pPr>
            <w:r w:rsidRPr="00406A80">
              <w:rPr>
                <w:sz w:val="24"/>
                <w:szCs w:val="24"/>
                <w:lang w:val="en-US"/>
              </w:rPr>
              <w:t>Windows 11</w:t>
            </w:r>
          </w:p>
        </w:tc>
      </w:tr>
      <w:tr w:rsidR="00372C0C" w14:paraId="29529FFF" w14:textId="77777777" w:rsidTr="002C69A3">
        <w:tc>
          <w:tcPr>
            <w:tcW w:w="3444" w:type="dxa"/>
          </w:tcPr>
          <w:p w14:paraId="41164524" w14:textId="5A358AB6" w:rsidR="00372C0C" w:rsidRPr="00406A80" w:rsidRDefault="00372C0C" w:rsidP="00372C0C">
            <w:pPr>
              <w:ind w:firstLine="0"/>
              <w:rPr>
                <w:sz w:val="24"/>
                <w:szCs w:val="24"/>
                <w:lang w:val="en-US"/>
              </w:rPr>
            </w:pPr>
            <w:r w:rsidRPr="00406A80">
              <w:rPr>
                <w:sz w:val="24"/>
                <w:szCs w:val="24"/>
                <w:lang w:val="en-US"/>
              </w:rPr>
              <w:t>Framework</w:t>
            </w:r>
          </w:p>
        </w:tc>
        <w:tc>
          <w:tcPr>
            <w:tcW w:w="3501" w:type="dxa"/>
          </w:tcPr>
          <w:p w14:paraId="0E673B17" w14:textId="03BDC084" w:rsidR="00372C0C" w:rsidRPr="00406A80" w:rsidRDefault="005C7FB0" w:rsidP="00A9068A">
            <w:pPr>
              <w:ind w:firstLine="0"/>
              <w:rPr>
                <w:sz w:val="24"/>
                <w:szCs w:val="24"/>
                <w:lang w:val="en-US"/>
              </w:rPr>
            </w:pPr>
            <w:r w:rsidRPr="00406A80">
              <w:rPr>
                <w:sz w:val="24"/>
                <w:szCs w:val="24"/>
                <w:lang w:val="en-US"/>
              </w:rPr>
              <w:t>Detectron2</w:t>
            </w:r>
            <w:r w:rsidR="00A9068A">
              <w:rPr>
                <w:sz w:val="24"/>
                <w:szCs w:val="24"/>
                <w:lang w:val="en-US"/>
              </w:rPr>
              <w:t xml:space="preserve"> , Pytorch</w:t>
            </w:r>
          </w:p>
        </w:tc>
      </w:tr>
      <w:tr w:rsidR="00372C0C" w14:paraId="00EAB6CF" w14:textId="77777777" w:rsidTr="002C69A3">
        <w:tc>
          <w:tcPr>
            <w:tcW w:w="3444" w:type="dxa"/>
          </w:tcPr>
          <w:p w14:paraId="6CCE1328" w14:textId="5506CAFE" w:rsidR="00372C0C" w:rsidRPr="00406A80" w:rsidRDefault="00372C0C" w:rsidP="00372C0C">
            <w:pPr>
              <w:ind w:firstLine="0"/>
              <w:rPr>
                <w:sz w:val="24"/>
                <w:szCs w:val="24"/>
                <w:lang w:val="en-US"/>
              </w:rPr>
            </w:pPr>
            <w:r w:rsidRPr="00406A80">
              <w:rPr>
                <w:sz w:val="24"/>
                <w:szCs w:val="24"/>
                <w:lang w:val="en-US"/>
              </w:rPr>
              <w:t>Ngôn ngữ lập trình</w:t>
            </w:r>
          </w:p>
        </w:tc>
        <w:tc>
          <w:tcPr>
            <w:tcW w:w="3501" w:type="dxa"/>
          </w:tcPr>
          <w:p w14:paraId="38C1E13D" w14:textId="26BF112D" w:rsidR="00372C0C" w:rsidRPr="00406A80" w:rsidRDefault="00A3450E" w:rsidP="00372C0C">
            <w:pPr>
              <w:ind w:firstLine="0"/>
              <w:rPr>
                <w:sz w:val="24"/>
                <w:szCs w:val="24"/>
                <w:lang w:val="en-US"/>
              </w:rPr>
            </w:pPr>
            <w:r w:rsidRPr="00406A80">
              <w:rPr>
                <w:sz w:val="24"/>
                <w:szCs w:val="24"/>
                <w:lang w:val="en-US"/>
              </w:rPr>
              <w:t>Python 3.10</w:t>
            </w:r>
          </w:p>
        </w:tc>
      </w:tr>
    </w:tbl>
    <w:p w14:paraId="2EFC5F1A" w14:textId="77777777" w:rsidR="00BB723E" w:rsidRDefault="00BB723E" w:rsidP="00BB723E">
      <w:pPr>
        <w:pStyle w:val="Heading3"/>
        <w:spacing w:before="120"/>
        <w:rPr>
          <w:lang w:val="en-US"/>
        </w:rPr>
      </w:pPr>
      <w:bookmarkStart w:id="355" w:name="_Toc198236788"/>
      <w:r>
        <w:rPr>
          <w:lang w:val="en-US"/>
        </w:rPr>
        <w:t>Các mô hình một giai đoạn</w:t>
      </w:r>
      <w:bookmarkEnd w:id="355"/>
    </w:p>
    <w:p w14:paraId="22D93EB1" w14:textId="77777777" w:rsidR="00BB723E" w:rsidRDefault="00BB723E" w:rsidP="00BB723E">
      <w:pPr>
        <w:pStyle w:val="Heading4"/>
        <w:rPr>
          <w:lang w:val="en-US"/>
        </w:rPr>
      </w:pPr>
      <w:bookmarkStart w:id="356" w:name="_Toc193706297"/>
      <w:bookmarkStart w:id="357" w:name="_Toc193707651"/>
      <w:bookmarkStart w:id="358" w:name="_Toc193708508"/>
      <w:bookmarkStart w:id="359" w:name="_Toc193708792"/>
      <w:bookmarkStart w:id="360" w:name="_Toc193710353"/>
      <w:bookmarkStart w:id="361" w:name="_Toc198236789"/>
      <w:r w:rsidRPr="00B14F34">
        <w:t>Mô hình YOLO</w:t>
      </w:r>
      <w:bookmarkStart w:id="362" w:name="_Toc164038920"/>
      <w:bookmarkStart w:id="363" w:name="_Toc164104191"/>
      <w:bookmarkStart w:id="364" w:name="_Toc164198873"/>
      <w:bookmarkStart w:id="365" w:name="_Toc164356155"/>
      <w:bookmarkStart w:id="366" w:name="_Toc164356253"/>
      <w:bookmarkStart w:id="367" w:name="_Toc164371749"/>
      <w:bookmarkStart w:id="368" w:name="_Toc164038921"/>
      <w:bookmarkStart w:id="369" w:name="_Toc164104192"/>
      <w:bookmarkStart w:id="370" w:name="_Toc164198874"/>
      <w:bookmarkStart w:id="371" w:name="_Toc164356156"/>
      <w:bookmarkStart w:id="372" w:name="_Toc164356254"/>
      <w:bookmarkStart w:id="373" w:name="_Toc164371750"/>
      <w:bookmarkStart w:id="374" w:name="_Toc193658575"/>
      <w:bookmarkStart w:id="375" w:name="_Toc193707654"/>
      <w:bookmarkStart w:id="376" w:name="_Toc193708795"/>
      <w:bookmarkStart w:id="377" w:name="_Toc193709821"/>
      <w:bookmarkStart w:id="378" w:name="_Toc164038922"/>
      <w:bookmarkStart w:id="379" w:name="_Toc164104193"/>
      <w:bookmarkStart w:id="380" w:name="_Toc164198875"/>
      <w:bookmarkStart w:id="381" w:name="_Toc164356157"/>
      <w:bookmarkStart w:id="382" w:name="_Toc164356255"/>
      <w:bookmarkStart w:id="383" w:name="_Toc164371751"/>
      <w:bookmarkStart w:id="384" w:name="_Toc193658576"/>
      <w:bookmarkStart w:id="385" w:name="_Toc193707655"/>
      <w:bookmarkStart w:id="386" w:name="_Toc193708796"/>
      <w:bookmarkStart w:id="387" w:name="_Toc193709822"/>
      <w:bookmarkStart w:id="388" w:name="_Toc164038923"/>
      <w:bookmarkStart w:id="389" w:name="_Toc164104194"/>
      <w:bookmarkStart w:id="390" w:name="_Toc164198876"/>
      <w:bookmarkStart w:id="391" w:name="_Toc164356158"/>
      <w:bookmarkStart w:id="392" w:name="_Toc164356256"/>
      <w:bookmarkStart w:id="393" w:name="_Toc164371752"/>
      <w:bookmarkStart w:id="394" w:name="_Toc193658577"/>
      <w:bookmarkStart w:id="395" w:name="_Toc193707656"/>
      <w:bookmarkStart w:id="396" w:name="_Toc193708797"/>
      <w:bookmarkStart w:id="397" w:name="_Toc193709823"/>
      <w:bookmarkStart w:id="398" w:name="_Toc164038924"/>
      <w:bookmarkStart w:id="399" w:name="_Toc164104195"/>
      <w:bookmarkStart w:id="400" w:name="_Toc164198877"/>
      <w:bookmarkStart w:id="401" w:name="_Toc164356159"/>
      <w:bookmarkStart w:id="402" w:name="_Toc164356257"/>
      <w:bookmarkStart w:id="403" w:name="_Toc164371753"/>
      <w:bookmarkStart w:id="404" w:name="_Toc193658578"/>
      <w:bookmarkStart w:id="405" w:name="_Toc193707657"/>
      <w:bookmarkStart w:id="406" w:name="_Toc193708798"/>
      <w:bookmarkStart w:id="407" w:name="_Toc193709824"/>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7AFB2D41" w14:textId="5D2B6FE0" w:rsidR="007D729D" w:rsidRPr="00DA14BC" w:rsidRDefault="007D729D" w:rsidP="00AA7764">
      <w:pPr>
        <w:rPr>
          <w:lang w:val="en-US"/>
        </w:rPr>
      </w:pPr>
      <w:r>
        <w:t xml:space="preserve">Chúng tôi tiến hành thực nghiệm với các mô hình </w:t>
      </w:r>
      <w:r w:rsidRPr="007D729D">
        <w:rPr>
          <w:rStyle w:val="Strong"/>
          <w:b w:val="0"/>
        </w:rPr>
        <w:t>YOLOv8</w:t>
      </w:r>
      <w:r>
        <w:t xml:space="preserve"> và </w:t>
      </w:r>
      <w:r w:rsidRPr="007D729D">
        <w:rPr>
          <w:rStyle w:val="Strong"/>
          <w:b w:val="0"/>
        </w:rPr>
        <w:t>YOLOv11</w:t>
      </w:r>
      <w:r>
        <w:t xml:space="preserve"> cho tác vụ </w:t>
      </w:r>
      <w:r w:rsidRPr="007D729D">
        <w:rPr>
          <w:rStyle w:val="Strong"/>
          <w:b w:val="0"/>
        </w:rPr>
        <w:t>Object Detection</w:t>
      </w:r>
      <w:r>
        <w:t xml:space="preserve">. Cả hai mô hình này đều là những phiên bản hiện đại của </w:t>
      </w:r>
      <w:r w:rsidRPr="007D729D">
        <w:rPr>
          <w:rStyle w:val="Strong"/>
          <w:b w:val="0"/>
        </w:rPr>
        <w:t>YOL</w:t>
      </w:r>
      <w:r w:rsidRPr="007D729D">
        <w:rPr>
          <w:rStyle w:val="Strong"/>
          <w:b w:val="0"/>
          <w:lang w:val="en-US"/>
        </w:rPr>
        <w:t>O</w:t>
      </w:r>
      <w:r w:rsidR="00AA7764">
        <w:rPr>
          <w:lang w:val="en-US"/>
        </w:rPr>
        <w:t xml:space="preserve">. </w:t>
      </w:r>
      <w:r>
        <w:t>Các mô hình đã được thử nghiệm với các phiên bản tham số khác nhau để so sánh hiệu suất trong các tình huống khác nhau và tối ưu hóa kết quả phát hiện.</w:t>
      </w:r>
    </w:p>
    <w:p w14:paraId="4C9CA270" w14:textId="48038C0D" w:rsidR="00BB723E" w:rsidRPr="006B16E7" w:rsidRDefault="00BB723E" w:rsidP="00BB723E">
      <w:pPr>
        <w:pStyle w:val="Bang"/>
        <w:spacing w:after="240"/>
        <w:rPr>
          <w:lang w:val="en-US"/>
        </w:rPr>
      </w:pPr>
      <w:bookmarkStart w:id="408" w:name="_Toc198237441"/>
      <w:r w:rsidRPr="00531060">
        <w:t xml:space="preserve">Bảng </w:t>
      </w:r>
      <w:r w:rsidR="00CD3D22">
        <w:rPr>
          <w:lang w:val="en-US"/>
        </w:rPr>
        <w:t>7</w:t>
      </w:r>
      <w:r w:rsidRPr="00531060">
        <w:rPr>
          <w:lang w:val="en-US"/>
        </w:rPr>
        <w:t>:</w:t>
      </w:r>
      <w:r w:rsidRPr="00531060">
        <w:t xml:space="preserve"> </w:t>
      </w:r>
      <w:r w:rsidRPr="00531060">
        <w:rPr>
          <w:lang w:val="en-US"/>
        </w:rPr>
        <w:t xml:space="preserve">Bảng </w:t>
      </w:r>
      <w:r>
        <w:rPr>
          <w:lang w:val="en-US"/>
        </w:rPr>
        <w:t>cấu hình tham số huấn luyện YOLO</w:t>
      </w:r>
      <w:bookmarkEnd w:id="408"/>
    </w:p>
    <w:tbl>
      <w:tblPr>
        <w:tblStyle w:val="TableGrid"/>
        <w:tblW w:w="8647" w:type="dxa"/>
        <w:tblInd w:w="108" w:type="dxa"/>
        <w:tblLayout w:type="fixed"/>
        <w:tblLook w:val="04A0" w:firstRow="1" w:lastRow="0" w:firstColumn="1" w:lastColumn="0" w:noHBand="0" w:noVBand="1"/>
      </w:tblPr>
      <w:tblGrid>
        <w:gridCol w:w="1276"/>
        <w:gridCol w:w="851"/>
        <w:gridCol w:w="851"/>
        <w:gridCol w:w="954"/>
        <w:gridCol w:w="1172"/>
        <w:gridCol w:w="1134"/>
        <w:gridCol w:w="1275"/>
        <w:gridCol w:w="1134"/>
      </w:tblGrid>
      <w:tr w:rsidR="00BB723E" w14:paraId="5BAE42EF" w14:textId="77777777" w:rsidTr="00A72BCA">
        <w:tc>
          <w:tcPr>
            <w:tcW w:w="1276" w:type="dxa"/>
            <w:vAlign w:val="center"/>
          </w:tcPr>
          <w:p w14:paraId="3010854C" w14:textId="77777777" w:rsidR="00BB723E" w:rsidRPr="00351AB7" w:rsidRDefault="00BB723E" w:rsidP="00A72BCA">
            <w:pPr>
              <w:ind w:firstLine="0"/>
              <w:jc w:val="center"/>
              <w:rPr>
                <w:sz w:val="24"/>
                <w:szCs w:val="24"/>
                <w:lang w:val="en-US"/>
              </w:rPr>
            </w:pPr>
            <w:r w:rsidRPr="00351AB7">
              <w:rPr>
                <w:sz w:val="24"/>
                <w:szCs w:val="24"/>
                <w:lang w:val="en-US"/>
              </w:rPr>
              <w:t>Mô hình</w:t>
            </w:r>
          </w:p>
        </w:tc>
        <w:tc>
          <w:tcPr>
            <w:tcW w:w="851" w:type="dxa"/>
            <w:vAlign w:val="center"/>
          </w:tcPr>
          <w:p w14:paraId="04D68097" w14:textId="77777777" w:rsidR="00BB723E" w:rsidRPr="00351AB7" w:rsidRDefault="00BB723E" w:rsidP="00A72BCA">
            <w:pPr>
              <w:ind w:firstLine="0"/>
              <w:jc w:val="center"/>
              <w:rPr>
                <w:sz w:val="24"/>
                <w:szCs w:val="24"/>
                <w:lang w:val="en-US"/>
              </w:rPr>
            </w:pPr>
            <w:r w:rsidRPr="00351AB7">
              <w:rPr>
                <w:sz w:val="24"/>
                <w:szCs w:val="24"/>
                <w:lang w:val="en-US"/>
              </w:rPr>
              <w:t>Phiên bản</w:t>
            </w:r>
          </w:p>
        </w:tc>
        <w:tc>
          <w:tcPr>
            <w:tcW w:w="851" w:type="dxa"/>
            <w:vAlign w:val="center"/>
          </w:tcPr>
          <w:p w14:paraId="340FDB60" w14:textId="77777777" w:rsidR="00BB723E" w:rsidRPr="00351AB7" w:rsidRDefault="00BB723E" w:rsidP="00A72BCA">
            <w:pPr>
              <w:ind w:firstLine="0"/>
              <w:jc w:val="center"/>
              <w:rPr>
                <w:sz w:val="24"/>
                <w:szCs w:val="24"/>
                <w:lang w:val="en-US"/>
              </w:rPr>
            </w:pPr>
            <w:r w:rsidRPr="00351AB7">
              <w:rPr>
                <w:sz w:val="24"/>
                <w:szCs w:val="24"/>
                <w:lang w:val="en-US"/>
              </w:rPr>
              <w:t>Epoch</w:t>
            </w:r>
          </w:p>
        </w:tc>
        <w:tc>
          <w:tcPr>
            <w:tcW w:w="954" w:type="dxa"/>
            <w:vAlign w:val="center"/>
          </w:tcPr>
          <w:p w14:paraId="5F5FC664" w14:textId="77777777" w:rsidR="00BB723E" w:rsidRPr="00351AB7" w:rsidRDefault="00BB723E" w:rsidP="00A72BCA">
            <w:pPr>
              <w:ind w:firstLine="0"/>
              <w:jc w:val="center"/>
              <w:rPr>
                <w:sz w:val="24"/>
                <w:szCs w:val="24"/>
                <w:lang w:val="en-US"/>
              </w:rPr>
            </w:pPr>
            <w:r w:rsidRPr="00351AB7">
              <w:rPr>
                <w:sz w:val="24"/>
                <w:szCs w:val="24"/>
                <w:lang w:val="en-US"/>
              </w:rPr>
              <w:t>Batch Size</w:t>
            </w:r>
          </w:p>
        </w:tc>
        <w:tc>
          <w:tcPr>
            <w:tcW w:w="1172" w:type="dxa"/>
            <w:vAlign w:val="center"/>
          </w:tcPr>
          <w:p w14:paraId="784AE655" w14:textId="77777777" w:rsidR="00BB723E" w:rsidRPr="00351AB7" w:rsidRDefault="00BB723E" w:rsidP="00A72BCA">
            <w:pPr>
              <w:ind w:firstLine="0"/>
              <w:jc w:val="center"/>
              <w:rPr>
                <w:sz w:val="24"/>
                <w:szCs w:val="24"/>
                <w:lang w:val="en-US"/>
              </w:rPr>
            </w:pPr>
            <w:r w:rsidRPr="00351AB7">
              <w:rPr>
                <w:sz w:val="24"/>
                <w:szCs w:val="24"/>
                <w:lang w:val="en-US"/>
              </w:rPr>
              <w:t>Learning Rate</w:t>
            </w:r>
          </w:p>
        </w:tc>
        <w:tc>
          <w:tcPr>
            <w:tcW w:w="1134" w:type="dxa"/>
            <w:vAlign w:val="center"/>
          </w:tcPr>
          <w:p w14:paraId="6C733C51" w14:textId="77777777" w:rsidR="00BB723E" w:rsidRPr="00351AB7" w:rsidRDefault="00BB723E" w:rsidP="00A72BCA">
            <w:pPr>
              <w:ind w:firstLine="0"/>
              <w:jc w:val="center"/>
              <w:rPr>
                <w:sz w:val="24"/>
                <w:szCs w:val="24"/>
                <w:lang w:val="en-US"/>
              </w:rPr>
            </w:pPr>
            <w:r w:rsidRPr="00351AB7">
              <w:rPr>
                <w:sz w:val="24"/>
                <w:szCs w:val="24"/>
                <w:lang w:val="en-US"/>
              </w:rPr>
              <w:t>Image Size</w:t>
            </w:r>
          </w:p>
        </w:tc>
        <w:tc>
          <w:tcPr>
            <w:tcW w:w="1275" w:type="dxa"/>
            <w:vAlign w:val="center"/>
          </w:tcPr>
          <w:p w14:paraId="1BDDEFC8" w14:textId="77777777" w:rsidR="00BB723E" w:rsidRPr="00351AB7" w:rsidRDefault="00BB723E" w:rsidP="00A72BCA">
            <w:pPr>
              <w:ind w:firstLine="0"/>
              <w:jc w:val="center"/>
              <w:rPr>
                <w:sz w:val="24"/>
                <w:szCs w:val="24"/>
                <w:lang w:val="en-US"/>
              </w:rPr>
            </w:pPr>
            <w:r w:rsidRPr="00351AB7">
              <w:rPr>
                <w:sz w:val="24"/>
                <w:szCs w:val="24"/>
                <w:lang w:val="en-US"/>
              </w:rPr>
              <w:t>Optimizer</w:t>
            </w:r>
          </w:p>
        </w:tc>
        <w:tc>
          <w:tcPr>
            <w:tcW w:w="1134" w:type="dxa"/>
            <w:vAlign w:val="center"/>
          </w:tcPr>
          <w:p w14:paraId="2C4484FA" w14:textId="77777777" w:rsidR="00BB723E" w:rsidRPr="00351AB7" w:rsidRDefault="00BB723E" w:rsidP="00A72BCA">
            <w:pPr>
              <w:ind w:firstLine="0"/>
              <w:jc w:val="center"/>
              <w:rPr>
                <w:sz w:val="24"/>
                <w:szCs w:val="24"/>
                <w:lang w:val="en-US"/>
              </w:rPr>
            </w:pPr>
            <w:r w:rsidRPr="00351AB7">
              <w:rPr>
                <w:sz w:val="24"/>
                <w:szCs w:val="24"/>
                <w:lang w:val="en-US"/>
              </w:rPr>
              <w:t>Patience</w:t>
            </w:r>
          </w:p>
        </w:tc>
      </w:tr>
      <w:tr w:rsidR="00BB723E" w14:paraId="453DDFBA" w14:textId="77777777" w:rsidTr="00A72BCA">
        <w:tc>
          <w:tcPr>
            <w:tcW w:w="1276" w:type="dxa"/>
            <w:vAlign w:val="center"/>
          </w:tcPr>
          <w:p w14:paraId="474ABC0A" w14:textId="77777777" w:rsidR="00BB723E" w:rsidRPr="00351AB7" w:rsidRDefault="00BB723E" w:rsidP="00A72BCA">
            <w:pPr>
              <w:ind w:firstLine="0"/>
              <w:jc w:val="center"/>
              <w:rPr>
                <w:sz w:val="24"/>
                <w:szCs w:val="24"/>
                <w:lang w:val="en-US"/>
              </w:rPr>
            </w:pPr>
            <w:r w:rsidRPr="00351AB7">
              <w:rPr>
                <w:sz w:val="24"/>
                <w:szCs w:val="24"/>
                <w:lang w:val="en-US"/>
              </w:rPr>
              <w:t>YOLOv8</w:t>
            </w:r>
          </w:p>
        </w:tc>
        <w:tc>
          <w:tcPr>
            <w:tcW w:w="851" w:type="dxa"/>
            <w:vMerge w:val="restart"/>
            <w:vAlign w:val="center"/>
          </w:tcPr>
          <w:p w14:paraId="191CB715" w14:textId="77777777" w:rsidR="00BB723E" w:rsidRPr="00351AB7" w:rsidRDefault="00BB723E" w:rsidP="00A72BCA">
            <w:pPr>
              <w:ind w:firstLine="0"/>
              <w:jc w:val="center"/>
              <w:rPr>
                <w:sz w:val="24"/>
                <w:szCs w:val="24"/>
                <w:lang w:val="en-US"/>
              </w:rPr>
            </w:pPr>
            <w:r w:rsidRPr="00351AB7">
              <w:rPr>
                <w:sz w:val="24"/>
                <w:szCs w:val="24"/>
                <w:lang w:val="en-US"/>
              </w:rPr>
              <w:t>n,</w:t>
            </w:r>
            <w:r>
              <w:rPr>
                <w:sz w:val="24"/>
                <w:szCs w:val="24"/>
                <w:lang w:val="en-US"/>
              </w:rPr>
              <w:t xml:space="preserve"> </w:t>
            </w:r>
            <w:r w:rsidRPr="00351AB7">
              <w:rPr>
                <w:sz w:val="24"/>
                <w:szCs w:val="24"/>
                <w:lang w:val="en-US"/>
              </w:rPr>
              <w:t>s</w:t>
            </w:r>
            <w:r>
              <w:rPr>
                <w:sz w:val="24"/>
                <w:szCs w:val="24"/>
                <w:lang w:val="en-US"/>
              </w:rPr>
              <w:t xml:space="preserve"> </w:t>
            </w:r>
            <w:r w:rsidRPr="00351AB7">
              <w:rPr>
                <w:sz w:val="24"/>
                <w:szCs w:val="24"/>
                <w:lang w:val="en-US"/>
              </w:rPr>
              <w:t>,</w:t>
            </w:r>
            <w:r>
              <w:rPr>
                <w:sz w:val="24"/>
                <w:szCs w:val="24"/>
                <w:lang w:val="en-US"/>
              </w:rPr>
              <w:t xml:space="preserve"> m, </w:t>
            </w:r>
            <w:r w:rsidRPr="00351AB7">
              <w:rPr>
                <w:sz w:val="24"/>
                <w:szCs w:val="24"/>
                <w:lang w:val="en-US"/>
              </w:rPr>
              <w:t>l</w:t>
            </w:r>
          </w:p>
        </w:tc>
        <w:tc>
          <w:tcPr>
            <w:tcW w:w="851" w:type="dxa"/>
            <w:vMerge w:val="restart"/>
            <w:vAlign w:val="center"/>
          </w:tcPr>
          <w:p w14:paraId="7DA8663C" w14:textId="77777777" w:rsidR="00BB723E" w:rsidRPr="00351AB7" w:rsidRDefault="00BB723E" w:rsidP="00A72BCA">
            <w:pPr>
              <w:ind w:firstLine="0"/>
              <w:jc w:val="center"/>
              <w:rPr>
                <w:sz w:val="24"/>
                <w:szCs w:val="24"/>
                <w:lang w:val="en-US"/>
              </w:rPr>
            </w:pPr>
            <w:r w:rsidRPr="00351AB7">
              <w:rPr>
                <w:sz w:val="24"/>
                <w:szCs w:val="24"/>
                <w:lang w:val="en-US"/>
              </w:rPr>
              <w:t>100</w:t>
            </w:r>
          </w:p>
        </w:tc>
        <w:tc>
          <w:tcPr>
            <w:tcW w:w="954" w:type="dxa"/>
            <w:vMerge w:val="restart"/>
            <w:vAlign w:val="center"/>
          </w:tcPr>
          <w:p w14:paraId="4067022F" w14:textId="77777777" w:rsidR="00BB723E" w:rsidRPr="00351AB7" w:rsidRDefault="00BB723E" w:rsidP="00A72BCA">
            <w:pPr>
              <w:ind w:firstLine="0"/>
              <w:jc w:val="center"/>
              <w:rPr>
                <w:sz w:val="24"/>
                <w:szCs w:val="24"/>
                <w:lang w:val="en-US"/>
              </w:rPr>
            </w:pPr>
            <w:r w:rsidRPr="00351AB7">
              <w:rPr>
                <w:sz w:val="24"/>
                <w:szCs w:val="24"/>
                <w:lang w:val="en-US"/>
              </w:rPr>
              <w:t>16</w:t>
            </w:r>
          </w:p>
        </w:tc>
        <w:tc>
          <w:tcPr>
            <w:tcW w:w="1172" w:type="dxa"/>
            <w:vMerge w:val="restart"/>
            <w:vAlign w:val="center"/>
          </w:tcPr>
          <w:p w14:paraId="4ACB9E9D" w14:textId="77777777" w:rsidR="00BB723E" w:rsidRPr="00351AB7" w:rsidRDefault="00BB723E" w:rsidP="00A72BCA">
            <w:pPr>
              <w:ind w:firstLine="0"/>
              <w:jc w:val="center"/>
              <w:rPr>
                <w:sz w:val="24"/>
                <w:szCs w:val="24"/>
                <w:lang w:val="en-US"/>
              </w:rPr>
            </w:pPr>
            <w:r w:rsidRPr="00351AB7">
              <w:rPr>
                <w:sz w:val="24"/>
                <w:szCs w:val="24"/>
                <w:lang w:val="en-US"/>
              </w:rPr>
              <w:t>0,005</w:t>
            </w:r>
          </w:p>
        </w:tc>
        <w:tc>
          <w:tcPr>
            <w:tcW w:w="1134" w:type="dxa"/>
            <w:vMerge w:val="restart"/>
            <w:vAlign w:val="center"/>
          </w:tcPr>
          <w:p w14:paraId="0090C933" w14:textId="77777777" w:rsidR="00BB723E" w:rsidRPr="00351AB7" w:rsidRDefault="00BB723E" w:rsidP="00A72BCA">
            <w:pPr>
              <w:ind w:firstLine="0"/>
              <w:jc w:val="center"/>
              <w:rPr>
                <w:sz w:val="24"/>
                <w:szCs w:val="24"/>
                <w:lang w:val="en-US"/>
              </w:rPr>
            </w:pPr>
            <w:r w:rsidRPr="00351AB7">
              <w:rPr>
                <w:sz w:val="24"/>
                <w:szCs w:val="24"/>
                <w:lang w:val="en-US"/>
              </w:rPr>
              <w:t>640x640</w:t>
            </w:r>
          </w:p>
        </w:tc>
        <w:tc>
          <w:tcPr>
            <w:tcW w:w="1275" w:type="dxa"/>
            <w:vMerge w:val="restart"/>
            <w:vAlign w:val="center"/>
          </w:tcPr>
          <w:p w14:paraId="4D836D0A" w14:textId="77777777" w:rsidR="00BB723E" w:rsidRPr="00351AB7" w:rsidRDefault="00BB723E" w:rsidP="00A72BCA">
            <w:pPr>
              <w:ind w:firstLine="0"/>
              <w:jc w:val="center"/>
              <w:rPr>
                <w:sz w:val="24"/>
                <w:szCs w:val="24"/>
                <w:lang w:val="en-US"/>
              </w:rPr>
            </w:pPr>
            <w:r w:rsidRPr="00351AB7">
              <w:rPr>
                <w:sz w:val="24"/>
                <w:szCs w:val="24"/>
                <w:lang w:val="en-US"/>
              </w:rPr>
              <w:t>Adam</w:t>
            </w:r>
          </w:p>
        </w:tc>
        <w:tc>
          <w:tcPr>
            <w:tcW w:w="1134" w:type="dxa"/>
            <w:vMerge w:val="restart"/>
            <w:vAlign w:val="center"/>
          </w:tcPr>
          <w:p w14:paraId="45FAE55C" w14:textId="77777777" w:rsidR="00BB723E" w:rsidRPr="00351AB7" w:rsidRDefault="00BB723E" w:rsidP="00A72BCA">
            <w:pPr>
              <w:ind w:firstLine="0"/>
              <w:jc w:val="center"/>
              <w:rPr>
                <w:sz w:val="24"/>
                <w:szCs w:val="24"/>
                <w:lang w:val="en-US"/>
              </w:rPr>
            </w:pPr>
            <w:r w:rsidRPr="00351AB7">
              <w:rPr>
                <w:sz w:val="24"/>
                <w:szCs w:val="24"/>
                <w:lang w:val="en-US"/>
              </w:rPr>
              <w:t>30</w:t>
            </w:r>
          </w:p>
        </w:tc>
      </w:tr>
      <w:tr w:rsidR="00BB723E" w14:paraId="1481A2EE" w14:textId="77777777" w:rsidTr="00A72BCA">
        <w:tc>
          <w:tcPr>
            <w:tcW w:w="1276" w:type="dxa"/>
            <w:vAlign w:val="center"/>
          </w:tcPr>
          <w:p w14:paraId="71BCAC39" w14:textId="77777777" w:rsidR="00BB723E" w:rsidRPr="00351AB7" w:rsidRDefault="00BB723E" w:rsidP="00A72BCA">
            <w:pPr>
              <w:ind w:firstLine="0"/>
              <w:jc w:val="center"/>
              <w:rPr>
                <w:sz w:val="24"/>
                <w:szCs w:val="24"/>
                <w:lang w:val="en-US"/>
              </w:rPr>
            </w:pPr>
            <w:r w:rsidRPr="00351AB7">
              <w:rPr>
                <w:sz w:val="24"/>
                <w:szCs w:val="24"/>
                <w:lang w:val="en-US"/>
              </w:rPr>
              <w:t>YOLOv11</w:t>
            </w:r>
          </w:p>
        </w:tc>
        <w:tc>
          <w:tcPr>
            <w:tcW w:w="851" w:type="dxa"/>
            <w:vMerge/>
            <w:vAlign w:val="center"/>
          </w:tcPr>
          <w:p w14:paraId="6E27F5C0" w14:textId="77777777" w:rsidR="00BB723E" w:rsidRPr="00351AB7" w:rsidRDefault="00BB723E" w:rsidP="00A72BCA">
            <w:pPr>
              <w:ind w:firstLine="0"/>
              <w:jc w:val="center"/>
              <w:rPr>
                <w:sz w:val="24"/>
                <w:szCs w:val="24"/>
                <w:lang w:val="en-US"/>
              </w:rPr>
            </w:pPr>
          </w:p>
        </w:tc>
        <w:tc>
          <w:tcPr>
            <w:tcW w:w="851" w:type="dxa"/>
            <w:vMerge/>
            <w:vAlign w:val="center"/>
          </w:tcPr>
          <w:p w14:paraId="0E0BA7EF" w14:textId="77777777" w:rsidR="00BB723E" w:rsidRPr="00351AB7" w:rsidRDefault="00BB723E" w:rsidP="00A72BCA">
            <w:pPr>
              <w:ind w:firstLine="0"/>
              <w:jc w:val="center"/>
              <w:rPr>
                <w:sz w:val="24"/>
                <w:szCs w:val="24"/>
                <w:lang w:val="en-US"/>
              </w:rPr>
            </w:pPr>
          </w:p>
        </w:tc>
        <w:tc>
          <w:tcPr>
            <w:tcW w:w="954" w:type="dxa"/>
            <w:vMerge/>
            <w:vAlign w:val="center"/>
          </w:tcPr>
          <w:p w14:paraId="703645ED" w14:textId="77777777" w:rsidR="00BB723E" w:rsidRPr="00351AB7" w:rsidRDefault="00BB723E" w:rsidP="00A72BCA">
            <w:pPr>
              <w:ind w:firstLine="0"/>
              <w:jc w:val="center"/>
              <w:rPr>
                <w:sz w:val="24"/>
                <w:szCs w:val="24"/>
                <w:lang w:val="en-US"/>
              </w:rPr>
            </w:pPr>
          </w:p>
        </w:tc>
        <w:tc>
          <w:tcPr>
            <w:tcW w:w="1172" w:type="dxa"/>
            <w:vMerge/>
            <w:vAlign w:val="center"/>
          </w:tcPr>
          <w:p w14:paraId="6D258796" w14:textId="77777777" w:rsidR="00BB723E" w:rsidRPr="00351AB7" w:rsidRDefault="00BB723E" w:rsidP="00A72BCA">
            <w:pPr>
              <w:ind w:firstLine="0"/>
              <w:jc w:val="center"/>
              <w:rPr>
                <w:sz w:val="24"/>
                <w:szCs w:val="24"/>
                <w:lang w:val="en-US"/>
              </w:rPr>
            </w:pPr>
          </w:p>
        </w:tc>
        <w:tc>
          <w:tcPr>
            <w:tcW w:w="1134" w:type="dxa"/>
            <w:vMerge/>
            <w:vAlign w:val="center"/>
          </w:tcPr>
          <w:p w14:paraId="53CF744F" w14:textId="77777777" w:rsidR="00BB723E" w:rsidRPr="00351AB7" w:rsidRDefault="00BB723E" w:rsidP="00A72BCA">
            <w:pPr>
              <w:ind w:firstLine="0"/>
              <w:jc w:val="center"/>
              <w:rPr>
                <w:sz w:val="24"/>
                <w:szCs w:val="24"/>
                <w:lang w:val="en-US"/>
              </w:rPr>
            </w:pPr>
          </w:p>
        </w:tc>
        <w:tc>
          <w:tcPr>
            <w:tcW w:w="1275" w:type="dxa"/>
            <w:vMerge/>
            <w:vAlign w:val="center"/>
          </w:tcPr>
          <w:p w14:paraId="58ADED6A" w14:textId="77777777" w:rsidR="00BB723E" w:rsidRPr="00351AB7" w:rsidRDefault="00BB723E" w:rsidP="00A72BCA">
            <w:pPr>
              <w:ind w:firstLine="0"/>
              <w:jc w:val="center"/>
              <w:rPr>
                <w:sz w:val="24"/>
                <w:szCs w:val="24"/>
                <w:lang w:val="en-US"/>
              </w:rPr>
            </w:pPr>
          </w:p>
        </w:tc>
        <w:tc>
          <w:tcPr>
            <w:tcW w:w="1134" w:type="dxa"/>
            <w:vMerge/>
            <w:vAlign w:val="center"/>
          </w:tcPr>
          <w:p w14:paraId="2379D8DF" w14:textId="77777777" w:rsidR="00BB723E" w:rsidRPr="00351AB7" w:rsidRDefault="00BB723E" w:rsidP="00A72BCA">
            <w:pPr>
              <w:ind w:firstLine="0"/>
              <w:jc w:val="center"/>
              <w:rPr>
                <w:sz w:val="24"/>
                <w:szCs w:val="24"/>
                <w:lang w:val="en-US"/>
              </w:rPr>
            </w:pPr>
          </w:p>
        </w:tc>
      </w:tr>
      <w:tr w:rsidR="00BB723E" w14:paraId="01E8CCE2" w14:textId="77777777" w:rsidTr="00A72BCA">
        <w:tc>
          <w:tcPr>
            <w:tcW w:w="1276" w:type="dxa"/>
            <w:vAlign w:val="center"/>
          </w:tcPr>
          <w:p w14:paraId="4C54359D" w14:textId="77777777" w:rsidR="00BB723E" w:rsidRPr="00351AB7" w:rsidRDefault="00BB723E" w:rsidP="00A72BCA">
            <w:pPr>
              <w:ind w:firstLine="0"/>
              <w:jc w:val="center"/>
              <w:rPr>
                <w:sz w:val="24"/>
                <w:szCs w:val="24"/>
                <w:lang w:val="en-US"/>
              </w:rPr>
            </w:pPr>
            <w:r w:rsidRPr="00351AB7">
              <w:rPr>
                <w:sz w:val="24"/>
                <w:szCs w:val="24"/>
                <w:lang w:val="en-US"/>
              </w:rPr>
              <w:t>YOLOv8</w:t>
            </w:r>
          </w:p>
        </w:tc>
        <w:tc>
          <w:tcPr>
            <w:tcW w:w="851" w:type="dxa"/>
            <w:vMerge/>
            <w:vAlign w:val="center"/>
          </w:tcPr>
          <w:p w14:paraId="5599A7DE" w14:textId="77777777" w:rsidR="00BB723E" w:rsidRPr="00351AB7" w:rsidRDefault="00BB723E" w:rsidP="00A72BCA">
            <w:pPr>
              <w:ind w:firstLine="0"/>
              <w:jc w:val="center"/>
              <w:rPr>
                <w:sz w:val="24"/>
                <w:szCs w:val="24"/>
                <w:lang w:val="en-US"/>
              </w:rPr>
            </w:pPr>
          </w:p>
        </w:tc>
        <w:tc>
          <w:tcPr>
            <w:tcW w:w="851" w:type="dxa"/>
            <w:vMerge/>
            <w:vAlign w:val="center"/>
          </w:tcPr>
          <w:p w14:paraId="02C9D5B4" w14:textId="77777777" w:rsidR="00BB723E" w:rsidRPr="00351AB7" w:rsidRDefault="00BB723E" w:rsidP="00A72BCA">
            <w:pPr>
              <w:ind w:firstLine="0"/>
              <w:jc w:val="center"/>
              <w:rPr>
                <w:sz w:val="24"/>
                <w:szCs w:val="24"/>
                <w:lang w:val="en-US"/>
              </w:rPr>
            </w:pPr>
          </w:p>
        </w:tc>
        <w:tc>
          <w:tcPr>
            <w:tcW w:w="954" w:type="dxa"/>
            <w:vMerge/>
            <w:vAlign w:val="center"/>
          </w:tcPr>
          <w:p w14:paraId="14181D01" w14:textId="77777777" w:rsidR="00BB723E" w:rsidRPr="00351AB7" w:rsidRDefault="00BB723E" w:rsidP="00A72BCA">
            <w:pPr>
              <w:ind w:firstLine="0"/>
              <w:jc w:val="center"/>
              <w:rPr>
                <w:sz w:val="24"/>
                <w:szCs w:val="24"/>
                <w:lang w:val="en-US"/>
              </w:rPr>
            </w:pPr>
          </w:p>
        </w:tc>
        <w:tc>
          <w:tcPr>
            <w:tcW w:w="1172" w:type="dxa"/>
            <w:vMerge/>
            <w:vAlign w:val="center"/>
          </w:tcPr>
          <w:p w14:paraId="7C1D7532" w14:textId="77777777" w:rsidR="00BB723E" w:rsidRPr="00351AB7" w:rsidRDefault="00BB723E" w:rsidP="00A72BCA">
            <w:pPr>
              <w:ind w:firstLine="0"/>
              <w:jc w:val="center"/>
              <w:rPr>
                <w:sz w:val="24"/>
                <w:szCs w:val="24"/>
                <w:lang w:val="en-US"/>
              </w:rPr>
            </w:pPr>
          </w:p>
        </w:tc>
        <w:tc>
          <w:tcPr>
            <w:tcW w:w="1134" w:type="dxa"/>
            <w:vMerge/>
            <w:vAlign w:val="center"/>
          </w:tcPr>
          <w:p w14:paraId="1125FB19" w14:textId="77777777" w:rsidR="00BB723E" w:rsidRPr="00351AB7" w:rsidRDefault="00BB723E" w:rsidP="00A72BCA">
            <w:pPr>
              <w:ind w:firstLine="0"/>
              <w:jc w:val="center"/>
              <w:rPr>
                <w:sz w:val="24"/>
                <w:szCs w:val="24"/>
                <w:lang w:val="en-US"/>
              </w:rPr>
            </w:pPr>
          </w:p>
        </w:tc>
        <w:tc>
          <w:tcPr>
            <w:tcW w:w="1275" w:type="dxa"/>
            <w:vMerge/>
            <w:vAlign w:val="center"/>
          </w:tcPr>
          <w:p w14:paraId="791EB230" w14:textId="77777777" w:rsidR="00BB723E" w:rsidRPr="00351AB7" w:rsidRDefault="00BB723E" w:rsidP="00A72BCA">
            <w:pPr>
              <w:ind w:firstLine="0"/>
              <w:jc w:val="center"/>
              <w:rPr>
                <w:sz w:val="24"/>
                <w:szCs w:val="24"/>
                <w:lang w:val="en-US"/>
              </w:rPr>
            </w:pPr>
          </w:p>
        </w:tc>
        <w:tc>
          <w:tcPr>
            <w:tcW w:w="1134" w:type="dxa"/>
            <w:vMerge/>
            <w:vAlign w:val="center"/>
          </w:tcPr>
          <w:p w14:paraId="29A6DFEA" w14:textId="77777777" w:rsidR="00BB723E" w:rsidRPr="00351AB7" w:rsidRDefault="00BB723E" w:rsidP="00A72BCA">
            <w:pPr>
              <w:ind w:firstLine="0"/>
              <w:jc w:val="center"/>
              <w:rPr>
                <w:sz w:val="24"/>
                <w:szCs w:val="24"/>
                <w:lang w:val="en-US"/>
              </w:rPr>
            </w:pPr>
          </w:p>
        </w:tc>
      </w:tr>
      <w:tr w:rsidR="00BB723E" w14:paraId="16A790C8" w14:textId="77777777" w:rsidTr="00A72BCA">
        <w:tc>
          <w:tcPr>
            <w:tcW w:w="1276" w:type="dxa"/>
            <w:vAlign w:val="center"/>
          </w:tcPr>
          <w:p w14:paraId="5B08A868" w14:textId="77777777" w:rsidR="00BB723E" w:rsidRPr="00C6592A" w:rsidRDefault="00BB723E" w:rsidP="00A72BCA">
            <w:pPr>
              <w:ind w:firstLine="0"/>
              <w:jc w:val="center"/>
              <w:rPr>
                <w:sz w:val="24"/>
                <w:szCs w:val="24"/>
                <w:lang w:val="en-US"/>
              </w:rPr>
            </w:pPr>
            <w:r>
              <w:rPr>
                <w:sz w:val="24"/>
                <w:szCs w:val="24"/>
                <w:lang w:val="en-US"/>
              </w:rPr>
              <w:t>YOLOv11</w:t>
            </w:r>
          </w:p>
        </w:tc>
        <w:tc>
          <w:tcPr>
            <w:tcW w:w="851" w:type="dxa"/>
            <w:vMerge/>
            <w:vAlign w:val="center"/>
          </w:tcPr>
          <w:p w14:paraId="7631815C" w14:textId="77777777" w:rsidR="00BB723E" w:rsidRPr="005B09C4" w:rsidRDefault="00BB723E" w:rsidP="00A72BCA">
            <w:pPr>
              <w:ind w:firstLine="0"/>
              <w:jc w:val="center"/>
              <w:rPr>
                <w:sz w:val="22"/>
                <w:lang w:val="en-US"/>
              </w:rPr>
            </w:pPr>
          </w:p>
        </w:tc>
        <w:tc>
          <w:tcPr>
            <w:tcW w:w="851" w:type="dxa"/>
            <w:vMerge/>
            <w:vAlign w:val="center"/>
          </w:tcPr>
          <w:p w14:paraId="643CA69F" w14:textId="77777777" w:rsidR="00BB723E" w:rsidRPr="005B09C4" w:rsidRDefault="00BB723E" w:rsidP="00A72BCA">
            <w:pPr>
              <w:ind w:firstLine="0"/>
              <w:jc w:val="center"/>
              <w:rPr>
                <w:sz w:val="22"/>
                <w:lang w:val="en-US"/>
              </w:rPr>
            </w:pPr>
          </w:p>
        </w:tc>
        <w:tc>
          <w:tcPr>
            <w:tcW w:w="954" w:type="dxa"/>
            <w:vMerge/>
            <w:vAlign w:val="center"/>
          </w:tcPr>
          <w:p w14:paraId="05D119E0" w14:textId="77777777" w:rsidR="00BB723E" w:rsidRPr="005B09C4" w:rsidRDefault="00BB723E" w:rsidP="00A72BCA">
            <w:pPr>
              <w:ind w:firstLine="0"/>
              <w:jc w:val="center"/>
              <w:rPr>
                <w:sz w:val="22"/>
                <w:lang w:val="en-US"/>
              </w:rPr>
            </w:pPr>
          </w:p>
        </w:tc>
        <w:tc>
          <w:tcPr>
            <w:tcW w:w="1172" w:type="dxa"/>
            <w:vMerge/>
            <w:vAlign w:val="center"/>
          </w:tcPr>
          <w:p w14:paraId="41DA605F" w14:textId="77777777" w:rsidR="00BB723E" w:rsidRPr="005B09C4" w:rsidRDefault="00BB723E" w:rsidP="00A72BCA">
            <w:pPr>
              <w:ind w:firstLine="0"/>
              <w:jc w:val="center"/>
              <w:rPr>
                <w:sz w:val="22"/>
                <w:lang w:val="en-US"/>
              </w:rPr>
            </w:pPr>
          </w:p>
        </w:tc>
        <w:tc>
          <w:tcPr>
            <w:tcW w:w="1134" w:type="dxa"/>
            <w:vMerge/>
            <w:vAlign w:val="center"/>
          </w:tcPr>
          <w:p w14:paraId="71AFE69D" w14:textId="77777777" w:rsidR="00BB723E" w:rsidRPr="005B09C4" w:rsidRDefault="00BB723E" w:rsidP="00A72BCA">
            <w:pPr>
              <w:ind w:firstLine="0"/>
              <w:jc w:val="center"/>
              <w:rPr>
                <w:sz w:val="22"/>
                <w:lang w:val="en-US"/>
              </w:rPr>
            </w:pPr>
          </w:p>
        </w:tc>
        <w:tc>
          <w:tcPr>
            <w:tcW w:w="1275" w:type="dxa"/>
            <w:vMerge/>
            <w:vAlign w:val="center"/>
          </w:tcPr>
          <w:p w14:paraId="042F0788" w14:textId="77777777" w:rsidR="00BB723E" w:rsidRPr="005B09C4" w:rsidRDefault="00BB723E" w:rsidP="00A72BCA">
            <w:pPr>
              <w:ind w:firstLine="0"/>
              <w:jc w:val="center"/>
              <w:rPr>
                <w:sz w:val="22"/>
                <w:lang w:val="en-US"/>
              </w:rPr>
            </w:pPr>
          </w:p>
        </w:tc>
        <w:tc>
          <w:tcPr>
            <w:tcW w:w="1134" w:type="dxa"/>
            <w:vMerge/>
            <w:vAlign w:val="center"/>
          </w:tcPr>
          <w:p w14:paraId="1B408E80" w14:textId="77777777" w:rsidR="00BB723E" w:rsidRPr="005B09C4" w:rsidRDefault="00BB723E" w:rsidP="00A72BCA">
            <w:pPr>
              <w:ind w:firstLine="0"/>
              <w:jc w:val="center"/>
              <w:rPr>
                <w:sz w:val="22"/>
                <w:lang w:val="en-US"/>
              </w:rPr>
            </w:pPr>
          </w:p>
        </w:tc>
      </w:tr>
    </w:tbl>
    <w:p w14:paraId="3569F8B0" w14:textId="3EA21279" w:rsidR="00BB723E" w:rsidRDefault="00BB723E" w:rsidP="00BB723E">
      <w:pPr>
        <w:pStyle w:val="Heading4"/>
        <w:spacing w:before="120"/>
        <w:ind w:left="1077" w:hanging="1077"/>
        <w:rPr>
          <w:lang w:val="en-US"/>
        </w:rPr>
      </w:pPr>
      <w:bookmarkStart w:id="409" w:name="_Toc198236790"/>
      <w:r>
        <w:rPr>
          <w:lang w:val="en-US"/>
        </w:rPr>
        <w:t>Faster R-CNN</w:t>
      </w:r>
      <w:bookmarkEnd w:id="409"/>
      <w:r>
        <w:rPr>
          <w:lang w:val="en-US"/>
        </w:rPr>
        <w:t xml:space="preserve"> </w:t>
      </w:r>
    </w:p>
    <w:p w14:paraId="774D0225" w14:textId="77777777" w:rsidR="002D370C" w:rsidRPr="002D370C" w:rsidRDefault="002D370C" w:rsidP="002D370C">
      <w:pPr>
        <w:rPr>
          <w:lang w:val="en-US"/>
        </w:rPr>
      </w:pPr>
      <w:r w:rsidRPr="002D370C">
        <w:rPr>
          <w:lang w:val="en-US"/>
        </w:rPr>
        <w:t xml:space="preserve">Bên cạnh việc triển khai và huấn luyện các mô hình </w:t>
      </w:r>
      <w:r w:rsidRPr="002D370C">
        <w:rPr>
          <w:bCs/>
          <w:lang w:val="en-US"/>
        </w:rPr>
        <w:t>YOLOv8</w:t>
      </w:r>
      <w:r w:rsidRPr="002D370C">
        <w:rPr>
          <w:lang w:val="en-US"/>
        </w:rPr>
        <w:t xml:space="preserve"> và </w:t>
      </w:r>
      <w:r w:rsidRPr="002D370C">
        <w:rPr>
          <w:bCs/>
          <w:lang w:val="en-US"/>
        </w:rPr>
        <w:t>YOLOv11</w:t>
      </w:r>
      <w:r w:rsidRPr="002D370C">
        <w:rPr>
          <w:lang w:val="en-US"/>
        </w:rPr>
        <w:t xml:space="preserve"> cho tác vụ </w:t>
      </w:r>
      <w:r w:rsidRPr="002D370C">
        <w:rPr>
          <w:bCs/>
          <w:lang w:val="en-US"/>
        </w:rPr>
        <w:t>Object Detection</w:t>
      </w:r>
      <w:r w:rsidRPr="002D370C">
        <w:rPr>
          <w:lang w:val="en-US"/>
        </w:rPr>
        <w:t xml:space="preserve">, nhằm thuận tiện trong việc so sánh khả năng giữa các mô hình, tôi đã tiến hành xây dựng thêm mô hình </w:t>
      </w:r>
      <w:r w:rsidRPr="002D370C">
        <w:rPr>
          <w:bCs/>
          <w:lang w:val="en-US"/>
        </w:rPr>
        <w:t>Faster R-CNN</w:t>
      </w:r>
      <w:r w:rsidRPr="002D370C">
        <w:rPr>
          <w:lang w:val="en-US"/>
        </w:rPr>
        <w:t xml:space="preserve"> thông qua framework </w:t>
      </w:r>
      <w:r w:rsidRPr="002D370C">
        <w:rPr>
          <w:bCs/>
          <w:lang w:val="en-US"/>
        </w:rPr>
        <w:t>Detectron2</w:t>
      </w:r>
      <w:r w:rsidRPr="002D370C">
        <w:rPr>
          <w:lang w:val="en-US"/>
        </w:rPr>
        <w:t>.</w:t>
      </w:r>
    </w:p>
    <w:p w14:paraId="58F91C35" w14:textId="34C82473" w:rsidR="002D370C" w:rsidRPr="002D370C" w:rsidRDefault="002D370C" w:rsidP="002D370C">
      <w:pPr>
        <w:rPr>
          <w:lang w:val="en-US"/>
        </w:rPr>
      </w:pPr>
      <w:r w:rsidRPr="002D370C">
        <w:rPr>
          <w:lang w:val="en-US"/>
        </w:rPr>
        <w:lastRenderedPageBreak/>
        <w:t>Việc này giúp đánh giá toàn diện các phương pháp phát hiện đối tượng, từ đó đưa ra nhận xét và lựa chọn mô hình phù hợp nhất cho bài toán cụ thể.</w:t>
      </w:r>
    </w:p>
    <w:p w14:paraId="7BE79698" w14:textId="679A69CA" w:rsidR="00BB723E" w:rsidRDefault="00BB723E" w:rsidP="00BB723E">
      <w:pPr>
        <w:pStyle w:val="Bang"/>
        <w:spacing w:after="240"/>
        <w:rPr>
          <w:lang w:val="en-US"/>
        </w:rPr>
      </w:pPr>
      <w:bookmarkStart w:id="410" w:name="_Toc198237442"/>
      <w:r w:rsidRPr="00531060">
        <w:t xml:space="preserve">Bảng </w:t>
      </w:r>
      <w:r w:rsidR="00EB0D37">
        <w:rPr>
          <w:lang w:val="en-US"/>
        </w:rPr>
        <w:t>8</w:t>
      </w:r>
      <w:r w:rsidRPr="00531060">
        <w:rPr>
          <w:lang w:val="en-US"/>
        </w:rPr>
        <w:t>:</w:t>
      </w:r>
      <w:r w:rsidRPr="00531060">
        <w:t xml:space="preserve"> </w:t>
      </w:r>
      <w:r>
        <w:rPr>
          <w:lang w:val="en-US"/>
        </w:rPr>
        <w:t>Bảng cấu hình tham số huấn luyện trên Detectron2</w:t>
      </w:r>
      <w:bookmarkEnd w:id="410"/>
    </w:p>
    <w:tbl>
      <w:tblPr>
        <w:tblStyle w:val="TableGrid"/>
        <w:tblW w:w="8221" w:type="dxa"/>
        <w:tblInd w:w="108" w:type="dxa"/>
        <w:tblLook w:val="04A0" w:firstRow="1" w:lastRow="0" w:firstColumn="1" w:lastColumn="0" w:noHBand="0" w:noVBand="1"/>
      </w:tblPr>
      <w:tblGrid>
        <w:gridCol w:w="1276"/>
        <w:gridCol w:w="1372"/>
        <w:gridCol w:w="1357"/>
        <w:gridCol w:w="860"/>
        <w:gridCol w:w="1155"/>
        <w:gridCol w:w="1126"/>
        <w:gridCol w:w="1075"/>
      </w:tblGrid>
      <w:tr w:rsidR="00BB723E" w14:paraId="256D16C7" w14:textId="77777777" w:rsidTr="00A72BCA">
        <w:tc>
          <w:tcPr>
            <w:tcW w:w="1276" w:type="dxa"/>
            <w:vAlign w:val="center"/>
          </w:tcPr>
          <w:p w14:paraId="7E894EEF" w14:textId="77777777" w:rsidR="00BB723E" w:rsidRPr="00406A80" w:rsidRDefault="00BB723E" w:rsidP="00A72BCA">
            <w:pPr>
              <w:ind w:firstLine="0"/>
              <w:jc w:val="center"/>
              <w:rPr>
                <w:sz w:val="24"/>
                <w:szCs w:val="24"/>
                <w:lang w:val="en-US"/>
              </w:rPr>
            </w:pPr>
            <w:r w:rsidRPr="00406A80">
              <w:rPr>
                <w:sz w:val="24"/>
                <w:szCs w:val="24"/>
                <w:lang w:val="en-US"/>
              </w:rPr>
              <w:t>Mô hình</w:t>
            </w:r>
          </w:p>
        </w:tc>
        <w:tc>
          <w:tcPr>
            <w:tcW w:w="1372" w:type="dxa"/>
            <w:vAlign w:val="center"/>
          </w:tcPr>
          <w:p w14:paraId="74A6217B" w14:textId="77777777" w:rsidR="00BB723E" w:rsidRPr="00406A80" w:rsidRDefault="00BB723E" w:rsidP="00A72BCA">
            <w:pPr>
              <w:ind w:firstLine="0"/>
              <w:jc w:val="center"/>
              <w:rPr>
                <w:sz w:val="24"/>
                <w:szCs w:val="24"/>
                <w:lang w:val="en-US"/>
              </w:rPr>
            </w:pPr>
            <w:r w:rsidRPr="00406A80">
              <w:rPr>
                <w:sz w:val="24"/>
                <w:szCs w:val="24"/>
                <w:lang w:val="en-US"/>
              </w:rPr>
              <w:t>Backbone</w:t>
            </w:r>
          </w:p>
        </w:tc>
        <w:tc>
          <w:tcPr>
            <w:tcW w:w="1357" w:type="dxa"/>
            <w:vAlign w:val="center"/>
          </w:tcPr>
          <w:p w14:paraId="245F52DD" w14:textId="77777777" w:rsidR="00BB723E" w:rsidRPr="00406A80" w:rsidRDefault="00BB723E" w:rsidP="00A72BCA">
            <w:pPr>
              <w:ind w:firstLine="0"/>
              <w:jc w:val="center"/>
              <w:rPr>
                <w:sz w:val="24"/>
                <w:szCs w:val="24"/>
                <w:lang w:val="en-US"/>
              </w:rPr>
            </w:pPr>
            <w:r w:rsidRPr="00406A80">
              <w:rPr>
                <w:sz w:val="24"/>
                <w:szCs w:val="24"/>
              </w:rPr>
              <w:t xml:space="preserve">Dataloader </w:t>
            </w:r>
            <w:r w:rsidRPr="00406A80">
              <w:rPr>
                <w:sz w:val="24"/>
                <w:szCs w:val="24"/>
                <w:lang w:val="en-US"/>
              </w:rPr>
              <w:t>W</w:t>
            </w:r>
            <w:r w:rsidRPr="00406A80">
              <w:rPr>
                <w:sz w:val="24"/>
                <w:szCs w:val="24"/>
              </w:rPr>
              <w:t>orkers</w:t>
            </w:r>
          </w:p>
        </w:tc>
        <w:tc>
          <w:tcPr>
            <w:tcW w:w="860" w:type="dxa"/>
            <w:vAlign w:val="center"/>
          </w:tcPr>
          <w:p w14:paraId="77FAA067" w14:textId="77777777" w:rsidR="00BB723E" w:rsidRPr="00406A80" w:rsidRDefault="00BB723E" w:rsidP="00A72BCA">
            <w:pPr>
              <w:ind w:firstLine="0"/>
              <w:jc w:val="center"/>
              <w:rPr>
                <w:sz w:val="24"/>
                <w:szCs w:val="24"/>
                <w:lang w:val="en-US"/>
              </w:rPr>
            </w:pPr>
            <w:r w:rsidRPr="00406A80">
              <w:rPr>
                <w:sz w:val="24"/>
                <w:szCs w:val="24"/>
                <w:lang w:val="en-US"/>
              </w:rPr>
              <w:t>Batch Size</w:t>
            </w:r>
          </w:p>
        </w:tc>
        <w:tc>
          <w:tcPr>
            <w:tcW w:w="1155" w:type="dxa"/>
            <w:vAlign w:val="center"/>
          </w:tcPr>
          <w:p w14:paraId="64E8917E" w14:textId="77777777" w:rsidR="00BB723E" w:rsidRPr="00406A80" w:rsidRDefault="00BB723E" w:rsidP="00A72BCA">
            <w:pPr>
              <w:ind w:firstLine="0"/>
              <w:jc w:val="center"/>
              <w:rPr>
                <w:sz w:val="24"/>
                <w:szCs w:val="24"/>
                <w:lang w:val="en-US"/>
              </w:rPr>
            </w:pPr>
            <w:r w:rsidRPr="00406A80">
              <w:rPr>
                <w:sz w:val="24"/>
                <w:szCs w:val="24"/>
                <w:lang w:val="en-US"/>
              </w:rPr>
              <w:t>Learning Rate</w:t>
            </w:r>
          </w:p>
        </w:tc>
        <w:tc>
          <w:tcPr>
            <w:tcW w:w="1126" w:type="dxa"/>
            <w:vAlign w:val="center"/>
          </w:tcPr>
          <w:p w14:paraId="49227533" w14:textId="77777777" w:rsidR="00BB723E" w:rsidRPr="00406A80" w:rsidRDefault="00BB723E" w:rsidP="00A72BCA">
            <w:pPr>
              <w:ind w:firstLine="0"/>
              <w:jc w:val="center"/>
              <w:rPr>
                <w:sz w:val="24"/>
                <w:szCs w:val="24"/>
                <w:lang w:val="en-US"/>
              </w:rPr>
            </w:pPr>
            <w:r w:rsidRPr="00406A80">
              <w:rPr>
                <w:sz w:val="24"/>
                <w:szCs w:val="24"/>
                <w:lang w:val="en-US"/>
              </w:rPr>
              <w:t>Image Size</w:t>
            </w:r>
          </w:p>
        </w:tc>
        <w:tc>
          <w:tcPr>
            <w:tcW w:w="1075" w:type="dxa"/>
            <w:vAlign w:val="center"/>
          </w:tcPr>
          <w:p w14:paraId="49F70AFB" w14:textId="77777777" w:rsidR="00BB723E" w:rsidRPr="00406A80" w:rsidRDefault="00BB723E" w:rsidP="00A72BCA">
            <w:pPr>
              <w:ind w:firstLine="0"/>
              <w:jc w:val="center"/>
              <w:rPr>
                <w:sz w:val="24"/>
                <w:szCs w:val="24"/>
                <w:lang w:val="en-US"/>
              </w:rPr>
            </w:pPr>
            <w:r w:rsidRPr="00406A80">
              <w:rPr>
                <w:sz w:val="24"/>
                <w:szCs w:val="24"/>
                <w:lang w:val="en-US"/>
              </w:rPr>
              <w:t>Số vòng lập iter</w:t>
            </w:r>
          </w:p>
        </w:tc>
      </w:tr>
      <w:tr w:rsidR="00BB723E" w14:paraId="191F8A6F" w14:textId="77777777" w:rsidTr="00A72BCA">
        <w:tc>
          <w:tcPr>
            <w:tcW w:w="1276" w:type="dxa"/>
            <w:vAlign w:val="center"/>
          </w:tcPr>
          <w:p w14:paraId="650F90BB" w14:textId="77777777" w:rsidR="00BB723E" w:rsidRPr="00406A80" w:rsidRDefault="00BB723E" w:rsidP="00A72BCA">
            <w:pPr>
              <w:ind w:firstLine="0"/>
              <w:jc w:val="center"/>
              <w:rPr>
                <w:sz w:val="24"/>
                <w:szCs w:val="24"/>
                <w:lang w:val="en-US"/>
              </w:rPr>
            </w:pPr>
            <w:r w:rsidRPr="00406A80">
              <w:rPr>
                <w:sz w:val="24"/>
                <w:szCs w:val="24"/>
                <w:lang w:val="en-US"/>
              </w:rPr>
              <w:t>Faster R-CNN</w:t>
            </w:r>
          </w:p>
        </w:tc>
        <w:tc>
          <w:tcPr>
            <w:tcW w:w="1372" w:type="dxa"/>
            <w:vAlign w:val="center"/>
          </w:tcPr>
          <w:p w14:paraId="213037DE" w14:textId="77777777" w:rsidR="00BB723E" w:rsidRPr="00406A80" w:rsidRDefault="00BB723E" w:rsidP="00A72BCA">
            <w:pPr>
              <w:ind w:firstLine="0"/>
              <w:jc w:val="center"/>
              <w:rPr>
                <w:sz w:val="24"/>
                <w:szCs w:val="24"/>
                <w:lang w:val="en-US"/>
              </w:rPr>
            </w:pPr>
            <w:r w:rsidRPr="00406A80">
              <w:rPr>
                <w:sz w:val="24"/>
                <w:szCs w:val="24"/>
                <w:lang w:val="en-US"/>
              </w:rPr>
              <w:t>ResNet50</w:t>
            </w:r>
          </w:p>
        </w:tc>
        <w:tc>
          <w:tcPr>
            <w:tcW w:w="1357" w:type="dxa"/>
            <w:vAlign w:val="center"/>
          </w:tcPr>
          <w:p w14:paraId="51DC02A2" w14:textId="77777777" w:rsidR="00BB723E" w:rsidRPr="00406A80" w:rsidRDefault="00BB723E" w:rsidP="00A72BCA">
            <w:pPr>
              <w:ind w:firstLine="0"/>
              <w:jc w:val="center"/>
              <w:rPr>
                <w:sz w:val="24"/>
                <w:szCs w:val="24"/>
                <w:lang w:val="en-US"/>
              </w:rPr>
            </w:pPr>
            <w:r w:rsidRPr="00406A80">
              <w:rPr>
                <w:sz w:val="24"/>
                <w:szCs w:val="24"/>
                <w:lang w:val="en-US"/>
              </w:rPr>
              <w:t>4</w:t>
            </w:r>
          </w:p>
        </w:tc>
        <w:tc>
          <w:tcPr>
            <w:tcW w:w="860" w:type="dxa"/>
            <w:vAlign w:val="center"/>
          </w:tcPr>
          <w:p w14:paraId="005DE988" w14:textId="77777777" w:rsidR="00BB723E" w:rsidRPr="00406A80" w:rsidRDefault="00BB723E" w:rsidP="00A72BCA">
            <w:pPr>
              <w:ind w:firstLine="0"/>
              <w:jc w:val="center"/>
              <w:rPr>
                <w:sz w:val="24"/>
                <w:szCs w:val="24"/>
                <w:lang w:val="en-US"/>
              </w:rPr>
            </w:pPr>
            <w:r>
              <w:rPr>
                <w:sz w:val="24"/>
                <w:szCs w:val="24"/>
                <w:lang w:val="en-US"/>
              </w:rPr>
              <w:t>8</w:t>
            </w:r>
          </w:p>
        </w:tc>
        <w:tc>
          <w:tcPr>
            <w:tcW w:w="1155" w:type="dxa"/>
            <w:vAlign w:val="center"/>
          </w:tcPr>
          <w:p w14:paraId="2DD4B05E" w14:textId="77777777" w:rsidR="00BB723E" w:rsidRPr="00406A80" w:rsidRDefault="00BB723E" w:rsidP="00A72BCA">
            <w:pPr>
              <w:ind w:firstLine="0"/>
              <w:jc w:val="center"/>
              <w:rPr>
                <w:sz w:val="24"/>
                <w:szCs w:val="24"/>
                <w:lang w:val="en-US"/>
              </w:rPr>
            </w:pPr>
            <w:r w:rsidRPr="00406A80">
              <w:rPr>
                <w:sz w:val="24"/>
                <w:szCs w:val="24"/>
                <w:lang w:val="en-US"/>
              </w:rPr>
              <w:t>0,0025</w:t>
            </w:r>
          </w:p>
        </w:tc>
        <w:tc>
          <w:tcPr>
            <w:tcW w:w="1126" w:type="dxa"/>
            <w:vAlign w:val="center"/>
          </w:tcPr>
          <w:p w14:paraId="537ED533" w14:textId="77777777" w:rsidR="00BB723E" w:rsidRPr="00406A80" w:rsidRDefault="00BB723E" w:rsidP="00A72BCA">
            <w:pPr>
              <w:ind w:firstLine="0"/>
              <w:jc w:val="center"/>
              <w:rPr>
                <w:sz w:val="24"/>
                <w:szCs w:val="24"/>
                <w:lang w:val="en-US"/>
              </w:rPr>
            </w:pPr>
            <w:r>
              <w:rPr>
                <w:sz w:val="24"/>
                <w:szCs w:val="24"/>
                <w:lang w:val="en-US"/>
              </w:rPr>
              <w:t>640x640</w:t>
            </w:r>
          </w:p>
        </w:tc>
        <w:tc>
          <w:tcPr>
            <w:tcW w:w="1075" w:type="dxa"/>
            <w:vAlign w:val="center"/>
          </w:tcPr>
          <w:p w14:paraId="43C5DF97" w14:textId="77777777" w:rsidR="00BB723E" w:rsidRPr="00406A80" w:rsidRDefault="00BB723E" w:rsidP="00A72BCA">
            <w:pPr>
              <w:ind w:firstLine="0"/>
              <w:jc w:val="center"/>
              <w:rPr>
                <w:sz w:val="24"/>
                <w:szCs w:val="24"/>
                <w:lang w:val="en-US"/>
              </w:rPr>
            </w:pPr>
            <w:r>
              <w:rPr>
                <w:sz w:val="24"/>
                <w:szCs w:val="24"/>
                <w:lang w:val="en-US"/>
              </w:rPr>
              <w:t>5000</w:t>
            </w:r>
          </w:p>
        </w:tc>
      </w:tr>
      <w:tr w:rsidR="00BB723E" w14:paraId="3B7C7ADF" w14:textId="77777777" w:rsidTr="00A72BCA">
        <w:trPr>
          <w:trHeight w:val="597"/>
        </w:trPr>
        <w:tc>
          <w:tcPr>
            <w:tcW w:w="1276" w:type="dxa"/>
            <w:vAlign w:val="center"/>
          </w:tcPr>
          <w:p w14:paraId="6A0E9159" w14:textId="77777777" w:rsidR="00BB723E" w:rsidRPr="00406A80" w:rsidRDefault="00BB723E" w:rsidP="00A72BCA">
            <w:pPr>
              <w:ind w:firstLine="0"/>
              <w:jc w:val="center"/>
              <w:rPr>
                <w:sz w:val="24"/>
                <w:szCs w:val="24"/>
                <w:lang w:val="en-US"/>
              </w:rPr>
            </w:pPr>
            <w:r w:rsidRPr="00406A80">
              <w:rPr>
                <w:sz w:val="24"/>
                <w:szCs w:val="24"/>
                <w:lang w:val="en-US"/>
              </w:rPr>
              <w:t>Faster R-CNN</w:t>
            </w:r>
          </w:p>
        </w:tc>
        <w:tc>
          <w:tcPr>
            <w:tcW w:w="1372" w:type="dxa"/>
            <w:vAlign w:val="center"/>
          </w:tcPr>
          <w:p w14:paraId="4BEAF90B" w14:textId="77777777" w:rsidR="00BB723E" w:rsidRPr="00406A80" w:rsidRDefault="00BB723E" w:rsidP="00A72BCA">
            <w:pPr>
              <w:ind w:firstLine="0"/>
              <w:jc w:val="center"/>
              <w:rPr>
                <w:sz w:val="24"/>
                <w:szCs w:val="24"/>
                <w:lang w:val="en-US"/>
              </w:rPr>
            </w:pPr>
            <w:r w:rsidRPr="00406A80">
              <w:rPr>
                <w:sz w:val="24"/>
                <w:szCs w:val="24"/>
                <w:lang w:val="en-US"/>
              </w:rPr>
              <w:t>ResNet101</w:t>
            </w:r>
          </w:p>
        </w:tc>
        <w:tc>
          <w:tcPr>
            <w:tcW w:w="1357" w:type="dxa"/>
            <w:vAlign w:val="center"/>
          </w:tcPr>
          <w:p w14:paraId="1061028D" w14:textId="77777777" w:rsidR="00BB723E" w:rsidRPr="00406A80" w:rsidRDefault="00BB723E" w:rsidP="00A72BCA">
            <w:pPr>
              <w:ind w:firstLine="0"/>
              <w:jc w:val="center"/>
              <w:rPr>
                <w:sz w:val="24"/>
                <w:szCs w:val="24"/>
                <w:lang w:val="en-US"/>
              </w:rPr>
            </w:pPr>
            <w:r w:rsidRPr="00406A80">
              <w:rPr>
                <w:sz w:val="24"/>
                <w:szCs w:val="24"/>
                <w:lang w:val="en-US"/>
              </w:rPr>
              <w:t>4</w:t>
            </w:r>
          </w:p>
        </w:tc>
        <w:tc>
          <w:tcPr>
            <w:tcW w:w="860" w:type="dxa"/>
            <w:vAlign w:val="center"/>
          </w:tcPr>
          <w:p w14:paraId="74AB8FBF" w14:textId="77777777" w:rsidR="00BB723E" w:rsidRPr="00406A80" w:rsidRDefault="00BB723E" w:rsidP="00A72BCA">
            <w:pPr>
              <w:ind w:firstLine="0"/>
              <w:jc w:val="center"/>
              <w:rPr>
                <w:sz w:val="24"/>
                <w:szCs w:val="24"/>
                <w:lang w:val="en-US"/>
              </w:rPr>
            </w:pPr>
            <w:r>
              <w:rPr>
                <w:sz w:val="24"/>
                <w:szCs w:val="24"/>
                <w:lang w:val="en-US"/>
              </w:rPr>
              <w:t>8</w:t>
            </w:r>
          </w:p>
        </w:tc>
        <w:tc>
          <w:tcPr>
            <w:tcW w:w="1155" w:type="dxa"/>
            <w:vAlign w:val="center"/>
          </w:tcPr>
          <w:p w14:paraId="74B678E3" w14:textId="77777777" w:rsidR="00BB723E" w:rsidRPr="00406A80" w:rsidRDefault="00BB723E" w:rsidP="00A72BCA">
            <w:pPr>
              <w:ind w:firstLine="0"/>
              <w:jc w:val="center"/>
              <w:rPr>
                <w:sz w:val="24"/>
                <w:szCs w:val="24"/>
                <w:lang w:val="en-US"/>
              </w:rPr>
            </w:pPr>
            <w:r w:rsidRPr="00406A80">
              <w:rPr>
                <w:sz w:val="24"/>
                <w:szCs w:val="24"/>
                <w:lang w:val="en-US"/>
              </w:rPr>
              <w:t>0,0025</w:t>
            </w:r>
          </w:p>
        </w:tc>
        <w:tc>
          <w:tcPr>
            <w:tcW w:w="1126" w:type="dxa"/>
            <w:vAlign w:val="center"/>
          </w:tcPr>
          <w:p w14:paraId="174888E4" w14:textId="77777777" w:rsidR="00BB723E" w:rsidRPr="00406A80" w:rsidRDefault="00BB723E" w:rsidP="00A72BCA">
            <w:pPr>
              <w:ind w:firstLine="0"/>
              <w:jc w:val="center"/>
              <w:rPr>
                <w:sz w:val="24"/>
                <w:szCs w:val="24"/>
                <w:lang w:val="en-US"/>
              </w:rPr>
            </w:pPr>
            <w:r>
              <w:rPr>
                <w:sz w:val="24"/>
                <w:szCs w:val="24"/>
                <w:lang w:val="en-US"/>
              </w:rPr>
              <w:t>640x640</w:t>
            </w:r>
          </w:p>
        </w:tc>
        <w:tc>
          <w:tcPr>
            <w:tcW w:w="1075" w:type="dxa"/>
            <w:vAlign w:val="center"/>
          </w:tcPr>
          <w:p w14:paraId="54B84002" w14:textId="77777777" w:rsidR="00BB723E" w:rsidRPr="00406A80" w:rsidRDefault="00BB723E" w:rsidP="00A72BCA">
            <w:pPr>
              <w:ind w:firstLine="0"/>
              <w:jc w:val="center"/>
              <w:rPr>
                <w:sz w:val="24"/>
                <w:szCs w:val="24"/>
                <w:lang w:val="en-US"/>
              </w:rPr>
            </w:pPr>
            <w:r>
              <w:rPr>
                <w:sz w:val="24"/>
                <w:szCs w:val="24"/>
                <w:lang w:val="en-US"/>
              </w:rPr>
              <w:t>5000</w:t>
            </w:r>
          </w:p>
        </w:tc>
      </w:tr>
    </w:tbl>
    <w:p w14:paraId="0BA18C46" w14:textId="77777777" w:rsidR="00433ED4" w:rsidRDefault="00433ED4" w:rsidP="00433ED4">
      <w:pPr>
        <w:pStyle w:val="Heading3"/>
        <w:spacing w:before="120"/>
        <w:rPr>
          <w:lang w:val="en-US"/>
        </w:rPr>
      </w:pPr>
      <w:bookmarkStart w:id="411" w:name="_Toc198236791"/>
      <w:r>
        <w:rPr>
          <w:lang w:val="en-US"/>
        </w:rPr>
        <w:t>Các mô hình hai giai đoạn</w:t>
      </w:r>
      <w:bookmarkEnd w:id="411"/>
    </w:p>
    <w:p w14:paraId="1B756EBC" w14:textId="77777777" w:rsidR="00BB723E" w:rsidRPr="00BB723E" w:rsidRDefault="00BB723E" w:rsidP="00BB723E">
      <w:pPr>
        <w:rPr>
          <w:lang w:val="en-US"/>
        </w:rPr>
      </w:pPr>
      <w:r w:rsidRPr="00BB723E">
        <w:rPr>
          <w:lang w:val="en-US"/>
        </w:rPr>
        <w:t>Đối với các mô hình phân loại hai giai đoạn, quá trình huấn luyện và tinh chỉnh siêu tham số đã được thực hiện nhằm tối ưu hóa hiệu suất mô hình.</w:t>
      </w:r>
    </w:p>
    <w:p w14:paraId="76AB18C2" w14:textId="6330389F" w:rsidR="00BB723E" w:rsidRDefault="00BB723E" w:rsidP="008A358A">
      <w:pPr>
        <w:rPr>
          <w:lang w:val="en-US"/>
        </w:rPr>
      </w:pPr>
      <w:r w:rsidRPr="00BB723E">
        <w:rPr>
          <w:lang w:val="en-US"/>
        </w:rPr>
        <w:t>Trong quá trình này, công cụ</w:t>
      </w:r>
      <w:r w:rsidR="00737989">
        <w:rPr>
          <w:lang w:val="en-US"/>
        </w:rPr>
        <w:t xml:space="preserve"> </w:t>
      </w:r>
      <w:r w:rsidR="00737989" w:rsidRPr="00737989">
        <w:rPr>
          <w:i/>
          <w:lang w:val="en-US"/>
        </w:rPr>
        <w:t>lr_finder</w:t>
      </w:r>
      <w:r w:rsidRPr="00BB723E">
        <w:rPr>
          <w:lang w:val="en-US"/>
        </w:rPr>
        <w:t xml:space="preserve"> từ thư viện PyTorch đã được sử dụng để xác định tốc độ học (learning rate) phù hợp. Việc lựa chọn tốc độ học tối ưu có ý nghĩa quan trọng trong việc đẩy nhanh quá trình hội tụ và cải thiện độ chính xác củ</w:t>
      </w:r>
      <w:r w:rsidR="00D33603">
        <w:rPr>
          <w:lang w:val="en-US"/>
        </w:rPr>
        <w:t>a mô hình.</w:t>
      </w:r>
    </w:p>
    <w:p w14:paraId="7ED9758D" w14:textId="760B1BF4" w:rsidR="009325E1" w:rsidRPr="009325E1" w:rsidRDefault="007A3E97" w:rsidP="007D672D">
      <w:pPr>
        <w:pStyle w:val="Bang"/>
        <w:spacing w:line="360" w:lineRule="auto"/>
        <w:ind w:left="-993"/>
        <w:rPr>
          <w:lang w:val="en-US"/>
        </w:rPr>
      </w:pPr>
      <w:r w:rsidRPr="009325E1">
        <w:tab/>
      </w:r>
      <w:r w:rsidRPr="009325E1">
        <w:tab/>
      </w:r>
      <w:bookmarkStart w:id="412" w:name="_Toc198237443"/>
      <w:r w:rsidR="00C76628" w:rsidRPr="009325E1">
        <w:t xml:space="preserve">Bảng </w:t>
      </w:r>
      <w:r w:rsidR="004C101A">
        <w:rPr>
          <w:lang w:val="en-US"/>
        </w:rPr>
        <w:t>9</w:t>
      </w:r>
      <w:r w:rsidR="00C76628" w:rsidRPr="009325E1">
        <w:t xml:space="preserve">: </w:t>
      </w:r>
      <w:r w:rsidR="009325E1">
        <w:rPr>
          <w:lang w:val="en-US"/>
        </w:rPr>
        <w:t>C</w:t>
      </w:r>
      <w:r w:rsidR="00C76628" w:rsidRPr="009325E1">
        <w:t xml:space="preserve">ấu hình tham số huấn luyện </w:t>
      </w:r>
      <w:r w:rsidR="009325E1" w:rsidRPr="009325E1">
        <w:t>các mô hình hai giai đoạn</w:t>
      </w:r>
      <w:bookmarkEnd w:id="412"/>
    </w:p>
    <w:tbl>
      <w:tblPr>
        <w:tblStyle w:val="TableGrid"/>
        <w:tblW w:w="7254" w:type="dxa"/>
        <w:tblInd w:w="675" w:type="dxa"/>
        <w:tblLook w:val="04A0" w:firstRow="1" w:lastRow="0" w:firstColumn="1" w:lastColumn="0" w:noHBand="0" w:noVBand="1"/>
      </w:tblPr>
      <w:tblGrid>
        <w:gridCol w:w="1403"/>
        <w:gridCol w:w="1163"/>
        <w:gridCol w:w="934"/>
        <w:gridCol w:w="1286"/>
        <w:gridCol w:w="1028"/>
        <w:gridCol w:w="1440"/>
      </w:tblGrid>
      <w:tr w:rsidR="00252BE2" w14:paraId="699ED5B3" w14:textId="77777777" w:rsidTr="00252BE2">
        <w:tc>
          <w:tcPr>
            <w:tcW w:w="1403" w:type="dxa"/>
            <w:vAlign w:val="center"/>
          </w:tcPr>
          <w:p w14:paraId="71FF1C0C" w14:textId="77777777" w:rsidR="00252BE2" w:rsidRPr="006663A3" w:rsidRDefault="00252BE2" w:rsidP="00E36312">
            <w:pPr>
              <w:ind w:firstLine="0"/>
              <w:jc w:val="center"/>
              <w:rPr>
                <w:sz w:val="24"/>
                <w:szCs w:val="24"/>
                <w:lang w:val="en-US"/>
              </w:rPr>
            </w:pPr>
            <w:r w:rsidRPr="006663A3">
              <w:rPr>
                <w:sz w:val="24"/>
                <w:szCs w:val="24"/>
                <w:lang w:val="en-US"/>
              </w:rPr>
              <w:t>Mô hình</w:t>
            </w:r>
          </w:p>
        </w:tc>
        <w:tc>
          <w:tcPr>
            <w:tcW w:w="1163" w:type="dxa"/>
          </w:tcPr>
          <w:p w14:paraId="5F3E4EA9" w14:textId="4878F73D" w:rsidR="00252BE2" w:rsidRPr="006663A3" w:rsidRDefault="00252BE2" w:rsidP="00E36312">
            <w:pPr>
              <w:ind w:firstLine="0"/>
              <w:jc w:val="center"/>
              <w:rPr>
                <w:sz w:val="24"/>
                <w:szCs w:val="24"/>
                <w:lang w:val="en-US"/>
              </w:rPr>
            </w:pPr>
            <w:r>
              <w:rPr>
                <w:sz w:val="24"/>
                <w:szCs w:val="24"/>
                <w:lang w:val="en-US"/>
              </w:rPr>
              <w:t>Phiên bản</w:t>
            </w:r>
          </w:p>
        </w:tc>
        <w:tc>
          <w:tcPr>
            <w:tcW w:w="934" w:type="dxa"/>
            <w:vAlign w:val="center"/>
          </w:tcPr>
          <w:p w14:paraId="62E3F590" w14:textId="05A9D245" w:rsidR="00252BE2" w:rsidRPr="006663A3" w:rsidRDefault="00252BE2" w:rsidP="00E36312">
            <w:pPr>
              <w:ind w:firstLine="0"/>
              <w:jc w:val="center"/>
              <w:rPr>
                <w:sz w:val="24"/>
                <w:szCs w:val="24"/>
                <w:lang w:val="en-US"/>
              </w:rPr>
            </w:pPr>
            <w:r w:rsidRPr="006663A3">
              <w:rPr>
                <w:sz w:val="24"/>
                <w:szCs w:val="24"/>
                <w:lang w:val="en-US"/>
              </w:rPr>
              <w:t>Epochs</w:t>
            </w:r>
          </w:p>
        </w:tc>
        <w:tc>
          <w:tcPr>
            <w:tcW w:w="1286" w:type="dxa"/>
            <w:vAlign w:val="center"/>
          </w:tcPr>
          <w:p w14:paraId="5E50833B" w14:textId="77777777" w:rsidR="00252BE2" w:rsidRPr="006663A3" w:rsidRDefault="00252BE2" w:rsidP="00E36312">
            <w:pPr>
              <w:ind w:firstLine="0"/>
              <w:jc w:val="center"/>
              <w:rPr>
                <w:sz w:val="24"/>
                <w:szCs w:val="24"/>
                <w:lang w:val="en-US"/>
              </w:rPr>
            </w:pPr>
            <w:r w:rsidRPr="006663A3">
              <w:rPr>
                <w:sz w:val="24"/>
                <w:szCs w:val="24"/>
                <w:lang w:val="en-US"/>
              </w:rPr>
              <w:t>Learning rate</w:t>
            </w:r>
          </w:p>
        </w:tc>
        <w:tc>
          <w:tcPr>
            <w:tcW w:w="1028" w:type="dxa"/>
            <w:vAlign w:val="center"/>
          </w:tcPr>
          <w:p w14:paraId="51C75A2E" w14:textId="77777777" w:rsidR="00252BE2" w:rsidRPr="006663A3" w:rsidRDefault="00252BE2" w:rsidP="00E36312">
            <w:pPr>
              <w:ind w:firstLine="0"/>
              <w:jc w:val="center"/>
              <w:rPr>
                <w:sz w:val="24"/>
                <w:szCs w:val="24"/>
                <w:lang w:val="en-US"/>
              </w:rPr>
            </w:pPr>
            <w:r w:rsidRPr="006663A3">
              <w:rPr>
                <w:sz w:val="24"/>
                <w:szCs w:val="24"/>
                <w:lang w:val="en-US"/>
              </w:rPr>
              <w:t>Batch size</w:t>
            </w:r>
          </w:p>
        </w:tc>
        <w:tc>
          <w:tcPr>
            <w:tcW w:w="1440" w:type="dxa"/>
            <w:vAlign w:val="center"/>
          </w:tcPr>
          <w:p w14:paraId="67DB7831" w14:textId="77777777" w:rsidR="00252BE2" w:rsidRDefault="00252BE2" w:rsidP="00E36312">
            <w:pPr>
              <w:ind w:firstLine="0"/>
              <w:jc w:val="center"/>
              <w:rPr>
                <w:lang w:val="en-US"/>
              </w:rPr>
            </w:pPr>
            <w:r>
              <w:rPr>
                <w:lang w:val="en-US"/>
              </w:rPr>
              <w:t>Optimizer</w:t>
            </w:r>
          </w:p>
        </w:tc>
      </w:tr>
      <w:tr w:rsidR="00252BE2" w14:paraId="48B13C05" w14:textId="77777777" w:rsidTr="00F720D3">
        <w:tc>
          <w:tcPr>
            <w:tcW w:w="1403" w:type="dxa"/>
            <w:vAlign w:val="center"/>
          </w:tcPr>
          <w:p w14:paraId="0D79356F" w14:textId="5C404E9B" w:rsidR="00252BE2" w:rsidRPr="006663A3" w:rsidRDefault="00252BE2" w:rsidP="00F720D3">
            <w:pPr>
              <w:ind w:firstLine="0"/>
              <w:jc w:val="center"/>
              <w:rPr>
                <w:sz w:val="24"/>
                <w:szCs w:val="24"/>
                <w:lang w:val="en-US"/>
              </w:rPr>
            </w:pPr>
            <w:r>
              <w:rPr>
                <w:sz w:val="24"/>
                <w:szCs w:val="24"/>
                <w:lang w:val="en-US"/>
              </w:rPr>
              <w:t>ResNet</w:t>
            </w:r>
          </w:p>
        </w:tc>
        <w:tc>
          <w:tcPr>
            <w:tcW w:w="1163" w:type="dxa"/>
            <w:vAlign w:val="center"/>
          </w:tcPr>
          <w:p w14:paraId="1D45B969" w14:textId="197DF7DE" w:rsidR="00252BE2" w:rsidRDefault="00252BE2" w:rsidP="00F720D3">
            <w:pPr>
              <w:ind w:firstLine="0"/>
              <w:jc w:val="center"/>
              <w:rPr>
                <w:sz w:val="24"/>
                <w:szCs w:val="24"/>
                <w:lang w:val="en-US"/>
              </w:rPr>
            </w:pPr>
            <w:r>
              <w:rPr>
                <w:sz w:val="24"/>
                <w:szCs w:val="24"/>
                <w:lang w:val="en-US"/>
              </w:rPr>
              <w:t>ResNet50</w:t>
            </w:r>
          </w:p>
        </w:tc>
        <w:tc>
          <w:tcPr>
            <w:tcW w:w="934" w:type="dxa"/>
            <w:vAlign w:val="center"/>
          </w:tcPr>
          <w:p w14:paraId="7E038B08" w14:textId="5BC707E9" w:rsidR="00252BE2" w:rsidRPr="006663A3" w:rsidRDefault="00252BE2" w:rsidP="00F720D3">
            <w:pPr>
              <w:ind w:firstLine="0"/>
              <w:jc w:val="center"/>
              <w:rPr>
                <w:sz w:val="24"/>
                <w:szCs w:val="24"/>
                <w:lang w:val="en-US"/>
              </w:rPr>
            </w:pPr>
            <w:r>
              <w:rPr>
                <w:sz w:val="24"/>
                <w:szCs w:val="24"/>
                <w:lang w:val="en-US"/>
              </w:rPr>
              <w:t>20</w:t>
            </w:r>
          </w:p>
        </w:tc>
        <w:tc>
          <w:tcPr>
            <w:tcW w:w="1286" w:type="dxa"/>
            <w:shd w:val="clear" w:color="auto" w:fill="FFFFFF" w:themeFill="background1"/>
            <w:vAlign w:val="center"/>
          </w:tcPr>
          <w:p w14:paraId="68F9BC72" w14:textId="53D0ED43" w:rsidR="00252BE2" w:rsidRPr="00F720D3" w:rsidRDefault="00F720D3" w:rsidP="00F720D3">
            <w:pPr>
              <w:ind w:firstLine="0"/>
              <w:jc w:val="center"/>
              <w:rPr>
                <w:sz w:val="24"/>
                <w:szCs w:val="24"/>
                <w:lang w:val="en-US"/>
              </w:rPr>
            </w:pPr>
            <w:r w:rsidRPr="00F720D3">
              <w:rPr>
                <w:sz w:val="24"/>
                <w:szCs w:val="24"/>
              </w:rPr>
              <w:t>0.000117</w:t>
            </w:r>
          </w:p>
        </w:tc>
        <w:tc>
          <w:tcPr>
            <w:tcW w:w="1028" w:type="dxa"/>
            <w:vAlign w:val="center"/>
          </w:tcPr>
          <w:p w14:paraId="4FBF5C12" w14:textId="7DAA71EF" w:rsidR="00252BE2" w:rsidRPr="006663A3" w:rsidRDefault="00486FA1" w:rsidP="00F720D3">
            <w:pPr>
              <w:ind w:firstLine="0"/>
              <w:jc w:val="center"/>
              <w:rPr>
                <w:sz w:val="24"/>
                <w:szCs w:val="24"/>
                <w:lang w:val="en-US"/>
              </w:rPr>
            </w:pPr>
            <w:r>
              <w:rPr>
                <w:sz w:val="24"/>
                <w:szCs w:val="24"/>
                <w:lang w:val="en-US"/>
              </w:rPr>
              <w:t>32</w:t>
            </w:r>
          </w:p>
        </w:tc>
        <w:tc>
          <w:tcPr>
            <w:tcW w:w="1440" w:type="dxa"/>
            <w:vAlign w:val="center"/>
          </w:tcPr>
          <w:p w14:paraId="7B3C05A3" w14:textId="77777777" w:rsidR="00252BE2" w:rsidRDefault="00252BE2" w:rsidP="00F720D3">
            <w:pPr>
              <w:ind w:firstLine="0"/>
              <w:jc w:val="center"/>
              <w:rPr>
                <w:lang w:val="en-US"/>
              </w:rPr>
            </w:pPr>
            <w:r>
              <w:rPr>
                <w:lang w:val="en-US"/>
              </w:rPr>
              <w:t>Adam</w:t>
            </w:r>
          </w:p>
        </w:tc>
      </w:tr>
      <w:tr w:rsidR="00252BE2" w14:paraId="25C82B9A" w14:textId="77777777" w:rsidTr="00F720D3">
        <w:tc>
          <w:tcPr>
            <w:tcW w:w="1403" w:type="dxa"/>
            <w:vAlign w:val="center"/>
          </w:tcPr>
          <w:p w14:paraId="4D8ED0BA" w14:textId="11FBE166" w:rsidR="00252BE2" w:rsidRDefault="00252BE2" w:rsidP="00F720D3">
            <w:pPr>
              <w:ind w:firstLine="0"/>
              <w:jc w:val="center"/>
              <w:rPr>
                <w:sz w:val="24"/>
                <w:szCs w:val="24"/>
                <w:lang w:val="en-US"/>
              </w:rPr>
            </w:pPr>
            <w:r>
              <w:rPr>
                <w:sz w:val="24"/>
                <w:szCs w:val="24"/>
                <w:lang w:val="en-US"/>
              </w:rPr>
              <w:t>EfficientNet</w:t>
            </w:r>
          </w:p>
        </w:tc>
        <w:tc>
          <w:tcPr>
            <w:tcW w:w="1163" w:type="dxa"/>
            <w:vAlign w:val="center"/>
          </w:tcPr>
          <w:p w14:paraId="7AEA5086" w14:textId="30F51742" w:rsidR="00252BE2" w:rsidRDefault="00252BE2" w:rsidP="00F720D3">
            <w:pPr>
              <w:ind w:firstLine="0"/>
              <w:jc w:val="center"/>
              <w:rPr>
                <w:sz w:val="24"/>
                <w:szCs w:val="24"/>
                <w:lang w:val="en-US"/>
              </w:rPr>
            </w:pPr>
            <w:r>
              <w:rPr>
                <w:sz w:val="24"/>
                <w:szCs w:val="24"/>
                <w:lang w:val="en-US"/>
              </w:rPr>
              <w:t>B3</w:t>
            </w:r>
          </w:p>
        </w:tc>
        <w:tc>
          <w:tcPr>
            <w:tcW w:w="934" w:type="dxa"/>
            <w:vAlign w:val="center"/>
          </w:tcPr>
          <w:p w14:paraId="0A202689" w14:textId="7C2A34F0" w:rsidR="00252BE2" w:rsidRDefault="00252BE2" w:rsidP="00F720D3">
            <w:pPr>
              <w:ind w:firstLine="0"/>
              <w:jc w:val="center"/>
              <w:rPr>
                <w:sz w:val="24"/>
                <w:szCs w:val="24"/>
                <w:lang w:val="en-US"/>
              </w:rPr>
            </w:pPr>
            <w:r>
              <w:rPr>
                <w:sz w:val="24"/>
                <w:szCs w:val="24"/>
                <w:lang w:val="en-US"/>
              </w:rPr>
              <w:t>20</w:t>
            </w:r>
          </w:p>
        </w:tc>
        <w:tc>
          <w:tcPr>
            <w:tcW w:w="1286" w:type="dxa"/>
            <w:vAlign w:val="center"/>
          </w:tcPr>
          <w:p w14:paraId="0E730102" w14:textId="624B6E55" w:rsidR="00252BE2" w:rsidRDefault="00F720D3" w:rsidP="00F720D3">
            <w:pPr>
              <w:ind w:firstLine="0"/>
              <w:jc w:val="center"/>
              <w:rPr>
                <w:sz w:val="24"/>
                <w:szCs w:val="24"/>
                <w:lang w:val="en-US"/>
              </w:rPr>
            </w:pPr>
            <w:r>
              <w:t>0.000316</w:t>
            </w:r>
          </w:p>
        </w:tc>
        <w:tc>
          <w:tcPr>
            <w:tcW w:w="1028" w:type="dxa"/>
            <w:vAlign w:val="center"/>
          </w:tcPr>
          <w:p w14:paraId="6CFA55C8" w14:textId="3B107A9C" w:rsidR="00252BE2" w:rsidRDefault="00486FA1" w:rsidP="00F720D3">
            <w:pPr>
              <w:ind w:firstLine="0"/>
              <w:jc w:val="center"/>
              <w:rPr>
                <w:sz w:val="24"/>
                <w:szCs w:val="24"/>
                <w:lang w:val="en-US"/>
              </w:rPr>
            </w:pPr>
            <w:r>
              <w:rPr>
                <w:sz w:val="24"/>
                <w:szCs w:val="24"/>
                <w:lang w:val="en-US"/>
              </w:rPr>
              <w:t>32</w:t>
            </w:r>
          </w:p>
        </w:tc>
        <w:tc>
          <w:tcPr>
            <w:tcW w:w="1440" w:type="dxa"/>
            <w:vAlign w:val="center"/>
          </w:tcPr>
          <w:p w14:paraId="5AB9D25D" w14:textId="55C3B91C" w:rsidR="00252BE2" w:rsidRDefault="00252BE2" w:rsidP="00F720D3">
            <w:pPr>
              <w:ind w:firstLine="0"/>
              <w:jc w:val="center"/>
              <w:rPr>
                <w:lang w:val="en-US"/>
              </w:rPr>
            </w:pPr>
            <w:r>
              <w:rPr>
                <w:lang w:val="en-US"/>
              </w:rPr>
              <w:t>Adam</w:t>
            </w:r>
          </w:p>
        </w:tc>
      </w:tr>
      <w:tr w:rsidR="00252BE2" w14:paraId="78D702C3" w14:textId="77777777" w:rsidTr="00F720D3">
        <w:tc>
          <w:tcPr>
            <w:tcW w:w="1403" w:type="dxa"/>
            <w:vAlign w:val="center"/>
          </w:tcPr>
          <w:p w14:paraId="750050EC" w14:textId="02CDCA5E" w:rsidR="00252BE2" w:rsidRDefault="00252BE2" w:rsidP="00F720D3">
            <w:pPr>
              <w:ind w:firstLine="0"/>
              <w:jc w:val="center"/>
              <w:rPr>
                <w:sz w:val="24"/>
                <w:szCs w:val="24"/>
                <w:lang w:val="en-US"/>
              </w:rPr>
            </w:pPr>
            <w:r>
              <w:rPr>
                <w:sz w:val="24"/>
                <w:szCs w:val="24"/>
                <w:lang w:val="en-US"/>
              </w:rPr>
              <w:t>Inception</w:t>
            </w:r>
          </w:p>
        </w:tc>
        <w:tc>
          <w:tcPr>
            <w:tcW w:w="1163" w:type="dxa"/>
            <w:vAlign w:val="center"/>
          </w:tcPr>
          <w:p w14:paraId="282D5B5B" w14:textId="45C1A6EB" w:rsidR="00252BE2" w:rsidRDefault="00252BE2" w:rsidP="00F720D3">
            <w:pPr>
              <w:ind w:firstLine="0"/>
              <w:jc w:val="center"/>
              <w:rPr>
                <w:sz w:val="24"/>
                <w:szCs w:val="24"/>
                <w:lang w:val="en-US"/>
              </w:rPr>
            </w:pPr>
            <w:r>
              <w:rPr>
                <w:sz w:val="24"/>
                <w:szCs w:val="24"/>
                <w:lang w:val="en-US"/>
              </w:rPr>
              <w:t>V3</w:t>
            </w:r>
          </w:p>
        </w:tc>
        <w:tc>
          <w:tcPr>
            <w:tcW w:w="934" w:type="dxa"/>
            <w:vAlign w:val="center"/>
          </w:tcPr>
          <w:p w14:paraId="6F168201" w14:textId="2DBB7693" w:rsidR="00252BE2" w:rsidRDefault="00252BE2" w:rsidP="00F720D3">
            <w:pPr>
              <w:ind w:firstLine="0"/>
              <w:jc w:val="center"/>
              <w:rPr>
                <w:sz w:val="24"/>
                <w:szCs w:val="24"/>
                <w:lang w:val="en-US"/>
              </w:rPr>
            </w:pPr>
            <w:r>
              <w:rPr>
                <w:sz w:val="24"/>
                <w:szCs w:val="24"/>
                <w:lang w:val="en-US"/>
              </w:rPr>
              <w:t>20</w:t>
            </w:r>
          </w:p>
        </w:tc>
        <w:tc>
          <w:tcPr>
            <w:tcW w:w="1286" w:type="dxa"/>
            <w:vAlign w:val="center"/>
          </w:tcPr>
          <w:p w14:paraId="4D86594C" w14:textId="0E75A940" w:rsidR="00252BE2" w:rsidRDefault="00F720D3" w:rsidP="00F720D3">
            <w:pPr>
              <w:ind w:firstLine="0"/>
              <w:jc w:val="center"/>
              <w:rPr>
                <w:sz w:val="24"/>
                <w:szCs w:val="24"/>
                <w:lang w:val="en-US"/>
              </w:rPr>
            </w:pPr>
            <w:r>
              <w:t>0.000681</w:t>
            </w:r>
          </w:p>
        </w:tc>
        <w:tc>
          <w:tcPr>
            <w:tcW w:w="1028" w:type="dxa"/>
            <w:vAlign w:val="center"/>
          </w:tcPr>
          <w:p w14:paraId="361C98E5" w14:textId="33988897" w:rsidR="00252BE2" w:rsidRDefault="00486FA1" w:rsidP="00F720D3">
            <w:pPr>
              <w:ind w:firstLine="0"/>
              <w:jc w:val="center"/>
              <w:rPr>
                <w:sz w:val="24"/>
                <w:szCs w:val="24"/>
                <w:lang w:val="en-US"/>
              </w:rPr>
            </w:pPr>
            <w:r>
              <w:rPr>
                <w:sz w:val="24"/>
                <w:szCs w:val="24"/>
                <w:lang w:val="en-US"/>
              </w:rPr>
              <w:t>32</w:t>
            </w:r>
          </w:p>
        </w:tc>
        <w:tc>
          <w:tcPr>
            <w:tcW w:w="1440" w:type="dxa"/>
            <w:vAlign w:val="center"/>
          </w:tcPr>
          <w:p w14:paraId="02224C55" w14:textId="498C2272" w:rsidR="00252BE2" w:rsidRDefault="00252BE2" w:rsidP="00F720D3">
            <w:pPr>
              <w:ind w:firstLine="0"/>
              <w:jc w:val="center"/>
              <w:rPr>
                <w:lang w:val="en-US"/>
              </w:rPr>
            </w:pPr>
            <w:r>
              <w:rPr>
                <w:lang w:val="en-US"/>
              </w:rPr>
              <w:t>Adam</w:t>
            </w:r>
          </w:p>
        </w:tc>
      </w:tr>
      <w:tr w:rsidR="00252BE2" w14:paraId="47197339" w14:textId="77777777" w:rsidTr="00F720D3">
        <w:tc>
          <w:tcPr>
            <w:tcW w:w="1403" w:type="dxa"/>
            <w:vAlign w:val="center"/>
          </w:tcPr>
          <w:p w14:paraId="69EAA073" w14:textId="70EB15C9" w:rsidR="00252BE2" w:rsidRDefault="00252BE2" w:rsidP="00F720D3">
            <w:pPr>
              <w:ind w:firstLine="0"/>
              <w:jc w:val="center"/>
              <w:rPr>
                <w:sz w:val="24"/>
                <w:szCs w:val="24"/>
                <w:lang w:val="en-US"/>
              </w:rPr>
            </w:pPr>
            <w:r>
              <w:rPr>
                <w:sz w:val="24"/>
                <w:szCs w:val="24"/>
                <w:lang w:val="en-US"/>
              </w:rPr>
              <w:t>ViT</w:t>
            </w:r>
          </w:p>
        </w:tc>
        <w:tc>
          <w:tcPr>
            <w:tcW w:w="1163" w:type="dxa"/>
            <w:vAlign w:val="center"/>
          </w:tcPr>
          <w:p w14:paraId="691A5DB3" w14:textId="4848522C" w:rsidR="00252BE2" w:rsidRDefault="00252BE2" w:rsidP="00F720D3">
            <w:pPr>
              <w:ind w:firstLine="0"/>
              <w:jc w:val="center"/>
              <w:rPr>
                <w:sz w:val="24"/>
                <w:szCs w:val="24"/>
                <w:lang w:val="en-US"/>
              </w:rPr>
            </w:pPr>
            <w:r>
              <w:rPr>
                <w:sz w:val="24"/>
                <w:szCs w:val="24"/>
                <w:lang w:val="en-US"/>
              </w:rPr>
              <w:t>B16</w:t>
            </w:r>
          </w:p>
        </w:tc>
        <w:tc>
          <w:tcPr>
            <w:tcW w:w="934" w:type="dxa"/>
            <w:vAlign w:val="center"/>
          </w:tcPr>
          <w:p w14:paraId="33899AE2" w14:textId="6FA4EF57" w:rsidR="00252BE2" w:rsidRDefault="00252BE2" w:rsidP="00F720D3">
            <w:pPr>
              <w:ind w:firstLine="0"/>
              <w:jc w:val="center"/>
              <w:rPr>
                <w:sz w:val="24"/>
                <w:szCs w:val="24"/>
                <w:lang w:val="en-US"/>
              </w:rPr>
            </w:pPr>
            <w:r>
              <w:rPr>
                <w:sz w:val="24"/>
                <w:szCs w:val="24"/>
                <w:lang w:val="en-US"/>
              </w:rPr>
              <w:t>15</w:t>
            </w:r>
          </w:p>
        </w:tc>
        <w:tc>
          <w:tcPr>
            <w:tcW w:w="1286" w:type="dxa"/>
            <w:vAlign w:val="center"/>
          </w:tcPr>
          <w:p w14:paraId="4107976F" w14:textId="0B243477" w:rsidR="00252BE2" w:rsidRPr="00D316BF" w:rsidRDefault="00D316BF" w:rsidP="00F720D3">
            <w:pPr>
              <w:ind w:firstLine="0"/>
              <w:jc w:val="center"/>
              <w:rPr>
                <w:sz w:val="24"/>
                <w:szCs w:val="24"/>
                <w:lang w:val="en-US"/>
              </w:rPr>
            </w:pPr>
            <w:r>
              <w:rPr>
                <w:lang w:val="en-US"/>
              </w:rPr>
              <w:t>0,000019</w:t>
            </w:r>
          </w:p>
        </w:tc>
        <w:tc>
          <w:tcPr>
            <w:tcW w:w="1028" w:type="dxa"/>
            <w:vAlign w:val="center"/>
          </w:tcPr>
          <w:p w14:paraId="5B49542A" w14:textId="4C3DBFA7" w:rsidR="00252BE2" w:rsidRDefault="00486FA1" w:rsidP="00F720D3">
            <w:pPr>
              <w:ind w:firstLine="0"/>
              <w:jc w:val="center"/>
              <w:rPr>
                <w:sz w:val="24"/>
                <w:szCs w:val="24"/>
                <w:lang w:val="en-US"/>
              </w:rPr>
            </w:pPr>
            <w:r>
              <w:rPr>
                <w:sz w:val="24"/>
                <w:szCs w:val="24"/>
                <w:lang w:val="en-US"/>
              </w:rPr>
              <w:t>32</w:t>
            </w:r>
          </w:p>
        </w:tc>
        <w:tc>
          <w:tcPr>
            <w:tcW w:w="1440" w:type="dxa"/>
            <w:vAlign w:val="center"/>
          </w:tcPr>
          <w:p w14:paraId="272EBD1B" w14:textId="472DF2BC" w:rsidR="00252BE2" w:rsidRDefault="00252BE2" w:rsidP="00F720D3">
            <w:pPr>
              <w:ind w:firstLine="0"/>
              <w:jc w:val="center"/>
              <w:rPr>
                <w:lang w:val="en-US"/>
              </w:rPr>
            </w:pPr>
            <w:r>
              <w:rPr>
                <w:lang w:val="en-US"/>
              </w:rPr>
              <w:t>Adam</w:t>
            </w:r>
          </w:p>
        </w:tc>
      </w:tr>
    </w:tbl>
    <w:p w14:paraId="60FEAE85" w14:textId="41344424" w:rsidR="009272AA" w:rsidRDefault="00FD072A" w:rsidP="00743AF3">
      <w:pPr>
        <w:pStyle w:val="Heading2"/>
        <w:spacing w:before="120"/>
        <w:rPr>
          <w:lang w:val="en-US"/>
        </w:rPr>
      </w:pPr>
      <w:bookmarkStart w:id="413" w:name="_Toc198236792"/>
      <w:r>
        <w:rPr>
          <w:lang w:val="en-US"/>
        </w:rPr>
        <w:t>KẾT QUẢ HU</w:t>
      </w:r>
      <w:r w:rsidR="0042459A">
        <w:rPr>
          <w:lang w:val="en-US"/>
        </w:rPr>
        <w:t>Ấ</w:t>
      </w:r>
      <w:r>
        <w:rPr>
          <w:lang w:val="en-US"/>
        </w:rPr>
        <w:t>N LUYỆN</w:t>
      </w:r>
      <w:bookmarkEnd w:id="413"/>
    </w:p>
    <w:p w14:paraId="7DFAB1C9" w14:textId="77777777" w:rsidR="00DE6115" w:rsidRPr="009B73DF" w:rsidRDefault="00DE6115" w:rsidP="00DE6115">
      <w:pPr>
        <w:pStyle w:val="Heading3"/>
        <w:rPr>
          <w:lang w:val="en-US"/>
        </w:rPr>
      </w:pPr>
      <w:bookmarkStart w:id="414" w:name="_Toc198236793"/>
      <w:r>
        <w:rPr>
          <w:lang w:val="en-US"/>
        </w:rPr>
        <w:t>Mô hình một giai đoạn</w:t>
      </w:r>
      <w:bookmarkEnd w:id="414"/>
    </w:p>
    <w:p w14:paraId="15836196" w14:textId="77777777" w:rsidR="00DE6115" w:rsidRDefault="00DE6115" w:rsidP="00DE6115">
      <w:pPr>
        <w:pStyle w:val="Heading4"/>
        <w:rPr>
          <w:lang w:val="en-US"/>
        </w:rPr>
      </w:pPr>
      <w:bookmarkStart w:id="415" w:name="_Toc163848368"/>
      <w:bookmarkStart w:id="416" w:name="_Toc193706299"/>
      <w:bookmarkStart w:id="417" w:name="_Toc193707661"/>
      <w:bookmarkStart w:id="418" w:name="_Toc193708510"/>
      <w:bookmarkStart w:id="419" w:name="_Toc193708802"/>
      <w:bookmarkStart w:id="420" w:name="_Toc193710359"/>
      <w:bookmarkStart w:id="421" w:name="_Toc198236794"/>
      <w:r>
        <w:rPr>
          <w:lang w:val="en-US"/>
        </w:rPr>
        <w:t>M</w:t>
      </w:r>
      <w:r w:rsidRPr="00B14F34">
        <w:t>ô hình Y</w:t>
      </w:r>
      <w:bookmarkEnd w:id="415"/>
      <w:bookmarkEnd w:id="416"/>
      <w:bookmarkEnd w:id="417"/>
      <w:bookmarkEnd w:id="418"/>
      <w:bookmarkEnd w:id="419"/>
      <w:bookmarkEnd w:id="420"/>
      <w:r>
        <w:rPr>
          <w:lang w:val="en-US"/>
        </w:rPr>
        <w:t>OLO</w:t>
      </w:r>
      <w:bookmarkEnd w:id="421"/>
    </w:p>
    <w:p w14:paraId="1A9C7306" w14:textId="7EF56778" w:rsidR="005459E4" w:rsidRDefault="005459E4" w:rsidP="005459E4">
      <w:pPr>
        <w:rPr>
          <w:lang w:val="en-US"/>
        </w:rPr>
      </w:pPr>
      <w:r>
        <w:t>Nếu so sánh giữa hai phiên bản YOLOv8 và YOLOv11, có thể thấy rằng YOLOv11 nhìn chung thể hiện hiệu suất tốt hơn ở hầu hết các kích thước, đặc biệt là ở kích thước nano và small. Điều này cho thấy những cải tiến trong kiến trúc của YOLOv11 đã mang lại hiệu quả rõ rệt trong bài toán phát hiện đối tượng nhỏ như hạt giống lúa.</w:t>
      </w:r>
    </w:p>
    <w:p w14:paraId="1BA7A8B7" w14:textId="0A002A48" w:rsidR="005459E4" w:rsidRDefault="005459E4" w:rsidP="00C07E70">
      <w:pPr>
        <w:ind w:firstLine="0"/>
        <w:jc w:val="center"/>
        <w:rPr>
          <w:lang w:val="en-US"/>
        </w:rPr>
      </w:pPr>
      <w:r>
        <w:rPr>
          <w:lang w:val="en-US"/>
        </w:rPr>
        <w:lastRenderedPageBreak/>
        <w:drawing>
          <wp:inline distT="0" distB="0" distL="0" distR="0" wp14:anchorId="4362CFAB" wp14:editId="40C59FD9">
            <wp:extent cx="4825219" cy="241261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25761" cy="2412881"/>
                    </a:xfrm>
                    <a:prstGeom prst="rect">
                      <a:avLst/>
                    </a:prstGeom>
                  </pic:spPr>
                </pic:pic>
              </a:graphicData>
            </a:graphic>
          </wp:inline>
        </w:drawing>
      </w:r>
    </w:p>
    <w:p w14:paraId="278F72F0" w14:textId="7AB99444" w:rsidR="005459E4" w:rsidRPr="00C07E70" w:rsidRDefault="00C07E70" w:rsidP="00C07E70">
      <w:pPr>
        <w:pStyle w:val="HinhAnh"/>
        <w:ind w:left="426"/>
        <w:rPr>
          <w:lang w:val="en-US"/>
        </w:rPr>
      </w:pPr>
      <w:bookmarkStart w:id="422" w:name="_Toc198236864"/>
      <w:r w:rsidRPr="00531060">
        <w:t>Hình</w:t>
      </w:r>
      <w:r>
        <w:rPr>
          <w:lang w:val="en-US"/>
        </w:rPr>
        <w:t xml:space="preserve"> 28</w:t>
      </w:r>
      <w:r w:rsidRPr="00531060">
        <w:rPr>
          <w:lang w:val="en-US"/>
        </w:rPr>
        <w:t>:</w:t>
      </w:r>
      <w:r>
        <w:rPr>
          <w:lang w:val="en-US"/>
        </w:rPr>
        <w:t>Kết quả dự đoán hình ảnh với mô hình YOLOv11s</w:t>
      </w:r>
      <w:bookmarkEnd w:id="422"/>
      <w:r w:rsidRPr="00531060">
        <w:t xml:space="preserve"> </w:t>
      </w:r>
    </w:p>
    <w:p w14:paraId="382BD189" w14:textId="1EB03F12" w:rsidR="00025293" w:rsidRPr="00605280" w:rsidRDefault="00DE6115" w:rsidP="00D65A99">
      <w:pPr>
        <w:rPr>
          <w:lang w:val="en-US"/>
        </w:rPr>
      </w:pPr>
      <w:r>
        <w:rPr>
          <w:lang w:val="en-US"/>
        </w:rPr>
        <w:t xml:space="preserve">Kết quả huấn luyện </w:t>
      </w:r>
      <w:r w:rsidR="004473DC">
        <w:rPr>
          <w:lang w:val="en-US"/>
        </w:rPr>
        <w:t xml:space="preserve">của các mô hình YOLO </w:t>
      </w:r>
      <w:r>
        <w:rPr>
          <w:lang w:val="en-US"/>
        </w:rPr>
        <w:t xml:space="preserve">được tổng hợp thành bảng dưới. </w:t>
      </w:r>
      <w:r w:rsidRPr="003C6385">
        <w:t xml:space="preserve">qua đó cung cấp cái nhìn toàn diện về hiệu quả của từng biến thể trong bài toán </w:t>
      </w:r>
      <w:r>
        <w:rPr>
          <w:lang w:val="en-US"/>
        </w:rPr>
        <w:t xml:space="preserve">phân loại </w:t>
      </w:r>
      <w:r w:rsidRPr="003C6385">
        <w:t>hạt giống lúa.</w:t>
      </w:r>
    </w:p>
    <w:p w14:paraId="6737CDCF" w14:textId="454C7BA6" w:rsidR="00DE6115" w:rsidRPr="00615F40" w:rsidRDefault="00DE6115" w:rsidP="00DE6115">
      <w:pPr>
        <w:pStyle w:val="Bang"/>
        <w:spacing w:after="240"/>
        <w:rPr>
          <w:lang w:val="en-US"/>
        </w:rPr>
      </w:pPr>
      <w:bookmarkStart w:id="423" w:name="_Toc198237444"/>
      <w:r w:rsidRPr="00531060">
        <w:t xml:space="preserve">Bảng </w:t>
      </w:r>
      <w:r w:rsidR="002353EA">
        <w:rPr>
          <w:lang w:val="en-US"/>
        </w:rPr>
        <w:t>10</w:t>
      </w:r>
      <w:r w:rsidRPr="00531060">
        <w:rPr>
          <w:lang w:val="en-US"/>
        </w:rPr>
        <w:t>:</w:t>
      </w:r>
      <w:r w:rsidRPr="00531060">
        <w:t xml:space="preserve"> </w:t>
      </w:r>
      <w:r>
        <w:rPr>
          <w:lang w:val="en-US"/>
        </w:rPr>
        <w:t>Kết quả hiệu suất các mô hình tích hợp (YOLO)</w:t>
      </w:r>
      <w:bookmarkEnd w:id="423"/>
    </w:p>
    <w:tbl>
      <w:tblPr>
        <w:tblStyle w:val="LightShading"/>
        <w:tblW w:w="8965" w:type="dxa"/>
        <w:tblInd w:w="-176" w:type="dxa"/>
        <w:tblLayout w:type="fixed"/>
        <w:tblLook w:val="04A0" w:firstRow="1" w:lastRow="0" w:firstColumn="1" w:lastColumn="0" w:noHBand="0" w:noVBand="1"/>
      </w:tblPr>
      <w:tblGrid>
        <w:gridCol w:w="1560"/>
        <w:gridCol w:w="1251"/>
        <w:gridCol w:w="890"/>
        <w:gridCol w:w="900"/>
        <w:gridCol w:w="979"/>
        <w:gridCol w:w="1117"/>
        <w:gridCol w:w="1242"/>
        <w:gridCol w:w="1026"/>
      </w:tblGrid>
      <w:tr w:rsidR="00DE6115" w:rsidRPr="00531060" w14:paraId="5A2A3700" w14:textId="77777777" w:rsidTr="005D30E3">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560" w:type="dxa"/>
          </w:tcPr>
          <w:p w14:paraId="62DF721D" w14:textId="77777777" w:rsidR="00DE6115" w:rsidRPr="00406A80" w:rsidRDefault="00DE6115" w:rsidP="00DE6115">
            <w:pPr>
              <w:ind w:firstLine="0"/>
              <w:jc w:val="center"/>
              <w:rPr>
                <w:rFonts w:cs="Times New Roman"/>
                <w:sz w:val="24"/>
                <w:szCs w:val="24"/>
                <w:lang w:val="en-US"/>
              </w:rPr>
            </w:pPr>
            <w:r w:rsidRPr="00406A80">
              <w:rPr>
                <w:rFonts w:cs="Times New Roman"/>
                <w:sz w:val="24"/>
                <w:szCs w:val="24"/>
                <w:lang w:val="en-US"/>
              </w:rPr>
              <w:t>Mô hình</w:t>
            </w:r>
          </w:p>
        </w:tc>
        <w:tc>
          <w:tcPr>
            <w:tcW w:w="1251" w:type="dxa"/>
          </w:tcPr>
          <w:p w14:paraId="31299C4D"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Precision</w:t>
            </w:r>
            <w:r>
              <w:rPr>
                <w:rFonts w:cs="Times New Roman"/>
                <w:sz w:val="24"/>
                <w:szCs w:val="24"/>
                <w:lang w:val="en-US"/>
              </w:rPr>
              <w:t xml:space="preserve"> </w:t>
            </w:r>
          </w:p>
        </w:tc>
        <w:tc>
          <w:tcPr>
            <w:tcW w:w="890" w:type="dxa"/>
          </w:tcPr>
          <w:p w14:paraId="245E00AE"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Recall</w:t>
            </w:r>
          </w:p>
          <w:p w14:paraId="454CCA5C"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p>
        </w:tc>
        <w:tc>
          <w:tcPr>
            <w:tcW w:w="900" w:type="dxa"/>
          </w:tcPr>
          <w:p w14:paraId="2DFBF946"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mAP</w:t>
            </w:r>
            <w:r w:rsidRPr="00406A80">
              <w:rPr>
                <w:rFonts w:cs="Times New Roman"/>
                <w:sz w:val="24"/>
                <w:szCs w:val="24"/>
                <w:vertAlign w:val="subscript"/>
                <w:lang w:val="en-US"/>
              </w:rPr>
              <w:t>50</w:t>
            </w:r>
            <w:r>
              <w:rPr>
                <w:rFonts w:cs="Times New Roman"/>
                <w:sz w:val="24"/>
                <w:szCs w:val="24"/>
                <w:vertAlign w:val="subscript"/>
                <w:lang w:val="en-US"/>
              </w:rPr>
              <w:t xml:space="preserve"> </w:t>
            </w:r>
          </w:p>
        </w:tc>
        <w:tc>
          <w:tcPr>
            <w:tcW w:w="979" w:type="dxa"/>
          </w:tcPr>
          <w:p w14:paraId="3696C1B4"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mAP</w:t>
            </w:r>
            <w:r w:rsidRPr="00406A80">
              <w:rPr>
                <w:rFonts w:cs="Times New Roman"/>
                <w:sz w:val="24"/>
                <w:szCs w:val="24"/>
                <w:vertAlign w:val="subscript"/>
                <w:lang w:val="en-US"/>
              </w:rPr>
              <w:t>50-95</w:t>
            </w:r>
          </w:p>
        </w:tc>
        <w:tc>
          <w:tcPr>
            <w:tcW w:w="1117" w:type="dxa"/>
          </w:tcPr>
          <w:p w14:paraId="5091F6F9"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Thời gian</w:t>
            </w:r>
            <w:r>
              <w:rPr>
                <w:rFonts w:cs="Times New Roman"/>
                <w:sz w:val="24"/>
                <w:szCs w:val="24"/>
                <w:lang w:val="en-US"/>
              </w:rPr>
              <w:t xml:space="preserve"> (phút)</w:t>
            </w:r>
          </w:p>
        </w:tc>
        <w:tc>
          <w:tcPr>
            <w:tcW w:w="1242" w:type="dxa"/>
          </w:tcPr>
          <w:p w14:paraId="0ABC8D78" w14:textId="77777777" w:rsidR="00DE6115" w:rsidRPr="00406A80"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sz w:val="24"/>
                <w:szCs w:val="24"/>
                <w:lang w:val="en-US"/>
              </w:rPr>
              <w:t>Thời  gian Inference (giây)</w:t>
            </w:r>
          </w:p>
        </w:tc>
        <w:tc>
          <w:tcPr>
            <w:tcW w:w="1026" w:type="dxa"/>
          </w:tcPr>
          <w:p w14:paraId="7E8BF45B" w14:textId="77777777" w:rsidR="00DE6115" w:rsidRDefault="00DE6115" w:rsidP="00DE6115">
            <w:pPr>
              <w:ind w:firstLine="0"/>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FPS</w:t>
            </w:r>
          </w:p>
        </w:tc>
      </w:tr>
      <w:tr w:rsidR="00DE6115" w:rsidRPr="00531060" w14:paraId="48764F52" w14:textId="77777777" w:rsidTr="005D30E3">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208CE314"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8n</w:t>
            </w:r>
          </w:p>
        </w:tc>
        <w:tc>
          <w:tcPr>
            <w:tcW w:w="1251" w:type="dxa"/>
            <w:shd w:val="clear" w:color="auto" w:fill="FFFFFF" w:themeFill="background1"/>
          </w:tcPr>
          <w:p w14:paraId="57F03534"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897</w:t>
            </w:r>
          </w:p>
        </w:tc>
        <w:tc>
          <w:tcPr>
            <w:tcW w:w="890" w:type="dxa"/>
            <w:shd w:val="clear" w:color="auto" w:fill="FFFFFF" w:themeFill="background1"/>
          </w:tcPr>
          <w:p w14:paraId="3535FBE9"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887</w:t>
            </w:r>
          </w:p>
        </w:tc>
        <w:tc>
          <w:tcPr>
            <w:tcW w:w="900" w:type="dxa"/>
            <w:shd w:val="clear" w:color="auto" w:fill="FFFFFF" w:themeFill="background1"/>
          </w:tcPr>
          <w:p w14:paraId="730DE252"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49</w:t>
            </w:r>
          </w:p>
        </w:tc>
        <w:tc>
          <w:tcPr>
            <w:tcW w:w="979" w:type="dxa"/>
            <w:shd w:val="clear" w:color="auto" w:fill="FFFFFF" w:themeFill="background1"/>
          </w:tcPr>
          <w:p w14:paraId="76B06B55"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41</w:t>
            </w:r>
          </w:p>
        </w:tc>
        <w:tc>
          <w:tcPr>
            <w:tcW w:w="1117" w:type="dxa"/>
            <w:shd w:val="clear" w:color="auto" w:fill="FFFFFF" w:themeFill="background1"/>
          </w:tcPr>
          <w:p w14:paraId="69128C58"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29 </w:t>
            </w:r>
          </w:p>
        </w:tc>
        <w:tc>
          <w:tcPr>
            <w:tcW w:w="1242" w:type="dxa"/>
            <w:shd w:val="clear" w:color="auto" w:fill="FFFFFF" w:themeFill="background1"/>
          </w:tcPr>
          <w:p w14:paraId="079EFE8A"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0,0143 </w:t>
            </w:r>
          </w:p>
        </w:tc>
        <w:tc>
          <w:tcPr>
            <w:tcW w:w="1026" w:type="dxa"/>
            <w:shd w:val="clear" w:color="auto" w:fill="FFFFFF" w:themeFill="background1"/>
          </w:tcPr>
          <w:p w14:paraId="79979D31" w14:textId="77777777" w:rsidR="00DE6115"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66</w:t>
            </w:r>
          </w:p>
        </w:tc>
      </w:tr>
      <w:tr w:rsidR="00DE6115" w:rsidRPr="00531060" w14:paraId="080E8FA4" w14:textId="77777777" w:rsidTr="005D30E3">
        <w:trPr>
          <w:trHeight w:val="642"/>
        </w:trPr>
        <w:tc>
          <w:tcPr>
            <w:cnfStyle w:val="001000000000" w:firstRow="0" w:lastRow="0" w:firstColumn="1" w:lastColumn="0" w:oddVBand="0" w:evenVBand="0" w:oddHBand="0" w:evenHBand="0" w:firstRowFirstColumn="0" w:firstRowLastColumn="0" w:lastRowFirstColumn="0" w:lastRowLastColumn="0"/>
            <w:tcW w:w="1560" w:type="dxa"/>
          </w:tcPr>
          <w:p w14:paraId="7DCDD3A1"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8s</w:t>
            </w:r>
          </w:p>
        </w:tc>
        <w:tc>
          <w:tcPr>
            <w:tcW w:w="1251" w:type="dxa"/>
          </w:tcPr>
          <w:p w14:paraId="5C3CB555"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22</w:t>
            </w:r>
          </w:p>
        </w:tc>
        <w:tc>
          <w:tcPr>
            <w:tcW w:w="890" w:type="dxa"/>
          </w:tcPr>
          <w:p w14:paraId="200562A9"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12</w:t>
            </w:r>
          </w:p>
        </w:tc>
        <w:tc>
          <w:tcPr>
            <w:tcW w:w="900" w:type="dxa"/>
          </w:tcPr>
          <w:p w14:paraId="09A6ACA3"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65</w:t>
            </w:r>
          </w:p>
        </w:tc>
        <w:tc>
          <w:tcPr>
            <w:tcW w:w="979" w:type="dxa"/>
          </w:tcPr>
          <w:p w14:paraId="5A39A861"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58</w:t>
            </w:r>
          </w:p>
        </w:tc>
        <w:tc>
          <w:tcPr>
            <w:tcW w:w="1117" w:type="dxa"/>
          </w:tcPr>
          <w:p w14:paraId="70FD6FCC"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 xml:space="preserve">34 </w:t>
            </w:r>
          </w:p>
        </w:tc>
        <w:tc>
          <w:tcPr>
            <w:tcW w:w="1242" w:type="dxa"/>
          </w:tcPr>
          <w:p w14:paraId="45B6C7CA"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 xml:space="preserve">0,0186 </w:t>
            </w:r>
          </w:p>
        </w:tc>
        <w:tc>
          <w:tcPr>
            <w:tcW w:w="1026" w:type="dxa"/>
          </w:tcPr>
          <w:p w14:paraId="101B72C4" w14:textId="77777777" w:rsidR="00DE6115"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53</w:t>
            </w:r>
          </w:p>
        </w:tc>
      </w:tr>
      <w:tr w:rsidR="00DE6115" w:rsidRPr="00531060" w14:paraId="436B99EA" w14:textId="77777777" w:rsidTr="005D30E3">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31A9302A"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8m</w:t>
            </w:r>
          </w:p>
        </w:tc>
        <w:tc>
          <w:tcPr>
            <w:tcW w:w="1251" w:type="dxa"/>
            <w:shd w:val="clear" w:color="auto" w:fill="FFFFFF" w:themeFill="background1"/>
          </w:tcPr>
          <w:p w14:paraId="42A98DD4"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8</w:t>
            </w:r>
          </w:p>
        </w:tc>
        <w:tc>
          <w:tcPr>
            <w:tcW w:w="890" w:type="dxa"/>
            <w:shd w:val="clear" w:color="auto" w:fill="FFFFFF" w:themeFill="background1"/>
          </w:tcPr>
          <w:p w14:paraId="7DB2DE4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77</w:t>
            </w:r>
          </w:p>
        </w:tc>
        <w:tc>
          <w:tcPr>
            <w:tcW w:w="900" w:type="dxa"/>
            <w:shd w:val="clear" w:color="auto" w:fill="FFFFFF" w:themeFill="background1"/>
          </w:tcPr>
          <w:p w14:paraId="5206F31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93</w:t>
            </w:r>
          </w:p>
        </w:tc>
        <w:tc>
          <w:tcPr>
            <w:tcW w:w="979" w:type="dxa"/>
            <w:shd w:val="clear" w:color="auto" w:fill="FFFFFF" w:themeFill="background1"/>
          </w:tcPr>
          <w:p w14:paraId="6FA9496B"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92</w:t>
            </w:r>
          </w:p>
        </w:tc>
        <w:tc>
          <w:tcPr>
            <w:tcW w:w="1117" w:type="dxa"/>
            <w:shd w:val="clear" w:color="auto" w:fill="FFFFFF" w:themeFill="background1"/>
          </w:tcPr>
          <w:p w14:paraId="4C727C51"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56 </w:t>
            </w:r>
          </w:p>
        </w:tc>
        <w:tc>
          <w:tcPr>
            <w:tcW w:w="1242" w:type="dxa"/>
            <w:shd w:val="clear" w:color="auto" w:fill="FFFFFF" w:themeFill="background1"/>
          </w:tcPr>
          <w:p w14:paraId="5F17FF39"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0,0342 </w:t>
            </w:r>
          </w:p>
        </w:tc>
        <w:tc>
          <w:tcPr>
            <w:tcW w:w="1026" w:type="dxa"/>
            <w:shd w:val="clear" w:color="auto" w:fill="FFFFFF" w:themeFill="background1"/>
          </w:tcPr>
          <w:p w14:paraId="36A718B5" w14:textId="77777777" w:rsidR="00DE6115"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29</w:t>
            </w:r>
          </w:p>
        </w:tc>
      </w:tr>
      <w:tr w:rsidR="00DE6115" w:rsidRPr="00531060" w14:paraId="735DE5A9" w14:textId="77777777" w:rsidTr="005D30E3">
        <w:trPr>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11FC8EC3"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8l</w:t>
            </w:r>
          </w:p>
        </w:tc>
        <w:tc>
          <w:tcPr>
            <w:tcW w:w="1251" w:type="dxa"/>
            <w:shd w:val="clear" w:color="auto" w:fill="FFFFFF" w:themeFill="background1"/>
          </w:tcPr>
          <w:p w14:paraId="20FD7FC5"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876</w:t>
            </w:r>
          </w:p>
        </w:tc>
        <w:tc>
          <w:tcPr>
            <w:tcW w:w="890" w:type="dxa"/>
            <w:shd w:val="clear" w:color="auto" w:fill="FFFFFF" w:themeFill="background1"/>
          </w:tcPr>
          <w:p w14:paraId="381B737F"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871</w:t>
            </w:r>
          </w:p>
        </w:tc>
        <w:tc>
          <w:tcPr>
            <w:tcW w:w="900" w:type="dxa"/>
            <w:shd w:val="clear" w:color="auto" w:fill="FFFFFF" w:themeFill="background1"/>
          </w:tcPr>
          <w:p w14:paraId="102A9B31"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24</w:t>
            </w:r>
          </w:p>
        </w:tc>
        <w:tc>
          <w:tcPr>
            <w:tcW w:w="979" w:type="dxa"/>
            <w:shd w:val="clear" w:color="auto" w:fill="FFFFFF" w:themeFill="background1"/>
          </w:tcPr>
          <w:p w14:paraId="4D90684A"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19</w:t>
            </w:r>
          </w:p>
        </w:tc>
        <w:tc>
          <w:tcPr>
            <w:tcW w:w="1117" w:type="dxa"/>
            <w:shd w:val="clear" w:color="auto" w:fill="FFFFFF" w:themeFill="background1"/>
          </w:tcPr>
          <w:p w14:paraId="37FDAF48"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 xml:space="preserve">90 </w:t>
            </w:r>
          </w:p>
        </w:tc>
        <w:tc>
          <w:tcPr>
            <w:tcW w:w="1242" w:type="dxa"/>
            <w:shd w:val="clear" w:color="auto" w:fill="FFFFFF" w:themeFill="background1"/>
          </w:tcPr>
          <w:p w14:paraId="1A3A332D"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 xml:space="preserve">0,0508 </w:t>
            </w:r>
          </w:p>
        </w:tc>
        <w:tc>
          <w:tcPr>
            <w:tcW w:w="1026" w:type="dxa"/>
            <w:shd w:val="clear" w:color="auto" w:fill="FFFFFF" w:themeFill="background1"/>
          </w:tcPr>
          <w:p w14:paraId="45CA0CE7" w14:textId="77777777" w:rsidR="00DE6115"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19</w:t>
            </w:r>
          </w:p>
        </w:tc>
      </w:tr>
      <w:tr w:rsidR="00DE6115" w:rsidRPr="00531060" w14:paraId="5E3E8002" w14:textId="77777777" w:rsidTr="005D30E3">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74408C3D"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11n</w:t>
            </w:r>
          </w:p>
        </w:tc>
        <w:tc>
          <w:tcPr>
            <w:tcW w:w="1251" w:type="dxa"/>
            <w:shd w:val="clear" w:color="auto" w:fill="FFFFFF" w:themeFill="background1"/>
          </w:tcPr>
          <w:p w14:paraId="6B50E623"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7</w:t>
            </w:r>
          </w:p>
        </w:tc>
        <w:tc>
          <w:tcPr>
            <w:tcW w:w="890" w:type="dxa"/>
            <w:shd w:val="clear" w:color="auto" w:fill="FFFFFF" w:themeFill="background1"/>
          </w:tcPr>
          <w:p w14:paraId="1999AEC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81</w:t>
            </w:r>
          </w:p>
        </w:tc>
        <w:tc>
          <w:tcPr>
            <w:tcW w:w="900" w:type="dxa"/>
            <w:shd w:val="clear" w:color="auto" w:fill="FFFFFF" w:themeFill="background1"/>
          </w:tcPr>
          <w:p w14:paraId="37D3991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92</w:t>
            </w:r>
          </w:p>
        </w:tc>
        <w:tc>
          <w:tcPr>
            <w:tcW w:w="979" w:type="dxa"/>
            <w:shd w:val="clear" w:color="auto" w:fill="FFFFFF" w:themeFill="background1"/>
          </w:tcPr>
          <w:p w14:paraId="4BA58836"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85</w:t>
            </w:r>
          </w:p>
        </w:tc>
        <w:tc>
          <w:tcPr>
            <w:tcW w:w="1117" w:type="dxa"/>
            <w:shd w:val="clear" w:color="auto" w:fill="FFFFFF" w:themeFill="background1"/>
          </w:tcPr>
          <w:p w14:paraId="28674C92"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31</w:t>
            </w:r>
          </w:p>
        </w:tc>
        <w:tc>
          <w:tcPr>
            <w:tcW w:w="1242" w:type="dxa"/>
            <w:shd w:val="clear" w:color="auto" w:fill="FFFFFF" w:themeFill="background1"/>
          </w:tcPr>
          <w:p w14:paraId="1DF1456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0,0152 </w:t>
            </w:r>
          </w:p>
        </w:tc>
        <w:tc>
          <w:tcPr>
            <w:tcW w:w="1026" w:type="dxa"/>
            <w:shd w:val="clear" w:color="auto" w:fill="FFFFFF" w:themeFill="background1"/>
          </w:tcPr>
          <w:p w14:paraId="4C01058B" w14:textId="77777777" w:rsidR="00DE6115"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60</w:t>
            </w:r>
          </w:p>
        </w:tc>
      </w:tr>
      <w:tr w:rsidR="00DE6115" w:rsidRPr="003A4A48" w14:paraId="3029C1F3" w14:textId="77777777" w:rsidTr="005D30E3">
        <w:trPr>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1EC1B6C1" w14:textId="77777777" w:rsidR="00DE6115" w:rsidRPr="00942F79" w:rsidRDefault="00DE6115" w:rsidP="00DE6115">
            <w:pPr>
              <w:ind w:firstLine="0"/>
              <w:jc w:val="center"/>
              <w:rPr>
                <w:rFonts w:cs="Times New Roman"/>
                <w:sz w:val="24"/>
                <w:szCs w:val="24"/>
                <w:lang w:val="en-US"/>
              </w:rPr>
            </w:pPr>
            <w:r w:rsidRPr="00942F79">
              <w:rPr>
                <w:rFonts w:cs="Times New Roman"/>
                <w:sz w:val="24"/>
                <w:szCs w:val="24"/>
                <w:lang w:val="en-US"/>
              </w:rPr>
              <w:t>YOLOv11s</w:t>
            </w:r>
          </w:p>
        </w:tc>
        <w:tc>
          <w:tcPr>
            <w:tcW w:w="1251" w:type="dxa"/>
            <w:shd w:val="clear" w:color="auto" w:fill="FFFFFF" w:themeFill="background1"/>
          </w:tcPr>
          <w:p w14:paraId="088CBE6B"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0,987</w:t>
            </w:r>
          </w:p>
        </w:tc>
        <w:tc>
          <w:tcPr>
            <w:tcW w:w="890" w:type="dxa"/>
            <w:shd w:val="clear" w:color="auto" w:fill="FFFFFF" w:themeFill="background1"/>
          </w:tcPr>
          <w:p w14:paraId="1A71BA1B"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0,993</w:t>
            </w:r>
          </w:p>
        </w:tc>
        <w:tc>
          <w:tcPr>
            <w:tcW w:w="900" w:type="dxa"/>
            <w:shd w:val="clear" w:color="auto" w:fill="FFFFFF" w:themeFill="background1"/>
          </w:tcPr>
          <w:p w14:paraId="17FD703C"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0,995</w:t>
            </w:r>
          </w:p>
        </w:tc>
        <w:tc>
          <w:tcPr>
            <w:tcW w:w="979" w:type="dxa"/>
            <w:shd w:val="clear" w:color="auto" w:fill="FFFFFF" w:themeFill="background1"/>
          </w:tcPr>
          <w:p w14:paraId="70C759C7"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0,99</w:t>
            </w:r>
          </w:p>
        </w:tc>
        <w:tc>
          <w:tcPr>
            <w:tcW w:w="1117" w:type="dxa"/>
            <w:shd w:val="clear" w:color="auto" w:fill="FFFFFF" w:themeFill="background1"/>
          </w:tcPr>
          <w:p w14:paraId="2ACC1909"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36</w:t>
            </w:r>
          </w:p>
        </w:tc>
        <w:tc>
          <w:tcPr>
            <w:tcW w:w="1242" w:type="dxa"/>
            <w:shd w:val="clear" w:color="auto" w:fill="FFFFFF" w:themeFill="background1"/>
          </w:tcPr>
          <w:p w14:paraId="72E93DC4"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3A4A48">
              <w:rPr>
                <w:rFonts w:cs="Times New Roman"/>
                <w:b/>
                <w:sz w:val="24"/>
                <w:szCs w:val="24"/>
                <w:lang w:val="en-US"/>
              </w:rPr>
              <w:t>0,0176</w:t>
            </w:r>
            <w:r>
              <w:rPr>
                <w:rFonts w:cs="Times New Roman"/>
                <w:b/>
                <w:sz w:val="24"/>
                <w:szCs w:val="24"/>
                <w:lang w:val="en-US"/>
              </w:rPr>
              <w:t xml:space="preserve"> </w:t>
            </w:r>
          </w:p>
        </w:tc>
        <w:tc>
          <w:tcPr>
            <w:tcW w:w="1026" w:type="dxa"/>
            <w:shd w:val="clear" w:color="auto" w:fill="FFFFFF" w:themeFill="background1"/>
          </w:tcPr>
          <w:p w14:paraId="78F37DB0" w14:textId="77777777" w:rsidR="00DE6115" w:rsidRPr="003A4A48"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58</w:t>
            </w:r>
          </w:p>
        </w:tc>
      </w:tr>
      <w:tr w:rsidR="00DE6115" w:rsidRPr="00531060" w14:paraId="73D56651" w14:textId="77777777" w:rsidTr="005D30E3">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4D02483D"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11m</w:t>
            </w:r>
          </w:p>
        </w:tc>
        <w:tc>
          <w:tcPr>
            <w:tcW w:w="1251" w:type="dxa"/>
            <w:shd w:val="clear" w:color="auto" w:fill="FFFFFF" w:themeFill="background1"/>
          </w:tcPr>
          <w:p w14:paraId="6B9A3881"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18</w:t>
            </w:r>
          </w:p>
        </w:tc>
        <w:tc>
          <w:tcPr>
            <w:tcW w:w="890" w:type="dxa"/>
            <w:shd w:val="clear" w:color="auto" w:fill="FFFFFF" w:themeFill="background1"/>
          </w:tcPr>
          <w:p w14:paraId="16769FBB"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25</w:t>
            </w:r>
          </w:p>
        </w:tc>
        <w:tc>
          <w:tcPr>
            <w:tcW w:w="900" w:type="dxa"/>
            <w:shd w:val="clear" w:color="auto" w:fill="FFFFFF" w:themeFill="background1"/>
          </w:tcPr>
          <w:p w14:paraId="5FDA8DF1"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71</w:t>
            </w:r>
          </w:p>
        </w:tc>
        <w:tc>
          <w:tcPr>
            <w:tcW w:w="979" w:type="dxa"/>
            <w:shd w:val="clear" w:color="auto" w:fill="FFFFFF" w:themeFill="background1"/>
          </w:tcPr>
          <w:p w14:paraId="5E843B8D"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37</w:t>
            </w:r>
          </w:p>
        </w:tc>
        <w:tc>
          <w:tcPr>
            <w:tcW w:w="1117" w:type="dxa"/>
            <w:shd w:val="clear" w:color="auto" w:fill="FFFFFF" w:themeFill="background1"/>
          </w:tcPr>
          <w:p w14:paraId="11ED8ABC"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65</w:t>
            </w:r>
          </w:p>
        </w:tc>
        <w:tc>
          <w:tcPr>
            <w:tcW w:w="1242" w:type="dxa"/>
            <w:shd w:val="clear" w:color="auto" w:fill="FFFFFF" w:themeFill="background1"/>
          </w:tcPr>
          <w:p w14:paraId="60F00119" w14:textId="77777777" w:rsidR="00DE6115" w:rsidRPr="00406A80"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0,0382 </w:t>
            </w:r>
          </w:p>
        </w:tc>
        <w:tc>
          <w:tcPr>
            <w:tcW w:w="1026" w:type="dxa"/>
            <w:shd w:val="clear" w:color="auto" w:fill="FFFFFF" w:themeFill="background1"/>
          </w:tcPr>
          <w:p w14:paraId="7266FBC3" w14:textId="77777777" w:rsidR="00DE6115" w:rsidRDefault="00DE6115" w:rsidP="00DE611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28</w:t>
            </w:r>
          </w:p>
        </w:tc>
      </w:tr>
      <w:tr w:rsidR="00DE6115" w:rsidRPr="00531060" w14:paraId="7921F808" w14:textId="77777777" w:rsidTr="005D30E3">
        <w:trPr>
          <w:trHeight w:val="642"/>
        </w:trPr>
        <w:tc>
          <w:tcPr>
            <w:cnfStyle w:val="001000000000" w:firstRow="0" w:lastRow="0" w:firstColumn="1" w:lastColumn="0" w:oddVBand="0" w:evenVBand="0" w:oddHBand="0" w:evenHBand="0" w:firstRowFirstColumn="0" w:firstRowLastColumn="0" w:lastRowFirstColumn="0" w:lastRowLastColumn="0"/>
            <w:tcW w:w="1560" w:type="dxa"/>
          </w:tcPr>
          <w:p w14:paraId="5CC322A4" w14:textId="77777777" w:rsidR="00DE6115" w:rsidRPr="00942F79" w:rsidRDefault="00DE6115" w:rsidP="00DE6115">
            <w:pPr>
              <w:ind w:firstLine="0"/>
              <w:jc w:val="center"/>
              <w:rPr>
                <w:rFonts w:cs="Times New Roman"/>
                <w:b w:val="0"/>
                <w:sz w:val="24"/>
                <w:szCs w:val="24"/>
                <w:lang w:val="en-US"/>
              </w:rPr>
            </w:pPr>
            <w:r w:rsidRPr="00942F79">
              <w:rPr>
                <w:rFonts w:cs="Times New Roman"/>
                <w:b w:val="0"/>
                <w:sz w:val="24"/>
                <w:szCs w:val="24"/>
                <w:lang w:val="en-US"/>
              </w:rPr>
              <w:t>YOLOv11l</w:t>
            </w:r>
          </w:p>
        </w:tc>
        <w:tc>
          <w:tcPr>
            <w:tcW w:w="1251" w:type="dxa"/>
          </w:tcPr>
          <w:p w14:paraId="4514D91A"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36</w:t>
            </w:r>
          </w:p>
        </w:tc>
        <w:tc>
          <w:tcPr>
            <w:tcW w:w="890" w:type="dxa"/>
          </w:tcPr>
          <w:p w14:paraId="4BD98706"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33</w:t>
            </w:r>
          </w:p>
        </w:tc>
        <w:tc>
          <w:tcPr>
            <w:tcW w:w="900" w:type="dxa"/>
          </w:tcPr>
          <w:p w14:paraId="731DBD14"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76</w:t>
            </w:r>
          </w:p>
        </w:tc>
        <w:tc>
          <w:tcPr>
            <w:tcW w:w="979" w:type="dxa"/>
          </w:tcPr>
          <w:p w14:paraId="56EBA88B"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0,952</w:t>
            </w:r>
          </w:p>
        </w:tc>
        <w:tc>
          <w:tcPr>
            <w:tcW w:w="1117" w:type="dxa"/>
          </w:tcPr>
          <w:p w14:paraId="29ADB523" w14:textId="77777777" w:rsidR="00DE6115" w:rsidRPr="00406A80"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86 phút</w:t>
            </w:r>
          </w:p>
        </w:tc>
        <w:tc>
          <w:tcPr>
            <w:tcW w:w="1242" w:type="dxa"/>
          </w:tcPr>
          <w:p w14:paraId="080AD4FD" w14:textId="421BC447" w:rsidR="00DE6115" w:rsidRPr="00406A80" w:rsidRDefault="00DE6115" w:rsidP="001D643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 xml:space="preserve">0,0413 </w:t>
            </w:r>
          </w:p>
        </w:tc>
        <w:tc>
          <w:tcPr>
            <w:tcW w:w="1026" w:type="dxa"/>
          </w:tcPr>
          <w:p w14:paraId="22999626" w14:textId="77777777" w:rsidR="00DE6115" w:rsidRDefault="00DE6115" w:rsidP="00DE611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25</w:t>
            </w:r>
          </w:p>
        </w:tc>
      </w:tr>
    </w:tbl>
    <w:p w14:paraId="27354F02" w14:textId="77777777" w:rsidR="00DE6115" w:rsidRDefault="00DE6115" w:rsidP="00DE6115">
      <w:pPr>
        <w:ind w:firstLine="0"/>
        <w:rPr>
          <w:lang w:val="en-US"/>
        </w:rPr>
      </w:pPr>
    </w:p>
    <w:p w14:paraId="4324BC32" w14:textId="77777777" w:rsidR="00DE6115" w:rsidRPr="00DC21BD" w:rsidRDefault="00DE6115" w:rsidP="00123931">
      <w:pPr>
        <w:tabs>
          <w:tab w:val="left" w:pos="1276"/>
        </w:tabs>
        <w:ind w:firstLine="0"/>
        <w:jc w:val="center"/>
        <w:rPr>
          <w:lang w:val="en-US"/>
        </w:rPr>
      </w:pPr>
      <w:bookmarkStart w:id="424" w:name="_Toc193707663"/>
      <w:bookmarkStart w:id="425" w:name="_Toc193708804"/>
      <w:bookmarkStart w:id="426" w:name="_Toc193710361"/>
      <w:r>
        <w:rPr>
          <w:lang w:val="en-US"/>
        </w:rPr>
        <w:lastRenderedPageBreak/>
        <w:drawing>
          <wp:inline distT="0" distB="0" distL="0" distR="0" wp14:anchorId="2D77D1E4" wp14:editId="68BBD14C">
            <wp:extent cx="5572682" cy="2961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_compare_improve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7395" cy="2963755"/>
                    </a:xfrm>
                    <a:prstGeom prst="rect">
                      <a:avLst/>
                    </a:prstGeom>
                  </pic:spPr>
                </pic:pic>
              </a:graphicData>
            </a:graphic>
          </wp:inline>
        </w:drawing>
      </w:r>
    </w:p>
    <w:p w14:paraId="35CCFD16" w14:textId="2B978652" w:rsidR="00AF611F" w:rsidRDefault="00DE6115" w:rsidP="00AF611F">
      <w:pPr>
        <w:pStyle w:val="BieuDo"/>
        <w:rPr>
          <w:lang w:val="en-US"/>
        </w:rPr>
      </w:pPr>
      <w:bookmarkStart w:id="427" w:name="_Toc198236935"/>
      <w:r>
        <w:t>B</w:t>
      </w:r>
      <w:r>
        <w:rPr>
          <w:lang w:val="en-US"/>
        </w:rPr>
        <w:t>iểu đồ 2: Biểu đồ độ chính xác và độ nhạy</w:t>
      </w:r>
      <w:bookmarkEnd w:id="427"/>
      <w:r w:rsidR="00AF611F">
        <w:rPr>
          <w:lang w:val="en-US"/>
        </w:rPr>
        <w:t xml:space="preserve"> </w:t>
      </w:r>
    </w:p>
    <w:p w14:paraId="0EC04796" w14:textId="77777777" w:rsidR="00DE6115" w:rsidRDefault="00DE6115" w:rsidP="00DE6115">
      <w:r>
        <w:t>YOLOv11s nổi bật là mô hình hiệu quả nhất với các chỉ số precision (0,987), recall (0,993), mAP50 (0,995) và mAP50-95 (0,99) cao nhất. Đây là một kết quả đáng kinh ngạc, đặc biệt khi xét đến thời gian huấn luyện khá ngắn (36 phút) và tốc độ xử lý nhanh (58 FPS) của mô hình này. YOLOv11s thể hiện sự cân bằng lý tưởng giữa độ chính xác và hiệu suất tính toán, khiến nó trở thành lựa chọn tối ưu cho bài toán phát hiện hạt giống lúa.</w:t>
      </w:r>
    </w:p>
    <w:p w14:paraId="0186F407" w14:textId="77777777" w:rsidR="00DE6115" w:rsidRDefault="00DE6115" w:rsidP="00DE6115">
      <w:r>
        <w:t>YOLOv8m cũng thể hiện hiệu suất rất tốt với precision (0,98), recall (0,977), mAP50 (0,993) và mAP50-95 (0,992) chỉ kém YOLOv11s một chút, nhưng đòi hỏi thời gian huấn luyện dài hơn đáng kể (56 phút) và có tốc độ xử lý chậm hơn nhiều (29 FPS so với 58 FPS của YOLOv11s). Điều này cho thấy YOLOv8m là một mô hình mạnh về độ chính xác nhưng kém hiệu quả về mặt tài nguyên tính toán.</w:t>
      </w:r>
    </w:p>
    <w:p w14:paraId="314C5C4D" w14:textId="77777777" w:rsidR="00DE6115" w:rsidRDefault="00DE6115" w:rsidP="00DE6115">
      <w:r>
        <w:t>YOLOv11n cũng đạt hiệu suất rất tốt với precision (0,97), recall (0,981), mAP50 (0,992) và mAP50-95 (0,985), đồng thời có thời gian huấn luyện ngắn (31 phút) và tốc độ xử lý nhanh (60 FPS). Đây có thể là một lựa chọn tốt nếu cần triển khai trên thiết bị với nguồn tài nguyên hạn chế.</w:t>
      </w:r>
    </w:p>
    <w:p w14:paraId="54F30EFF" w14:textId="38510484" w:rsidR="00DE6115" w:rsidRPr="005459E4" w:rsidRDefault="00DE6115" w:rsidP="005459E4">
      <w:pPr>
        <w:rPr>
          <w:lang w:val="en-US"/>
        </w:rPr>
      </w:pPr>
      <w:r>
        <w:t>Đáng chú ý, YOLOv8l lại có hiệu suất thấp nhất trong tất cả các mô hình được thử nghiệm, với precision (0,876), recall (0,871), mAP50 (0,924) và mAP50-95 (0,919), đồng thời có thời gian huấn luyện lâu nhất (90 phút) và tốc độ xử lý chậm nhất (19 FPS). Kết quả này trái ngược với kỳ vọng thông thường rằng mô hình lớn hơn sẽ có hiệu suất tốt hơn, cho thấy YOLOv8l có thể bị overfit với dữ liệu huấn luyện hoặc không phù hợp với đặc thù của bài toán phát hiện hạt giố</w:t>
      </w:r>
      <w:r w:rsidR="005459E4">
        <w:t>ng lúa.</w:t>
      </w:r>
    </w:p>
    <w:bookmarkEnd w:id="424"/>
    <w:bookmarkEnd w:id="425"/>
    <w:bookmarkEnd w:id="426"/>
    <w:p w14:paraId="5EAA548D" w14:textId="4EA63652" w:rsidR="00CB18AF" w:rsidRPr="00EF2D39" w:rsidRDefault="00CB18AF" w:rsidP="00DE6115">
      <w:pPr>
        <w:rPr>
          <w:lang w:val="en-US"/>
        </w:rPr>
      </w:pPr>
      <w:r>
        <w:lastRenderedPageBreak/>
        <w:t xml:space="preserve">Thông qua </w:t>
      </w:r>
      <w:r w:rsidRPr="00CB18AF">
        <w:rPr>
          <w:rStyle w:val="Strong"/>
          <w:b w:val="0"/>
          <w:i/>
        </w:rPr>
        <w:t>Bảng 10</w:t>
      </w:r>
      <w:r>
        <w:t xml:space="preserve">, tôi đã lựa chọn mô hình </w:t>
      </w:r>
      <w:r w:rsidRPr="00CB18AF">
        <w:rPr>
          <w:rStyle w:val="Strong"/>
          <w:b w:val="0"/>
        </w:rPr>
        <w:t>YOLOv11s</w:t>
      </w:r>
      <w:r>
        <w:t xml:space="preserve"> làm đại diện cho các phiên bản </w:t>
      </w:r>
      <w:r w:rsidRPr="00CB18AF">
        <w:rPr>
          <w:rStyle w:val="Strong"/>
          <w:b w:val="0"/>
        </w:rPr>
        <w:t>YOLO</w:t>
      </w:r>
      <w:r>
        <w:t xml:space="preserve"> trong bài toán này. Ngoài việc xây dựng </w:t>
      </w:r>
      <w:r w:rsidRPr="00CB18AF">
        <w:rPr>
          <w:rStyle w:val="Strong"/>
          <w:b w:val="0"/>
        </w:rPr>
        <w:t>ma trận hỗn độn</w:t>
      </w:r>
      <w:r>
        <w:t xml:space="preserve"> trên tập test (xem </w:t>
      </w:r>
      <w:r w:rsidRPr="00CB18AF">
        <w:rPr>
          <w:rStyle w:val="Strong"/>
          <w:b w:val="0"/>
          <w:i/>
        </w:rPr>
        <w:t>Bảng 4</w:t>
      </w:r>
      <w:r>
        <w:t>) để đánh giá khả năng phân loại, mô hình này còn là cơ sở để so sánh với các mô hình thuộc các kiến trúc khác trong cùng phương pháp, cũng như so sánh giữa các phương pháp khác nhau.</w:t>
      </w:r>
    </w:p>
    <w:p w14:paraId="00E4E390" w14:textId="2D5524DC" w:rsidR="00DE6115" w:rsidRDefault="00DE6115" w:rsidP="00DE6115">
      <w:pPr>
        <w:pStyle w:val="Bang"/>
        <w:ind w:left="851"/>
        <w:rPr>
          <w:lang w:val="en-US"/>
        </w:rPr>
      </w:pPr>
      <w:bookmarkStart w:id="428" w:name="_Toc198237445"/>
      <w:r w:rsidRPr="00531060">
        <w:t xml:space="preserve">Bảng </w:t>
      </w:r>
      <w:r w:rsidR="009763B6">
        <w:rPr>
          <w:lang w:val="en-US"/>
        </w:rPr>
        <w:t>11</w:t>
      </w:r>
      <w:r w:rsidRPr="00531060">
        <w:rPr>
          <w:lang w:val="en-US"/>
        </w:rPr>
        <w:t>:</w:t>
      </w:r>
      <w:r w:rsidRPr="00531060">
        <w:t xml:space="preserve"> </w:t>
      </w:r>
      <w:r>
        <w:rPr>
          <w:lang w:val="en-US"/>
        </w:rPr>
        <w:t>Ma trận hỗn độn (YOLOv11s)</w:t>
      </w:r>
      <w:bookmarkEnd w:id="428"/>
    </w:p>
    <w:tbl>
      <w:tblPr>
        <w:tblStyle w:val="TableGrid"/>
        <w:tblW w:w="8931" w:type="dxa"/>
        <w:tblInd w:w="-176" w:type="dxa"/>
        <w:tblLayout w:type="fixed"/>
        <w:tblLook w:val="04A0" w:firstRow="1" w:lastRow="0" w:firstColumn="1" w:lastColumn="0" w:noHBand="0" w:noVBand="1"/>
      </w:tblPr>
      <w:tblGrid>
        <w:gridCol w:w="710"/>
        <w:gridCol w:w="1098"/>
        <w:gridCol w:w="1028"/>
        <w:gridCol w:w="850"/>
        <w:gridCol w:w="850"/>
        <w:gridCol w:w="851"/>
        <w:gridCol w:w="992"/>
        <w:gridCol w:w="851"/>
        <w:gridCol w:w="850"/>
        <w:gridCol w:w="851"/>
      </w:tblGrid>
      <w:tr w:rsidR="00DE6115" w14:paraId="4973EC26" w14:textId="77777777" w:rsidTr="00DE6115">
        <w:tc>
          <w:tcPr>
            <w:tcW w:w="710" w:type="dxa"/>
            <w:vMerge w:val="restart"/>
            <w:vAlign w:val="center"/>
          </w:tcPr>
          <w:p w14:paraId="67FAC78E" w14:textId="77777777" w:rsidR="00DE6115" w:rsidRPr="00406A80" w:rsidRDefault="00DE6115" w:rsidP="00DE6115">
            <w:pPr>
              <w:ind w:firstLine="0"/>
              <w:jc w:val="center"/>
              <w:rPr>
                <w:rFonts w:cs="Times New Roman"/>
                <w:sz w:val="24"/>
                <w:szCs w:val="24"/>
                <w:lang w:val="en-US"/>
              </w:rPr>
            </w:pPr>
            <w:r w:rsidRPr="00406A80">
              <w:rPr>
                <w:rFonts w:cs="Times New Roman"/>
                <w:sz w:val="24"/>
                <w:szCs w:val="24"/>
                <w:lang w:val="en-US"/>
              </w:rPr>
              <w:t>Lớ</w:t>
            </w:r>
            <w:r>
              <w:rPr>
                <w:rFonts w:cs="Times New Roman"/>
                <w:sz w:val="24"/>
                <w:szCs w:val="24"/>
                <w:lang w:val="en-US"/>
              </w:rPr>
              <w:t>p thực tế</w:t>
            </w:r>
          </w:p>
        </w:tc>
        <w:tc>
          <w:tcPr>
            <w:tcW w:w="8221" w:type="dxa"/>
            <w:gridSpan w:val="9"/>
            <w:vAlign w:val="center"/>
          </w:tcPr>
          <w:p w14:paraId="1AC66DED" w14:textId="77777777" w:rsidR="00DE6115" w:rsidRPr="00406A80" w:rsidRDefault="00DE6115" w:rsidP="00DE6115">
            <w:pPr>
              <w:ind w:firstLine="0"/>
              <w:jc w:val="center"/>
              <w:rPr>
                <w:rFonts w:cs="Times New Roman"/>
                <w:sz w:val="24"/>
                <w:szCs w:val="24"/>
                <w:lang w:val="en-US"/>
              </w:rPr>
            </w:pPr>
            <w:r w:rsidRPr="00406A80">
              <w:rPr>
                <w:rFonts w:cs="Times New Roman"/>
                <w:sz w:val="24"/>
                <w:szCs w:val="24"/>
                <w:lang w:val="en-US"/>
              </w:rPr>
              <w:t>Lớ</w:t>
            </w:r>
            <w:r>
              <w:rPr>
                <w:rFonts w:cs="Times New Roman"/>
                <w:sz w:val="24"/>
                <w:szCs w:val="24"/>
                <w:lang w:val="en-US"/>
              </w:rPr>
              <w:t>p dự đoán</w:t>
            </w:r>
          </w:p>
        </w:tc>
      </w:tr>
      <w:tr w:rsidR="00DE6115" w14:paraId="1C41AA7A" w14:textId="77777777" w:rsidTr="00DE6115">
        <w:tc>
          <w:tcPr>
            <w:tcW w:w="710" w:type="dxa"/>
            <w:vMerge/>
          </w:tcPr>
          <w:p w14:paraId="7F37397B" w14:textId="77777777" w:rsidR="00DE6115" w:rsidRPr="00406A80" w:rsidRDefault="00DE6115" w:rsidP="00DE6115">
            <w:pPr>
              <w:ind w:firstLine="0"/>
              <w:rPr>
                <w:rFonts w:cs="Times New Roman"/>
                <w:sz w:val="24"/>
                <w:szCs w:val="24"/>
                <w:lang w:val="en-US"/>
              </w:rPr>
            </w:pPr>
          </w:p>
        </w:tc>
        <w:tc>
          <w:tcPr>
            <w:tcW w:w="1098" w:type="dxa"/>
            <w:vAlign w:val="center"/>
          </w:tcPr>
          <w:p w14:paraId="04A50F0F" w14:textId="77777777" w:rsidR="00DE6115" w:rsidRPr="00406A80" w:rsidRDefault="00DE6115" w:rsidP="00DE6115">
            <w:pPr>
              <w:ind w:firstLine="0"/>
              <w:jc w:val="center"/>
              <w:rPr>
                <w:rFonts w:cs="Times New Roman"/>
                <w:sz w:val="24"/>
                <w:szCs w:val="24"/>
                <w:lang w:val="en-US"/>
              </w:rPr>
            </w:pPr>
          </w:p>
        </w:tc>
        <w:tc>
          <w:tcPr>
            <w:tcW w:w="1028" w:type="dxa"/>
            <w:vAlign w:val="center"/>
          </w:tcPr>
          <w:p w14:paraId="4B3F712A"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ANP3.2</w:t>
            </w:r>
          </w:p>
        </w:tc>
        <w:tc>
          <w:tcPr>
            <w:tcW w:w="850" w:type="dxa"/>
            <w:vAlign w:val="center"/>
          </w:tcPr>
          <w:p w14:paraId="5BE5335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54</w:t>
            </w:r>
          </w:p>
        </w:tc>
        <w:tc>
          <w:tcPr>
            <w:tcW w:w="850" w:type="dxa"/>
            <w:vAlign w:val="center"/>
          </w:tcPr>
          <w:p w14:paraId="02F0988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62</w:t>
            </w:r>
          </w:p>
        </w:tc>
        <w:tc>
          <w:tcPr>
            <w:tcW w:w="851" w:type="dxa"/>
          </w:tcPr>
          <w:p w14:paraId="63195FA4" w14:textId="77777777" w:rsidR="00DE6115" w:rsidRDefault="00DE6115" w:rsidP="00DE6115">
            <w:pPr>
              <w:ind w:firstLine="0"/>
              <w:jc w:val="center"/>
              <w:rPr>
                <w:rFonts w:cs="Times New Roman"/>
                <w:sz w:val="24"/>
                <w:szCs w:val="24"/>
                <w:lang w:val="en-US"/>
              </w:rPr>
            </w:pPr>
            <w:r>
              <w:rPr>
                <w:rFonts w:cs="Times New Roman"/>
                <w:sz w:val="24"/>
                <w:szCs w:val="24"/>
                <w:lang w:val="en-US"/>
              </w:rPr>
              <w:t>G13.II</w:t>
            </w:r>
          </w:p>
        </w:tc>
        <w:tc>
          <w:tcPr>
            <w:tcW w:w="992" w:type="dxa"/>
          </w:tcPr>
          <w:p w14:paraId="5F771189" w14:textId="77777777" w:rsidR="00DE6115" w:rsidRDefault="00DE6115" w:rsidP="00DE6115">
            <w:pPr>
              <w:ind w:firstLine="0"/>
              <w:jc w:val="center"/>
              <w:rPr>
                <w:rFonts w:cs="Times New Roman"/>
                <w:sz w:val="24"/>
                <w:szCs w:val="24"/>
                <w:lang w:val="en-US"/>
              </w:rPr>
            </w:pPr>
            <w:r>
              <w:rPr>
                <w:rFonts w:cs="Times New Roman"/>
                <w:sz w:val="24"/>
                <w:szCs w:val="24"/>
                <w:lang w:val="en-US"/>
              </w:rPr>
              <w:t>G17.III</w:t>
            </w:r>
          </w:p>
        </w:tc>
        <w:tc>
          <w:tcPr>
            <w:tcW w:w="851" w:type="dxa"/>
          </w:tcPr>
          <w:p w14:paraId="75E8A862" w14:textId="77777777" w:rsidR="00DE6115" w:rsidRDefault="00DE6115" w:rsidP="00DE6115">
            <w:pPr>
              <w:ind w:firstLine="0"/>
              <w:jc w:val="center"/>
              <w:rPr>
                <w:rFonts w:cs="Times New Roman"/>
                <w:sz w:val="24"/>
                <w:szCs w:val="24"/>
                <w:lang w:val="en-US"/>
              </w:rPr>
            </w:pPr>
            <w:r>
              <w:rPr>
                <w:rFonts w:cs="Times New Roman"/>
                <w:sz w:val="24"/>
                <w:szCs w:val="24"/>
                <w:lang w:val="en-US"/>
              </w:rPr>
              <w:t>G18.I</w:t>
            </w:r>
          </w:p>
        </w:tc>
        <w:tc>
          <w:tcPr>
            <w:tcW w:w="850" w:type="dxa"/>
          </w:tcPr>
          <w:p w14:paraId="79909BDA" w14:textId="77777777" w:rsidR="00DE6115" w:rsidRDefault="00DE6115" w:rsidP="00DE6115">
            <w:pPr>
              <w:ind w:firstLine="0"/>
              <w:jc w:val="center"/>
              <w:rPr>
                <w:rFonts w:cs="Times New Roman"/>
                <w:sz w:val="24"/>
                <w:szCs w:val="24"/>
                <w:lang w:val="en-US"/>
              </w:rPr>
            </w:pPr>
            <w:r>
              <w:rPr>
                <w:rFonts w:cs="Times New Roman"/>
                <w:sz w:val="24"/>
                <w:szCs w:val="24"/>
                <w:lang w:val="en-US"/>
              </w:rPr>
              <w:t>G3.III</w:t>
            </w:r>
          </w:p>
        </w:tc>
        <w:tc>
          <w:tcPr>
            <w:tcW w:w="851" w:type="dxa"/>
          </w:tcPr>
          <w:p w14:paraId="3BB7FBBF" w14:textId="77777777" w:rsidR="00DE6115" w:rsidRDefault="00DE6115" w:rsidP="00DE6115">
            <w:pPr>
              <w:ind w:firstLine="0"/>
              <w:jc w:val="center"/>
              <w:rPr>
                <w:rFonts w:cs="Times New Roman"/>
                <w:sz w:val="24"/>
                <w:szCs w:val="24"/>
                <w:lang w:val="en-US"/>
              </w:rPr>
            </w:pPr>
            <w:r>
              <w:rPr>
                <w:rFonts w:cs="Times New Roman"/>
                <w:sz w:val="24"/>
                <w:szCs w:val="24"/>
                <w:lang w:val="en-US"/>
              </w:rPr>
              <w:t>G7.III</w:t>
            </w:r>
          </w:p>
        </w:tc>
      </w:tr>
      <w:tr w:rsidR="00DE6115" w14:paraId="13B6DC51" w14:textId="77777777" w:rsidTr="00DE6115">
        <w:tc>
          <w:tcPr>
            <w:tcW w:w="710" w:type="dxa"/>
            <w:vMerge/>
          </w:tcPr>
          <w:p w14:paraId="1E35C6DD" w14:textId="77777777" w:rsidR="00DE6115" w:rsidRPr="00406A80" w:rsidRDefault="00DE6115" w:rsidP="00DE6115">
            <w:pPr>
              <w:ind w:firstLine="0"/>
              <w:rPr>
                <w:rFonts w:cs="Times New Roman"/>
                <w:sz w:val="24"/>
                <w:szCs w:val="24"/>
                <w:lang w:val="en-US"/>
              </w:rPr>
            </w:pPr>
          </w:p>
        </w:tc>
        <w:tc>
          <w:tcPr>
            <w:tcW w:w="1098" w:type="dxa"/>
            <w:vAlign w:val="center"/>
          </w:tcPr>
          <w:p w14:paraId="101ADD23" w14:textId="77777777" w:rsidR="00DE6115" w:rsidRPr="00406A80" w:rsidRDefault="00DE6115" w:rsidP="00DE6115">
            <w:pPr>
              <w:ind w:firstLine="0"/>
              <w:rPr>
                <w:rFonts w:cs="Times New Roman"/>
                <w:sz w:val="24"/>
                <w:szCs w:val="24"/>
                <w:lang w:val="en-US"/>
              </w:rPr>
            </w:pPr>
            <w:r>
              <w:rPr>
                <w:rFonts w:cs="Times New Roman"/>
                <w:sz w:val="24"/>
                <w:szCs w:val="24"/>
                <w:lang w:val="en-US"/>
              </w:rPr>
              <w:t>ANP3.2</w:t>
            </w:r>
          </w:p>
        </w:tc>
        <w:tc>
          <w:tcPr>
            <w:tcW w:w="1028" w:type="dxa"/>
            <w:shd w:val="clear" w:color="auto" w:fill="FFFFFF" w:themeFill="background1"/>
            <w:vAlign w:val="center"/>
          </w:tcPr>
          <w:p w14:paraId="71A23AD0"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17</w:t>
            </w:r>
          </w:p>
        </w:tc>
        <w:tc>
          <w:tcPr>
            <w:tcW w:w="850" w:type="dxa"/>
            <w:vAlign w:val="center"/>
          </w:tcPr>
          <w:p w14:paraId="77B7391E"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4B1721F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517EFA7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0F5C6D9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67E628E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03BD06D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05BBE11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75F2899F" w14:textId="77777777" w:rsidTr="00DE6115">
        <w:tc>
          <w:tcPr>
            <w:tcW w:w="710" w:type="dxa"/>
            <w:vMerge/>
          </w:tcPr>
          <w:p w14:paraId="692EC24D" w14:textId="77777777" w:rsidR="00DE6115" w:rsidRPr="00406A80" w:rsidRDefault="00DE6115" w:rsidP="00DE6115">
            <w:pPr>
              <w:ind w:firstLine="0"/>
              <w:rPr>
                <w:rFonts w:cs="Times New Roman"/>
                <w:sz w:val="24"/>
                <w:szCs w:val="24"/>
                <w:lang w:val="en-US"/>
              </w:rPr>
            </w:pPr>
          </w:p>
        </w:tc>
        <w:tc>
          <w:tcPr>
            <w:tcW w:w="1098" w:type="dxa"/>
            <w:vAlign w:val="center"/>
          </w:tcPr>
          <w:p w14:paraId="41E0EAA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54</w:t>
            </w:r>
          </w:p>
        </w:tc>
        <w:tc>
          <w:tcPr>
            <w:tcW w:w="1028" w:type="dxa"/>
            <w:vAlign w:val="center"/>
          </w:tcPr>
          <w:p w14:paraId="6C95D01E"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4A5E007D"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61</w:t>
            </w:r>
          </w:p>
        </w:tc>
        <w:tc>
          <w:tcPr>
            <w:tcW w:w="850" w:type="dxa"/>
            <w:vAlign w:val="center"/>
          </w:tcPr>
          <w:p w14:paraId="1345A35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7197F19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6D1CBF9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02EE0C0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0150F145"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19448D6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74DB3D90" w14:textId="77777777" w:rsidTr="00DE6115">
        <w:tc>
          <w:tcPr>
            <w:tcW w:w="710" w:type="dxa"/>
            <w:vMerge/>
          </w:tcPr>
          <w:p w14:paraId="74968F94" w14:textId="77777777" w:rsidR="00DE6115" w:rsidRPr="00406A80" w:rsidRDefault="00DE6115" w:rsidP="00DE6115">
            <w:pPr>
              <w:ind w:firstLine="0"/>
              <w:rPr>
                <w:rFonts w:cs="Times New Roman"/>
                <w:sz w:val="24"/>
                <w:szCs w:val="24"/>
                <w:lang w:val="en-US"/>
              </w:rPr>
            </w:pPr>
          </w:p>
        </w:tc>
        <w:tc>
          <w:tcPr>
            <w:tcW w:w="1098" w:type="dxa"/>
            <w:vAlign w:val="center"/>
          </w:tcPr>
          <w:p w14:paraId="4F0F058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62</w:t>
            </w:r>
          </w:p>
        </w:tc>
        <w:tc>
          <w:tcPr>
            <w:tcW w:w="1028" w:type="dxa"/>
            <w:vAlign w:val="center"/>
          </w:tcPr>
          <w:p w14:paraId="0E548B2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5C6C037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36CE601F"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68</w:t>
            </w:r>
          </w:p>
        </w:tc>
        <w:tc>
          <w:tcPr>
            <w:tcW w:w="851" w:type="dxa"/>
          </w:tcPr>
          <w:p w14:paraId="264A685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3</w:t>
            </w:r>
          </w:p>
        </w:tc>
        <w:tc>
          <w:tcPr>
            <w:tcW w:w="992" w:type="dxa"/>
          </w:tcPr>
          <w:p w14:paraId="0F90CA3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40AA4AD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6005F00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5ED6E34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53780801" w14:textId="77777777" w:rsidTr="00DE6115">
        <w:tc>
          <w:tcPr>
            <w:tcW w:w="710" w:type="dxa"/>
            <w:vMerge/>
          </w:tcPr>
          <w:p w14:paraId="19D5C4C9" w14:textId="77777777" w:rsidR="00DE6115" w:rsidRPr="00406A80" w:rsidRDefault="00DE6115" w:rsidP="00DE6115">
            <w:pPr>
              <w:ind w:firstLine="0"/>
              <w:rPr>
                <w:rFonts w:cs="Times New Roman"/>
                <w:sz w:val="24"/>
                <w:szCs w:val="24"/>
                <w:lang w:val="en-US"/>
              </w:rPr>
            </w:pPr>
          </w:p>
        </w:tc>
        <w:tc>
          <w:tcPr>
            <w:tcW w:w="1098" w:type="dxa"/>
            <w:vAlign w:val="center"/>
          </w:tcPr>
          <w:p w14:paraId="38EB1615" w14:textId="77777777" w:rsidR="00DE6115" w:rsidRDefault="00DE6115" w:rsidP="00DE6115">
            <w:pPr>
              <w:ind w:firstLine="0"/>
              <w:jc w:val="center"/>
              <w:rPr>
                <w:rFonts w:cs="Times New Roman"/>
                <w:sz w:val="24"/>
                <w:szCs w:val="24"/>
                <w:lang w:val="en-US"/>
              </w:rPr>
            </w:pPr>
            <w:r>
              <w:rPr>
                <w:rFonts w:cs="Times New Roman"/>
                <w:sz w:val="24"/>
                <w:szCs w:val="24"/>
                <w:lang w:val="en-US"/>
              </w:rPr>
              <w:t>G13.II</w:t>
            </w:r>
          </w:p>
        </w:tc>
        <w:tc>
          <w:tcPr>
            <w:tcW w:w="1028" w:type="dxa"/>
            <w:vAlign w:val="center"/>
          </w:tcPr>
          <w:p w14:paraId="2DBAECE9"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vAlign w:val="center"/>
          </w:tcPr>
          <w:p w14:paraId="771F72D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0C85BE4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3</w:t>
            </w:r>
          </w:p>
        </w:tc>
        <w:tc>
          <w:tcPr>
            <w:tcW w:w="851" w:type="dxa"/>
            <w:shd w:val="clear" w:color="auto" w:fill="FFFFFF" w:themeFill="background1"/>
          </w:tcPr>
          <w:p w14:paraId="01E0B223"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250</w:t>
            </w:r>
          </w:p>
        </w:tc>
        <w:tc>
          <w:tcPr>
            <w:tcW w:w="992" w:type="dxa"/>
          </w:tcPr>
          <w:p w14:paraId="241E991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44E4FAC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1F757DD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7969308A"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6FD11839" w14:textId="77777777" w:rsidTr="00DE6115">
        <w:tc>
          <w:tcPr>
            <w:tcW w:w="710" w:type="dxa"/>
            <w:vMerge/>
          </w:tcPr>
          <w:p w14:paraId="3ED80187" w14:textId="77777777" w:rsidR="00DE6115" w:rsidRPr="00406A80" w:rsidRDefault="00DE6115" w:rsidP="00DE6115">
            <w:pPr>
              <w:ind w:firstLine="0"/>
              <w:rPr>
                <w:rFonts w:cs="Times New Roman"/>
                <w:sz w:val="24"/>
                <w:szCs w:val="24"/>
                <w:lang w:val="en-US"/>
              </w:rPr>
            </w:pPr>
          </w:p>
        </w:tc>
        <w:tc>
          <w:tcPr>
            <w:tcW w:w="1098" w:type="dxa"/>
            <w:vAlign w:val="center"/>
          </w:tcPr>
          <w:p w14:paraId="7FBF78D9" w14:textId="77777777" w:rsidR="00DE6115" w:rsidRDefault="00DE6115" w:rsidP="00DE6115">
            <w:pPr>
              <w:ind w:firstLine="0"/>
              <w:jc w:val="center"/>
              <w:rPr>
                <w:rFonts w:cs="Times New Roman"/>
                <w:sz w:val="24"/>
                <w:szCs w:val="24"/>
                <w:lang w:val="en-US"/>
              </w:rPr>
            </w:pPr>
            <w:r>
              <w:rPr>
                <w:rFonts w:cs="Times New Roman"/>
                <w:sz w:val="24"/>
                <w:szCs w:val="24"/>
                <w:lang w:val="en-US"/>
              </w:rPr>
              <w:t>G17.III</w:t>
            </w:r>
          </w:p>
        </w:tc>
        <w:tc>
          <w:tcPr>
            <w:tcW w:w="1028" w:type="dxa"/>
            <w:vAlign w:val="center"/>
          </w:tcPr>
          <w:p w14:paraId="6F8C10BE"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6B6B4939"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0DE507D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2669BD5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4192437F"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54</w:t>
            </w:r>
          </w:p>
        </w:tc>
        <w:tc>
          <w:tcPr>
            <w:tcW w:w="851" w:type="dxa"/>
          </w:tcPr>
          <w:p w14:paraId="23342725"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22CE7F4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66F5692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24C2F867" w14:textId="77777777" w:rsidTr="00DE6115">
        <w:tc>
          <w:tcPr>
            <w:tcW w:w="710" w:type="dxa"/>
            <w:vMerge/>
          </w:tcPr>
          <w:p w14:paraId="439B2EFB" w14:textId="77777777" w:rsidR="00DE6115" w:rsidRPr="00406A80" w:rsidRDefault="00DE6115" w:rsidP="00DE6115">
            <w:pPr>
              <w:ind w:firstLine="0"/>
              <w:rPr>
                <w:rFonts w:cs="Times New Roman"/>
                <w:sz w:val="24"/>
                <w:szCs w:val="24"/>
                <w:lang w:val="en-US"/>
              </w:rPr>
            </w:pPr>
          </w:p>
        </w:tc>
        <w:tc>
          <w:tcPr>
            <w:tcW w:w="1098" w:type="dxa"/>
            <w:vAlign w:val="center"/>
          </w:tcPr>
          <w:p w14:paraId="336618CB" w14:textId="77777777" w:rsidR="00DE6115" w:rsidRDefault="00DE6115" w:rsidP="00DE6115">
            <w:pPr>
              <w:ind w:firstLine="0"/>
              <w:jc w:val="center"/>
              <w:rPr>
                <w:rFonts w:cs="Times New Roman"/>
                <w:sz w:val="24"/>
                <w:szCs w:val="24"/>
                <w:lang w:val="en-US"/>
              </w:rPr>
            </w:pPr>
            <w:r>
              <w:rPr>
                <w:rFonts w:cs="Times New Roman"/>
                <w:sz w:val="24"/>
                <w:szCs w:val="24"/>
                <w:lang w:val="en-US"/>
              </w:rPr>
              <w:t>G18.I</w:t>
            </w:r>
          </w:p>
        </w:tc>
        <w:tc>
          <w:tcPr>
            <w:tcW w:w="1028" w:type="dxa"/>
            <w:vAlign w:val="center"/>
          </w:tcPr>
          <w:p w14:paraId="6ED1F3C4"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0781A61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13CE360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68FC34D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2E83E4B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14E9F455"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215</w:t>
            </w:r>
          </w:p>
        </w:tc>
        <w:tc>
          <w:tcPr>
            <w:tcW w:w="850" w:type="dxa"/>
          </w:tcPr>
          <w:p w14:paraId="6E4F2F0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1" w:type="dxa"/>
          </w:tcPr>
          <w:p w14:paraId="6ECC0AB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3E18A09C" w14:textId="77777777" w:rsidTr="00DE6115">
        <w:tc>
          <w:tcPr>
            <w:tcW w:w="710" w:type="dxa"/>
            <w:vMerge/>
          </w:tcPr>
          <w:p w14:paraId="66C041A3" w14:textId="77777777" w:rsidR="00DE6115" w:rsidRPr="00406A80" w:rsidRDefault="00DE6115" w:rsidP="00DE6115">
            <w:pPr>
              <w:ind w:firstLine="0"/>
              <w:rPr>
                <w:rFonts w:cs="Times New Roman"/>
                <w:sz w:val="24"/>
                <w:szCs w:val="24"/>
                <w:lang w:val="en-US"/>
              </w:rPr>
            </w:pPr>
          </w:p>
        </w:tc>
        <w:tc>
          <w:tcPr>
            <w:tcW w:w="1098" w:type="dxa"/>
            <w:vAlign w:val="center"/>
          </w:tcPr>
          <w:p w14:paraId="78A2E939" w14:textId="77777777" w:rsidR="00DE6115" w:rsidRDefault="00DE6115" w:rsidP="00DE6115">
            <w:pPr>
              <w:ind w:firstLine="0"/>
              <w:jc w:val="center"/>
              <w:rPr>
                <w:rFonts w:cs="Times New Roman"/>
                <w:sz w:val="24"/>
                <w:szCs w:val="24"/>
                <w:lang w:val="en-US"/>
              </w:rPr>
            </w:pPr>
            <w:r>
              <w:rPr>
                <w:rFonts w:cs="Times New Roman"/>
                <w:sz w:val="24"/>
                <w:szCs w:val="24"/>
                <w:lang w:val="en-US"/>
              </w:rPr>
              <w:t>G3.III</w:t>
            </w:r>
          </w:p>
        </w:tc>
        <w:tc>
          <w:tcPr>
            <w:tcW w:w="1028" w:type="dxa"/>
            <w:vAlign w:val="center"/>
          </w:tcPr>
          <w:p w14:paraId="1CDA15D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vAlign w:val="center"/>
          </w:tcPr>
          <w:p w14:paraId="75847C65"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76A51DB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c>
          <w:tcPr>
            <w:tcW w:w="851" w:type="dxa"/>
          </w:tcPr>
          <w:p w14:paraId="3772967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4203B6CA"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c>
          <w:tcPr>
            <w:tcW w:w="851" w:type="dxa"/>
          </w:tcPr>
          <w:p w14:paraId="23882F8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tcPr>
          <w:p w14:paraId="3A937D0C"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47</w:t>
            </w:r>
          </w:p>
        </w:tc>
        <w:tc>
          <w:tcPr>
            <w:tcW w:w="851" w:type="dxa"/>
          </w:tcPr>
          <w:p w14:paraId="473101A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3F836E26" w14:textId="77777777" w:rsidTr="00DE6115">
        <w:tc>
          <w:tcPr>
            <w:tcW w:w="710" w:type="dxa"/>
            <w:vMerge/>
          </w:tcPr>
          <w:p w14:paraId="51D644B5" w14:textId="77777777" w:rsidR="00DE6115" w:rsidRPr="00406A80" w:rsidRDefault="00DE6115" w:rsidP="00DE6115">
            <w:pPr>
              <w:ind w:firstLine="0"/>
              <w:rPr>
                <w:rFonts w:cs="Times New Roman"/>
                <w:sz w:val="24"/>
                <w:szCs w:val="24"/>
                <w:lang w:val="en-US"/>
              </w:rPr>
            </w:pPr>
          </w:p>
        </w:tc>
        <w:tc>
          <w:tcPr>
            <w:tcW w:w="1098" w:type="dxa"/>
            <w:vAlign w:val="center"/>
          </w:tcPr>
          <w:p w14:paraId="2416AAE6" w14:textId="77777777" w:rsidR="00DE6115" w:rsidRDefault="00DE6115" w:rsidP="00DE6115">
            <w:pPr>
              <w:ind w:firstLine="0"/>
              <w:jc w:val="center"/>
              <w:rPr>
                <w:rFonts w:cs="Times New Roman"/>
                <w:sz w:val="24"/>
                <w:szCs w:val="24"/>
                <w:lang w:val="en-US"/>
              </w:rPr>
            </w:pPr>
            <w:r>
              <w:rPr>
                <w:rFonts w:cs="Times New Roman"/>
                <w:sz w:val="24"/>
                <w:szCs w:val="24"/>
                <w:lang w:val="en-US"/>
              </w:rPr>
              <w:t>G7.III</w:t>
            </w:r>
          </w:p>
        </w:tc>
        <w:tc>
          <w:tcPr>
            <w:tcW w:w="1028" w:type="dxa"/>
            <w:vAlign w:val="center"/>
          </w:tcPr>
          <w:p w14:paraId="14A6F68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644D2D2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7FCA1844"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0711E68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54C4E22A"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2025566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53706B8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1ADA3080"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22</w:t>
            </w:r>
          </w:p>
        </w:tc>
      </w:tr>
    </w:tbl>
    <w:p w14:paraId="207E16D5" w14:textId="6F1E0B24" w:rsidR="00D66434" w:rsidRDefault="00D66434" w:rsidP="00D66434">
      <w:pPr>
        <w:rPr>
          <w:b/>
          <w:lang w:val="en-US"/>
        </w:rPr>
      </w:pPr>
      <w:r>
        <w:t xml:space="preserve">Ma trận hỗn độn cho thấy hiệu suất xuất sắc của mô hình </w:t>
      </w:r>
      <w:r w:rsidRPr="00D66434">
        <w:rPr>
          <w:rStyle w:val="Strong"/>
          <w:b w:val="0"/>
        </w:rPr>
        <w:t>YOLOv11s</w:t>
      </w:r>
      <w:r>
        <w:t xml:space="preserve"> trong việc phân loại các lớp hạt giống lúa. Cụ thể, trong tổng số </w:t>
      </w:r>
      <w:r w:rsidRPr="00D66434">
        <w:rPr>
          <w:rStyle w:val="Strong"/>
          <w:b w:val="0"/>
        </w:rPr>
        <w:t>1,347 mẫu</w:t>
      </w:r>
      <w:r>
        <w:t xml:space="preserve"> (được tính bằng cách cộng tất cả các giá trị trong ma trận), chỉ có </w:t>
      </w:r>
      <w:r w:rsidRPr="00D66434">
        <w:rPr>
          <w:rStyle w:val="Strong"/>
          <w:b w:val="0"/>
        </w:rPr>
        <w:t>14 mẫu bị phân loại sai</w:t>
      </w:r>
      <w:r w:rsidRPr="00D66434">
        <w:rPr>
          <w:b/>
        </w:rPr>
        <w:t>,</w:t>
      </w:r>
      <w:r>
        <w:t xml:space="preserve"> dẫn đến tỷ lệ lỗi chỉ khoảng </w:t>
      </w:r>
      <w:r w:rsidRPr="00D66434">
        <w:rPr>
          <w:rStyle w:val="Strong"/>
          <w:b w:val="0"/>
        </w:rPr>
        <w:t>1,04%</w:t>
      </w:r>
      <w:r w:rsidRPr="00D66434">
        <w:rPr>
          <w:b/>
        </w:rPr>
        <w:t>,</w:t>
      </w:r>
      <w:r>
        <w:t xml:space="preserve"> tương đương với độ chính xác lên tới </w:t>
      </w:r>
      <w:r w:rsidRPr="00D66434">
        <w:rPr>
          <w:rStyle w:val="Strong"/>
          <w:b w:val="0"/>
        </w:rPr>
        <w:t>98,96%</w:t>
      </w:r>
      <w:r w:rsidRPr="00D66434">
        <w:rPr>
          <w:b/>
        </w:rPr>
        <w:t>.</w:t>
      </w:r>
    </w:p>
    <w:p w14:paraId="778E4251" w14:textId="3D869D29" w:rsidR="0011474F" w:rsidRPr="0011474F" w:rsidRDefault="0011474F" w:rsidP="0011474F">
      <w:pPr>
        <w:rPr>
          <w:lang w:val="en-US"/>
        </w:rPr>
      </w:pPr>
      <w:r>
        <w:t xml:space="preserve">Từ ma trận hỗn độn, tôi tiếp tục đánh giá khả năng phân loại của mô hình theo từng lớp và trình bày kết quả trong </w:t>
      </w:r>
      <w:r w:rsidRPr="0011474F">
        <w:rPr>
          <w:rStyle w:val="Strong"/>
          <w:b w:val="0"/>
          <w:i/>
        </w:rPr>
        <w:t>Bảng 12</w:t>
      </w:r>
      <w:r>
        <w:t xml:space="preserve">. Như ta có thể thấy, mô hình </w:t>
      </w:r>
      <w:r w:rsidRPr="0011474F">
        <w:rPr>
          <w:rStyle w:val="Strong"/>
          <w:b w:val="0"/>
        </w:rPr>
        <w:t>YOLOv11s</w:t>
      </w:r>
      <w:r>
        <w:t xml:space="preserve"> thể hiện khả năng phân tích và phân loại ấn tượng, với một số lớp đạt hiệu suất gần như hoàn hảo, như </w:t>
      </w:r>
      <w:r w:rsidRPr="0011474F">
        <w:rPr>
          <w:rStyle w:val="Strong"/>
          <w:b w:val="0"/>
        </w:rPr>
        <w:t>F5.54</w:t>
      </w:r>
      <w:r>
        <w:t xml:space="preserve"> và </w:t>
      </w:r>
      <w:r w:rsidRPr="0011474F">
        <w:rPr>
          <w:rStyle w:val="Strong"/>
          <w:b w:val="0"/>
        </w:rPr>
        <w:t>G7.III</w:t>
      </w:r>
      <w:r>
        <w:t xml:space="preserve">. Cụ thể, </w:t>
      </w:r>
      <w:r w:rsidRPr="0011474F">
        <w:rPr>
          <w:rStyle w:val="Strong"/>
          <w:b w:val="0"/>
        </w:rPr>
        <w:t>F1-score</w:t>
      </w:r>
      <w:r>
        <w:t xml:space="preserve"> thấp nhất của mô hình vẫn đạt </w:t>
      </w:r>
      <w:r w:rsidRPr="0011474F">
        <w:rPr>
          <w:rStyle w:val="Strong"/>
          <w:b w:val="0"/>
        </w:rPr>
        <w:t>0.976</w:t>
      </w:r>
      <w:r>
        <w:t xml:space="preserve">, cho thấy hiệu suất vượt trội trong hầu hết các lớp. Điều này khẳng định rằng mô hình </w:t>
      </w:r>
      <w:r w:rsidRPr="0011474F">
        <w:rPr>
          <w:rStyle w:val="Strong"/>
          <w:b w:val="0"/>
        </w:rPr>
        <w:t>YOLOv11s</w:t>
      </w:r>
      <w:r>
        <w:t xml:space="preserve"> là một công cụ cực kỳ hiệu quả cho việc phân loại tự động các loại hạt giống lúa.</w:t>
      </w:r>
    </w:p>
    <w:p w14:paraId="3902248B" w14:textId="2F84E4B5" w:rsidR="00DE6115" w:rsidRDefault="00DE6115" w:rsidP="00DE6115">
      <w:pPr>
        <w:pStyle w:val="Bang"/>
        <w:spacing w:after="240"/>
        <w:rPr>
          <w:lang w:val="en-US"/>
        </w:rPr>
      </w:pPr>
      <w:bookmarkStart w:id="429" w:name="_Toc198237446"/>
      <w:r w:rsidRPr="00531060">
        <w:t xml:space="preserve">Bảng </w:t>
      </w:r>
      <w:r w:rsidR="003D75EA">
        <w:rPr>
          <w:lang w:val="en-US"/>
        </w:rPr>
        <w:t>12</w:t>
      </w:r>
      <w:r w:rsidRPr="00531060">
        <w:rPr>
          <w:lang w:val="en-US"/>
        </w:rPr>
        <w:t>:</w:t>
      </w:r>
      <w:r w:rsidRPr="00531060">
        <w:t xml:space="preserve"> </w:t>
      </w:r>
      <w:r>
        <w:rPr>
          <w:lang w:val="en-US"/>
        </w:rPr>
        <w:t>Khả năng phân loại theo từng lớp của mô hình (YOLOv11s)</w:t>
      </w:r>
      <w:bookmarkEnd w:id="429"/>
    </w:p>
    <w:tbl>
      <w:tblPr>
        <w:tblStyle w:val="TableGrid"/>
        <w:tblW w:w="9244" w:type="dxa"/>
        <w:jc w:val="center"/>
        <w:tblInd w:w="10250" w:type="dxa"/>
        <w:tblLook w:val="04A0" w:firstRow="1" w:lastRow="0" w:firstColumn="1" w:lastColumn="0" w:noHBand="0" w:noVBand="1"/>
      </w:tblPr>
      <w:tblGrid>
        <w:gridCol w:w="1811"/>
        <w:gridCol w:w="2292"/>
        <w:gridCol w:w="3120"/>
        <w:gridCol w:w="2021"/>
      </w:tblGrid>
      <w:tr w:rsidR="00DE6115" w14:paraId="7FFC1E7F" w14:textId="77777777" w:rsidTr="0052588D">
        <w:trPr>
          <w:jc w:val="center"/>
        </w:trPr>
        <w:tc>
          <w:tcPr>
            <w:tcW w:w="1811" w:type="dxa"/>
            <w:vAlign w:val="center"/>
          </w:tcPr>
          <w:p w14:paraId="2240B646" w14:textId="77777777" w:rsidR="00DE6115" w:rsidRPr="005541B3" w:rsidRDefault="00DE6115" w:rsidP="00DE6115">
            <w:pPr>
              <w:ind w:firstLine="0"/>
              <w:jc w:val="center"/>
              <w:rPr>
                <w:b/>
                <w:lang w:val="en-US"/>
              </w:rPr>
            </w:pPr>
            <w:r w:rsidRPr="005541B3">
              <w:rPr>
                <w:b/>
                <w:lang w:val="en-US"/>
              </w:rPr>
              <w:t>Lớp</w:t>
            </w:r>
          </w:p>
        </w:tc>
        <w:tc>
          <w:tcPr>
            <w:tcW w:w="2292" w:type="dxa"/>
            <w:vAlign w:val="center"/>
          </w:tcPr>
          <w:p w14:paraId="279D63BD" w14:textId="77777777" w:rsidR="00DE6115" w:rsidRPr="005541B3" w:rsidRDefault="00DE6115" w:rsidP="00DE6115">
            <w:pPr>
              <w:ind w:firstLine="0"/>
              <w:jc w:val="center"/>
              <w:rPr>
                <w:b/>
                <w:lang w:val="en-US"/>
              </w:rPr>
            </w:pPr>
            <w:r w:rsidRPr="005541B3">
              <w:rPr>
                <w:b/>
                <w:lang w:val="en-US"/>
              </w:rPr>
              <w:t>Precision</w:t>
            </w:r>
          </w:p>
        </w:tc>
        <w:tc>
          <w:tcPr>
            <w:tcW w:w="3120" w:type="dxa"/>
            <w:vAlign w:val="center"/>
          </w:tcPr>
          <w:p w14:paraId="5C080800" w14:textId="77777777" w:rsidR="00DE6115" w:rsidRPr="005541B3" w:rsidRDefault="00DE6115" w:rsidP="00DE6115">
            <w:pPr>
              <w:ind w:firstLine="0"/>
              <w:jc w:val="center"/>
              <w:rPr>
                <w:b/>
                <w:lang w:val="en-US"/>
              </w:rPr>
            </w:pPr>
            <w:r w:rsidRPr="005541B3">
              <w:rPr>
                <w:b/>
                <w:lang w:val="en-US"/>
              </w:rPr>
              <w:t>Recall</w:t>
            </w:r>
          </w:p>
        </w:tc>
        <w:tc>
          <w:tcPr>
            <w:tcW w:w="2021" w:type="dxa"/>
            <w:vAlign w:val="center"/>
          </w:tcPr>
          <w:p w14:paraId="3B27C6A3" w14:textId="77777777" w:rsidR="00DE6115" w:rsidRPr="005541B3" w:rsidRDefault="00DE6115" w:rsidP="00DE6115">
            <w:pPr>
              <w:ind w:firstLine="0"/>
              <w:jc w:val="center"/>
              <w:rPr>
                <w:b/>
                <w:lang w:val="en-US"/>
              </w:rPr>
            </w:pPr>
            <w:r w:rsidRPr="005541B3">
              <w:rPr>
                <w:b/>
                <w:lang w:val="en-US"/>
              </w:rPr>
              <w:t>F1</w:t>
            </w:r>
          </w:p>
        </w:tc>
      </w:tr>
      <w:tr w:rsidR="00DE6115" w14:paraId="11630055" w14:textId="77777777" w:rsidTr="0052588D">
        <w:trPr>
          <w:jc w:val="center"/>
        </w:trPr>
        <w:tc>
          <w:tcPr>
            <w:tcW w:w="1811" w:type="dxa"/>
            <w:vAlign w:val="center"/>
          </w:tcPr>
          <w:p w14:paraId="062AF2B0" w14:textId="77777777" w:rsidR="00DE6115" w:rsidRDefault="00DE6115" w:rsidP="00DE6115">
            <w:pPr>
              <w:ind w:firstLine="0"/>
              <w:jc w:val="center"/>
              <w:rPr>
                <w:lang w:val="en-US"/>
              </w:rPr>
            </w:pPr>
            <w:r>
              <w:rPr>
                <w:rFonts w:cs="Times New Roman"/>
                <w:sz w:val="24"/>
                <w:szCs w:val="24"/>
                <w:lang w:val="en-US"/>
              </w:rPr>
              <w:t>ANP3.2</w:t>
            </w:r>
          </w:p>
        </w:tc>
        <w:tc>
          <w:tcPr>
            <w:tcW w:w="2292" w:type="dxa"/>
            <w:vAlign w:val="center"/>
          </w:tcPr>
          <w:p w14:paraId="38AD09DA" w14:textId="77777777" w:rsidR="00DE6115" w:rsidRDefault="00DE6115" w:rsidP="00DE6115">
            <w:pPr>
              <w:ind w:firstLine="0"/>
              <w:jc w:val="center"/>
              <w:rPr>
                <w:lang w:val="en-US"/>
              </w:rPr>
            </w:pPr>
            <w:r w:rsidRPr="00A31E0F">
              <w:rPr>
                <w:rFonts w:eastAsia="Times New Roman" w:cs="Times New Roman"/>
                <w:noProof w:val="0"/>
                <w:sz w:val="24"/>
                <w:szCs w:val="24"/>
                <w:lang w:val="en-US"/>
              </w:rPr>
              <w:t>0.991</w:t>
            </w:r>
          </w:p>
        </w:tc>
        <w:tc>
          <w:tcPr>
            <w:tcW w:w="3120" w:type="dxa"/>
            <w:vAlign w:val="center"/>
          </w:tcPr>
          <w:p w14:paraId="615FC7B6"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2021" w:type="dxa"/>
            <w:vAlign w:val="center"/>
          </w:tcPr>
          <w:p w14:paraId="327D70F4" w14:textId="77777777" w:rsidR="00DE6115" w:rsidRDefault="00DE6115" w:rsidP="00DE6115">
            <w:pPr>
              <w:ind w:firstLine="0"/>
              <w:jc w:val="center"/>
              <w:rPr>
                <w:lang w:val="en-US"/>
              </w:rPr>
            </w:pPr>
            <w:r w:rsidRPr="00A31E0F">
              <w:rPr>
                <w:rFonts w:eastAsia="Times New Roman" w:cs="Times New Roman"/>
                <w:noProof w:val="0"/>
                <w:sz w:val="24"/>
                <w:szCs w:val="24"/>
                <w:lang w:val="en-US"/>
              </w:rPr>
              <w:t>0.996</w:t>
            </w:r>
          </w:p>
        </w:tc>
      </w:tr>
      <w:tr w:rsidR="00DE6115" w14:paraId="44C17666" w14:textId="77777777" w:rsidTr="0052588D">
        <w:trPr>
          <w:jc w:val="center"/>
        </w:trPr>
        <w:tc>
          <w:tcPr>
            <w:tcW w:w="1811" w:type="dxa"/>
            <w:vAlign w:val="center"/>
          </w:tcPr>
          <w:p w14:paraId="1E107F7E" w14:textId="77777777" w:rsidR="00DE6115" w:rsidRDefault="00DE6115" w:rsidP="00DE6115">
            <w:pPr>
              <w:ind w:firstLine="0"/>
              <w:jc w:val="center"/>
              <w:rPr>
                <w:lang w:val="en-US"/>
              </w:rPr>
            </w:pPr>
            <w:r>
              <w:rPr>
                <w:rFonts w:cs="Times New Roman"/>
                <w:sz w:val="24"/>
                <w:szCs w:val="24"/>
                <w:lang w:val="en-US"/>
              </w:rPr>
              <w:t>F5.54</w:t>
            </w:r>
          </w:p>
        </w:tc>
        <w:tc>
          <w:tcPr>
            <w:tcW w:w="2292" w:type="dxa"/>
            <w:vAlign w:val="center"/>
          </w:tcPr>
          <w:p w14:paraId="79F7CA9A"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3120" w:type="dxa"/>
            <w:vAlign w:val="center"/>
          </w:tcPr>
          <w:p w14:paraId="3224813D"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2021" w:type="dxa"/>
            <w:vAlign w:val="center"/>
          </w:tcPr>
          <w:p w14:paraId="3D7ECE69"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r>
      <w:tr w:rsidR="00DE6115" w14:paraId="408B312B" w14:textId="77777777" w:rsidTr="0052588D">
        <w:trPr>
          <w:jc w:val="center"/>
        </w:trPr>
        <w:tc>
          <w:tcPr>
            <w:tcW w:w="1811" w:type="dxa"/>
            <w:vAlign w:val="center"/>
          </w:tcPr>
          <w:p w14:paraId="4CE8023E" w14:textId="77777777" w:rsidR="00DE6115" w:rsidRDefault="00DE6115" w:rsidP="00DE6115">
            <w:pPr>
              <w:ind w:firstLine="0"/>
              <w:jc w:val="center"/>
              <w:rPr>
                <w:lang w:val="en-US"/>
              </w:rPr>
            </w:pPr>
            <w:r>
              <w:rPr>
                <w:rFonts w:cs="Times New Roman"/>
                <w:sz w:val="24"/>
                <w:szCs w:val="24"/>
                <w:lang w:val="en-US"/>
              </w:rPr>
              <w:t>F5.62</w:t>
            </w:r>
          </w:p>
        </w:tc>
        <w:tc>
          <w:tcPr>
            <w:tcW w:w="2292" w:type="dxa"/>
            <w:vAlign w:val="center"/>
          </w:tcPr>
          <w:p w14:paraId="7BAAE088" w14:textId="77777777" w:rsidR="00DE6115" w:rsidRDefault="00DE6115" w:rsidP="00DE6115">
            <w:pPr>
              <w:ind w:firstLine="0"/>
              <w:jc w:val="center"/>
              <w:rPr>
                <w:lang w:val="en-US"/>
              </w:rPr>
            </w:pPr>
            <w:r w:rsidRPr="00A31E0F">
              <w:rPr>
                <w:rFonts w:eastAsia="Times New Roman" w:cs="Times New Roman"/>
                <w:noProof w:val="0"/>
                <w:sz w:val="24"/>
                <w:szCs w:val="24"/>
                <w:lang w:val="en-US"/>
              </w:rPr>
              <w:t>0.971</w:t>
            </w:r>
          </w:p>
        </w:tc>
        <w:tc>
          <w:tcPr>
            <w:tcW w:w="3120" w:type="dxa"/>
            <w:vAlign w:val="center"/>
          </w:tcPr>
          <w:p w14:paraId="6574C3B4" w14:textId="77777777" w:rsidR="00DE6115" w:rsidRDefault="00DE6115" w:rsidP="00DE6115">
            <w:pPr>
              <w:ind w:firstLine="0"/>
              <w:jc w:val="center"/>
              <w:rPr>
                <w:lang w:val="en-US"/>
              </w:rPr>
            </w:pPr>
            <w:r w:rsidRPr="00A31E0F">
              <w:rPr>
                <w:rFonts w:eastAsia="Times New Roman" w:cs="Times New Roman"/>
                <w:noProof w:val="0"/>
                <w:sz w:val="24"/>
                <w:szCs w:val="24"/>
                <w:lang w:val="en-US"/>
              </w:rPr>
              <w:t>0.982</w:t>
            </w:r>
          </w:p>
        </w:tc>
        <w:tc>
          <w:tcPr>
            <w:tcW w:w="2021" w:type="dxa"/>
            <w:vAlign w:val="center"/>
          </w:tcPr>
          <w:p w14:paraId="4B84CBCC" w14:textId="77777777" w:rsidR="00DE6115" w:rsidRDefault="00DE6115" w:rsidP="00DE6115">
            <w:pPr>
              <w:ind w:firstLine="0"/>
              <w:jc w:val="center"/>
              <w:rPr>
                <w:lang w:val="en-US"/>
              </w:rPr>
            </w:pPr>
            <w:r w:rsidRPr="00A31E0F">
              <w:rPr>
                <w:rFonts w:eastAsia="Times New Roman" w:cs="Times New Roman"/>
                <w:noProof w:val="0"/>
                <w:sz w:val="24"/>
                <w:szCs w:val="24"/>
                <w:lang w:val="en-US"/>
              </w:rPr>
              <w:t>0.976</w:t>
            </w:r>
          </w:p>
        </w:tc>
      </w:tr>
      <w:tr w:rsidR="00DE6115" w14:paraId="2F0EDD35" w14:textId="77777777" w:rsidTr="0052588D">
        <w:trPr>
          <w:jc w:val="center"/>
        </w:trPr>
        <w:tc>
          <w:tcPr>
            <w:tcW w:w="1811" w:type="dxa"/>
            <w:vAlign w:val="center"/>
          </w:tcPr>
          <w:p w14:paraId="36EA1337" w14:textId="77777777" w:rsidR="00DE6115" w:rsidRDefault="00DE6115" w:rsidP="00DE6115">
            <w:pPr>
              <w:ind w:firstLine="0"/>
              <w:jc w:val="center"/>
              <w:rPr>
                <w:lang w:val="en-US"/>
              </w:rPr>
            </w:pPr>
            <w:r>
              <w:rPr>
                <w:rFonts w:cs="Times New Roman"/>
                <w:sz w:val="24"/>
                <w:szCs w:val="24"/>
                <w:lang w:val="en-US"/>
              </w:rPr>
              <w:t>G13.II</w:t>
            </w:r>
          </w:p>
        </w:tc>
        <w:tc>
          <w:tcPr>
            <w:tcW w:w="2292" w:type="dxa"/>
            <w:vAlign w:val="center"/>
          </w:tcPr>
          <w:p w14:paraId="4CF00197" w14:textId="77777777" w:rsidR="00DE6115" w:rsidRDefault="00DE6115" w:rsidP="00DE6115">
            <w:pPr>
              <w:ind w:firstLine="0"/>
              <w:jc w:val="center"/>
              <w:rPr>
                <w:lang w:val="en-US"/>
              </w:rPr>
            </w:pPr>
            <w:r w:rsidRPr="00A31E0F">
              <w:rPr>
                <w:rFonts w:eastAsia="Times New Roman" w:cs="Times New Roman"/>
                <w:noProof w:val="0"/>
                <w:sz w:val="24"/>
                <w:szCs w:val="24"/>
                <w:lang w:val="en-US"/>
              </w:rPr>
              <w:t>0.988</w:t>
            </w:r>
          </w:p>
        </w:tc>
        <w:tc>
          <w:tcPr>
            <w:tcW w:w="3120" w:type="dxa"/>
            <w:vAlign w:val="center"/>
          </w:tcPr>
          <w:p w14:paraId="2E79EB2D" w14:textId="77777777" w:rsidR="00DE6115" w:rsidRDefault="00DE6115" w:rsidP="00DE6115">
            <w:pPr>
              <w:ind w:firstLine="0"/>
              <w:jc w:val="center"/>
              <w:rPr>
                <w:lang w:val="en-US"/>
              </w:rPr>
            </w:pPr>
            <w:r w:rsidRPr="00A31E0F">
              <w:rPr>
                <w:rFonts w:eastAsia="Times New Roman" w:cs="Times New Roman"/>
                <w:noProof w:val="0"/>
                <w:sz w:val="24"/>
                <w:szCs w:val="24"/>
                <w:lang w:val="en-US"/>
              </w:rPr>
              <w:t>0.984</w:t>
            </w:r>
          </w:p>
        </w:tc>
        <w:tc>
          <w:tcPr>
            <w:tcW w:w="2021" w:type="dxa"/>
            <w:vAlign w:val="center"/>
          </w:tcPr>
          <w:p w14:paraId="163FF7B7" w14:textId="77777777" w:rsidR="00DE6115" w:rsidRDefault="00DE6115" w:rsidP="00DE6115">
            <w:pPr>
              <w:ind w:firstLine="0"/>
              <w:jc w:val="center"/>
              <w:rPr>
                <w:lang w:val="en-US"/>
              </w:rPr>
            </w:pPr>
            <w:r w:rsidRPr="00A31E0F">
              <w:rPr>
                <w:rFonts w:eastAsia="Times New Roman" w:cs="Times New Roman"/>
                <w:noProof w:val="0"/>
                <w:sz w:val="24"/>
                <w:szCs w:val="24"/>
                <w:lang w:val="en-US"/>
              </w:rPr>
              <w:t>0.986</w:t>
            </w:r>
          </w:p>
        </w:tc>
      </w:tr>
      <w:tr w:rsidR="00DE6115" w14:paraId="5A6A6D03" w14:textId="77777777" w:rsidTr="0052588D">
        <w:trPr>
          <w:jc w:val="center"/>
        </w:trPr>
        <w:tc>
          <w:tcPr>
            <w:tcW w:w="1811" w:type="dxa"/>
            <w:vAlign w:val="center"/>
          </w:tcPr>
          <w:p w14:paraId="6848F6CB" w14:textId="77777777" w:rsidR="00DE6115" w:rsidRDefault="00DE6115" w:rsidP="00DE6115">
            <w:pPr>
              <w:ind w:firstLine="0"/>
              <w:jc w:val="center"/>
              <w:rPr>
                <w:lang w:val="en-US"/>
              </w:rPr>
            </w:pPr>
            <w:r>
              <w:rPr>
                <w:rFonts w:cs="Times New Roman"/>
                <w:sz w:val="24"/>
                <w:szCs w:val="24"/>
                <w:lang w:val="en-US"/>
              </w:rPr>
              <w:t>G17.III</w:t>
            </w:r>
          </w:p>
        </w:tc>
        <w:tc>
          <w:tcPr>
            <w:tcW w:w="2292" w:type="dxa"/>
            <w:vAlign w:val="center"/>
          </w:tcPr>
          <w:p w14:paraId="5230C0F5" w14:textId="77777777" w:rsidR="00DE6115" w:rsidRDefault="00DE6115" w:rsidP="00DE6115">
            <w:pPr>
              <w:ind w:firstLine="0"/>
              <w:jc w:val="center"/>
              <w:rPr>
                <w:lang w:val="en-US"/>
              </w:rPr>
            </w:pPr>
            <w:r w:rsidRPr="00A31E0F">
              <w:rPr>
                <w:rFonts w:eastAsia="Times New Roman" w:cs="Times New Roman"/>
                <w:noProof w:val="0"/>
                <w:sz w:val="24"/>
                <w:szCs w:val="24"/>
                <w:lang w:val="en-US"/>
              </w:rPr>
              <w:t>0.987</w:t>
            </w:r>
          </w:p>
        </w:tc>
        <w:tc>
          <w:tcPr>
            <w:tcW w:w="3120" w:type="dxa"/>
            <w:vAlign w:val="center"/>
          </w:tcPr>
          <w:p w14:paraId="33675078"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2021" w:type="dxa"/>
            <w:vAlign w:val="center"/>
          </w:tcPr>
          <w:p w14:paraId="1D86E0CA" w14:textId="77777777" w:rsidR="00DE6115" w:rsidRDefault="00DE6115" w:rsidP="00DE6115">
            <w:pPr>
              <w:ind w:firstLine="0"/>
              <w:jc w:val="center"/>
              <w:rPr>
                <w:lang w:val="en-US"/>
              </w:rPr>
            </w:pPr>
            <w:r w:rsidRPr="00A31E0F">
              <w:rPr>
                <w:rFonts w:eastAsia="Times New Roman" w:cs="Times New Roman"/>
                <w:noProof w:val="0"/>
                <w:sz w:val="24"/>
                <w:szCs w:val="24"/>
                <w:lang w:val="en-US"/>
              </w:rPr>
              <w:t>0.993</w:t>
            </w:r>
          </w:p>
        </w:tc>
      </w:tr>
      <w:tr w:rsidR="00DE6115" w14:paraId="000E1683" w14:textId="77777777" w:rsidTr="0052588D">
        <w:trPr>
          <w:jc w:val="center"/>
        </w:trPr>
        <w:tc>
          <w:tcPr>
            <w:tcW w:w="1811" w:type="dxa"/>
            <w:vAlign w:val="center"/>
          </w:tcPr>
          <w:p w14:paraId="3FE4FECE" w14:textId="77777777" w:rsidR="00DE6115" w:rsidRDefault="00DE6115" w:rsidP="00DE6115">
            <w:pPr>
              <w:ind w:firstLine="0"/>
              <w:jc w:val="center"/>
              <w:rPr>
                <w:lang w:val="en-US"/>
              </w:rPr>
            </w:pPr>
            <w:r>
              <w:rPr>
                <w:rFonts w:cs="Times New Roman"/>
                <w:sz w:val="24"/>
                <w:szCs w:val="24"/>
                <w:lang w:val="en-US"/>
              </w:rPr>
              <w:lastRenderedPageBreak/>
              <w:t>G18.I</w:t>
            </w:r>
          </w:p>
        </w:tc>
        <w:tc>
          <w:tcPr>
            <w:tcW w:w="2292" w:type="dxa"/>
            <w:vAlign w:val="center"/>
          </w:tcPr>
          <w:p w14:paraId="4F100232" w14:textId="77777777" w:rsidR="00DE6115" w:rsidRDefault="00DE6115" w:rsidP="00DE6115">
            <w:pPr>
              <w:ind w:firstLine="0"/>
              <w:jc w:val="center"/>
              <w:rPr>
                <w:lang w:val="en-US"/>
              </w:rPr>
            </w:pPr>
            <w:r w:rsidRPr="00A31E0F">
              <w:rPr>
                <w:rFonts w:eastAsia="Times New Roman" w:cs="Times New Roman"/>
                <w:noProof w:val="0"/>
                <w:sz w:val="24"/>
                <w:szCs w:val="24"/>
                <w:lang w:val="en-US"/>
              </w:rPr>
              <w:t>0.995</w:t>
            </w:r>
          </w:p>
        </w:tc>
        <w:tc>
          <w:tcPr>
            <w:tcW w:w="3120" w:type="dxa"/>
            <w:vAlign w:val="center"/>
          </w:tcPr>
          <w:p w14:paraId="34311E71" w14:textId="77777777" w:rsidR="00DE6115" w:rsidRDefault="00DE6115" w:rsidP="00DE6115">
            <w:pPr>
              <w:ind w:firstLine="0"/>
              <w:jc w:val="center"/>
              <w:rPr>
                <w:lang w:val="en-US"/>
              </w:rPr>
            </w:pPr>
            <w:r w:rsidRPr="00A31E0F">
              <w:rPr>
                <w:rFonts w:eastAsia="Times New Roman" w:cs="Times New Roman"/>
                <w:noProof w:val="0"/>
                <w:sz w:val="24"/>
                <w:szCs w:val="24"/>
                <w:lang w:val="en-US"/>
              </w:rPr>
              <w:t>0.995</w:t>
            </w:r>
          </w:p>
        </w:tc>
        <w:tc>
          <w:tcPr>
            <w:tcW w:w="2021" w:type="dxa"/>
            <w:vAlign w:val="center"/>
          </w:tcPr>
          <w:p w14:paraId="5B69AC91" w14:textId="77777777" w:rsidR="00DE6115" w:rsidRDefault="00DE6115" w:rsidP="00DE6115">
            <w:pPr>
              <w:ind w:firstLine="0"/>
              <w:jc w:val="center"/>
              <w:rPr>
                <w:lang w:val="en-US"/>
              </w:rPr>
            </w:pPr>
            <w:r w:rsidRPr="00A31E0F">
              <w:rPr>
                <w:rFonts w:eastAsia="Times New Roman" w:cs="Times New Roman"/>
                <w:noProof w:val="0"/>
                <w:sz w:val="24"/>
                <w:szCs w:val="24"/>
                <w:lang w:val="en-US"/>
              </w:rPr>
              <w:t>0.995</w:t>
            </w:r>
          </w:p>
        </w:tc>
      </w:tr>
      <w:tr w:rsidR="00DE6115" w14:paraId="023E5FD4" w14:textId="77777777" w:rsidTr="0052588D">
        <w:trPr>
          <w:jc w:val="center"/>
        </w:trPr>
        <w:tc>
          <w:tcPr>
            <w:tcW w:w="1811" w:type="dxa"/>
            <w:vAlign w:val="center"/>
          </w:tcPr>
          <w:p w14:paraId="37825F48" w14:textId="77777777" w:rsidR="00DE6115" w:rsidRDefault="00DE6115" w:rsidP="00DE6115">
            <w:pPr>
              <w:ind w:firstLine="0"/>
              <w:jc w:val="center"/>
              <w:rPr>
                <w:lang w:val="en-US"/>
              </w:rPr>
            </w:pPr>
            <w:r>
              <w:rPr>
                <w:rFonts w:cs="Times New Roman"/>
                <w:sz w:val="24"/>
                <w:szCs w:val="24"/>
                <w:lang w:val="en-US"/>
              </w:rPr>
              <w:t>G3.III</w:t>
            </w:r>
          </w:p>
        </w:tc>
        <w:tc>
          <w:tcPr>
            <w:tcW w:w="2292" w:type="dxa"/>
            <w:vAlign w:val="center"/>
          </w:tcPr>
          <w:p w14:paraId="1F8E0FC5" w14:textId="77777777" w:rsidR="00DE6115" w:rsidRDefault="00DE6115" w:rsidP="00DE6115">
            <w:pPr>
              <w:ind w:firstLine="0"/>
              <w:jc w:val="center"/>
              <w:rPr>
                <w:lang w:val="en-US"/>
              </w:rPr>
            </w:pPr>
            <w:r w:rsidRPr="00A31E0F">
              <w:rPr>
                <w:rFonts w:eastAsia="Times New Roman" w:cs="Times New Roman"/>
                <w:noProof w:val="0"/>
                <w:sz w:val="24"/>
                <w:szCs w:val="24"/>
                <w:lang w:val="en-US"/>
              </w:rPr>
              <w:t>0.993</w:t>
            </w:r>
          </w:p>
        </w:tc>
        <w:tc>
          <w:tcPr>
            <w:tcW w:w="3120" w:type="dxa"/>
            <w:vAlign w:val="center"/>
          </w:tcPr>
          <w:p w14:paraId="27FFCC0A" w14:textId="77777777" w:rsidR="00DE6115" w:rsidRDefault="00DE6115" w:rsidP="00DE6115">
            <w:pPr>
              <w:ind w:firstLine="0"/>
              <w:jc w:val="center"/>
              <w:rPr>
                <w:lang w:val="en-US"/>
              </w:rPr>
            </w:pPr>
            <w:r w:rsidRPr="00A31E0F">
              <w:rPr>
                <w:rFonts w:eastAsia="Times New Roman" w:cs="Times New Roman"/>
                <w:noProof w:val="0"/>
                <w:sz w:val="24"/>
                <w:szCs w:val="24"/>
                <w:lang w:val="en-US"/>
              </w:rPr>
              <w:t>0.961</w:t>
            </w:r>
          </w:p>
        </w:tc>
        <w:tc>
          <w:tcPr>
            <w:tcW w:w="2021" w:type="dxa"/>
            <w:vAlign w:val="center"/>
          </w:tcPr>
          <w:p w14:paraId="1B435C73" w14:textId="77777777" w:rsidR="00DE6115" w:rsidRDefault="00DE6115" w:rsidP="00DE6115">
            <w:pPr>
              <w:ind w:firstLine="0"/>
              <w:jc w:val="center"/>
              <w:rPr>
                <w:lang w:val="en-US"/>
              </w:rPr>
            </w:pPr>
            <w:r w:rsidRPr="00A31E0F">
              <w:rPr>
                <w:rFonts w:eastAsia="Times New Roman" w:cs="Times New Roman"/>
                <w:noProof w:val="0"/>
                <w:sz w:val="24"/>
                <w:szCs w:val="24"/>
                <w:lang w:val="en-US"/>
              </w:rPr>
              <w:t>0.977</w:t>
            </w:r>
          </w:p>
        </w:tc>
      </w:tr>
      <w:tr w:rsidR="00DE6115" w14:paraId="421719E8" w14:textId="77777777" w:rsidTr="0052588D">
        <w:trPr>
          <w:jc w:val="center"/>
        </w:trPr>
        <w:tc>
          <w:tcPr>
            <w:tcW w:w="1811" w:type="dxa"/>
            <w:vAlign w:val="center"/>
          </w:tcPr>
          <w:p w14:paraId="2DEEF666" w14:textId="77777777" w:rsidR="00DE6115" w:rsidRDefault="00DE6115" w:rsidP="00DE6115">
            <w:pPr>
              <w:ind w:firstLine="0"/>
              <w:jc w:val="center"/>
              <w:rPr>
                <w:rFonts w:cs="Times New Roman"/>
                <w:sz w:val="24"/>
                <w:szCs w:val="24"/>
                <w:lang w:val="en-US"/>
              </w:rPr>
            </w:pPr>
            <w:r>
              <w:rPr>
                <w:rFonts w:cs="Times New Roman"/>
                <w:sz w:val="24"/>
                <w:szCs w:val="24"/>
                <w:lang w:val="en-US"/>
              </w:rPr>
              <w:t>G7.III</w:t>
            </w:r>
          </w:p>
        </w:tc>
        <w:tc>
          <w:tcPr>
            <w:tcW w:w="2292" w:type="dxa"/>
            <w:vAlign w:val="center"/>
          </w:tcPr>
          <w:p w14:paraId="436F6B3E"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3120" w:type="dxa"/>
            <w:vAlign w:val="center"/>
          </w:tcPr>
          <w:p w14:paraId="2471FF3E"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c>
          <w:tcPr>
            <w:tcW w:w="2021" w:type="dxa"/>
            <w:vAlign w:val="center"/>
          </w:tcPr>
          <w:p w14:paraId="4459BF92" w14:textId="77777777" w:rsidR="00DE6115" w:rsidRDefault="00DE6115" w:rsidP="00DE6115">
            <w:pPr>
              <w:ind w:firstLine="0"/>
              <w:jc w:val="center"/>
              <w:rPr>
                <w:lang w:val="en-US"/>
              </w:rPr>
            </w:pPr>
            <w:r w:rsidRPr="00A31E0F">
              <w:rPr>
                <w:rFonts w:eastAsia="Times New Roman" w:cs="Times New Roman"/>
                <w:noProof w:val="0"/>
                <w:sz w:val="24"/>
                <w:szCs w:val="24"/>
                <w:lang w:val="en-US"/>
              </w:rPr>
              <w:t>1.000</w:t>
            </w:r>
          </w:p>
        </w:tc>
      </w:tr>
    </w:tbl>
    <w:p w14:paraId="26553355" w14:textId="77777777" w:rsidR="00DE6115" w:rsidRDefault="00DE6115" w:rsidP="00DE6115">
      <w:pPr>
        <w:pStyle w:val="Heading4"/>
        <w:spacing w:before="120"/>
        <w:ind w:left="1077" w:hanging="1077"/>
        <w:rPr>
          <w:lang w:val="en-US"/>
        </w:rPr>
      </w:pPr>
      <w:bookmarkStart w:id="430" w:name="_Toc198236795"/>
      <w:r>
        <w:rPr>
          <w:lang w:val="en-US"/>
        </w:rPr>
        <w:t>Mô hình Faster R-CNN</w:t>
      </w:r>
      <w:bookmarkEnd w:id="430"/>
    </w:p>
    <w:p w14:paraId="478CA3D5" w14:textId="0B25A6D0" w:rsidR="00DE6115" w:rsidRPr="002A3579" w:rsidRDefault="00DE6115" w:rsidP="00DE6115">
      <w:pPr>
        <w:pStyle w:val="Bang"/>
        <w:spacing w:after="240"/>
        <w:rPr>
          <w:lang w:val="en-US"/>
        </w:rPr>
      </w:pPr>
      <w:bookmarkStart w:id="431" w:name="_Toc198237447"/>
      <w:r w:rsidRPr="00531060">
        <w:t xml:space="preserve">Bảng </w:t>
      </w:r>
      <w:r w:rsidR="00AE295A">
        <w:rPr>
          <w:lang w:val="en-US"/>
        </w:rPr>
        <w:t>13</w:t>
      </w:r>
      <w:r w:rsidRPr="00531060">
        <w:rPr>
          <w:lang w:val="en-US"/>
        </w:rPr>
        <w:t>:</w:t>
      </w:r>
      <w:r w:rsidRPr="00531060">
        <w:t xml:space="preserve"> </w:t>
      </w:r>
      <w:r>
        <w:rPr>
          <w:lang w:val="en-US"/>
        </w:rPr>
        <w:t>Kết quả hiệu suất các mô hình tích hợp (Faster R-CNN)</w:t>
      </w:r>
      <w:bookmarkEnd w:id="431"/>
    </w:p>
    <w:tbl>
      <w:tblPr>
        <w:tblStyle w:val="LightShading"/>
        <w:tblW w:w="10491" w:type="dxa"/>
        <w:tblInd w:w="-1026" w:type="dxa"/>
        <w:shd w:val="clear" w:color="auto" w:fill="FFFFFF" w:themeFill="background1"/>
        <w:tblLook w:val="04A0" w:firstRow="1" w:lastRow="0" w:firstColumn="1" w:lastColumn="0" w:noHBand="0" w:noVBand="1"/>
      </w:tblPr>
      <w:tblGrid>
        <w:gridCol w:w="1826"/>
        <w:gridCol w:w="1555"/>
        <w:gridCol w:w="916"/>
        <w:gridCol w:w="897"/>
        <w:gridCol w:w="1159"/>
        <w:gridCol w:w="1156"/>
        <w:gridCol w:w="1150"/>
        <w:gridCol w:w="1189"/>
        <w:gridCol w:w="643"/>
      </w:tblGrid>
      <w:tr w:rsidR="00DE6115" w:rsidRPr="00406A80" w14:paraId="3A85AC23" w14:textId="77777777" w:rsidTr="00DE6115">
        <w:trPr>
          <w:cnfStyle w:val="100000000000" w:firstRow="1" w:lastRow="0" w:firstColumn="0" w:lastColumn="0" w:oddVBand="0" w:evenVBand="0" w:oddHBand="0"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1826" w:type="dxa"/>
            <w:shd w:val="clear" w:color="auto" w:fill="FFFFFF" w:themeFill="background1"/>
          </w:tcPr>
          <w:p w14:paraId="79760043" w14:textId="77777777" w:rsidR="00DE6115" w:rsidRPr="00406A80" w:rsidRDefault="00DE6115" w:rsidP="00DE6115">
            <w:pPr>
              <w:shd w:val="clear" w:color="auto" w:fill="FFFFFF" w:themeFill="background1"/>
              <w:ind w:firstLine="0"/>
              <w:jc w:val="center"/>
              <w:rPr>
                <w:rFonts w:cs="Times New Roman"/>
                <w:sz w:val="24"/>
                <w:szCs w:val="24"/>
                <w:lang w:val="en-US"/>
              </w:rPr>
            </w:pPr>
            <w:r w:rsidRPr="00406A80">
              <w:rPr>
                <w:rFonts w:cs="Times New Roman"/>
                <w:sz w:val="24"/>
                <w:szCs w:val="24"/>
                <w:lang w:val="en-US"/>
              </w:rPr>
              <w:t>Mô hình</w:t>
            </w:r>
          </w:p>
        </w:tc>
        <w:tc>
          <w:tcPr>
            <w:tcW w:w="1555" w:type="dxa"/>
            <w:shd w:val="clear" w:color="auto" w:fill="FFFFFF" w:themeFill="background1"/>
          </w:tcPr>
          <w:p w14:paraId="3EF4FB08" w14:textId="77777777" w:rsidR="00DE6115" w:rsidRPr="00406A80"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Backbone</w:t>
            </w:r>
          </w:p>
        </w:tc>
        <w:tc>
          <w:tcPr>
            <w:tcW w:w="916" w:type="dxa"/>
            <w:shd w:val="clear" w:color="auto" w:fill="FFFFFF" w:themeFill="background1"/>
          </w:tcPr>
          <w:p w14:paraId="574F42F0" w14:textId="77777777" w:rsidR="00DE6115" w:rsidRPr="00406A80"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Recall</w:t>
            </w:r>
          </w:p>
        </w:tc>
        <w:tc>
          <w:tcPr>
            <w:tcW w:w="897" w:type="dxa"/>
            <w:shd w:val="clear" w:color="auto" w:fill="FFFFFF" w:themeFill="background1"/>
          </w:tcPr>
          <w:p w14:paraId="16C7D3A5" w14:textId="77777777" w:rsidR="00DE6115" w:rsidRPr="00406A80"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mAP</w:t>
            </w:r>
            <w:r w:rsidRPr="00406A80">
              <w:rPr>
                <w:rFonts w:cs="Times New Roman"/>
                <w:sz w:val="24"/>
                <w:szCs w:val="24"/>
                <w:vertAlign w:val="subscript"/>
                <w:lang w:val="en-US"/>
              </w:rPr>
              <w:t>50</w:t>
            </w:r>
          </w:p>
        </w:tc>
        <w:tc>
          <w:tcPr>
            <w:tcW w:w="1159" w:type="dxa"/>
            <w:shd w:val="clear" w:color="auto" w:fill="FFFFFF" w:themeFill="background1"/>
          </w:tcPr>
          <w:p w14:paraId="0B0F2E59" w14:textId="77777777" w:rsidR="00DE6115" w:rsidRPr="00406A80"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mAP</w:t>
            </w:r>
            <w:r w:rsidRPr="00406A80">
              <w:rPr>
                <w:rFonts w:cs="Times New Roman"/>
                <w:sz w:val="24"/>
                <w:szCs w:val="24"/>
                <w:vertAlign w:val="subscript"/>
                <w:lang w:val="en-US"/>
              </w:rPr>
              <w:t>75</w:t>
            </w:r>
          </w:p>
        </w:tc>
        <w:tc>
          <w:tcPr>
            <w:tcW w:w="1156" w:type="dxa"/>
            <w:shd w:val="clear" w:color="auto" w:fill="FFFFFF" w:themeFill="background1"/>
          </w:tcPr>
          <w:p w14:paraId="6071B1CB" w14:textId="77777777" w:rsidR="00DE6115" w:rsidRPr="00406A80"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mAP</w:t>
            </w:r>
            <w:r w:rsidRPr="00406A80">
              <w:rPr>
                <w:rFonts w:cs="Times New Roman"/>
                <w:sz w:val="24"/>
                <w:szCs w:val="24"/>
                <w:vertAlign w:val="subscript"/>
                <w:lang w:val="en-US"/>
              </w:rPr>
              <w:t>50-95</w:t>
            </w:r>
          </w:p>
        </w:tc>
        <w:tc>
          <w:tcPr>
            <w:tcW w:w="1150" w:type="dxa"/>
            <w:shd w:val="clear" w:color="auto" w:fill="FFFFFF" w:themeFill="background1"/>
          </w:tcPr>
          <w:p w14:paraId="74846571" w14:textId="77777777" w:rsidR="00DE6115"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sidRPr="00406A80">
              <w:rPr>
                <w:rFonts w:cs="Times New Roman"/>
                <w:sz w:val="24"/>
                <w:szCs w:val="24"/>
                <w:lang w:val="en-US"/>
              </w:rPr>
              <w:t>Thời gian</w:t>
            </w:r>
          </w:p>
          <w:p w14:paraId="04BEB20F" w14:textId="269FCFF6" w:rsidR="005E522E" w:rsidRPr="00406A80" w:rsidRDefault="005E522E"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phút)</w:t>
            </w:r>
          </w:p>
        </w:tc>
        <w:tc>
          <w:tcPr>
            <w:tcW w:w="1189" w:type="dxa"/>
            <w:shd w:val="clear" w:color="auto" w:fill="FFFFFF" w:themeFill="background1"/>
          </w:tcPr>
          <w:p w14:paraId="22C19FD9" w14:textId="77777777" w:rsidR="00DE6115"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Thời gian</w:t>
            </w:r>
          </w:p>
          <w:p w14:paraId="5BF9E57C" w14:textId="77777777" w:rsidR="00DE6115"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Inference</w:t>
            </w:r>
          </w:p>
          <w:p w14:paraId="791E1CB9" w14:textId="2F7126CF" w:rsidR="005E522E" w:rsidRPr="00406A80" w:rsidRDefault="005E522E"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giây)</w:t>
            </w:r>
          </w:p>
        </w:tc>
        <w:tc>
          <w:tcPr>
            <w:tcW w:w="643" w:type="dxa"/>
            <w:shd w:val="clear" w:color="auto" w:fill="FFFFFF" w:themeFill="background1"/>
          </w:tcPr>
          <w:p w14:paraId="1340DDB2" w14:textId="77777777" w:rsidR="00DE6115" w:rsidRDefault="00DE6115" w:rsidP="00DE6115">
            <w:pPr>
              <w:shd w:val="clear" w:color="auto" w:fill="FFFFFF" w:themeFill="background1"/>
              <w:ind w:firstLine="0"/>
              <w:jc w:val="center"/>
              <w:cnfStyle w:val="100000000000" w:firstRow="1"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FPS</w:t>
            </w:r>
          </w:p>
        </w:tc>
      </w:tr>
      <w:tr w:rsidR="00DE6115" w:rsidRPr="00406A80" w14:paraId="066B9ECC" w14:textId="77777777" w:rsidTr="00DE6115">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826" w:type="dxa"/>
            <w:shd w:val="clear" w:color="auto" w:fill="FFFFFF" w:themeFill="background1"/>
          </w:tcPr>
          <w:p w14:paraId="35299694" w14:textId="77777777" w:rsidR="00DE6115" w:rsidRPr="00A31E0F" w:rsidRDefault="00DE6115" w:rsidP="00DE6115">
            <w:pPr>
              <w:shd w:val="clear" w:color="auto" w:fill="FFFFFF" w:themeFill="background1"/>
              <w:ind w:firstLine="0"/>
              <w:jc w:val="center"/>
              <w:rPr>
                <w:rFonts w:cs="Times New Roman"/>
                <w:b w:val="0"/>
                <w:sz w:val="24"/>
                <w:szCs w:val="24"/>
                <w:lang w:val="en-US"/>
              </w:rPr>
            </w:pPr>
            <w:r w:rsidRPr="00A31E0F">
              <w:rPr>
                <w:rFonts w:cs="Times New Roman"/>
                <w:b w:val="0"/>
                <w:sz w:val="24"/>
                <w:szCs w:val="24"/>
                <w:lang w:val="en-US"/>
              </w:rPr>
              <w:t>Faster R-CNN</w:t>
            </w:r>
          </w:p>
        </w:tc>
        <w:tc>
          <w:tcPr>
            <w:tcW w:w="1555" w:type="dxa"/>
            <w:shd w:val="clear" w:color="auto" w:fill="FFFFFF" w:themeFill="background1"/>
          </w:tcPr>
          <w:p w14:paraId="178279C5" w14:textId="77777777" w:rsidR="00DE6115" w:rsidRPr="00406A80" w:rsidRDefault="00DE6115"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sidRPr="00406A80">
              <w:rPr>
                <w:rFonts w:cs="Times New Roman"/>
                <w:sz w:val="24"/>
                <w:szCs w:val="24"/>
                <w:lang w:val="en-US"/>
              </w:rPr>
              <w:t>ResNet50  FPN</w:t>
            </w:r>
          </w:p>
        </w:tc>
        <w:tc>
          <w:tcPr>
            <w:tcW w:w="916" w:type="dxa"/>
            <w:shd w:val="clear" w:color="auto" w:fill="FFFFFF" w:themeFill="background1"/>
          </w:tcPr>
          <w:p w14:paraId="0386316B" w14:textId="4EBE544C" w:rsidR="00DE6115" w:rsidRPr="00406A80" w:rsidRDefault="0067595F"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38</w:t>
            </w:r>
          </w:p>
        </w:tc>
        <w:tc>
          <w:tcPr>
            <w:tcW w:w="897" w:type="dxa"/>
            <w:shd w:val="clear" w:color="auto" w:fill="FFFFFF" w:themeFill="background1"/>
          </w:tcPr>
          <w:p w14:paraId="4E2287D9" w14:textId="7B28F9D1" w:rsidR="00DE6115" w:rsidRPr="00406A80" w:rsidRDefault="00DE6115"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w:t>
            </w:r>
            <w:r w:rsidR="0067595F">
              <w:rPr>
                <w:rFonts w:cs="Times New Roman"/>
                <w:sz w:val="24"/>
                <w:szCs w:val="24"/>
                <w:lang w:val="en-US"/>
              </w:rPr>
              <w:t>,940</w:t>
            </w:r>
          </w:p>
        </w:tc>
        <w:tc>
          <w:tcPr>
            <w:tcW w:w="1159" w:type="dxa"/>
            <w:shd w:val="clear" w:color="auto" w:fill="FFFFFF" w:themeFill="background1"/>
          </w:tcPr>
          <w:p w14:paraId="1DC26F98" w14:textId="3D80FA8E" w:rsidR="00DE6115" w:rsidRPr="00406A80" w:rsidRDefault="0067595F"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937</w:t>
            </w:r>
          </w:p>
        </w:tc>
        <w:tc>
          <w:tcPr>
            <w:tcW w:w="1156" w:type="dxa"/>
            <w:shd w:val="clear" w:color="auto" w:fill="FFFFFF" w:themeFill="background1"/>
          </w:tcPr>
          <w:p w14:paraId="473FD2F0" w14:textId="2F8EB6C4" w:rsidR="00DE6115" w:rsidRPr="00406A80" w:rsidRDefault="0067595F"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0,887</w:t>
            </w:r>
          </w:p>
        </w:tc>
        <w:tc>
          <w:tcPr>
            <w:tcW w:w="1150" w:type="dxa"/>
            <w:shd w:val="clear" w:color="auto" w:fill="FFFFFF" w:themeFill="background1"/>
          </w:tcPr>
          <w:p w14:paraId="768C2E48" w14:textId="4EC94027" w:rsidR="00DE6115" w:rsidRPr="00406A80" w:rsidRDefault="00516594" w:rsidP="005E522E">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67</w:t>
            </w:r>
          </w:p>
        </w:tc>
        <w:tc>
          <w:tcPr>
            <w:tcW w:w="1189" w:type="dxa"/>
            <w:shd w:val="clear" w:color="auto" w:fill="FFFFFF" w:themeFill="background1"/>
          </w:tcPr>
          <w:p w14:paraId="7AD86BFA" w14:textId="22EA998F" w:rsidR="00DE6115" w:rsidRPr="00406A80" w:rsidRDefault="00DE6115" w:rsidP="005E522E">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0,0917 </w:t>
            </w:r>
          </w:p>
        </w:tc>
        <w:tc>
          <w:tcPr>
            <w:tcW w:w="643" w:type="dxa"/>
            <w:shd w:val="clear" w:color="auto" w:fill="FFFFFF" w:themeFill="background1"/>
          </w:tcPr>
          <w:p w14:paraId="5BB33E58" w14:textId="77777777" w:rsidR="00DE6115" w:rsidRDefault="00DE6115" w:rsidP="00DE6115">
            <w:pPr>
              <w:shd w:val="clear" w:color="auto" w:fill="FFFFFF" w:themeFill="background1"/>
              <w:ind w:firstLine="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10</w:t>
            </w:r>
          </w:p>
        </w:tc>
      </w:tr>
      <w:tr w:rsidR="00DE6115" w:rsidRPr="00406A80" w14:paraId="14484CF8" w14:textId="77777777" w:rsidTr="00DE6115">
        <w:trPr>
          <w:trHeight w:val="732"/>
        </w:trPr>
        <w:tc>
          <w:tcPr>
            <w:cnfStyle w:val="001000000000" w:firstRow="0" w:lastRow="0" w:firstColumn="1" w:lastColumn="0" w:oddVBand="0" w:evenVBand="0" w:oddHBand="0" w:evenHBand="0" w:firstRowFirstColumn="0" w:firstRowLastColumn="0" w:lastRowFirstColumn="0" w:lastRowLastColumn="0"/>
            <w:tcW w:w="1826" w:type="dxa"/>
            <w:shd w:val="clear" w:color="auto" w:fill="FFFFFF" w:themeFill="background1"/>
          </w:tcPr>
          <w:p w14:paraId="69B7B001" w14:textId="77777777" w:rsidR="00DE6115" w:rsidRPr="00A31E0F" w:rsidRDefault="00DE6115" w:rsidP="00DE6115">
            <w:pPr>
              <w:shd w:val="clear" w:color="auto" w:fill="FFFFFF" w:themeFill="background1"/>
              <w:ind w:firstLine="0"/>
              <w:jc w:val="center"/>
              <w:rPr>
                <w:rFonts w:cs="Times New Roman"/>
                <w:sz w:val="24"/>
                <w:szCs w:val="24"/>
                <w:lang w:val="en-US"/>
              </w:rPr>
            </w:pPr>
            <w:r w:rsidRPr="00A31E0F">
              <w:rPr>
                <w:rFonts w:cs="Times New Roman"/>
                <w:sz w:val="24"/>
                <w:szCs w:val="24"/>
                <w:lang w:val="en-US"/>
              </w:rPr>
              <w:t>Faster R-CNN</w:t>
            </w:r>
          </w:p>
        </w:tc>
        <w:tc>
          <w:tcPr>
            <w:tcW w:w="1555" w:type="dxa"/>
            <w:shd w:val="clear" w:color="auto" w:fill="FFFFFF" w:themeFill="background1"/>
          </w:tcPr>
          <w:p w14:paraId="46E80389" w14:textId="77777777" w:rsidR="00DE6115" w:rsidRPr="00897974" w:rsidRDefault="00DE6115"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897974">
              <w:rPr>
                <w:rFonts w:cs="Times New Roman"/>
                <w:b/>
                <w:sz w:val="24"/>
                <w:szCs w:val="24"/>
                <w:lang w:val="en-US"/>
              </w:rPr>
              <w:t>ResNet101 FPN</w:t>
            </w:r>
          </w:p>
        </w:tc>
        <w:tc>
          <w:tcPr>
            <w:tcW w:w="916" w:type="dxa"/>
            <w:shd w:val="clear" w:color="auto" w:fill="FFFFFF" w:themeFill="background1"/>
          </w:tcPr>
          <w:p w14:paraId="4DDC6B32" w14:textId="70A8FAC6" w:rsidR="00DE6115" w:rsidRPr="00897974" w:rsidRDefault="0067595F"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0,947</w:t>
            </w:r>
          </w:p>
        </w:tc>
        <w:tc>
          <w:tcPr>
            <w:tcW w:w="897" w:type="dxa"/>
            <w:shd w:val="clear" w:color="auto" w:fill="FFFFFF" w:themeFill="background1"/>
          </w:tcPr>
          <w:p w14:paraId="1C09417F" w14:textId="693EB1A7" w:rsidR="00DE6115" w:rsidRPr="00897974" w:rsidRDefault="0067595F"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0,948</w:t>
            </w:r>
          </w:p>
        </w:tc>
        <w:tc>
          <w:tcPr>
            <w:tcW w:w="1159" w:type="dxa"/>
            <w:shd w:val="clear" w:color="auto" w:fill="FFFFFF" w:themeFill="background1"/>
          </w:tcPr>
          <w:p w14:paraId="2A2260EE" w14:textId="53182FFB" w:rsidR="00DE6115" w:rsidRPr="00897974" w:rsidRDefault="0067595F"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0,946</w:t>
            </w:r>
          </w:p>
        </w:tc>
        <w:tc>
          <w:tcPr>
            <w:tcW w:w="1156" w:type="dxa"/>
            <w:shd w:val="clear" w:color="auto" w:fill="FFFFFF" w:themeFill="background1"/>
          </w:tcPr>
          <w:p w14:paraId="03ED625B" w14:textId="3B770FBB" w:rsidR="00DE6115" w:rsidRPr="00897974" w:rsidRDefault="0067595F"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0,904</w:t>
            </w:r>
          </w:p>
        </w:tc>
        <w:tc>
          <w:tcPr>
            <w:tcW w:w="1150" w:type="dxa"/>
            <w:shd w:val="clear" w:color="auto" w:fill="FFFFFF" w:themeFill="background1"/>
          </w:tcPr>
          <w:p w14:paraId="44E2F302" w14:textId="686FDDEC" w:rsidR="00DE6115" w:rsidRPr="00897974" w:rsidRDefault="00516594" w:rsidP="005E522E">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Pr>
                <w:rFonts w:cs="Times New Roman"/>
                <w:b/>
                <w:sz w:val="24"/>
                <w:szCs w:val="24"/>
                <w:lang w:val="en-US"/>
              </w:rPr>
              <w:t>83</w:t>
            </w:r>
          </w:p>
        </w:tc>
        <w:tc>
          <w:tcPr>
            <w:tcW w:w="1189" w:type="dxa"/>
            <w:shd w:val="clear" w:color="auto" w:fill="FFFFFF" w:themeFill="background1"/>
          </w:tcPr>
          <w:p w14:paraId="5191652C" w14:textId="1D11CBEF" w:rsidR="00DE6115" w:rsidRPr="00897974" w:rsidRDefault="00DE6115" w:rsidP="005E522E">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897974">
              <w:rPr>
                <w:rFonts w:cs="Times New Roman"/>
                <w:b/>
                <w:sz w:val="24"/>
                <w:szCs w:val="24"/>
                <w:lang w:val="en-US"/>
              </w:rPr>
              <w:t xml:space="preserve">0,1293 </w:t>
            </w:r>
          </w:p>
        </w:tc>
        <w:tc>
          <w:tcPr>
            <w:tcW w:w="643" w:type="dxa"/>
            <w:shd w:val="clear" w:color="auto" w:fill="FFFFFF" w:themeFill="background1"/>
          </w:tcPr>
          <w:p w14:paraId="51E333D5" w14:textId="77777777" w:rsidR="00DE6115" w:rsidRPr="00897974" w:rsidRDefault="00DE6115" w:rsidP="00DE6115">
            <w:pPr>
              <w:shd w:val="clear" w:color="auto" w:fill="FFFFFF" w:themeFill="background1"/>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24"/>
                <w:szCs w:val="24"/>
                <w:lang w:val="en-US"/>
              </w:rPr>
            </w:pPr>
            <w:r w:rsidRPr="00897974">
              <w:rPr>
                <w:rFonts w:cs="Times New Roman"/>
                <w:b/>
                <w:sz w:val="24"/>
                <w:szCs w:val="24"/>
                <w:lang w:val="en-US"/>
              </w:rPr>
              <w:t>7</w:t>
            </w:r>
          </w:p>
        </w:tc>
      </w:tr>
    </w:tbl>
    <w:p w14:paraId="34BD90B9" w14:textId="77777777" w:rsidR="00DE6115" w:rsidRPr="00406A80" w:rsidRDefault="00DE6115" w:rsidP="00DE6115">
      <w:pPr>
        <w:pStyle w:val="BieuDo"/>
        <w:shd w:val="clear" w:color="auto" w:fill="FFFFFF" w:themeFill="background1"/>
        <w:rPr>
          <w:sz w:val="24"/>
          <w:szCs w:val="24"/>
          <w:lang w:val="en-US"/>
        </w:rPr>
      </w:pPr>
      <w:r w:rsidRPr="00406A80">
        <w:rPr>
          <w:sz w:val="24"/>
          <w:szCs w:val="24"/>
          <w:lang w:val="en-US"/>
        </w:rPr>
        <w:t xml:space="preserve"> </w:t>
      </w:r>
    </w:p>
    <w:p w14:paraId="6765DFBF" w14:textId="751AD5E1" w:rsidR="00DE6115" w:rsidRDefault="00DF5A5F" w:rsidP="00DF5A5F">
      <w:pPr>
        <w:ind w:firstLine="0"/>
        <w:rPr>
          <w:lang w:val="en-US"/>
        </w:rPr>
      </w:pPr>
      <w:r>
        <w:rPr>
          <w:lang w:val="en-US"/>
        </w:rPr>
        <w:drawing>
          <wp:inline distT="0" distB="0" distL="0" distR="0" wp14:anchorId="218C0071" wp14:editId="1E4797C1">
            <wp:extent cx="5376672" cy="22402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erRCNN_Comp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87075" cy="2244615"/>
                    </a:xfrm>
                    <a:prstGeom prst="rect">
                      <a:avLst/>
                    </a:prstGeom>
                  </pic:spPr>
                </pic:pic>
              </a:graphicData>
            </a:graphic>
          </wp:inline>
        </w:drawing>
      </w:r>
    </w:p>
    <w:p w14:paraId="4A459AB9" w14:textId="77777777" w:rsidR="00DE6115" w:rsidRDefault="00DE6115" w:rsidP="00DE6115">
      <w:pPr>
        <w:pStyle w:val="BieuDo"/>
        <w:rPr>
          <w:lang w:val="en-US"/>
        </w:rPr>
      </w:pPr>
      <w:bookmarkStart w:id="432" w:name="_Toc198236936"/>
      <w:r>
        <w:t>B</w:t>
      </w:r>
      <w:r>
        <w:rPr>
          <w:lang w:val="en-US"/>
        </w:rPr>
        <w:t>iểu đồ 3: Biểu đồ Loss và hiệu suất phân loại</w:t>
      </w:r>
      <w:bookmarkEnd w:id="432"/>
    </w:p>
    <w:p w14:paraId="2FD399FE" w14:textId="224CC9DD" w:rsidR="00BE2E6A" w:rsidRPr="00BE2E6A" w:rsidRDefault="00BE2E6A" w:rsidP="00BE2E6A">
      <w:pPr>
        <w:rPr>
          <w:lang w:val="en-US"/>
        </w:rPr>
      </w:pPr>
      <w:r w:rsidRPr="00BE2E6A">
        <w:rPr>
          <w:lang w:val="en-US"/>
        </w:rPr>
        <w:t>Mô hình Faster R-CNN với backbone ResNet101 có hiệu suất nhận dạng tốt hơn so với ResNet50, thể hiện qua các chỉ số mAP. Điều này chứng tỏ rằng backbone ResNet101, với độ sâu lớn hơn, giúp mô hình nhận diện các đặc trưng phức tạp của hạt giống lúa một cách chính xác hơn ở nhiều ngưỡng IoU khác nhau.</w:t>
      </w:r>
    </w:p>
    <w:p w14:paraId="63C77C00" w14:textId="77777777" w:rsidR="00BE2E6A" w:rsidRPr="00BE2E6A" w:rsidRDefault="00BE2E6A" w:rsidP="00BE2E6A">
      <w:pPr>
        <w:rPr>
          <w:lang w:val="en-US"/>
        </w:rPr>
      </w:pPr>
      <w:r w:rsidRPr="00BE2E6A">
        <w:rPr>
          <w:lang w:val="en-US"/>
        </w:rPr>
        <w:t>Dựa trên đồ thị huấn luyện, ResNet101 thể hiện khả năng hội tụ nhanh hơn, với đường loss (màu xanh) giảm ổn định và nhanh chóng so với ResNet50 (màu đỏ). Đồng thời, trên đồ thị độ chính xác, ResNet101 duy trì ưu thế vượt trội, đạt độ chính xác cao hơn so với ResNet50.</w:t>
      </w:r>
    </w:p>
    <w:p w14:paraId="76ED0292" w14:textId="1110AFC2" w:rsidR="00BE2E6A" w:rsidRPr="00BE2E6A" w:rsidRDefault="00BE2E6A" w:rsidP="00BE2E6A">
      <w:pPr>
        <w:rPr>
          <w:lang w:val="en-US"/>
        </w:rPr>
      </w:pPr>
      <w:r w:rsidRPr="00BE2E6A">
        <w:rPr>
          <w:lang w:val="en-US"/>
        </w:rPr>
        <w:t xml:space="preserve">Tuy nhiên, sự cải thiện về hiệu suất này đi kèm với chi phí tính toán lớn hơn. Thời gian huấn luyện của mô hình ResNet101 FPN kéo dài 83 phút, lâu </w:t>
      </w:r>
      <w:r w:rsidRPr="00BE2E6A">
        <w:rPr>
          <w:lang w:val="en-US"/>
        </w:rPr>
        <w:lastRenderedPageBreak/>
        <w:t>hơn so với 67 phút của ResNet50 FPN. Đặc biệt, thời gian inference của ResNet101 là 0,1293 giây, chậm hơn so với 0,0917 giây của ResNet50, dẫn đến tốc độ xử lý ảnh giảm xuống còn 7 FPS. Mặc dù ResNet101 cho kết quả nhận dạng chính xác hơn, nhưng sự giảm sút 30% về tốc độ xử lý là một yếu tố quan trọng cần được cân nhắc khi triển khai mô hình trong các ứng dụng thực tế.</w:t>
      </w:r>
    </w:p>
    <w:p w14:paraId="1FE52FDE" w14:textId="0C9FA9A7" w:rsidR="00DE6115" w:rsidRPr="0010132E" w:rsidRDefault="00DE6115" w:rsidP="00BE2E6A">
      <w:pPr>
        <w:rPr>
          <w:lang w:val="en-US"/>
        </w:rPr>
      </w:pPr>
      <w:r>
        <w:rPr>
          <w:lang w:val="en-US"/>
        </w:rPr>
        <w:t xml:space="preserve">Đối với kiến trúc mô hình </w:t>
      </w:r>
      <w:r w:rsidR="00E3186F">
        <w:rPr>
          <w:lang w:val="en-US"/>
        </w:rPr>
        <w:t>Faster R-CNN tôi chọn mô hình với</w:t>
      </w:r>
      <w:r>
        <w:rPr>
          <w:lang w:val="en-US"/>
        </w:rPr>
        <w:t xml:space="preserve"> backbone ResNet101 để xây dựng ma trận hỗn độn để đánh giá khả năng phân loại củ</w:t>
      </w:r>
      <w:r w:rsidR="00BE2E6A">
        <w:rPr>
          <w:lang w:val="en-US"/>
        </w:rPr>
        <w:t>a nó.</w:t>
      </w:r>
    </w:p>
    <w:p w14:paraId="366A2C9E" w14:textId="7B0BCA48" w:rsidR="00DE6115" w:rsidRDefault="00DE6115" w:rsidP="00DE6115">
      <w:pPr>
        <w:pStyle w:val="Bang"/>
        <w:spacing w:after="240"/>
        <w:rPr>
          <w:lang w:val="en-US"/>
        </w:rPr>
      </w:pPr>
      <w:bookmarkStart w:id="433" w:name="_Toc198237448"/>
      <w:r w:rsidRPr="00531060">
        <w:t xml:space="preserve">Bảng </w:t>
      </w:r>
      <w:r w:rsidR="00865413">
        <w:rPr>
          <w:lang w:val="en-US"/>
        </w:rPr>
        <w:t>14</w:t>
      </w:r>
      <w:r w:rsidRPr="00531060">
        <w:rPr>
          <w:lang w:val="en-US"/>
        </w:rPr>
        <w:t>:</w:t>
      </w:r>
      <w:r w:rsidRPr="00531060">
        <w:t xml:space="preserve"> </w:t>
      </w:r>
      <w:r>
        <w:rPr>
          <w:lang w:val="en-US"/>
        </w:rPr>
        <w:t>Ma trận hỗn độn (Faster R-CNN)</w:t>
      </w:r>
      <w:bookmarkEnd w:id="433"/>
    </w:p>
    <w:tbl>
      <w:tblPr>
        <w:tblStyle w:val="TableGrid"/>
        <w:tblW w:w="8931" w:type="dxa"/>
        <w:tblInd w:w="-176" w:type="dxa"/>
        <w:tblLayout w:type="fixed"/>
        <w:tblLook w:val="04A0" w:firstRow="1" w:lastRow="0" w:firstColumn="1" w:lastColumn="0" w:noHBand="0" w:noVBand="1"/>
      </w:tblPr>
      <w:tblGrid>
        <w:gridCol w:w="710"/>
        <w:gridCol w:w="1098"/>
        <w:gridCol w:w="1028"/>
        <w:gridCol w:w="850"/>
        <w:gridCol w:w="850"/>
        <w:gridCol w:w="851"/>
        <w:gridCol w:w="992"/>
        <w:gridCol w:w="851"/>
        <w:gridCol w:w="850"/>
        <w:gridCol w:w="851"/>
      </w:tblGrid>
      <w:tr w:rsidR="00DE6115" w14:paraId="2C907DDD" w14:textId="77777777" w:rsidTr="00DE6115">
        <w:tc>
          <w:tcPr>
            <w:tcW w:w="710" w:type="dxa"/>
            <w:vMerge w:val="restart"/>
            <w:vAlign w:val="center"/>
          </w:tcPr>
          <w:p w14:paraId="223E827E" w14:textId="77777777" w:rsidR="00DE6115" w:rsidRPr="00406A80" w:rsidRDefault="00DE6115" w:rsidP="00DE6115">
            <w:pPr>
              <w:ind w:firstLine="0"/>
              <w:jc w:val="center"/>
              <w:rPr>
                <w:rFonts w:cs="Times New Roman"/>
                <w:sz w:val="24"/>
                <w:szCs w:val="24"/>
                <w:lang w:val="en-US"/>
              </w:rPr>
            </w:pPr>
            <w:r w:rsidRPr="00406A80">
              <w:rPr>
                <w:rFonts w:cs="Times New Roman"/>
                <w:sz w:val="24"/>
                <w:szCs w:val="24"/>
                <w:lang w:val="en-US"/>
              </w:rPr>
              <w:t>Lớ</w:t>
            </w:r>
            <w:r>
              <w:rPr>
                <w:rFonts w:cs="Times New Roman"/>
                <w:sz w:val="24"/>
                <w:szCs w:val="24"/>
                <w:lang w:val="en-US"/>
              </w:rPr>
              <w:t>p thực tế</w:t>
            </w:r>
          </w:p>
        </w:tc>
        <w:tc>
          <w:tcPr>
            <w:tcW w:w="8221" w:type="dxa"/>
            <w:gridSpan w:val="9"/>
            <w:vAlign w:val="center"/>
          </w:tcPr>
          <w:p w14:paraId="5320CE20" w14:textId="77777777" w:rsidR="00DE6115" w:rsidRPr="00406A80" w:rsidRDefault="00DE6115" w:rsidP="00DE6115">
            <w:pPr>
              <w:ind w:firstLine="0"/>
              <w:jc w:val="center"/>
              <w:rPr>
                <w:rFonts w:cs="Times New Roman"/>
                <w:sz w:val="24"/>
                <w:szCs w:val="24"/>
                <w:lang w:val="en-US"/>
              </w:rPr>
            </w:pPr>
            <w:r w:rsidRPr="00406A80">
              <w:rPr>
                <w:rFonts w:cs="Times New Roman"/>
                <w:sz w:val="24"/>
                <w:szCs w:val="24"/>
                <w:lang w:val="en-US"/>
              </w:rPr>
              <w:t>Lớ</w:t>
            </w:r>
            <w:r>
              <w:rPr>
                <w:rFonts w:cs="Times New Roman"/>
                <w:sz w:val="24"/>
                <w:szCs w:val="24"/>
                <w:lang w:val="en-US"/>
              </w:rPr>
              <w:t>p dự đoán</w:t>
            </w:r>
          </w:p>
        </w:tc>
      </w:tr>
      <w:tr w:rsidR="00DE6115" w14:paraId="003F3AB5" w14:textId="77777777" w:rsidTr="00DE6115">
        <w:tc>
          <w:tcPr>
            <w:tcW w:w="710" w:type="dxa"/>
            <w:vMerge/>
          </w:tcPr>
          <w:p w14:paraId="3E3951C4" w14:textId="77777777" w:rsidR="00DE6115" w:rsidRPr="00406A80" w:rsidRDefault="00DE6115" w:rsidP="00DE6115">
            <w:pPr>
              <w:ind w:firstLine="0"/>
              <w:rPr>
                <w:rFonts w:cs="Times New Roman"/>
                <w:sz w:val="24"/>
                <w:szCs w:val="24"/>
                <w:lang w:val="en-US"/>
              </w:rPr>
            </w:pPr>
          </w:p>
        </w:tc>
        <w:tc>
          <w:tcPr>
            <w:tcW w:w="1098" w:type="dxa"/>
            <w:vAlign w:val="center"/>
          </w:tcPr>
          <w:p w14:paraId="380294CF" w14:textId="77777777" w:rsidR="00DE6115" w:rsidRPr="00406A80" w:rsidRDefault="00DE6115" w:rsidP="00DE6115">
            <w:pPr>
              <w:ind w:firstLine="0"/>
              <w:jc w:val="center"/>
              <w:rPr>
                <w:rFonts w:cs="Times New Roman"/>
                <w:sz w:val="24"/>
                <w:szCs w:val="24"/>
                <w:lang w:val="en-US"/>
              </w:rPr>
            </w:pPr>
          </w:p>
        </w:tc>
        <w:tc>
          <w:tcPr>
            <w:tcW w:w="1028" w:type="dxa"/>
            <w:vAlign w:val="center"/>
          </w:tcPr>
          <w:p w14:paraId="5613A369"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ANP3.2</w:t>
            </w:r>
          </w:p>
        </w:tc>
        <w:tc>
          <w:tcPr>
            <w:tcW w:w="850" w:type="dxa"/>
            <w:vAlign w:val="center"/>
          </w:tcPr>
          <w:p w14:paraId="4A70E7A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54</w:t>
            </w:r>
          </w:p>
        </w:tc>
        <w:tc>
          <w:tcPr>
            <w:tcW w:w="850" w:type="dxa"/>
            <w:vAlign w:val="center"/>
          </w:tcPr>
          <w:p w14:paraId="6874032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62</w:t>
            </w:r>
          </w:p>
        </w:tc>
        <w:tc>
          <w:tcPr>
            <w:tcW w:w="851" w:type="dxa"/>
          </w:tcPr>
          <w:p w14:paraId="45AACBCF" w14:textId="77777777" w:rsidR="00DE6115" w:rsidRDefault="00DE6115" w:rsidP="00DE6115">
            <w:pPr>
              <w:ind w:firstLine="0"/>
              <w:jc w:val="center"/>
              <w:rPr>
                <w:rFonts w:cs="Times New Roman"/>
                <w:sz w:val="24"/>
                <w:szCs w:val="24"/>
                <w:lang w:val="en-US"/>
              </w:rPr>
            </w:pPr>
            <w:r>
              <w:rPr>
                <w:rFonts w:cs="Times New Roman"/>
                <w:sz w:val="24"/>
                <w:szCs w:val="24"/>
                <w:lang w:val="en-US"/>
              </w:rPr>
              <w:t>G13.II</w:t>
            </w:r>
          </w:p>
        </w:tc>
        <w:tc>
          <w:tcPr>
            <w:tcW w:w="992" w:type="dxa"/>
          </w:tcPr>
          <w:p w14:paraId="4459A4B5" w14:textId="77777777" w:rsidR="00DE6115" w:rsidRDefault="00DE6115" w:rsidP="00DE6115">
            <w:pPr>
              <w:ind w:firstLine="0"/>
              <w:jc w:val="center"/>
              <w:rPr>
                <w:rFonts w:cs="Times New Roman"/>
                <w:sz w:val="24"/>
                <w:szCs w:val="24"/>
                <w:lang w:val="en-US"/>
              </w:rPr>
            </w:pPr>
            <w:r>
              <w:rPr>
                <w:rFonts w:cs="Times New Roman"/>
                <w:sz w:val="24"/>
                <w:szCs w:val="24"/>
                <w:lang w:val="en-US"/>
              </w:rPr>
              <w:t>G17.III</w:t>
            </w:r>
          </w:p>
        </w:tc>
        <w:tc>
          <w:tcPr>
            <w:tcW w:w="851" w:type="dxa"/>
          </w:tcPr>
          <w:p w14:paraId="3E108BCC" w14:textId="77777777" w:rsidR="00DE6115" w:rsidRDefault="00DE6115" w:rsidP="00DE6115">
            <w:pPr>
              <w:ind w:firstLine="0"/>
              <w:jc w:val="center"/>
              <w:rPr>
                <w:rFonts w:cs="Times New Roman"/>
                <w:sz w:val="24"/>
                <w:szCs w:val="24"/>
                <w:lang w:val="en-US"/>
              </w:rPr>
            </w:pPr>
            <w:r>
              <w:rPr>
                <w:rFonts w:cs="Times New Roman"/>
                <w:sz w:val="24"/>
                <w:szCs w:val="24"/>
                <w:lang w:val="en-US"/>
              </w:rPr>
              <w:t>G18.I</w:t>
            </w:r>
          </w:p>
        </w:tc>
        <w:tc>
          <w:tcPr>
            <w:tcW w:w="850" w:type="dxa"/>
          </w:tcPr>
          <w:p w14:paraId="1BCFD4FF" w14:textId="77777777" w:rsidR="00DE6115" w:rsidRDefault="00DE6115" w:rsidP="00DE6115">
            <w:pPr>
              <w:ind w:firstLine="0"/>
              <w:jc w:val="center"/>
              <w:rPr>
                <w:rFonts w:cs="Times New Roman"/>
                <w:sz w:val="24"/>
                <w:szCs w:val="24"/>
                <w:lang w:val="en-US"/>
              </w:rPr>
            </w:pPr>
            <w:r>
              <w:rPr>
                <w:rFonts w:cs="Times New Roman"/>
                <w:sz w:val="24"/>
                <w:szCs w:val="24"/>
                <w:lang w:val="en-US"/>
              </w:rPr>
              <w:t>G3.III</w:t>
            </w:r>
          </w:p>
        </w:tc>
        <w:tc>
          <w:tcPr>
            <w:tcW w:w="851" w:type="dxa"/>
          </w:tcPr>
          <w:p w14:paraId="0F2B03D8" w14:textId="77777777" w:rsidR="00DE6115" w:rsidRDefault="00DE6115" w:rsidP="00DE6115">
            <w:pPr>
              <w:ind w:firstLine="0"/>
              <w:jc w:val="center"/>
              <w:rPr>
                <w:rFonts w:cs="Times New Roman"/>
                <w:sz w:val="24"/>
                <w:szCs w:val="24"/>
                <w:lang w:val="en-US"/>
              </w:rPr>
            </w:pPr>
            <w:r>
              <w:rPr>
                <w:rFonts w:cs="Times New Roman"/>
                <w:sz w:val="24"/>
                <w:szCs w:val="24"/>
                <w:lang w:val="en-US"/>
              </w:rPr>
              <w:t>G7.III</w:t>
            </w:r>
          </w:p>
        </w:tc>
      </w:tr>
      <w:tr w:rsidR="00DE6115" w14:paraId="4520BC7F" w14:textId="77777777" w:rsidTr="00DE6115">
        <w:tc>
          <w:tcPr>
            <w:tcW w:w="710" w:type="dxa"/>
            <w:vMerge/>
          </w:tcPr>
          <w:p w14:paraId="14BBDEF0" w14:textId="77777777" w:rsidR="00DE6115" w:rsidRPr="00406A80" w:rsidRDefault="00DE6115" w:rsidP="00DE6115">
            <w:pPr>
              <w:ind w:firstLine="0"/>
              <w:rPr>
                <w:rFonts w:cs="Times New Roman"/>
                <w:sz w:val="24"/>
                <w:szCs w:val="24"/>
                <w:lang w:val="en-US"/>
              </w:rPr>
            </w:pPr>
          </w:p>
        </w:tc>
        <w:tc>
          <w:tcPr>
            <w:tcW w:w="1098" w:type="dxa"/>
            <w:vAlign w:val="center"/>
          </w:tcPr>
          <w:p w14:paraId="066464F9" w14:textId="77777777" w:rsidR="00DE6115" w:rsidRPr="00406A80" w:rsidRDefault="00DE6115" w:rsidP="00DE6115">
            <w:pPr>
              <w:ind w:firstLine="0"/>
              <w:rPr>
                <w:rFonts w:cs="Times New Roman"/>
                <w:sz w:val="24"/>
                <w:szCs w:val="24"/>
                <w:lang w:val="en-US"/>
              </w:rPr>
            </w:pPr>
            <w:r>
              <w:rPr>
                <w:rFonts w:cs="Times New Roman"/>
                <w:sz w:val="24"/>
                <w:szCs w:val="24"/>
                <w:lang w:val="en-US"/>
              </w:rPr>
              <w:t>ANP3.2</w:t>
            </w:r>
          </w:p>
        </w:tc>
        <w:tc>
          <w:tcPr>
            <w:tcW w:w="1028" w:type="dxa"/>
            <w:shd w:val="clear" w:color="auto" w:fill="FFFFFF" w:themeFill="background1"/>
            <w:vAlign w:val="center"/>
          </w:tcPr>
          <w:p w14:paraId="548266C0"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95</w:t>
            </w:r>
          </w:p>
        </w:tc>
        <w:tc>
          <w:tcPr>
            <w:tcW w:w="850" w:type="dxa"/>
            <w:vAlign w:val="center"/>
          </w:tcPr>
          <w:p w14:paraId="29ACABE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604C566C" w14:textId="3EFB9F82" w:rsidR="00DE6115" w:rsidRPr="00406A80" w:rsidRDefault="00E3186F" w:rsidP="00DE6115">
            <w:pPr>
              <w:ind w:firstLine="0"/>
              <w:jc w:val="center"/>
              <w:rPr>
                <w:rFonts w:cs="Times New Roman"/>
                <w:sz w:val="24"/>
                <w:szCs w:val="24"/>
                <w:lang w:val="en-US"/>
              </w:rPr>
            </w:pPr>
            <w:r>
              <w:rPr>
                <w:rFonts w:cs="Times New Roman"/>
                <w:sz w:val="24"/>
                <w:szCs w:val="24"/>
                <w:lang w:val="en-US"/>
              </w:rPr>
              <w:t>1</w:t>
            </w:r>
          </w:p>
        </w:tc>
        <w:tc>
          <w:tcPr>
            <w:tcW w:w="851" w:type="dxa"/>
          </w:tcPr>
          <w:p w14:paraId="6B9C5755" w14:textId="513610AD" w:rsidR="00DE6115" w:rsidRPr="00406A80" w:rsidRDefault="00E3186F" w:rsidP="00DE6115">
            <w:pPr>
              <w:ind w:firstLine="0"/>
              <w:jc w:val="center"/>
              <w:rPr>
                <w:rFonts w:cs="Times New Roman"/>
                <w:sz w:val="24"/>
                <w:szCs w:val="24"/>
                <w:lang w:val="en-US"/>
              </w:rPr>
            </w:pPr>
            <w:r>
              <w:rPr>
                <w:rFonts w:cs="Times New Roman"/>
                <w:sz w:val="24"/>
                <w:szCs w:val="24"/>
                <w:lang w:val="en-US"/>
              </w:rPr>
              <w:t>12</w:t>
            </w:r>
          </w:p>
        </w:tc>
        <w:tc>
          <w:tcPr>
            <w:tcW w:w="992" w:type="dxa"/>
          </w:tcPr>
          <w:p w14:paraId="67CF3982" w14:textId="556E006C" w:rsidR="00DE6115" w:rsidRPr="00406A80" w:rsidRDefault="00E3186F" w:rsidP="00DE6115">
            <w:pPr>
              <w:ind w:firstLine="0"/>
              <w:jc w:val="center"/>
              <w:rPr>
                <w:rFonts w:cs="Times New Roman"/>
                <w:sz w:val="24"/>
                <w:szCs w:val="24"/>
                <w:lang w:val="en-US"/>
              </w:rPr>
            </w:pPr>
            <w:r>
              <w:rPr>
                <w:rFonts w:cs="Times New Roman"/>
                <w:sz w:val="24"/>
                <w:szCs w:val="24"/>
                <w:lang w:val="en-US"/>
              </w:rPr>
              <w:t>3</w:t>
            </w:r>
          </w:p>
        </w:tc>
        <w:tc>
          <w:tcPr>
            <w:tcW w:w="851" w:type="dxa"/>
          </w:tcPr>
          <w:p w14:paraId="13DE2425"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4C1D52D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1BFFF32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r>
      <w:tr w:rsidR="00DE6115" w14:paraId="3A81B344" w14:textId="77777777" w:rsidTr="00DE6115">
        <w:tc>
          <w:tcPr>
            <w:tcW w:w="710" w:type="dxa"/>
            <w:vMerge/>
          </w:tcPr>
          <w:p w14:paraId="13EC21FD" w14:textId="77777777" w:rsidR="00DE6115" w:rsidRPr="00406A80" w:rsidRDefault="00DE6115" w:rsidP="00DE6115">
            <w:pPr>
              <w:ind w:firstLine="0"/>
              <w:rPr>
                <w:rFonts w:cs="Times New Roman"/>
                <w:sz w:val="24"/>
                <w:szCs w:val="24"/>
                <w:lang w:val="en-US"/>
              </w:rPr>
            </w:pPr>
          </w:p>
        </w:tc>
        <w:tc>
          <w:tcPr>
            <w:tcW w:w="1098" w:type="dxa"/>
            <w:vAlign w:val="center"/>
          </w:tcPr>
          <w:p w14:paraId="64E0B62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54</w:t>
            </w:r>
          </w:p>
        </w:tc>
        <w:tc>
          <w:tcPr>
            <w:tcW w:w="1028" w:type="dxa"/>
            <w:vAlign w:val="center"/>
          </w:tcPr>
          <w:p w14:paraId="1BBA09A9"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4B11510A"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71</w:t>
            </w:r>
          </w:p>
        </w:tc>
        <w:tc>
          <w:tcPr>
            <w:tcW w:w="850" w:type="dxa"/>
            <w:vAlign w:val="center"/>
          </w:tcPr>
          <w:p w14:paraId="725ED2C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3AC84C6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992" w:type="dxa"/>
          </w:tcPr>
          <w:p w14:paraId="31288CF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7BB4053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4438FF0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599B6BC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7484351E" w14:textId="77777777" w:rsidTr="00DE6115">
        <w:tc>
          <w:tcPr>
            <w:tcW w:w="710" w:type="dxa"/>
            <w:vMerge/>
          </w:tcPr>
          <w:p w14:paraId="1CC6FD9D" w14:textId="77777777" w:rsidR="00DE6115" w:rsidRPr="00406A80" w:rsidRDefault="00DE6115" w:rsidP="00DE6115">
            <w:pPr>
              <w:ind w:firstLine="0"/>
              <w:rPr>
                <w:rFonts w:cs="Times New Roman"/>
                <w:sz w:val="24"/>
                <w:szCs w:val="24"/>
                <w:lang w:val="en-US"/>
              </w:rPr>
            </w:pPr>
          </w:p>
        </w:tc>
        <w:tc>
          <w:tcPr>
            <w:tcW w:w="1098" w:type="dxa"/>
            <w:vAlign w:val="center"/>
          </w:tcPr>
          <w:p w14:paraId="18FC359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F5.62</w:t>
            </w:r>
          </w:p>
        </w:tc>
        <w:tc>
          <w:tcPr>
            <w:tcW w:w="1028" w:type="dxa"/>
            <w:vAlign w:val="center"/>
          </w:tcPr>
          <w:p w14:paraId="1E9FEB19"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3</w:t>
            </w:r>
          </w:p>
        </w:tc>
        <w:tc>
          <w:tcPr>
            <w:tcW w:w="850" w:type="dxa"/>
            <w:vAlign w:val="center"/>
          </w:tcPr>
          <w:p w14:paraId="780AD56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52A8C606"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45</w:t>
            </w:r>
          </w:p>
        </w:tc>
        <w:tc>
          <w:tcPr>
            <w:tcW w:w="851" w:type="dxa"/>
          </w:tcPr>
          <w:p w14:paraId="2FC1C1A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7</w:t>
            </w:r>
          </w:p>
        </w:tc>
        <w:tc>
          <w:tcPr>
            <w:tcW w:w="992" w:type="dxa"/>
          </w:tcPr>
          <w:p w14:paraId="372EE59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1D2B3F2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3</w:t>
            </w:r>
          </w:p>
        </w:tc>
        <w:tc>
          <w:tcPr>
            <w:tcW w:w="850" w:type="dxa"/>
          </w:tcPr>
          <w:p w14:paraId="1F229ED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c>
          <w:tcPr>
            <w:tcW w:w="851" w:type="dxa"/>
          </w:tcPr>
          <w:p w14:paraId="0E33CE7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r>
      <w:tr w:rsidR="00DE6115" w14:paraId="2629240F" w14:textId="77777777" w:rsidTr="00DE6115">
        <w:tc>
          <w:tcPr>
            <w:tcW w:w="710" w:type="dxa"/>
            <w:vMerge/>
          </w:tcPr>
          <w:p w14:paraId="0EF6BF34" w14:textId="77777777" w:rsidR="00DE6115" w:rsidRPr="00406A80" w:rsidRDefault="00DE6115" w:rsidP="00DE6115">
            <w:pPr>
              <w:ind w:firstLine="0"/>
              <w:rPr>
                <w:rFonts w:cs="Times New Roman"/>
                <w:sz w:val="24"/>
                <w:szCs w:val="24"/>
                <w:lang w:val="en-US"/>
              </w:rPr>
            </w:pPr>
          </w:p>
        </w:tc>
        <w:tc>
          <w:tcPr>
            <w:tcW w:w="1098" w:type="dxa"/>
            <w:vAlign w:val="center"/>
          </w:tcPr>
          <w:p w14:paraId="2B11F8BF" w14:textId="77777777" w:rsidR="00DE6115" w:rsidRDefault="00DE6115" w:rsidP="00DE6115">
            <w:pPr>
              <w:ind w:firstLine="0"/>
              <w:jc w:val="center"/>
              <w:rPr>
                <w:rFonts w:cs="Times New Roman"/>
                <w:sz w:val="24"/>
                <w:szCs w:val="24"/>
                <w:lang w:val="en-US"/>
              </w:rPr>
            </w:pPr>
            <w:r>
              <w:rPr>
                <w:rFonts w:cs="Times New Roman"/>
                <w:sz w:val="24"/>
                <w:szCs w:val="24"/>
                <w:lang w:val="en-US"/>
              </w:rPr>
              <w:t>G13.II</w:t>
            </w:r>
          </w:p>
        </w:tc>
        <w:tc>
          <w:tcPr>
            <w:tcW w:w="1028" w:type="dxa"/>
            <w:vAlign w:val="center"/>
          </w:tcPr>
          <w:p w14:paraId="6B807C7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vAlign w:val="center"/>
          </w:tcPr>
          <w:p w14:paraId="3B33F39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5313D1C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3A637970"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209</w:t>
            </w:r>
          </w:p>
        </w:tc>
        <w:tc>
          <w:tcPr>
            <w:tcW w:w="992" w:type="dxa"/>
          </w:tcPr>
          <w:p w14:paraId="153695B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6A1AEAD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c>
          <w:tcPr>
            <w:tcW w:w="850" w:type="dxa"/>
          </w:tcPr>
          <w:p w14:paraId="25AF437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4FBD245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1</w:t>
            </w:r>
          </w:p>
        </w:tc>
      </w:tr>
      <w:tr w:rsidR="00DE6115" w14:paraId="54CD51B5" w14:textId="77777777" w:rsidTr="00DE6115">
        <w:tc>
          <w:tcPr>
            <w:tcW w:w="710" w:type="dxa"/>
            <w:vMerge/>
          </w:tcPr>
          <w:p w14:paraId="13591B3C" w14:textId="77777777" w:rsidR="00DE6115" w:rsidRPr="00406A80" w:rsidRDefault="00DE6115" w:rsidP="00DE6115">
            <w:pPr>
              <w:ind w:firstLine="0"/>
              <w:rPr>
                <w:rFonts w:cs="Times New Roman"/>
                <w:sz w:val="24"/>
                <w:szCs w:val="24"/>
                <w:lang w:val="en-US"/>
              </w:rPr>
            </w:pPr>
          </w:p>
        </w:tc>
        <w:tc>
          <w:tcPr>
            <w:tcW w:w="1098" w:type="dxa"/>
            <w:vAlign w:val="center"/>
          </w:tcPr>
          <w:p w14:paraId="5C7680B9" w14:textId="77777777" w:rsidR="00DE6115" w:rsidRDefault="00DE6115" w:rsidP="00DE6115">
            <w:pPr>
              <w:ind w:firstLine="0"/>
              <w:jc w:val="center"/>
              <w:rPr>
                <w:rFonts w:cs="Times New Roman"/>
                <w:sz w:val="24"/>
                <w:szCs w:val="24"/>
                <w:lang w:val="en-US"/>
              </w:rPr>
            </w:pPr>
            <w:r>
              <w:rPr>
                <w:rFonts w:cs="Times New Roman"/>
                <w:sz w:val="24"/>
                <w:szCs w:val="24"/>
                <w:lang w:val="en-US"/>
              </w:rPr>
              <w:t>G17.III</w:t>
            </w:r>
          </w:p>
        </w:tc>
        <w:tc>
          <w:tcPr>
            <w:tcW w:w="1028" w:type="dxa"/>
            <w:vAlign w:val="center"/>
          </w:tcPr>
          <w:p w14:paraId="49350E5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13736D2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vAlign w:val="center"/>
          </w:tcPr>
          <w:p w14:paraId="4E304E2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2E343E1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992" w:type="dxa"/>
            <w:shd w:val="clear" w:color="auto" w:fill="FFFFFF" w:themeFill="background1"/>
          </w:tcPr>
          <w:p w14:paraId="253DAF40"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244</w:t>
            </w:r>
          </w:p>
        </w:tc>
        <w:tc>
          <w:tcPr>
            <w:tcW w:w="851" w:type="dxa"/>
          </w:tcPr>
          <w:p w14:paraId="4A78F00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tcPr>
          <w:p w14:paraId="1C9C5AB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354FE33C"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r>
      <w:tr w:rsidR="00DE6115" w14:paraId="41C7CF56" w14:textId="77777777" w:rsidTr="00DE6115">
        <w:tc>
          <w:tcPr>
            <w:tcW w:w="710" w:type="dxa"/>
            <w:vMerge/>
          </w:tcPr>
          <w:p w14:paraId="63C46F95" w14:textId="77777777" w:rsidR="00DE6115" w:rsidRPr="00406A80" w:rsidRDefault="00DE6115" w:rsidP="00DE6115">
            <w:pPr>
              <w:ind w:firstLine="0"/>
              <w:rPr>
                <w:rFonts w:cs="Times New Roman"/>
                <w:sz w:val="24"/>
                <w:szCs w:val="24"/>
                <w:lang w:val="en-US"/>
              </w:rPr>
            </w:pPr>
          </w:p>
        </w:tc>
        <w:tc>
          <w:tcPr>
            <w:tcW w:w="1098" w:type="dxa"/>
            <w:vAlign w:val="center"/>
          </w:tcPr>
          <w:p w14:paraId="01F99760" w14:textId="77777777" w:rsidR="00DE6115" w:rsidRDefault="00DE6115" w:rsidP="00DE6115">
            <w:pPr>
              <w:ind w:firstLine="0"/>
              <w:jc w:val="center"/>
              <w:rPr>
                <w:rFonts w:cs="Times New Roman"/>
                <w:sz w:val="24"/>
                <w:szCs w:val="24"/>
                <w:lang w:val="en-US"/>
              </w:rPr>
            </w:pPr>
            <w:r>
              <w:rPr>
                <w:rFonts w:cs="Times New Roman"/>
                <w:sz w:val="24"/>
                <w:szCs w:val="24"/>
                <w:lang w:val="en-US"/>
              </w:rPr>
              <w:t>G18.I</w:t>
            </w:r>
          </w:p>
        </w:tc>
        <w:tc>
          <w:tcPr>
            <w:tcW w:w="1028" w:type="dxa"/>
            <w:vAlign w:val="center"/>
          </w:tcPr>
          <w:p w14:paraId="5F30F51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743794E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13584414"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1" w:type="dxa"/>
          </w:tcPr>
          <w:p w14:paraId="3C3864C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4</w:t>
            </w:r>
          </w:p>
        </w:tc>
        <w:tc>
          <w:tcPr>
            <w:tcW w:w="992" w:type="dxa"/>
          </w:tcPr>
          <w:p w14:paraId="5A7F9C0E"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6C92BCE5"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38</w:t>
            </w:r>
          </w:p>
        </w:tc>
        <w:tc>
          <w:tcPr>
            <w:tcW w:w="850" w:type="dxa"/>
          </w:tcPr>
          <w:p w14:paraId="5465880A"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2</w:t>
            </w:r>
          </w:p>
        </w:tc>
        <w:tc>
          <w:tcPr>
            <w:tcW w:w="851" w:type="dxa"/>
          </w:tcPr>
          <w:p w14:paraId="5620C23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3</w:t>
            </w:r>
          </w:p>
        </w:tc>
      </w:tr>
      <w:tr w:rsidR="00DE6115" w14:paraId="3AA2460D" w14:textId="77777777" w:rsidTr="00DE6115">
        <w:tc>
          <w:tcPr>
            <w:tcW w:w="710" w:type="dxa"/>
            <w:vMerge/>
          </w:tcPr>
          <w:p w14:paraId="2969ECC9" w14:textId="77777777" w:rsidR="00DE6115" w:rsidRPr="00406A80" w:rsidRDefault="00DE6115" w:rsidP="00DE6115">
            <w:pPr>
              <w:ind w:firstLine="0"/>
              <w:rPr>
                <w:rFonts w:cs="Times New Roman"/>
                <w:sz w:val="24"/>
                <w:szCs w:val="24"/>
                <w:lang w:val="en-US"/>
              </w:rPr>
            </w:pPr>
          </w:p>
        </w:tc>
        <w:tc>
          <w:tcPr>
            <w:tcW w:w="1098" w:type="dxa"/>
            <w:vAlign w:val="center"/>
          </w:tcPr>
          <w:p w14:paraId="5FADACFD" w14:textId="77777777" w:rsidR="00DE6115" w:rsidRDefault="00DE6115" w:rsidP="00DE6115">
            <w:pPr>
              <w:ind w:firstLine="0"/>
              <w:jc w:val="center"/>
              <w:rPr>
                <w:rFonts w:cs="Times New Roman"/>
                <w:sz w:val="24"/>
                <w:szCs w:val="24"/>
                <w:lang w:val="en-US"/>
              </w:rPr>
            </w:pPr>
            <w:r>
              <w:rPr>
                <w:rFonts w:cs="Times New Roman"/>
                <w:sz w:val="24"/>
                <w:szCs w:val="24"/>
                <w:lang w:val="en-US"/>
              </w:rPr>
              <w:t>G3.III</w:t>
            </w:r>
          </w:p>
        </w:tc>
        <w:tc>
          <w:tcPr>
            <w:tcW w:w="1028" w:type="dxa"/>
            <w:vAlign w:val="center"/>
          </w:tcPr>
          <w:p w14:paraId="24D25B2D"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35008B17"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70E4BE9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1271249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992" w:type="dxa"/>
          </w:tcPr>
          <w:p w14:paraId="19948381"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1" w:type="dxa"/>
          </w:tcPr>
          <w:p w14:paraId="7185A182"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5</w:t>
            </w:r>
          </w:p>
        </w:tc>
        <w:tc>
          <w:tcPr>
            <w:tcW w:w="850" w:type="dxa"/>
            <w:shd w:val="clear" w:color="auto" w:fill="FFFFFF" w:themeFill="background1"/>
          </w:tcPr>
          <w:p w14:paraId="2E91FA87"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98</w:t>
            </w:r>
          </w:p>
        </w:tc>
        <w:tc>
          <w:tcPr>
            <w:tcW w:w="851" w:type="dxa"/>
          </w:tcPr>
          <w:p w14:paraId="3144E21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4</w:t>
            </w:r>
          </w:p>
        </w:tc>
      </w:tr>
      <w:tr w:rsidR="00DE6115" w14:paraId="3B9DA978" w14:textId="77777777" w:rsidTr="00DE6115">
        <w:tc>
          <w:tcPr>
            <w:tcW w:w="710" w:type="dxa"/>
            <w:vMerge/>
          </w:tcPr>
          <w:p w14:paraId="7E663550" w14:textId="77777777" w:rsidR="00DE6115" w:rsidRPr="00406A80" w:rsidRDefault="00DE6115" w:rsidP="00DE6115">
            <w:pPr>
              <w:ind w:firstLine="0"/>
              <w:rPr>
                <w:rFonts w:cs="Times New Roman"/>
                <w:sz w:val="24"/>
                <w:szCs w:val="24"/>
                <w:lang w:val="en-US"/>
              </w:rPr>
            </w:pPr>
          </w:p>
        </w:tc>
        <w:tc>
          <w:tcPr>
            <w:tcW w:w="1098" w:type="dxa"/>
            <w:vAlign w:val="center"/>
          </w:tcPr>
          <w:p w14:paraId="3218410A" w14:textId="77777777" w:rsidR="00DE6115" w:rsidRDefault="00DE6115" w:rsidP="00DE6115">
            <w:pPr>
              <w:ind w:firstLine="0"/>
              <w:jc w:val="center"/>
              <w:rPr>
                <w:rFonts w:cs="Times New Roman"/>
                <w:sz w:val="24"/>
                <w:szCs w:val="24"/>
                <w:lang w:val="en-US"/>
              </w:rPr>
            </w:pPr>
            <w:r>
              <w:rPr>
                <w:rFonts w:cs="Times New Roman"/>
                <w:sz w:val="24"/>
                <w:szCs w:val="24"/>
                <w:lang w:val="en-US"/>
              </w:rPr>
              <w:t>G7.III</w:t>
            </w:r>
          </w:p>
        </w:tc>
        <w:tc>
          <w:tcPr>
            <w:tcW w:w="1028" w:type="dxa"/>
            <w:vAlign w:val="center"/>
          </w:tcPr>
          <w:p w14:paraId="6783E396"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0" w:type="dxa"/>
            <w:vAlign w:val="center"/>
          </w:tcPr>
          <w:p w14:paraId="49BEF238"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0" w:type="dxa"/>
            <w:vAlign w:val="center"/>
          </w:tcPr>
          <w:p w14:paraId="3D5F2A6E"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1" w:type="dxa"/>
          </w:tcPr>
          <w:p w14:paraId="06EBA0DF"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2</w:t>
            </w:r>
          </w:p>
        </w:tc>
        <w:tc>
          <w:tcPr>
            <w:tcW w:w="992" w:type="dxa"/>
          </w:tcPr>
          <w:p w14:paraId="18873580"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0</w:t>
            </w:r>
          </w:p>
        </w:tc>
        <w:tc>
          <w:tcPr>
            <w:tcW w:w="851" w:type="dxa"/>
          </w:tcPr>
          <w:p w14:paraId="161C229B"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2</w:t>
            </w:r>
          </w:p>
        </w:tc>
        <w:tc>
          <w:tcPr>
            <w:tcW w:w="850" w:type="dxa"/>
          </w:tcPr>
          <w:p w14:paraId="50684323" w14:textId="77777777" w:rsidR="00DE6115" w:rsidRPr="00406A80" w:rsidRDefault="00DE6115" w:rsidP="00DE6115">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4AE483B6" w14:textId="77777777" w:rsidR="00DE6115" w:rsidRPr="00BC5BA4" w:rsidRDefault="00DE6115" w:rsidP="00DE6115">
            <w:pPr>
              <w:ind w:firstLine="0"/>
              <w:jc w:val="center"/>
              <w:rPr>
                <w:rFonts w:cs="Times New Roman"/>
                <w:b/>
                <w:sz w:val="24"/>
                <w:szCs w:val="24"/>
                <w:lang w:val="en-US"/>
              </w:rPr>
            </w:pPr>
            <w:r>
              <w:rPr>
                <w:rFonts w:cs="Times New Roman"/>
                <w:b/>
                <w:sz w:val="24"/>
                <w:szCs w:val="24"/>
                <w:lang w:val="en-US"/>
              </w:rPr>
              <w:t>199</w:t>
            </w:r>
          </w:p>
        </w:tc>
      </w:tr>
    </w:tbl>
    <w:p w14:paraId="130E85AE" w14:textId="77777777" w:rsidR="00120E0F" w:rsidRPr="00120E0F" w:rsidRDefault="00120E0F" w:rsidP="00120E0F">
      <w:pPr>
        <w:rPr>
          <w:lang w:val="en-US"/>
        </w:rPr>
      </w:pPr>
      <w:r w:rsidRPr="00120E0F">
        <w:rPr>
          <w:lang w:val="en-US"/>
        </w:rPr>
        <w:t xml:space="preserve">Mô hình </w:t>
      </w:r>
      <w:r w:rsidRPr="00120E0F">
        <w:rPr>
          <w:bCs/>
          <w:lang w:val="en-US"/>
        </w:rPr>
        <w:t>Faster R-CNN với backbone ResNet101 FPN</w:t>
      </w:r>
      <w:r w:rsidRPr="00120E0F">
        <w:rPr>
          <w:lang w:val="en-US"/>
        </w:rPr>
        <w:t xml:space="preserve"> cho thấy hiệu suất phân loại tương đối ổn định, thể hiện qua việc phần lớn các giá trị trong ma trận hỗn độn tập trung trên đường chéo chính – phản ánh rằng đa số đối tượng đã được nhận diện chính xác. Tuy nhiên, so với mô hình </w:t>
      </w:r>
      <w:r w:rsidRPr="007A290F">
        <w:rPr>
          <w:bCs/>
          <w:lang w:val="en-US"/>
        </w:rPr>
        <w:t>YOLOv11s</w:t>
      </w:r>
      <w:r w:rsidRPr="00120E0F">
        <w:rPr>
          <w:lang w:val="en-US"/>
        </w:rPr>
        <w:t xml:space="preserve"> đã được phân tích trước đó, ma trận hỗn độn của Faster R-CNN xuất hiện nhiều hơn các giá trị nằm ngoài đường chéo, cho thấy số lượng các trường hợp phân loại sai có xu hướng cao hơn.</w:t>
      </w:r>
    </w:p>
    <w:p w14:paraId="1E124443" w14:textId="2BA6E6DC" w:rsidR="00286B23" w:rsidRDefault="00120E0F" w:rsidP="00120E0F">
      <w:pPr>
        <w:rPr>
          <w:lang w:val="en-US"/>
        </w:rPr>
      </w:pPr>
      <w:r w:rsidRPr="00120E0F">
        <w:rPr>
          <w:lang w:val="en-US"/>
        </w:rPr>
        <w:t xml:space="preserve">Mặc dù đã tích hợp </w:t>
      </w:r>
      <w:r w:rsidRPr="00120E0F">
        <w:rPr>
          <w:bCs/>
          <w:lang w:val="en-US"/>
        </w:rPr>
        <w:t>Feature Pyramid Network (FPN)</w:t>
      </w:r>
      <w:r w:rsidRPr="00120E0F">
        <w:rPr>
          <w:lang w:val="en-US"/>
        </w:rPr>
        <w:t xml:space="preserve"> để cải thiện khả năng nhận diện các vật thể nhỏ như hạt giống lúa, mức độ cải thiện về độ chính xác của mô hình không thực sự đáng kể. Để có được cái nhìn chi tiết hơn về hiệu suất mô hình trên từng lớp cụ thể, tương tự như với YOLOv11s, tôi tiếp tục sử dụng </w:t>
      </w:r>
      <w:r w:rsidRPr="00120E0F">
        <w:rPr>
          <w:bCs/>
          <w:lang w:val="en-US"/>
        </w:rPr>
        <w:t>ma trận hỗn độn</w:t>
      </w:r>
      <w:r w:rsidRPr="00120E0F">
        <w:rPr>
          <w:lang w:val="en-US"/>
        </w:rPr>
        <w:t xml:space="preserve"> làm cơ sở để xây dựng </w:t>
      </w:r>
      <w:r w:rsidRPr="00120E0F">
        <w:rPr>
          <w:bCs/>
          <w:i/>
          <w:lang w:val="en-US"/>
        </w:rPr>
        <w:t>Bảng 13</w:t>
      </w:r>
      <w:r w:rsidRPr="00120E0F">
        <w:rPr>
          <w:lang w:val="en-US"/>
        </w:rPr>
        <w:t>. Qua đó, có thể phân tích điểm mạnh và hạn chế của mô hình trong việc phân biệt các loại hạt giống khác nhau một cách cụ thể và định lượng hơn.</w:t>
      </w:r>
    </w:p>
    <w:p w14:paraId="3800E237" w14:textId="77777777" w:rsidR="00CB6CB2" w:rsidRPr="00AF7C97" w:rsidRDefault="00CB6CB2" w:rsidP="00120E0F">
      <w:pPr>
        <w:rPr>
          <w:lang w:val="en-US"/>
        </w:rPr>
      </w:pPr>
    </w:p>
    <w:p w14:paraId="55049FEB" w14:textId="4C4CEF90" w:rsidR="00DE6115" w:rsidRDefault="00286B23" w:rsidP="00286B23">
      <w:pPr>
        <w:pStyle w:val="Bang"/>
        <w:spacing w:after="240"/>
        <w:rPr>
          <w:lang w:val="en-US"/>
        </w:rPr>
      </w:pPr>
      <w:bookmarkStart w:id="434" w:name="_Toc198237449"/>
      <w:r w:rsidRPr="00531060">
        <w:lastRenderedPageBreak/>
        <w:t xml:space="preserve">Bảng </w:t>
      </w:r>
      <w:r>
        <w:rPr>
          <w:lang w:val="en-US"/>
        </w:rPr>
        <w:t>1</w:t>
      </w:r>
      <w:r w:rsidR="007852E9">
        <w:rPr>
          <w:lang w:val="en-US"/>
        </w:rPr>
        <w:t>5</w:t>
      </w:r>
      <w:r w:rsidRPr="00531060">
        <w:rPr>
          <w:lang w:val="en-US"/>
        </w:rPr>
        <w:t>:</w:t>
      </w:r>
      <w:r w:rsidRPr="00531060">
        <w:t xml:space="preserve"> </w:t>
      </w:r>
      <w:r>
        <w:rPr>
          <w:lang w:val="en-US"/>
        </w:rPr>
        <w:t>Khả năng phân loại theo từng lớp của mô hình (Faster R-CNN)</w:t>
      </w:r>
      <w:bookmarkEnd w:id="434"/>
    </w:p>
    <w:tbl>
      <w:tblPr>
        <w:tblStyle w:val="TableGrid"/>
        <w:tblW w:w="9244" w:type="dxa"/>
        <w:jc w:val="center"/>
        <w:tblInd w:w="9566" w:type="dxa"/>
        <w:tblLook w:val="04A0" w:firstRow="1" w:lastRow="0" w:firstColumn="1" w:lastColumn="0" w:noHBand="0" w:noVBand="1"/>
      </w:tblPr>
      <w:tblGrid>
        <w:gridCol w:w="1811"/>
        <w:gridCol w:w="2292"/>
        <w:gridCol w:w="3120"/>
        <w:gridCol w:w="2021"/>
      </w:tblGrid>
      <w:tr w:rsidR="00AF7C97" w14:paraId="615E0525" w14:textId="77777777" w:rsidTr="00A72BCA">
        <w:trPr>
          <w:jc w:val="center"/>
        </w:trPr>
        <w:tc>
          <w:tcPr>
            <w:tcW w:w="1811" w:type="dxa"/>
            <w:vAlign w:val="center"/>
          </w:tcPr>
          <w:p w14:paraId="443E0A82" w14:textId="77777777" w:rsidR="00AF7C97" w:rsidRPr="005541B3" w:rsidRDefault="00AF7C97" w:rsidP="00A72BCA">
            <w:pPr>
              <w:ind w:firstLine="0"/>
              <w:jc w:val="center"/>
              <w:rPr>
                <w:b/>
                <w:lang w:val="en-US"/>
              </w:rPr>
            </w:pPr>
            <w:r w:rsidRPr="005541B3">
              <w:rPr>
                <w:b/>
                <w:lang w:val="en-US"/>
              </w:rPr>
              <w:t>Lớp</w:t>
            </w:r>
          </w:p>
        </w:tc>
        <w:tc>
          <w:tcPr>
            <w:tcW w:w="2292" w:type="dxa"/>
            <w:vAlign w:val="center"/>
          </w:tcPr>
          <w:p w14:paraId="1B26023C" w14:textId="77777777" w:rsidR="00AF7C97" w:rsidRPr="005541B3" w:rsidRDefault="00AF7C97" w:rsidP="00A72BCA">
            <w:pPr>
              <w:ind w:firstLine="0"/>
              <w:jc w:val="center"/>
              <w:rPr>
                <w:b/>
                <w:lang w:val="en-US"/>
              </w:rPr>
            </w:pPr>
            <w:r w:rsidRPr="005541B3">
              <w:rPr>
                <w:b/>
                <w:lang w:val="en-US"/>
              </w:rPr>
              <w:t>Precision</w:t>
            </w:r>
          </w:p>
        </w:tc>
        <w:tc>
          <w:tcPr>
            <w:tcW w:w="3120" w:type="dxa"/>
            <w:vAlign w:val="center"/>
          </w:tcPr>
          <w:p w14:paraId="1C306595" w14:textId="77777777" w:rsidR="00AF7C97" w:rsidRPr="005541B3" w:rsidRDefault="00AF7C97" w:rsidP="00A72BCA">
            <w:pPr>
              <w:ind w:firstLine="0"/>
              <w:jc w:val="center"/>
              <w:rPr>
                <w:b/>
                <w:lang w:val="en-US"/>
              </w:rPr>
            </w:pPr>
            <w:r w:rsidRPr="005541B3">
              <w:rPr>
                <w:b/>
                <w:lang w:val="en-US"/>
              </w:rPr>
              <w:t>Recall</w:t>
            </w:r>
          </w:p>
        </w:tc>
        <w:tc>
          <w:tcPr>
            <w:tcW w:w="2021" w:type="dxa"/>
            <w:vAlign w:val="center"/>
          </w:tcPr>
          <w:p w14:paraId="07B5B7EF" w14:textId="77777777" w:rsidR="00AF7C97" w:rsidRPr="005541B3" w:rsidRDefault="00AF7C97" w:rsidP="00A72BCA">
            <w:pPr>
              <w:ind w:firstLine="0"/>
              <w:jc w:val="center"/>
              <w:rPr>
                <w:b/>
                <w:lang w:val="en-US"/>
              </w:rPr>
            </w:pPr>
            <w:r w:rsidRPr="005541B3">
              <w:rPr>
                <w:b/>
                <w:lang w:val="en-US"/>
              </w:rPr>
              <w:t>F1</w:t>
            </w:r>
          </w:p>
        </w:tc>
      </w:tr>
      <w:tr w:rsidR="0078344F" w14:paraId="19A2A7E3" w14:textId="77777777" w:rsidTr="00A72BCA">
        <w:trPr>
          <w:jc w:val="center"/>
        </w:trPr>
        <w:tc>
          <w:tcPr>
            <w:tcW w:w="1811" w:type="dxa"/>
            <w:vAlign w:val="center"/>
          </w:tcPr>
          <w:p w14:paraId="6EF8348E" w14:textId="77777777" w:rsidR="0078344F" w:rsidRDefault="0078344F" w:rsidP="00A72BCA">
            <w:pPr>
              <w:ind w:firstLine="0"/>
              <w:jc w:val="center"/>
              <w:rPr>
                <w:lang w:val="en-US"/>
              </w:rPr>
            </w:pPr>
            <w:r>
              <w:rPr>
                <w:rFonts w:cs="Times New Roman"/>
                <w:sz w:val="24"/>
                <w:szCs w:val="24"/>
                <w:lang w:val="en-US"/>
              </w:rPr>
              <w:t>ANP3.2</w:t>
            </w:r>
          </w:p>
        </w:tc>
        <w:tc>
          <w:tcPr>
            <w:tcW w:w="2292" w:type="dxa"/>
            <w:vAlign w:val="center"/>
          </w:tcPr>
          <w:p w14:paraId="43051CCD" w14:textId="6D11FF58" w:rsidR="0078344F" w:rsidRDefault="0078344F" w:rsidP="00A72BCA">
            <w:pPr>
              <w:ind w:firstLine="0"/>
              <w:jc w:val="center"/>
              <w:rPr>
                <w:lang w:val="en-US"/>
              </w:rPr>
            </w:pPr>
            <w:r w:rsidRPr="0078344F">
              <w:rPr>
                <w:rFonts w:eastAsia="Times New Roman" w:cs="Times New Roman"/>
                <w:noProof w:val="0"/>
                <w:sz w:val="24"/>
                <w:szCs w:val="24"/>
                <w:lang w:val="en-US"/>
              </w:rPr>
              <w:t>0.950</w:t>
            </w:r>
          </w:p>
        </w:tc>
        <w:tc>
          <w:tcPr>
            <w:tcW w:w="3120" w:type="dxa"/>
            <w:vAlign w:val="center"/>
          </w:tcPr>
          <w:p w14:paraId="362ECFFF" w14:textId="075C9052" w:rsidR="0078344F" w:rsidRDefault="0078344F" w:rsidP="00A72BCA">
            <w:pPr>
              <w:ind w:firstLine="0"/>
              <w:jc w:val="center"/>
              <w:rPr>
                <w:lang w:val="en-US"/>
              </w:rPr>
            </w:pPr>
            <w:r w:rsidRPr="0078344F">
              <w:rPr>
                <w:rFonts w:eastAsia="Times New Roman" w:cs="Times New Roman"/>
                <w:noProof w:val="0"/>
                <w:sz w:val="24"/>
                <w:szCs w:val="24"/>
                <w:lang w:val="en-US"/>
              </w:rPr>
              <w:t>0.841</w:t>
            </w:r>
          </w:p>
        </w:tc>
        <w:tc>
          <w:tcPr>
            <w:tcW w:w="2021" w:type="dxa"/>
            <w:vAlign w:val="center"/>
          </w:tcPr>
          <w:p w14:paraId="3CEE3637" w14:textId="567763AC" w:rsidR="0078344F" w:rsidRDefault="0078344F" w:rsidP="00A72BCA">
            <w:pPr>
              <w:ind w:firstLine="0"/>
              <w:jc w:val="center"/>
              <w:rPr>
                <w:lang w:val="en-US"/>
              </w:rPr>
            </w:pPr>
            <w:r w:rsidRPr="0078344F">
              <w:rPr>
                <w:rFonts w:eastAsia="Times New Roman" w:cs="Times New Roman"/>
                <w:noProof w:val="0"/>
                <w:sz w:val="24"/>
                <w:szCs w:val="24"/>
                <w:lang w:val="en-US"/>
              </w:rPr>
              <w:t>0.891</w:t>
            </w:r>
          </w:p>
        </w:tc>
      </w:tr>
      <w:tr w:rsidR="0078344F" w14:paraId="62F3E3D2" w14:textId="77777777" w:rsidTr="00A72BCA">
        <w:trPr>
          <w:jc w:val="center"/>
        </w:trPr>
        <w:tc>
          <w:tcPr>
            <w:tcW w:w="1811" w:type="dxa"/>
            <w:vAlign w:val="center"/>
          </w:tcPr>
          <w:p w14:paraId="100F6305" w14:textId="77777777" w:rsidR="0078344F" w:rsidRDefault="0078344F" w:rsidP="00A72BCA">
            <w:pPr>
              <w:ind w:firstLine="0"/>
              <w:jc w:val="center"/>
              <w:rPr>
                <w:lang w:val="en-US"/>
              </w:rPr>
            </w:pPr>
            <w:r>
              <w:rPr>
                <w:rFonts w:cs="Times New Roman"/>
                <w:sz w:val="24"/>
                <w:szCs w:val="24"/>
                <w:lang w:val="en-US"/>
              </w:rPr>
              <w:t>F5.54</w:t>
            </w:r>
          </w:p>
        </w:tc>
        <w:tc>
          <w:tcPr>
            <w:tcW w:w="2292" w:type="dxa"/>
            <w:vAlign w:val="center"/>
          </w:tcPr>
          <w:p w14:paraId="39566918" w14:textId="045A4DE4" w:rsidR="0078344F" w:rsidRDefault="0078344F" w:rsidP="00A72BCA">
            <w:pPr>
              <w:ind w:firstLine="0"/>
              <w:jc w:val="center"/>
              <w:rPr>
                <w:lang w:val="en-US"/>
              </w:rPr>
            </w:pPr>
            <w:r w:rsidRPr="0078344F">
              <w:rPr>
                <w:rFonts w:eastAsia="Times New Roman" w:cs="Times New Roman"/>
                <w:noProof w:val="0"/>
                <w:sz w:val="24"/>
                <w:szCs w:val="24"/>
                <w:lang w:val="en-US"/>
              </w:rPr>
              <w:t>1.000</w:t>
            </w:r>
          </w:p>
        </w:tc>
        <w:tc>
          <w:tcPr>
            <w:tcW w:w="3120" w:type="dxa"/>
            <w:vAlign w:val="center"/>
          </w:tcPr>
          <w:p w14:paraId="430A92FD" w14:textId="35B06725" w:rsidR="0078344F" w:rsidRDefault="0078344F" w:rsidP="00A72BCA">
            <w:pPr>
              <w:ind w:firstLine="0"/>
              <w:jc w:val="center"/>
              <w:rPr>
                <w:lang w:val="en-US"/>
              </w:rPr>
            </w:pPr>
            <w:r w:rsidRPr="0078344F">
              <w:rPr>
                <w:rFonts w:eastAsia="Times New Roman" w:cs="Times New Roman"/>
                <w:noProof w:val="0"/>
                <w:sz w:val="24"/>
                <w:szCs w:val="24"/>
                <w:lang w:val="en-US"/>
              </w:rPr>
              <w:t>1.000</w:t>
            </w:r>
          </w:p>
        </w:tc>
        <w:tc>
          <w:tcPr>
            <w:tcW w:w="2021" w:type="dxa"/>
            <w:vAlign w:val="center"/>
          </w:tcPr>
          <w:p w14:paraId="07B5C284" w14:textId="186D400F" w:rsidR="0078344F" w:rsidRDefault="0078344F" w:rsidP="00A72BCA">
            <w:pPr>
              <w:ind w:firstLine="0"/>
              <w:jc w:val="center"/>
              <w:rPr>
                <w:lang w:val="en-US"/>
              </w:rPr>
            </w:pPr>
            <w:r w:rsidRPr="0078344F">
              <w:rPr>
                <w:rFonts w:eastAsia="Times New Roman" w:cs="Times New Roman"/>
                <w:noProof w:val="0"/>
                <w:sz w:val="24"/>
                <w:szCs w:val="24"/>
                <w:lang w:val="en-US"/>
              </w:rPr>
              <w:t>1.000</w:t>
            </w:r>
          </w:p>
        </w:tc>
      </w:tr>
      <w:tr w:rsidR="0078344F" w14:paraId="6A5788D3" w14:textId="77777777" w:rsidTr="00A72BCA">
        <w:trPr>
          <w:jc w:val="center"/>
        </w:trPr>
        <w:tc>
          <w:tcPr>
            <w:tcW w:w="1811" w:type="dxa"/>
            <w:vAlign w:val="center"/>
          </w:tcPr>
          <w:p w14:paraId="4177CD06" w14:textId="77777777" w:rsidR="0078344F" w:rsidRDefault="0078344F" w:rsidP="00A72BCA">
            <w:pPr>
              <w:ind w:firstLine="0"/>
              <w:jc w:val="center"/>
              <w:rPr>
                <w:lang w:val="en-US"/>
              </w:rPr>
            </w:pPr>
            <w:r>
              <w:rPr>
                <w:rFonts w:cs="Times New Roman"/>
                <w:sz w:val="24"/>
                <w:szCs w:val="24"/>
                <w:lang w:val="en-US"/>
              </w:rPr>
              <w:t>F5.62</w:t>
            </w:r>
          </w:p>
        </w:tc>
        <w:tc>
          <w:tcPr>
            <w:tcW w:w="2292" w:type="dxa"/>
            <w:vAlign w:val="center"/>
          </w:tcPr>
          <w:p w14:paraId="2C0141F0" w14:textId="77B609CF" w:rsidR="0078344F" w:rsidRDefault="0078344F" w:rsidP="00A72BCA">
            <w:pPr>
              <w:ind w:firstLine="0"/>
              <w:jc w:val="center"/>
              <w:rPr>
                <w:lang w:val="en-US"/>
              </w:rPr>
            </w:pPr>
            <w:r w:rsidRPr="0078344F">
              <w:rPr>
                <w:rFonts w:eastAsia="Times New Roman" w:cs="Times New Roman"/>
                <w:noProof w:val="0"/>
                <w:sz w:val="24"/>
                <w:szCs w:val="24"/>
                <w:lang w:val="en-US"/>
              </w:rPr>
              <w:t>0.978</w:t>
            </w:r>
          </w:p>
        </w:tc>
        <w:tc>
          <w:tcPr>
            <w:tcW w:w="3120" w:type="dxa"/>
            <w:vAlign w:val="center"/>
          </w:tcPr>
          <w:p w14:paraId="474B5719" w14:textId="66F45B79" w:rsidR="0078344F" w:rsidRDefault="0078344F" w:rsidP="00A72BCA">
            <w:pPr>
              <w:ind w:firstLine="0"/>
              <w:jc w:val="center"/>
              <w:rPr>
                <w:lang w:val="en-US"/>
              </w:rPr>
            </w:pPr>
            <w:r w:rsidRPr="0078344F">
              <w:rPr>
                <w:rFonts w:eastAsia="Times New Roman" w:cs="Times New Roman"/>
                <w:noProof w:val="0"/>
                <w:sz w:val="24"/>
                <w:szCs w:val="24"/>
                <w:lang w:val="en-US"/>
              </w:rPr>
              <w:t>0.750</w:t>
            </w:r>
          </w:p>
        </w:tc>
        <w:tc>
          <w:tcPr>
            <w:tcW w:w="2021" w:type="dxa"/>
            <w:vAlign w:val="center"/>
          </w:tcPr>
          <w:p w14:paraId="30593BCA" w14:textId="41713327" w:rsidR="0078344F" w:rsidRDefault="0078344F" w:rsidP="00A72BCA">
            <w:pPr>
              <w:ind w:firstLine="0"/>
              <w:jc w:val="center"/>
              <w:rPr>
                <w:lang w:val="en-US"/>
              </w:rPr>
            </w:pPr>
            <w:r w:rsidRPr="0078344F">
              <w:rPr>
                <w:rFonts w:eastAsia="Times New Roman" w:cs="Times New Roman"/>
                <w:noProof w:val="0"/>
                <w:sz w:val="24"/>
                <w:szCs w:val="24"/>
                <w:lang w:val="en-US"/>
              </w:rPr>
              <w:t>0.849</w:t>
            </w:r>
          </w:p>
        </w:tc>
      </w:tr>
      <w:tr w:rsidR="0078344F" w14:paraId="63D7AA82" w14:textId="77777777" w:rsidTr="00A72BCA">
        <w:trPr>
          <w:jc w:val="center"/>
        </w:trPr>
        <w:tc>
          <w:tcPr>
            <w:tcW w:w="1811" w:type="dxa"/>
            <w:vAlign w:val="center"/>
          </w:tcPr>
          <w:p w14:paraId="3B28FBB1" w14:textId="77777777" w:rsidR="0078344F" w:rsidRDefault="0078344F" w:rsidP="00A72BCA">
            <w:pPr>
              <w:ind w:firstLine="0"/>
              <w:jc w:val="center"/>
              <w:rPr>
                <w:lang w:val="en-US"/>
              </w:rPr>
            </w:pPr>
            <w:r>
              <w:rPr>
                <w:rFonts w:cs="Times New Roman"/>
                <w:sz w:val="24"/>
                <w:szCs w:val="24"/>
                <w:lang w:val="en-US"/>
              </w:rPr>
              <w:t>G13.II</w:t>
            </w:r>
          </w:p>
        </w:tc>
        <w:tc>
          <w:tcPr>
            <w:tcW w:w="2292" w:type="dxa"/>
            <w:vAlign w:val="center"/>
          </w:tcPr>
          <w:p w14:paraId="2E4C8480" w14:textId="1A3F5C0D" w:rsidR="0078344F" w:rsidRDefault="0078344F" w:rsidP="00A72BCA">
            <w:pPr>
              <w:ind w:firstLine="0"/>
              <w:jc w:val="center"/>
              <w:rPr>
                <w:lang w:val="en-US"/>
              </w:rPr>
            </w:pPr>
            <w:r w:rsidRPr="0078344F">
              <w:rPr>
                <w:rFonts w:eastAsia="Times New Roman" w:cs="Times New Roman"/>
                <w:noProof w:val="0"/>
                <w:sz w:val="24"/>
                <w:szCs w:val="24"/>
                <w:lang w:val="en-US"/>
              </w:rPr>
              <w:t>0.817</w:t>
            </w:r>
          </w:p>
        </w:tc>
        <w:tc>
          <w:tcPr>
            <w:tcW w:w="3120" w:type="dxa"/>
            <w:vAlign w:val="center"/>
          </w:tcPr>
          <w:p w14:paraId="4883FC1D" w14:textId="3664A479" w:rsidR="0078344F" w:rsidRDefault="0078344F" w:rsidP="00A72BCA">
            <w:pPr>
              <w:ind w:firstLine="0"/>
              <w:jc w:val="center"/>
              <w:rPr>
                <w:lang w:val="en-US"/>
              </w:rPr>
            </w:pPr>
            <w:r w:rsidRPr="0078344F">
              <w:rPr>
                <w:rFonts w:eastAsia="Times New Roman" w:cs="Times New Roman"/>
                <w:noProof w:val="0"/>
                <w:sz w:val="24"/>
                <w:szCs w:val="24"/>
                <w:lang w:val="en-US"/>
              </w:rPr>
              <w:t>0.937</w:t>
            </w:r>
          </w:p>
        </w:tc>
        <w:tc>
          <w:tcPr>
            <w:tcW w:w="2021" w:type="dxa"/>
            <w:vAlign w:val="center"/>
          </w:tcPr>
          <w:p w14:paraId="0A6BC7AB" w14:textId="3861782F" w:rsidR="0078344F" w:rsidRDefault="0078344F" w:rsidP="00A72BCA">
            <w:pPr>
              <w:ind w:firstLine="0"/>
              <w:jc w:val="center"/>
              <w:rPr>
                <w:lang w:val="en-US"/>
              </w:rPr>
            </w:pPr>
            <w:r w:rsidRPr="0078344F">
              <w:rPr>
                <w:rFonts w:eastAsia="Times New Roman" w:cs="Times New Roman"/>
                <w:noProof w:val="0"/>
                <w:sz w:val="24"/>
                <w:szCs w:val="24"/>
                <w:lang w:val="en-US"/>
              </w:rPr>
              <w:t>0.872</w:t>
            </w:r>
          </w:p>
        </w:tc>
      </w:tr>
      <w:tr w:rsidR="0078344F" w14:paraId="40F3B2C6" w14:textId="77777777" w:rsidTr="00A72BCA">
        <w:trPr>
          <w:jc w:val="center"/>
        </w:trPr>
        <w:tc>
          <w:tcPr>
            <w:tcW w:w="1811" w:type="dxa"/>
            <w:vAlign w:val="center"/>
          </w:tcPr>
          <w:p w14:paraId="63B530B0" w14:textId="77777777" w:rsidR="0078344F" w:rsidRDefault="0078344F" w:rsidP="00A72BCA">
            <w:pPr>
              <w:ind w:firstLine="0"/>
              <w:jc w:val="center"/>
              <w:rPr>
                <w:lang w:val="en-US"/>
              </w:rPr>
            </w:pPr>
            <w:r>
              <w:rPr>
                <w:rFonts w:cs="Times New Roman"/>
                <w:sz w:val="24"/>
                <w:szCs w:val="24"/>
                <w:lang w:val="en-US"/>
              </w:rPr>
              <w:t>G17.III</w:t>
            </w:r>
          </w:p>
        </w:tc>
        <w:tc>
          <w:tcPr>
            <w:tcW w:w="2292" w:type="dxa"/>
            <w:vAlign w:val="center"/>
          </w:tcPr>
          <w:p w14:paraId="3919CC9E" w14:textId="26DAB07B" w:rsidR="0078344F" w:rsidRDefault="0078344F" w:rsidP="00A72BCA">
            <w:pPr>
              <w:ind w:firstLine="0"/>
              <w:jc w:val="center"/>
              <w:rPr>
                <w:lang w:val="en-US"/>
              </w:rPr>
            </w:pPr>
            <w:r w:rsidRPr="0078344F">
              <w:rPr>
                <w:rFonts w:eastAsia="Times New Roman" w:cs="Times New Roman"/>
                <w:noProof w:val="0"/>
                <w:sz w:val="24"/>
                <w:szCs w:val="24"/>
                <w:lang w:val="en-US"/>
              </w:rPr>
              <w:t>0.984</w:t>
            </w:r>
          </w:p>
        </w:tc>
        <w:tc>
          <w:tcPr>
            <w:tcW w:w="3120" w:type="dxa"/>
            <w:vAlign w:val="center"/>
          </w:tcPr>
          <w:p w14:paraId="2DCBACD4" w14:textId="6B4907FB" w:rsidR="0078344F" w:rsidRDefault="0078344F" w:rsidP="00A72BCA">
            <w:pPr>
              <w:ind w:firstLine="0"/>
              <w:jc w:val="center"/>
              <w:rPr>
                <w:lang w:val="en-US"/>
              </w:rPr>
            </w:pPr>
            <w:r w:rsidRPr="0078344F">
              <w:rPr>
                <w:rFonts w:eastAsia="Times New Roman" w:cs="Times New Roman"/>
                <w:noProof w:val="0"/>
                <w:sz w:val="24"/>
                <w:szCs w:val="24"/>
                <w:lang w:val="en-US"/>
              </w:rPr>
              <w:t>0.988</w:t>
            </w:r>
          </w:p>
        </w:tc>
        <w:tc>
          <w:tcPr>
            <w:tcW w:w="2021" w:type="dxa"/>
            <w:vAlign w:val="center"/>
          </w:tcPr>
          <w:p w14:paraId="79B21C46" w14:textId="272A5124" w:rsidR="0078344F" w:rsidRDefault="0078344F" w:rsidP="00A72BCA">
            <w:pPr>
              <w:ind w:firstLine="0"/>
              <w:jc w:val="center"/>
              <w:rPr>
                <w:lang w:val="en-US"/>
              </w:rPr>
            </w:pPr>
            <w:r w:rsidRPr="0078344F">
              <w:rPr>
                <w:rFonts w:eastAsia="Times New Roman" w:cs="Times New Roman"/>
                <w:noProof w:val="0"/>
                <w:sz w:val="24"/>
                <w:szCs w:val="24"/>
                <w:lang w:val="en-US"/>
              </w:rPr>
              <w:t>0.986</w:t>
            </w:r>
          </w:p>
        </w:tc>
      </w:tr>
      <w:tr w:rsidR="0078344F" w14:paraId="64FBBD66" w14:textId="77777777" w:rsidTr="00A72BCA">
        <w:trPr>
          <w:jc w:val="center"/>
        </w:trPr>
        <w:tc>
          <w:tcPr>
            <w:tcW w:w="1811" w:type="dxa"/>
            <w:vAlign w:val="center"/>
          </w:tcPr>
          <w:p w14:paraId="601E2DD2" w14:textId="77777777" w:rsidR="0078344F" w:rsidRDefault="0078344F" w:rsidP="00A72BCA">
            <w:pPr>
              <w:ind w:firstLine="0"/>
              <w:jc w:val="center"/>
              <w:rPr>
                <w:lang w:val="en-US"/>
              </w:rPr>
            </w:pPr>
            <w:r>
              <w:rPr>
                <w:rFonts w:cs="Times New Roman"/>
                <w:sz w:val="24"/>
                <w:szCs w:val="24"/>
                <w:lang w:val="en-US"/>
              </w:rPr>
              <w:t>G18.I</w:t>
            </w:r>
          </w:p>
        </w:tc>
        <w:tc>
          <w:tcPr>
            <w:tcW w:w="2292" w:type="dxa"/>
            <w:vAlign w:val="center"/>
          </w:tcPr>
          <w:p w14:paraId="00D0AD9B" w14:textId="5C15096A" w:rsidR="0078344F" w:rsidRDefault="0078344F" w:rsidP="00A72BCA">
            <w:pPr>
              <w:ind w:firstLine="0"/>
              <w:jc w:val="center"/>
              <w:rPr>
                <w:lang w:val="en-US"/>
              </w:rPr>
            </w:pPr>
            <w:r w:rsidRPr="0078344F">
              <w:rPr>
                <w:rFonts w:eastAsia="Times New Roman" w:cs="Times New Roman"/>
                <w:noProof w:val="0"/>
                <w:sz w:val="24"/>
                <w:szCs w:val="24"/>
                <w:lang w:val="en-US"/>
              </w:rPr>
              <w:t>0.862</w:t>
            </w:r>
          </w:p>
        </w:tc>
        <w:tc>
          <w:tcPr>
            <w:tcW w:w="3120" w:type="dxa"/>
            <w:vAlign w:val="center"/>
          </w:tcPr>
          <w:p w14:paraId="60A0BE64" w14:textId="5B23BF9E" w:rsidR="0078344F" w:rsidRDefault="0078344F" w:rsidP="00A72BCA">
            <w:pPr>
              <w:ind w:firstLine="0"/>
              <w:jc w:val="center"/>
              <w:rPr>
                <w:lang w:val="en-US"/>
              </w:rPr>
            </w:pPr>
            <w:r w:rsidRPr="0078344F">
              <w:rPr>
                <w:rFonts w:eastAsia="Times New Roman" w:cs="Times New Roman"/>
                <w:noProof w:val="0"/>
                <w:sz w:val="24"/>
                <w:szCs w:val="24"/>
                <w:lang w:val="en-US"/>
              </w:rPr>
              <w:t>0.821</w:t>
            </w:r>
          </w:p>
        </w:tc>
        <w:tc>
          <w:tcPr>
            <w:tcW w:w="2021" w:type="dxa"/>
            <w:vAlign w:val="center"/>
          </w:tcPr>
          <w:p w14:paraId="11B4ED2E" w14:textId="0D768852" w:rsidR="0078344F" w:rsidRDefault="0078344F" w:rsidP="00A72BCA">
            <w:pPr>
              <w:ind w:firstLine="0"/>
              <w:jc w:val="center"/>
              <w:rPr>
                <w:lang w:val="en-US"/>
              </w:rPr>
            </w:pPr>
            <w:r w:rsidRPr="0078344F">
              <w:rPr>
                <w:rFonts w:eastAsia="Times New Roman" w:cs="Times New Roman"/>
                <w:noProof w:val="0"/>
                <w:sz w:val="24"/>
                <w:szCs w:val="24"/>
                <w:lang w:val="en-US"/>
              </w:rPr>
              <w:t>0.841</w:t>
            </w:r>
          </w:p>
        </w:tc>
      </w:tr>
      <w:tr w:rsidR="0078344F" w14:paraId="683AD831" w14:textId="77777777" w:rsidTr="00A72BCA">
        <w:trPr>
          <w:jc w:val="center"/>
        </w:trPr>
        <w:tc>
          <w:tcPr>
            <w:tcW w:w="1811" w:type="dxa"/>
            <w:vAlign w:val="center"/>
          </w:tcPr>
          <w:p w14:paraId="289DDB08" w14:textId="77777777" w:rsidR="0078344F" w:rsidRDefault="0078344F" w:rsidP="00A72BCA">
            <w:pPr>
              <w:ind w:firstLine="0"/>
              <w:jc w:val="center"/>
              <w:rPr>
                <w:lang w:val="en-US"/>
              </w:rPr>
            </w:pPr>
            <w:r>
              <w:rPr>
                <w:rFonts w:cs="Times New Roman"/>
                <w:sz w:val="24"/>
                <w:szCs w:val="24"/>
                <w:lang w:val="en-US"/>
              </w:rPr>
              <w:t>G3.III</w:t>
            </w:r>
          </w:p>
        </w:tc>
        <w:tc>
          <w:tcPr>
            <w:tcW w:w="2292" w:type="dxa"/>
            <w:vAlign w:val="center"/>
          </w:tcPr>
          <w:p w14:paraId="4AE887BD" w14:textId="47F9B2B2" w:rsidR="0078344F" w:rsidRDefault="0078344F" w:rsidP="00A72BCA">
            <w:pPr>
              <w:ind w:firstLine="0"/>
              <w:jc w:val="center"/>
              <w:rPr>
                <w:lang w:val="en-US"/>
              </w:rPr>
            </w:pPr>
            <w:r w:rsidRPr="0078344F">
              <w:rPr>
                <w:rFonts w:eastAsia="Times New Roman" w:cs="Times New Roman"/>
                <w:noProof w:val="0"/>
                <w:sz w:val="24"/>
                <w:szCs w:val="24"/>
                <w:lang w:val="en-US"/>
              </w:rPr>
              <w:t>0.888</w:t>
            </w:r>
          </w:p>
        </w:tc>
        <w:tc>
          <w:tcPr>
            <w:tcW w:w="3120" w:type="dxa"/>
            <w:vAlign w:val="center"/>
          </w:tcPr>
          <w:p w14:paraId="55AC4296" w14:textId="5693022D" w:rsidR="0078344F" w:rsidRDefault="0078344F" w:rsidP="00A72BCA">
            <w:pPr>
              <w:ind w:firstLine="0"/>
              <w:jc w:val="center"/>
              <w:rPr>
                <w:lang w:val="en-US"/>
              </w:rPr>
            </w:pPr>
            <w:r w:rsidRPr="0078344F">
              <w:rPr>
                <w:rFonts w:eastAsia="Times New Roman" w:cs="Times New Roman"/>
                <w:noProof w:val="0"/>
                <w:sz w:val="24"/>
                <w:szCs w:val="24"/>
                <w:lang w:val="en-US"/>
              </w:rPr>
              <w:t>0.904</w:t>
            </w:r>
          </w:p>
        </w:tc>
        <w:tc>
          <w:tcPr>
            <w:tcW w:w="2021" w:type="dxa"/>
            <w:vAlign w:val="center"/>
          </w:tcPr>
          <w:p w14:paraId="4C836808" w14:textId="375C7A6A" w:rsidR="0078344F" w:rsidRDefault="0078344F" w:rsidP="00A72BCA">
            <w:pPr>
              <w:ind w:firstLine="0"/>
              <w:jc w:val="center"/>
              <w:rPr>
                <w:lang w:val="en-US"/>
              </w:rPr>
            </w:pPr>
            <w:r w:rsidRPr="0078344F">
              <w:rPr>
                <w:rFonts w:eastAsia="Times New Roman" w:cs="Times New Roman"/>
                <w:noProof w:val="0"/>
                <w:sz w:val="24"/>
                <w:szCs w:val="24"/>
                <w:lang w:val="en-US"/>
              </w:rPr>
              <w:t>0.896</w:t>
            </w:r>
          </w:p>
        </w:tc>
      </w:tr>
      <w:tr w:rsidR="0078344F" w14:paraId="2B413387" w14:textId="77777777" w:rsidTr="00A72BCA">
        <w:trPr>
          <w:jc w:val="center"/>
        </w:trPr>
        <w:tc>
          <w:tcPr>
            <w:tcW w:w="1811" w:type="dxa"/>
            <w:vAlign w:val="center"/>
          </w:tcPr>
          <w:p w14:paraId="3484AF1C" w14:textId="77777777" w:rsidR="0078344F" w:rsidRDefault="0078344F" w:rsidP="00A72BCA">
            <w:pPr>
              <w:ind w:firstLine="0"/>
              <w:jc w:val="center"/>
              <w:rPr>
                <w:rFonts w:cs="Times New Roman"/>
                <w:sz w:val="24"/>
                <w:szCs w:val="24"/>
                <w:lang w:val="en-US"/>
              </w:rPr>
            </w:pPr>
            <w:r>
              <w:rPr>
                <w:rFonts w:cs="Times New Roman"/>
                <w:sz w:val="24"/>
                <w:szCs w:val="24"/>
                <w:lang w:val="en-US"/>
              </w:rPr>
              <w:t>G7.III</w:t>
            </w:r>
          </w:p>
        </w:tc>
        <w:tc>
          <w:tcPr>
            <w:tcW w:w="2292" w:type="dxa"/>
            <w:vAlign w:val="center"/>
          </w:tcPr>
          <w:p w14:paraId="613EA0CF" w14:textId="00FEA938" w:rsidR="0078344F" w:rsidRDefault="0078344F" w:rsidP="00A72BCA">
            <w:pPr>
              <w:ind w:firstLine="0"/>
              <w:jc w:val="center"/>
              <w:rPr>
                <w:lang w:val="en-US"/>
              </w:rPr>
            </w:pPr>
            <w:r w:rsidRPr="0078344F">
              <w:rPr>
                <w:rFonts w:eastAsia="Times New Roman" w:cs="Times New Roman"/>
                <w:noProof w:val="0"/>
                <w:sz w:val="24"/>
                <w:szCs w:val="24"/>
                <w:lang w:val="en-US"/>
              </w:rPr>
              <w:t>0.904</w:t>
            </w:r>
          </w:p>
        </w:tc>
        <w:tc>
          <w:tcPr>
            <w:tcW w:w="3120" w:type="dxa"/>
            <w:vAlign w:val="center"/>
          </w:tcPr>
          <w:p w14:paraId="3AAC04A9" w14:textId="5D016692" w:rsidR="0078344F" w:rsidRDefault="0078344F" w:rsidP="00A72BCA">
            <w:pPr>
              <w:ind w:firstLine="0"/>
              <w:jc w:val="center"/>
              <w:rPr>
                <w:lang w:val="en-US"/>
              </w:rPr>
            </w:pPr>
            <w:r w:rsidRPr="0078344F">
              <w:rPr>
                <w:rFonts w:eastAsia="Times New Roman" w:cs="Times New Roman"/>
                <w:noProof w:val="0"/>
                <w:sz w:val="24"/>
                <w:szCs w:val="24"/>
                <w:lang w:val="en-US"/>
              </w:rPr>
              <w:t>0.880</w:t>
            </w:r>
          </w:p>
        </w:tc>
        <w:tc>
          <w:tcPr>
            <w:tcW w:w="2021" w:type="dxa"/>
            <w:vAlign w:val="center"/>
          </w:tcPr>
          <w:p w14:paraId="743B8A9A" w14:textId="7D98CD0F" w:rsidR="0078344F" w:rsidRDefault="0078344F" w:rsidP="00A72BCA">
            <w:pPr>
              <w:ind w:firstLine="0"/>
              <w:jc w:val="center"/>
              <w:rPr>
                <w:lang w:val="en-US"/>
              </w:rPr>
            </w:pPr>
            <w:r w:rsidRPr="0078344F">
              <w:rPr>
                <w:rFonts w:eastAsia="Times New Roman" w:cs="Times New Roman"/>
                <w:noProof w:val="0"/>
                <w:sz w:val="24"/>
                <w:szCs w:val="24"/>
                <w:lang w:val="en-US"/>
              </w:rPr>
              <w:t>0.892</w:t>
            </w:r>
          </w:p>
        </w:tc>
      </w:tr>
    </w:tbl>
    <w:p w14:paraId="457CA5BB" w14:textId="73793FBD" w:rsidR="008454BA" w:rsidRDefault="00526E47" w:rsidP="008454BA">
      <w:pPr>
        <w:pStyle w:val="Heading3"/>
        <w:rPr>
          <w:lang w:val="en-US"/>
        </w:rPr>
      </w:pPr>
      <w:bookmarkStart w:id="435" w:name="_Toc198236796"/>
      <w:r>
        <w:rPr>
          <w:lang w:val="en-US"/>
        </w:rPr>
        <w:t xml:space="preserve">Mô hình </w:t>
      </w:r>
      <w:r w:rsidR="0005160A">
        <w:rPr>
          <w:lang w:val="en-US"/>
        </w:rPr>
        <w:t>hai giai đoạn</w:t>
      </w:r>
      <w:bookmarkEnd w:id="435"/>
    </w:p>
    <w:p w14:paraId="025FF75F" w14:textId="2F86C311" w:rsidR="00227864" w:rsidRPr="00411859" w:rsidRDefault="00227864" w:rsidP="00227864">
      <w:pPr>
        <w:rPr>
          <w:lang w:val="en-US"/>
        </w:rPr>
      </w:pPr>
      <w:r w:rsidRPr="00227864">
        <w:rPr>
          <w:rStyle w:val="Strong"/>
          <w:b w:val="0"/>
        </w:rPr>
        <w:t>Sau khi hoàn tất quá trình huấn luyện trên các mô hình đã lựa chọn</w:t>
      </w:r>
      <w:r>
        <w:t xml:space="preserve">, kết quả thu được được tổng hợp và trình bày trong bảng dưới đây. Trên cơ sở các chỉ số đánh giá này, tôi sẽ tiến hành </w:t>
      </w:r>
      <w:r w:rsidRPr="00227864">
        <w:rPr>
          <w:rStyle w:val="Strong"/>
          <w:b w:val="0"/>
        </w:rPr>
        <w:t>phân tích chi tiết hiệu suất của từng mô hình</w:t>
      </w:r>
      <w:r>
        <w:t xml:space="preserve"> nhằm lựa chọn kiến trúc phù hợp nhấ</w:t>
      </w:r>
      <w:r w:rsidR="009D5C94">
        <w:t>t</w:t>
      </w:r>
      <w:r>
        <w:t xml:space="preserve">. Đồng thời, kết quả này cũng là cơ sở quan trọng để thực hiện </w:t>
      </w:r>
      <w:r w:rsidRPr="00227864">
        <w:rPr>
          <w:rStyle w:val="Strong"/>
          <w:b w:val="0"/>
        </w:rPr>
        <w:t>so sánh giữa các mô hình thuộc phương pháp hai giai đoạn</w:t>
      </w:r>
      <w:r>
        <w:t xml:space="preserve"> với các mô hình của</w:t>
      </w:r>
      <w:r w:rsidRPr="00227864">
        <w:t xml:space="preserve"> </w:t>
      </w:r>
      <w:r w:rsidRPr="00227864">
        <w:rPr>
          <w:rStyle w:val="Strong"/>
          <w:b w:val="0"/>
        </w:rPr>
        <w:t>phương pháp một giai đoạn</w:t>
      </w:r>
      <w:r w:rsidRPr="00227864">
        <w:t xml:space="preserve"> </w:t>
      </w:r>
      <w:r>
        <w:t>như YOLO, từ đó đánh giá toàn diện hiệu quả của từng hướng tiếp cận trong thực tiễn ứng dụng</w:t>
      </w:r>
    </w:p>
    <w:p w14:paraId="7C81DB07" w14:textId="125E20E6" w:rsidR="009412F4" w:rsidRPr="009412F4" w:rsidRDefault="009412F4" w:rsidP="0088617B">
      <w:pPr>
        <w:pStyle w:val="Bang"/>
        <w:spacing w:after="240"/>
        <w:ind w:left="142"/>
        <w:rPr>
          <w:lang w:val="en-US"/>
        </w:rPr>
      </w:pPr>
      <w:bookmarkStart w:id="436" w:name="_Toc198237450"/>
      <w:r w:rsidRPr="00531060">
        <w:t xml:space="preserve">Bảng </w:t>
      </w:r>
      <w:r w:rsidR="009244BB">
        <w:rPr>
          <w:lang w:val="en-US"/>
        </w:rPr>
        <w:t>1</w:t>
      </w:r>
      <w:r w:rsidR="00BD1B0B">
        <w:rPr>
          <w:lang w:val="en-US"/>
        </w:rPr>
        <w:t>6</w:t>
      </w:r>
      <w:r w:rsidRPr="00531060">
        <w:rPr>
          <w:lang w:val="en-US"/>
        </w:rPr>
        <w:t>:</w:t>
      </w:r>
      <w:r w:rsidRPr="00531060">
        <w:t xml:space="preserve"> </w:t>
      </w:r>
      <w:r>
        <w:rPr>
          <w:lang w:val="en-US"/>
        </w:rPr>
        <w:t>Bảng kết quả mô hình phát hiện và phân loại riêng biệt</w:t>
      </w:r>
      <w:bookmarkEnd w:id="436"/>
    </w:p>
    <w:tbl>
      <w:tblPr>
        <w:tblStyle w:val="TableGrid"/>
        <w:tblW w:w="0" w:type="auto"/>
        <w:tblInd w:w="675" w:type="dxa"/>
        <w:tblLook w:val="04A0" w:firstRow="1" w:lastRow="0" w:firstColumn="1" w:lastColumn="0" w:noHBand="0" w:noVBand="1"/>
      </w:tblPr>
      <w:tblGrid>
        <w:gridCol w:w="2684"/>
        <w:gridCol w:w="1712"/>
        <w:gridCol w:w="1552"/>
        <w:gridCol w:w="1565"/>
      </w:tblGrid>
      <w:tr w:rsidR="00E36312" w14:paraId="6E2F49EC" w14:textId="2C2C0BD4" w:rsidTr="00AB23F8">
        <w:trPr>
          <w:trHeight w:val="538"/>
        </w:trPr>
        <w:tc>
          <w:tcPr>
            <w:tcW w:w="7513" w:type="dxa"/>
            <w:gridSpan w:val="4"/>
            <w:vAlign w:val="center"/>
          </w:tcPr>
          <w:p w14:paraId="30CEA161" w14:textId="7414E505" w:rsidR="00E36312" w:rsidRDefault="00E36312" w:rsidP="00553545">
            <w:pPr>
              <w:ind w:firstLine="0"/>
              <w:jc w:val="center"/>
              <w:rPr>
                <w:sz w:val="24"/>
                <w:szCs w:val="24"/>
                <w:lang w:val="en-US"/>
              </w:rPr>
            </w:pPr>
            <w:r>
              <w:rPr>
                <w:sz w:val="24"/>
                <w:szCs w:val="24"/>
                <w:lang w:val="en-US"/>
              </w:rPr>
              <w:t>Mô hình YOLO</w:t>
            </w:r>
            <w:r w:rsidRPr="00406A80">
              <w:rPr>
                <w:sz w:val="24"/>
                <w:szCs w:val="24"/>
                <w:lang w:val="en-US"/>
              </w:rPr>
              <w:t xml:space="preserve"> phát hiện hạt giống lúa</w:t>
            </w:r>
          </w:p>
        </w:tc>
      </w:tr>
      <w:tr w:rsidR="00E36312" w14:paraId="0DBDFCEF" w14:textId="0211C628" w:rsidTr="00AB23F8">
        <w:tc>
          <w:tcPr>
            <w:tcW w:w="2684" w:type="dxa"/>
            <w:vAlign w:val="center"/>
          </w:tcPr>
          <w:p w14:paraId="2733E6FC" w14:textId="4AA4602C" w:rsidR="00E36312" w:rsidRPr="00406A80" w:rsidRDefault="00E36312" w:rsidP="00553545">
            <w:pPr>
              <w:ind w:firstLine="0"/>
              <w:jc w:val="center"/>
              <w:rPr>
                <w:sz w:val="24"/>
                <w:szCs w:val="24"/>
                <w:lang w:val="en-US"/>
              </w:rPr>
            </w:pPr>
            <w:r w:rsidRPr="00406A80">
              <w:rPr>
                <w:sz w:val="24"/>
                <w:szCs w:val="24"/>
                <w:lang w:val="en-US"/>
              </w:rPr>
              <w:t>Độ chính xác (precision)</w:t>
            </w:r>
          </w:p>
        </w:tc>
        <w:tc>
          <w:tcPr>
            <w:tcW w:w="4829" w:type="dxa"/>
            <w:gridSpan w:val="3"/>
            <w:vAlign w:val="center"/>
          </w:tcPr>
          <w:p w14:paraId="7EEB9DAE" w14:textId="58601DCB" w:rsidR="00E36312" w:rsidRPr="00406A80" w:rsidRDefault="00E36312" w:rsidP="00553545">
            <w:pPr>
              <w:ind w:firstLine="0"/>
              <w:jc w:val="center"/>
              <w:rPr>
                <w:sz w:val="24"/>
                <w:szCs w:val="24"/>
                <w:lang w:val="en-US"/>
              </w:rPr>
            </w:pPr>
            <w:r w:rsidRPr="00406A80">
              <w:rPr>
                <w:sz w:val="24"/>
                <w:szCs w:val="24"/>
                <w:lang w:val="en-US"/>
              </w:rPr>
              <w:t>0,99</w:t>
            </w:r>
            <w:r w:rsidR="00486FA1">
              <w:rPr>
                <w:sz w:val="24"/>
                <w:szCs w:val="24"/>
                <w:lang w:val="en-US"/>
              </w:rPr>
              <w:t>4</w:t>
            </w:r>
          </w:p>
        </w:tc>
      </w:tr>
      <w:tr w:rsidR="00E36312" w14:paraId="5D9939A6" w14:textId="300D2269" w:rsidTr="00AB23F8">
        <w:tc>
          <w:tcPr>
            <w:tcW w:w="2684" w:type="dxa"/>
            <w:vAlign w:val="center"/>
          </w:tcPr>
          <w:p w14:paraId="4C9D1518" w14:textId="6D020E6E" w:rsidR="00E36312" w:rsidRPr="00406A80" w:rsidRDefault="00E36312" w:rsidP="00553545">
            <w:pPr>
              <w:ind w:firstLine="0"/>
              <w:jc w:val="center"/>
              <w:rPr>
                <w:sz w:val="24"/>
                <w:szCs w:val="24"/>
                <w:lang w:val="en-US"/>
              </w:rPr>
            </w:pPr>
            <w:r w:rsidRPr="00406A80">
              <w:rPr>
                <w:sz w:val="24"/>
                <w:szCs w:val="24"/>
                <w:lang w:val="en-US"/>
              </w:rPr>
              <w:t>Độ nhạy (recall)</w:t>
            </w:r>
          </w:p>
        </w:tc>
        <w:tc>
          <w:tcPr>
            <w:tcW w:w="4829" w:type="dxa"/>
            <w:gridSpan w:val="3"/>
            <w:vAlign w:val="center"/>
          </w:tcPr>
          <w:p w14:paraId="02EDECD7" w14:textId="7C034A4E" w:rsidR="00E36312" w:rsidRPr="00406A80" w:rsidRDefault="00E36312" w:rsidP="00553545">
            <w:pPr>
              <w:ind w:firstLine="0"/>
              <w:jc w:val="center"/>
              <w:rPr>
                <w:sz w:val="24"/>
                <w:szCs w:val="24"/>
                <w:lang w:val="en-US"/>
              </w:rPr>
            </w:pPr>
            <w:r w:rsidRPr="00406A80">
              <w:rPr>
                <w:sz w:val="24"/>
                <w:szCs w:val="24"/>
                <w:lang w:val="en-US"/>
              </w:rPr>
              <w:t>0,99</w:t>
            </w:r>
            <w:r w:rsidR="00486FA1">
              <w:rPr>
                <w:sz w:val="24"/>
                <w:szCs w:val="24"/>
                <w:lang w:val="en-US"/>
              </w:rPr>
              <w:t>8</w:t>
            </w:r>
          </w:p>
        </w:tc>
      </w:tr>
      <w:tr w:rsidR="00E36312" w14:paraId="5850D951" w14:textId="7CA3ADA6" w:rsidTr="00AB23F8">
        <w:tc>
          <w:tcPr>
            <w:tcW w:w="2684" w:type="dxa"/>
            <w:vAlign w:val="center"/>
          </w:tcPr>
          <w:p w14:paraId="5A4581CD" w14:textId="24251BF4" w:rsidR="00E36312" w:rsidRPr="00406A80" w:rsidRDefault="00E36312" w:rsidP="00553545">
            <w:pPr>
              <w:ind w:firstLine="0"/>
              <w:jc w:val="center"/>
              <w:rPr>
                <w:sz w:val="24"/>
                <w:szCs w:val="24"/>
                <w:lang w:val="en-US"/>
              </w:rPr>
            </w:pPr>
            <w:r w:rsidRPr="00406A80">
              <w:rPr>
                <w:sz w:val="24"/>
                <w:szCs w:val="24"/>
                <w:lang w:val="en-US"/>
              </w:rPr>
              <w:t>Độ chính xác trung bình (mAP)</w:t>
            </w:r>
          </w:p>
        </w:tc>
        <w:tc>
          <w:tcPr>
            <w:tcW w:w="4829" w:type="dxa"/>
            <w:gridSpan w:val="3"/>
            <w:vAlign w:val="center"/>
          </w:tcPr>
          <w:p w14:paraId="2E49A654" w14:textId="25468DF8" w:rsidR="00E36312" w:rsidRPr="00406A80" w:rsidRDefault="00E36312" w:rsidP="00553545">
            <w:pPr>
              <w:ind w:firstLine="0"/>
              <w:jc w:val="center"/>
              <w:rPr>
                <w:sz w:val="24"/>
                <w:szCs w:val="24"/>
                <w:lang w:val="en-US"/>
              </w:rPr>
            </w:pPr>
            <w:r w:rsidRPr="00406A80">
              <w:rPr>
                <w:sz w:val="24"/>
                <w:szCs w:val="24"/>
                <w:lang w:val="en-US"/>
              </w:rPr>
              <w:t>0,99</w:t>
            </w:r>
            <w:r w:rsidR="00486FA1">
              <w:rPr>
                <w:sz w:val="24"/>
                <w:szCs w:val="24"/>
                <w:lang w:val="en-US"/>
              </w:rPr>
              <w:t>5</w:t>
            </w:r>
          </w:p>
        </w:tc>
      </w:tr>
      <w:tr w:rsidR="00E36312" w14:paraId="6ECC7E4B" w14:textId="5A7EBA02" w:rsidTr="00AB23F8">
        <w:trPr>
          <w:trHeight w:val="561"/>
        </w:trPr>
        <w:tc>
          <w:tcPr>
            <w:tcW w:w="7513" w:type="dxa"/>
            <w:gridSpan w:val="4"/>
            <w:vAlign w:val="center"/>
          </w:tcPr>
          <w:p w14:paraId="4AB2C23B" w14:textId="2DCBB041" w:rsidR="00E36312" w:rsidRPr="00406A80" w:rsidRDefault="00E36312" w:rsidP="00553545">
            <w:pPr>
              <w:ind w:firstLine="0"/>
              <w:jc w:val="center"/>
              <w:rPr>
                <w:sz w:val="24"/>
                <w:szCs w:val="24"/>
                <w:lang w:val="en-US"/>
              </w:rPr>
            </w:pPr>
            <w:r w:rsidRPr="00406A80">
              <w:rPr>
                <w:sz w:val="24"/>
                <w:szCs w:val="24"/>
                <w:lang w:val="en-US"/>
              </w:rPr>
              <w:t>Các mô hình phân loại hạt giống lúa</w:t>
            </w:r>
          </w:p>
        </w:tc>
      </w:tr>
      <w:tr w:rsidR="00E36312" w14:paraId="49AFAFB2" w14:textId="46D233AA" w:rsidTr="00AB23F8">
        <w:trPr>
          <w:trHeight w:val="826"/>
        </w:trPr>
        <w:tc>
          <w:tcPr>
            <w:tcW w:w="2684" w:type="dxa"/>
            <w:vAlign w:val="center"/>
          </w:tcPr>
          <w:p w14:paraId="2E9CB280" w14:textId="038EA508" w:rsidR="00E36312" w:rsidRPr="00406A80" w:rsidRDefault="00E36312" w:rsidP="00844FC6">
            <w:pPr>
              <w:ind w:firstLine="0"/>
              <w:jc w:val="center"/>
              <w:rPr>
                <w:sz w:val="24"/>
                <w:szCs w:val="24"/>
                <w:lang w:val="en-US"/>
              </w:rPr>
            </w:pPr>
            <w:r w:rsidRPr="00406A80">
              <w:rPr>
                <w:sz w:val="24"/>
                <w:szCs w:val="24"/>
                <w:lang w:val="en-US"/>
              </w:rPr>
              <w:t>Mô hình</w:t>
            </w:r>
          </w:p>
        </w:tc>
        <w:tc>
          <w:tcPr>
            <w:tcW w:w="1712" w:type="dxa"/>
            <w:vAlign w:val="center"/>
          </w:tcPr>
          <w:p w14:paraId="15D8D60C" w14:textId="53CB4F26" w:rsidR="00E36312" w:rsidRPr="00406A80" w:rsidRDefault="00E36312" w:rsidP="00844FC6">
            <w:pPr>
              <w:ind w:firstLine="0"/>
              <w:jc w:val="center"/>
              <w:rPr>
                <w:sz w:val="24"/>
                <w:szCs w:val="24"/>
                <w:lang w:val="en-US"/>
              </w:rPr>
            </w:pPr>
            <w:r w:rsidRPr="00406A80">
              <w:rPr>
                <w:sz w:val="24"/>
                <w:szCs w:val="24"/>
                <w:lang w:val="en-US"/>
              </w:rPr>
              <w:t>Độ</w:t>
            </w:r>
            <w:r w:rsidR="00844FC6">
              <w:rPr>
                <w:sz w:val="24"/>
                <w:szCs w:val="24"/>
                <w:lang w:val="en-US"/>
              </w:rPr>
              <w:t xml:space="preserve"> chính xác (Ac</w:t>
            </w:r>
            <w:r w:rsidR="001912FA">
              <w:rPr>
                <w:sz w:val="24"/>
                <w:szCs w:val="24"/>
                <w:lang w:val="en-US"/>
              </w:rPr>
              <w:t>cu</w:t>
            </w:r>
            <w:r w:rsidR="00844FC6">
              <w:rPr>
                <w:sz w:val="24"/>
                <w:szCs w:val="24"/>
                <w:lang w:val="en-US"/>
              </w:rPr>
              <w:t>racy)</w:t>
            </w:r>
          </w:p>
        </w:tc>
        <w:tc>
          <w:tcPr>
            <w:tcW w:w="1552" w:type="dxa"/>
            <w:vAlign w:val="center"/>
          </w:tcPr>
          <w:p w14:paraId="4C7899C3" w14:textId="689E682A" w:rsidR="00E36312" w:rsidRPr="00406A80" w:rsidRDefault="00E36312" w:rsidP="00844FC6">
            <w:pPr>
              <w:ind w:firstLine="0"/>
              <w:jc w:val="center"/>
              <w:rPr>
                <w:sz w:val="24"/>
                <w:szCs w:val="24"/>
                <w:lang w:val="en-US"/>
              </w:rPr>
            </w:pPr>
            <w:r w:rsidRPr="00406A80">
              <w:rPr>
                <w:sz w:val="24"/>
                <w:szCs w:val="24"/>
                <w:lang w:val="en-US"/>
              </w:rPr>
              <w:t>Thời gian huấn luyện</w:t>
            </w:r>
            <w:r w:rsidR="00942F79">
              <w:rPr>
                <w:sz w:val="24"/>
                <w:szCs w:val="24"/>
                <w:lang w:val="en-US"/>
              </w:rPr>
              <w:t xml:space="preserve"> (phút)</w:t>
            </w:r>
          </w:p>
        </w:tc>
        <w:tc>
          <w:tcPr>
            <w:tcW w:w="1565" w:type="dxa"/>
            <w:vAlign w:val="center"/>
          </w:tcPr>
          <w:p w14:paraId="0914DF9F" w14:textId="3A07CE04" w:rsidR="00E36312" w:rsidRPr="00406A80" w:rsidRDefault="00E36312" w:rsidP="00844FC6">
            <w:pPr>
              <w:ind w:firstLine="0"/>
              <w:jc w:val="center"/>
              <w:rPr>
                <w:sz w:val="24"/>
                <w:szCs w:val="24"/>
                <w:lang w:val="en-US"/>
              </w:rPr>
            </w:pPr>
            <w:r>
              <w:rPr>
                <w:sz w:val="24"/>
                <w:szCs w:val="24"/>
                <w:lang w:val="en-US"/>
              </w:rPr>
              <w:t>Thời gian Inference</w:t>
            </w:r>
            <w:r w:rsidR="00942F79">
              <w:rPr>
                <w:sz w:val="24"/>
                <w:szCs w:val="24"/>
                <w:lang w:val="en-US"/>
              </w:rPr>
              <w:t xml:space="preserve"> (giây)</w:t>
            </w:r>
          </w:p>
        </w:tc>
      </w:tr>
      <w:tr w:rsidR="00E36312" w14:paraId="7F4C616E" w14:textId="00D38898" w:rsidTr="00AB23F8">
        <w:trPr>
          <w:trHeight w:val="515"/>
        </w:trPr>
        <w:tc>
          <w:tcPr>
            <w:tcW w:w="2684" w:type="dxa"/>
            <w:vAlign w:val="center"/>
          </w:tcPr>
          <w:p w14:paraId="146451FC" w14:textId="0C4D5FF6" w:rsidR="00E36312" w:rsidRPr="0088617B" w:rsidRDefault="00E36312" w:rsidP="00844FC6">
            <w:pPr>
              <w:ind w:firstLine="0"/>
              <w:jc w:val="center"/>
              <w:rPr>
                <w:b/>
                <w:sz w:val="24"/>
                <w:szCs w:val="24"/>
                <w:lang w:val="en-US"/>
              </w:rPr>
            </w:pPr>
            <w:r w:rsidRPr="0088617B">
              <w:rPr>
                <w:b/>
                <w:sz w:val="24"/>
                <w:szCs w:val="24"/>
                <w:lang w:val="en-US"/>
              </w:rPr>
              <w:t>ViT</w:t>
            </w:r>
          </w:p>
        </w:tc>
        <w:tc>
          <w:tcPr>
            <w:tcW w:w="1712" w:type="dxa"/>
            <w:vAlign w:val="center"/>
          </w:tcPr>
          <w:p w14:paraId="7BF35C8A" w14:textId="0AE2C8CC" w:rsidR="00E36312" w:rsidRPr="0088617B" w:rsidRDefault="00844FC6" w:rsidP="00844FC6">
            <w:pPr>
              <w:ind w:firstLine="0"/>
              <w:jc w:val="center"/>
              <w:rPr>
                <w:b/>
                <w:sz w:val="24"/>
                <w:szCs w:val="24"/>
                <w:lang w:val="en-US"/>
              </w:rPr>
            </w:pPr>
            <w:r w:rsidRPr="0088617B">
              <w:rPr>
                <w:b/>
                <w:sz w:val="24"/>
                <w:szCs w:val="24"/>
                <w:lang w:val="en-US"/>
              </w:rPr>
              <w:t>0,95</w:t>
            </w:r>
          </w:p>
        </w:tc>
        <w:tc>
          <w:tcPr>
            <w:tcW w:w="1552" w:type="dxa"/>
            <w:vAlign w:val="center"/>
          </w:tcPr>
          <w:p w14:paraId="67A9FC99" w14:textId="58774C83" w:rsidR="00E36312" w:rsidRPr="0088617B" w:rsidRDefault="003C5ADB" w:rsidP="00942F79">
            <w:pPr>
              <w:ind w:firstLine="0"/>
              <w:jc w:val="center"/>
              <w:rPr>
                <w:b/>
                <w:sz w:val="24"/>
                <w:szCs w:val="24"/>
                <w:lang w:val="en-US"/>
              </w:rPr>
            </w:pPr>
            <w:r w:rsidRPr="0088617B">
              <w:rPr>
                <w:b/>
                <w:sz w:val="24"/>
                <w:szCs w:val="24"/>
                <w:lang w:val="en-US"/>
              </w:rPr>
              <w:t>18</w:t>
            </w:r>
            <w:r w:rsidR="00E36312" w:rsidRPr="0088617B">
              <w:rPr>
                <w:b/>
                <w:sz w:val="24"/>
                <w:szCs w:val="24"/>
                <w:lang w:val="en-US"/>
              </w:rPr>
              <w:t xml:space="preserve">0 </w:t>
            </w:r>
          </w:p>
        </w:tc>
        <w:tc>
          <w:tcPr>
            <w:tcW w:w="1565" w:type="dxa"/>
            <w:vAlign w:val="center"/>
          </w:tcPr>
          <w:p w14:paraId="4E2BDAAD" w14:textId="73BF2E5B" w:rsidR="00E36312" w:rsidRPr="0088617B" w:rsidRDefault="00FE0ADF" w:rsidP="00942F79">
            <w:pPr>
              <w:ind w:firstLine="0"/>
              <w:jc w:val="center"/>
              <w:rPr>
                <w:b/>
                <w:sz w:val="24"/>
                <w:szCs w:val="24"/>
                <w:lang w:val="en-US"/>
              </w:rPr>
            </w:pPr>
            <w:r w:rsidRPr="0088617B">
              <w:rPr>
                <w:b/>
                <w:sz w:val="24"/>
                <w:szCs w:val="24"/>
                <w:lang w:val="en-US"/>
              </w:rPr>
              <w:t>0,0117</w:t>
            </w:r>
            <w:r w:rsidR="000C2C5C" w:rsidRPr="0088617B">
              <w:rPr>
                <w:b/>
                <w:sz w:val="24"/>
                <w:szCs w:val="24"/>
                <w:lang w:val="en-US"/>
              </w:rPr>
              <w:t xml:space="preserve"> </w:t>
            </w:r>
          </w:p>
        </w:tc>
      </w:tr>
      <w:tr w:rsidR="00E36312" w14:paraId="5DDA7803" w14:textId="0371062E" w:rsidTr="00AB23F8">
        <w:trPr>
          <w:trHeight w:val="677"/>
        </w:trPr>
        <w:tc>
          <w:tcPr>
            <w:tcW w:w="2684" w:type="dxa"/>
            <w:vAlign w:val="center"/>
          </w:tcPr>
          <w:p w14:paraId="0FC8050B" w14:textId="0CB0481A" w:rsidR="00E36312" w:rsidRPr="00406A80" w:rsidRDefault="00E36312" w:rsidP="00844FC6">
            <w:pPr>
              <w:ind w:firstLine="0"/>
              <w:jc w:val="center"/>
              <w:rPr>
                <w:sz w:val="24"/>
                <w:szCs w:val="24"/>
                <w:lang w:val="en-US"/>
              </w:rPr>
            </w:pPr>
            <w:r w:rsidRPr="00406A80">
              <w:rPr>
                <w:sz w:val="24"/>
                <w:szCs w:val="24"/>
                <w:lang w:val="en-US"/>
              </w:rPr>
              <w:t>ResNet50</w:t>
            </w:r>
          </w:p>
        </w:tc>
        <w:tc>
          <w:tcPr>
            <w:tcW w:w="1712" w:type="dxa"/>
            <w:vAlign w:val="center"/>
          </w:tcPr>
          <w:p w14:paraId="0F26CB61" w14:textId="6D5FC9E8" w:rsidR="00E36312" w:rsidRPr="00406A80" w:rsidRDefault="00842B83" w:rsidP="00844FC6">
            <w:pPr>
              <w:ind w:firstLine="0"/>
              <w:jc w:val="center"/>
              <w:rPr>
                <w:sz w:val="24"/>
                <w:szCs w:val="24"/>
                <w:lang w:val="en-US"/>
              </w:rPr>
            </w:pPr>
            <w:r>
              <w:rPr>
                <w:sz w:val="24"/>
                <w:szCs w:val="24"/>
                <w:lang w:val="en-US"/>
              </w:rPr>
              <w:t>0,925</w:t>
            </w:r>
          </w:p>
        </w:tc>
        <w:tc>
          <w:tcPr>
            <w:tcW w:w="1552" w:type="dxa"/>
            <w:vAlign w:val="center"/>
          </w:tcPr>
          <w:p w14:paraId="07763BA2" w14:textId="62C5206A" w:rsidR="00E36312" w:rsidRPr="00406A80" w:rsidRDefault="00842B83" w:rsidP="00942F79">
            <w:pPr>
              <w:ind w:firstLine="0"/>
              <w:jc w:val="center"/>
              <w:rPr>
                <w:sz w:val="24"/>
                <w:szCs w:val="24"/>
                <w:lang w:val="en-US"/>
              </w:rPr>
            </w:pPr>
            <w:r>
              <w:rPr>
                <w:sz w:val="24"/>
                <w:szCs w:val="24"/>
                <w:lang w:val="en-US"/>
              </w:rPr>
              <w:t>56</w:t>
            </w:r>
            <w:r w:rsidR="00E36312" w:rsidRPr="00406A80">
              <w:rPr>
                <w:sz w:val="24"/>
                <w:szCs w:val="24"/>
                <w:lang w:val="en-US"/>
              </w:rPr>
              <w:t xml:space="preserve"> </w:t>
            </w:r>
          </w:p>
        </w:tc>
        <w:tc>
          <w:tcPr>
            <w:tcW w:w="1565" w:type="dxa"/>
            <w:vAlign w:val="center"/>
          </w:tcPr>
          <w:p w14:paraId="2206BDCC" w14:textId="08624110" w:rsidR="00E36312" w:rsidRDefault="00553545" w:rsidP="00942F79">
            <w:pPr>
              <w:ind w:firstLine="0"/>
              <w:jc w:val="center"/>
              <w:rPr>
                <w:sz w:val="24"/>
                <w:szCs w:val="24"/>
                <w:lang w:val="en-US"/>
              </w:rPr>
            </w:pPr>
            <w:r>
              <w:rPr>
                <w:sz w:val="24"/>
                <w:szCs w:val="24"/>
                <w:lang w:val="en-US"/>
              </w:rPr>
              <w:t xml:space="preserve">0,0101 </w:t>
            </w:r>
          </w:p>
        </w:tc>
      </w:tr>
      <w:tr w:rsidR="00E36312" w14:paraId="0F330826" w14:textId="77ABFF97" w:rsidTr="00AB23F8">
        <w:trPr>
          <w:trHeight w:val="551"/>
        </w:trPr>
        <w:tc>
          <w:tcPr>
            <w:tcW w:w="2684" w:type="dxa"/>
            <w:vAlign w:val="center"/>
          </w:tcPr>
          <w:p w14:paraId="36160061" w14:textId="1DBAAC64" w:rsidR="00E36312" w:rsidRPr="00406A80" w:rsidRDefault="00530A4F" w:rsidP="00844FC6">
            <w:pPr>
              <w:ind w:firstLine="0"/>
              <w:jc w:val="center"/>
              <w:rPr>
                <w:sz w:val="24"/>
                <w:szCs w:val="24"/>
                <w:lang w:val="en-US"/>
              </w:rPr>
            </w:pPr>
            <w:r>
              <w:rPr>
                <w:sz w:val="24"/>
                <w:szCs w:val="24"/>
                <w:lang w:val="en-US"/>
              </w:rPr>
              <w:t>Effi</w:t>
            </w:r>
            <w:r w:rsidR="00E36312" w:rsidRPr="00406A80">
              <w:rPr>
                <w:sz w:val="24"/>
                <w:szCs w:val="24"/>
                <w:lang w:val="en-US"/>
              </w:rPr>
              <w:t>cientNetB3</w:t>
            </w:r>
          </w:p>
        </w:tc>
        <w:tc>
          <w:tcPr>
            <w:tcW w:w="1712" w:type="dxa"/>
            <w:vAlign w:val="center"/>
          </w:tcPr>
          <w:p w14:paraId="307D6F21" w14:textId="12923BAD" w:rsidR="00E36312" w:rsidRPr="00406A80" w:rsidRDefault="00844FC6" w:rsidP="00844FC6">
            <w:pPr>
              <w:ind w:firstLine="0"/>
              <w:jc w:val="center"/>
              <w:rPr>
                <w:sz w:val="24"/>
                <w:szCs w:val="24"/>
                <w:lang w:val="en-US"/>
              </w:rPr>
            </w:pPr>
            <w:r>
              <w:rPr>
                <w:sz w:val="24"/>
                <w:szCs w:val="24"/>
                <w:lang w:val="en-US"/>
              </w:rPr>
              <w:t>0,90</w:t>
            </w:r>
          </w:p>
        </w:tc>
        <w:tc>
          <w:tcPr>
            <w:tcW w:w="1552" w:type="dxa"/>
            <w:vAlign w:val="center"/>
          </w:tcPr>
          <w:p w14:paraId="051949C1" w14:textId="3F796736" w:rsidR="00E36312" w:rsidRPr="00406A80" w:rsidRDefault="005E26F7" w:rsidP="00942F79">
            <w:pPr>
              <w:ind w:firstLine="0"/>
              <w:jc w:val="center"/>
              <w:rPr>
                <w:sz w:val="24"/>
                <w:szCs w:val="24"/>
                <w:lang w:val="en-US"/>
              </w:rPr>
            </w:pPr>
            <w:r>
              <w:rPr>
                <w:sz w:val="24"/>
                <w:szCs w:val="24"/>
                <w:lang w:val="en-US"/>
              </w:rPr>
              <w:t>140</w:t>
            </w:r>
            <w:r w:rsidR="00E36312" w:rsidRPr="00406A80">
              <w:rPr>
                <w:sz w:val="24"/>
                <w:szCs w:val="24"/>
                <w:lang w:val="en-US"/>
              </w:rPr>
              <w:t xml:space="preserve"> </w:t>
            </w:r>
          </w:p>
        </w:tc>
        <w:tc>
          <w:tcPr>
            <w:tcW w:w="1565" w:type="dxa"/>
            <w:vAlign w:val="center"/>
          </w:tcPr>
          <w:p w14:paraId="1C7944CF" w14:textId="3C66BAC9" w:rsidR="00E36312" w:rsidRDefault="00844FC6" w:rsidP="00942F79">
            <w:pPr>
              <w:ind w:firstLine="0"/>
              <w:jc w:val="center"/>
              <w:rPr>
                <w:sz w:val="24"/>
                <w:szCs w:val="24"/>
                <w:lang w:val="en-US"/>
              </w:rPr>
            </w:pPr>
            <w:r>
              <w:rPr>
                <w:sz w:val="24"/>
                <w:szCs w:val="24"/>
                <w:lang w:val="en-US"/>
              </w:rPr>
              <w:t>0,0193</w:t>
            </w:r>
            <w:r w:rsidR="0005160A">
              <w:rPr>
                <w:sz w:val="24"/>
                <w:szCs w:val="24"/>
                <w:lang w:val="en-US"/>
              </w:rPr>
              <w:t xml:space="preserve"> </w:t>
            </w:r>
          </w:p>
        </w:tc>
      </w:tr>
      <w:tr w:rsidR="00E36312" w14:paraId="41722962" w14:textId="735183E6" w:rsidTr="00AB23F8">
        <w:trPr>
          <w:trHeight w:val="647"/>
        </w:trPr>
        <w:tc>
          <w:tcPr>
            <w:tcW w:w="2684" w:type="dxa"/>
            <w:vAlign w:val="center"/>
          </w:tcPr>
          <w:p w14:paraId="7E89074A" w14:textId="1C7C5D20" w:rsidR="00E36312" w:rsidRPr="00406A80" w:rsidRDefault="00E36312" w:rsidP="00844FC6">
            <w:pPr>
              <w:ind w:firstLine="0"/>
              <w:jc w:val="center"/>
              <w:rPr>
                <w:sz w:val="24"/>
                <w:szCs w:val="24"/>
                <w:lang w:val="en-US"/>
              </w:rPr>
            </w:pPr>
            <w:r w:rsidRPr="00406A80">
              <w:rPr>
                <w:sz w:val="24"/>
                <w:szCs w:val="24"/>
                <w:lang w:val="en-US"/>
              </w:rPr>
              <w:t>I</w:t>
            </w:r>
            <w:r w:rsidR="00844FC6">
              <w:rPr>
                <w:sz w:val="24"/>
                <w:szCs w:val="24"/>
                <w:lang w:val="en-US"/>
              </w:rPr>
              <w:t>n</w:t>
            </w:r>
            <w:r w:rsidRPr="00406A80">
              <w:rPr>
                <w:sz w:val="24"/>
                <w:szCs w:val="24"/>
                <w:lang w:val="en-US"/>
              </w:rPr>
              <w:t>ceptionV3</w:t>
            </w:r>
          </w:p>
        </w:tc>
        <w:tc>
          <w:tcPr>
            <w:tcW w:w="1712" w:type="dxa"/>
            <w:vAlign w:val="center"/>
          </w:tcPr>
          <w:p w14:paraId="6BE50794" w14:textId="713AD47F" w:rsidR="00E36312" w:rsidRPr="00406A80" w:rsidRDefault="00142294" w:rsidP="00844FC6">
            <w:pPr>
              <w:ind w:firstLine="0"/>
              <w:jc w:val="center"/>
              <w:rPr>
                <w:sz w:val="24"/>
                <w:szCs w:val="24"/>
                <w:lang w:val="en-US"/>
              </w:rPr>
            </w:pPr>
            <w:r>
              <w:rPr>
                <w:sz w:val="24"/>
                <w:szCs w:val="24"/>
                <w:lang w:val="en-US"/>
              </w:rPr>
              <w:t>0,95</w:t>
            </w:r>
          </w:p>
        </w:tc>
        <w:tc>
          <w:tcPr>
            <w:tcW w:w="1552" w:type="dxa"/>
            <w:vAlign w:val="center"/>
          </w:tcPr>
          <w:p w14:paraId="69E997D1" w14:textId="2F796141" w:rsidR="00E36312" w:rsidRPr="00406A80" w:rsidRDefault="00142294" w:rsidP="00942F79">
            <w:pPr>
              <w:ind w:firstLine="0"/>
              <w:jc w:val="center"/>
              <w:rPr>
                <w:sz w:val="24"/>
                <w:szCs w:val="24"/>
                <w:lang w:val="en-US"/>
              </w:rPr>
            </w:pPr>
            <w:r>
              <w:rPr>
                <w:sz w:val="24"/>
                <w:szCs w:val="24"/>
                <w:lang w:val="en-US"/>
              </w:rPr>
              <w:t xml:space="preserve">70 </w:t>
            </w:r>
          </w:p>
        </w:tc>
        <w:tc>
          <w:tcPr>
            <w:tcW w:w="1565" w:type="dxa"/>
            <w:vAlign w:val="center"/>
          </w:tcPr>
          <w:p w14:paraId="193E126E" w14:textId="4C187ECB" w:rsidR="00E36312" w:rsidRDefault="00553545" w:rsidP="00942F79">
            <w:pPr>
              <w:ind w:firstLine="0"/>
              <w:jc w:val="center"/>
              <w:rPr>
                <w:sz w:val="24"/>
                <w:szCs w:val="24"/>
                <w:lang w:val="en-US"/>
              </w:rPr>
            </w:pPr>
            <w:r>
              <w:rPr>
                <w:sz w:val="24"/>
                <w:szCs w:val="24"/>
                <w:lang w:val="en-US"/>
              </w:rPr>
              <w:t>0,0173</w:t>
            </w:r>
            <w:r w:rsidR="0005160A">
              <w:rPr>
                <w:sz w:val="24"/>
                <w:szCs w:val="24"/>
                <w:lang w:val="en-US"/>
              </w:rPr>
              <w:t xml:space="preserve"> </w:t>
            </w:r>
          </w:p>
        </w:tc>
      </w:tr>
    </w:tbl>
    <w:p w14:paraId="0FF8C7EF" w14:textId="55A51591" w:rsidR="00D2545B" w:rsidRPr="00D2545B" w:rsidRDefault="00D2545B" w:rsidP="00D2545B">
      <w:pPr>
        <w:rPr>
          <w:lang w:val="en-US"/>
        </w:rPr>
      </w:pPr>
      <w:r w:rsidRPr="00D2545B">
        <w:rPr>
          <w:bCs/>
          <w:lang w:val="en-US"/>
        </w:rPr>
        <w:lastRenderedPageBreak/>
        <w:t>Mô hình YOLO cho thấy hiệu suất vượt trội trong nhiệm vụ phát hiện hạt giống lúa</w:t>
      </w:r>
      <w:r w:rsidRPr="00D2545B">
        <w:rPr>
          <w:lang w:val="en-US"/>
        </w:rPr>
        <w:t>, với độ chính xác đạt 99,4%, độ nhạy (recall) đạt 99,8% và độ chính xác trung bình (precision) đạt 99,5%. Những chỉ số này tiệm cận ngưỡng tối ưu, cho thấy mô hình có khả năng phát hiện chính xác vị trí của các hạt giống lúa với độ tin cậy rất cao. Đặc biệt, giá trị recall cao cho thấy mô hình gần như không bỏ sót các đối tượng cần phát hiệ</w:t>
      </w:r>
      <w:r w:rsidR="00012A88">
        <w:rPr>
          <w:lang w:val="en-US"/>
        </w:rPr>
        <w:t>n</w:t>
      </w:r>
      <w:r w:rsidR="00FD444F">
        <w:rPr>
          <w:lang w:val="en-US"/>
        </w:rPr>
        <w:t>.</w:t>
      </w:r>
    </w:p>
    <w:p w14:paraId="561ADB36" w14:textId="128F9935" w:rsidR="00D2545B" w:rsidRPr="00D2545B" w:rsidRDefault="00D2545B" w:rsidP="00D2545B">
      <w:pPr>
        <w:rPr>
          <w:lang w:val="en-US"/>
        </w:rPr>
      </w:pPr>
      <w:r w:rsidRPr="00D2545B">
        <w:rPr>
          <w:bCs/>
          <w:lang w:val="en-US"/>
        </w:rPr>
        <w:t>Ở giai đoạn phân loại</w:t>
      </w:r>
      <w:r w:rsidRPr="00D2545B">
        <w:rPr>
          <w:lang w:val="en-US"/>
        </w:rPr>
        <w:t xml:space="preserve">, hai mô hình ViT (Vision Transformer) và InceptionV3 đạt độ chính xác cao nhất, đều ở mức 95%. Tuy nhiên, </w:t>
      </w:r>
      <w:r w:rsidRPr="00D2545B">
        <w:rPr>
          <w:bCs/>
          <w:lang w:val="en-US"/>
        </w:rPr>
        <w:t>ViT yêu cầu thời gian huấn luyện dài nhất (180 phút)</w:t>
      </w:r>
      <w:r w:rsidRPr="00D2545B">
        <w:rPr>
          <w:lang w:val="en-US"/>
        </w:rPr>
        <w:t xml:space="preserve"> so với chỉ 70 phút của InceptionV3. Điều này phản ánh kiến trúc phức tạp và nhu cầu tính toán cao của ViT, vốn được thiết kế dựa trên cơ chế self-attention. Mặc dù vậy, ViT vẫn thể hiện </w:t>
      </w:r>
      <w:r w:rsidRPr="00D2545B">
        <w:rPr>
          <w:bCs/>
          <w:lang w:val="en-US"/>
        </w:rPr>
        <w:t>thời gian suy luận (inference) tương đối nhanh</w:t>
      </w:r>
      <w:r w:rsidRPr="00D2545B">
        <w:rPr>
          <w:lang w:val="en-US"/>
        </w:rPr>
        <w:t>, chỉ 0,0117 giây gần tương đương vớ</w:t>
      </w:r>
      <w:r w:rsidR="00F1230E">
        <w:rPr>
          <w:lang w:val="en-US"/>
        </w:rPr>
        <w:t>i ResNet50 (0,0101 giây)</w:t>
      </w:r>
      <w:r w:rsidR="00423767">
        <w:rPr>
          <w:lang w:val="en-US"/>
        </w:rPr>
        <w:t xml:space="preserve">, </w:t>
      </w:r>
      <w:r w:rsidRPr="00D2545B">
        <w:rPr>
          <w:lang w:val="en-US"/>
        </w:rPr>
        <w:t>mặc dù độ chính xác của ResNet50 thấp hơn đáng kể.</w:t>
      </w:r>
    </w:p>
    <w:p w14:paraId="5F589A15" w14:textId="77777777" w:rsidR="00D2545B" w:rsidRPr="00D2545B" w:rsidRDefault="00D2545B" w:rsidP="00D2545B">
      <w:pPr>
        <w:rPr>
          <w:lang w:val="en-US"/>
        </w:rPr>
      </w:pPr>
      <w:r w:rsidRPr="00D2545B">
        <w:rPr>
          <w:lang w:val="en-US"/>
        </w:rPr>
        <w:t xml:space="preserve">Ngược lại, </w:t>
      </w:r>
      <w:r w:rsidRPr="001518EC">
        <w:rPr>
          <w:bCs/>
          <w:lang w:val="en-US"/>
        </w:rPr>
        <w:t>EfficientNetB3 cho thấy hiệu suất kém hơn</w:t>
      </w:r>
      <w:r w:rsidRPr="00D2545B">
        <w:rPr>
          <w:lang w:val="en-US"/>
        </w:rPr>
        <w:t xml:space="preserve"> trong bài toán này, với độ chính xác chỉ 90% và thời gian inference dài nhất (0,0193 giây), dù được thiết kế nhằm tối ưu hóa cả độ chính xác và hiệu quả tính toán. Điều này cho thấy kiến trúc này không phù hợp với đặc điểm của tập dữ liệu hạt giống lúa trong thí nghiệm này.</w:t>
      </w:r>
    </w:p>
    <w:p w14:paraId="651BEDF2" w14:textId="77777777" w:rsidR="00D2545B" w:rsidRPr="002B2B69" w:rsidRDefault="00D2545B" w:rsidP="002B2B69">
      <w:pPr>
        <w:rPr>
          <w:lang w:val="en-US"/>
        </w:rPr>
      </w:pPr>
      <w:r w:rsidRPr="002B2B69">
        <w:rPr>
          <w:lang w:val="en-US"/>
        </w:rPr>
        <w:t xml:space="preserve">Từ các kết quả thu được, tôi lựa chọn ViT làm đại diện cho các mô hình phân loại trong phương pháp hai giai đoạn, nhờ hiệu suất phân loại cao và khả năng suy luận nhanh. Tiếp theo, tôi xây dựng ma trận hỗn độn dựa trên dữ liệu từ </w:t>
      </w:r>
      <w:r w:rsidRPr="002B2B69">
        <w:rPr>
          <w:i/>
          <w:lang w:val="en-US"/>
        </w:rPr>
        <w:t>Bảng 5</w:t>
      </w:r>
      <w:r w:rsidRPr="002B2B69">
        <w:rPr>
          <w:lang w:val="en-US"/>
        </w:rPr>
        <w:t xml:space="preserve"> nhằm phân tích chi tiết khả năng phân loại của từng loại hạt giống lúa mà mô hình ViT đạt được.</w:t>
      </w:r>
    </w:p>
    <w:p w14:paraId="58644C23" w14:textId="5FC9959B" w:rsidR="00BC5BA4" w:rsidRDefault="00097B71" w:rsidP="00097B71">
      <w:pPr>
        <w:pStyle w:val="Bang"/>
        <w:spacing w:after="240"/>
        <w:rPr>
          <w:lang w:val="en-US"/>
        </w:rPr>
      </w:pPr>
      <w:bookmarkStart w:id="437" w:name="_Toc198237451"/>
      <w:r w:rsidRPr="00531060">
        <w:t xml:space="preserve">Bảng </w:t>
      </w:r>
      <w:r w:rsidR="00933FC8">
        <w:rPr>
          <w:lang w:val="en-US"/>
        </w:rPr>
        <w:t>1</w:t>
      </w:r>
      <w:r w:rsidR="009A5B84">
        <w:rPr>
          <w:lang w:val="en-US"/>
        </w:rPr>
        <w:t>7</w:t>
      </w:r>
      <w:r w:rsidRPr="00531060">
        <w:rPr>
          <w:lang w:val="en-US"/>
        </w:rPr>
        <w:t>:</w:t>
      </w:r>
      <w:r w:rsidRPr="00531060">
        <w:t xml:space="preserve"> </w:t>
      </w:r>
      <w:r>
        <w:rPr>
          <w:lang w:val="en-US"/>
        </w:rPr>
        <w:t xml:space="preserve">Ma trận hỗn độn </w:t>
      </w:r>
      <w:r w:rsidR="005541B3">
        <w:rPr>
          <w:lang w:val="en-US"/>
        </w:rPr>
        <w:t xml:space="preserve">(mô hình </w:t>
      </w:r>
      <w:r>
        <w:rPr>
          <w:lang w:val="en-US"/>
        </w:rPr>
        <w:t>ViT</w:t>
      </w:r>
      <w:r w:rsidR="005541B3">
        <w:rPr>
          <w:lang w:val="en-US"/>
        </w:rPr>
        <w:t>)</w:t>
      </w:r>
      <w:bookmarkEnd w:id="437"/>
    </w:p>
    <w:tbl>
      <w:tblPr>
        <w:tblStyle w:val="TableGrid"/>
        <w:tblW w:w="8931" w:type="dxa"/>
        <w:tblInd w:w="-176" w:type="dxa"/>
        <w:tblLayout w:type="fixed"/>
        <w:tblLook w:val="04A0" w:firstRow="1" w:lastRow="0" w:firstColumn="1" w:lastColumn="0" w:noHBand="0" w:noVBand="1"/>
      </w:tblPr>
      <w:tblGrid>
        <w:gridCol w:w="710"/>
        <w:gridCol w:w="1098"/>
        <w:gridCol w:w="1028"/>
        <w:gridCol w:w="850"/>
        <w:gridCol w:w="850"/>
        <w:gridCol w:w="851"/>
        <w:gridCol w:w="992"/>
        <w:gridCol w:w="851"/>
        <w:gridCol w:w="850"/>
        <w:gridCol w:w="851"/>
      </w:tblGrid>
      <w:tr w:rsidR="00BC5BA4" w14:paraId="6F72EB6E" w14:textId="77777777" w:rsidTr="00BC5BA4">
        <w:tc>
          <w:tcPr>
            <w:tcW w:w="710" w:type="dxa"/>
            <w:vMerge w:val="restart"/>
            <w:vAlign w:val="center"/>
          </w:tcPr>
          <w:p w14:paraId="008D7BF3" w14:textId="77777777" w:rsidR="00BC5BA4" w:rsidRPr="00317B19" w:rsidRDefault="00BC5BA4" w:rsidP="00BC5BA4">
            <w:pPr>
              <w:ind w:firstLine="0"/>
              <w:jc w:val="center"/>
              <w:rPr>
                <w:rFonts w:cs="Times New Roman"/>
                <w:b/>
                <w:sz w:val="24"/>
                <w:szCs w:val="24"/>
                <w:lang w:val="en-US"/>
              </w:rPr>
            </w:pPr>
            <w:r w:rsidRPr="00317B19">
              <w:rPr>
                <w:rFonts w:cs="Times New Roman"/>
                <w:b/>
                <w:sz w:val="24"/>
                <w:szCs w:val="24"/>
                <w:lang w:val="en-US"/>
              </w:rPr>
              <w:t>Lớp thực tế</w:t>
            </w:r>
          </w:p>
        </w:tc>
        <w:tc>
          <w:tcPr>
            <w:tcW w:w="8221" w:type="dxa"/>
            <w:gridSpan w:val="9"/>
            <w:vAlign w:val="center"/>
          </w:tcPr>
          <w:p w14:paraId="4ED8D512" w14:textId="77777777" w:rsidR="00BC5BA4" w:rsidRPr="00317B19" w:rsidRDefault="00BC5BA4" w:rsidP="00BC5BA4">
            <w:pPr>
              <w:ind w:firstLine="0"/>
              <w:jc w:val="center"/>
              <w:rPr>
                <w:rFonts w:cs="Times New Roman"/>
                <w:b/>
                <w:sz w:val="24"/>
                <w:szCs w:val="24"/>
                <w:lang w:val="en-US"/>
              </w:rPr>
            </w:pPr>
            <w:r w:rsidRPr="00317B19">
              <w:rPr>
                <w:rFonts w:cs="Times New Roman"/>
                <w:b/>
                <w:sz w:val="24"/>
                <w:szCs w:val="24"/>
                <w:lang w:val="en-US"/>
              </w:rPr>
              <w:t>Lớp dự đoán</w:t>
            </w:r>
          </w:p>
        </w:tc>
      </w:tr>
      <w:tr w:rsidR="00BC5BA4" w14:paraId="4A5C8189" w14:textId="77777777" w:rsidTr="00BC5BA4">
        <w:tc>
          <w:tcPr>
            <w:tcW w:w="710" w:type="dxa"/>
            <w:vMerge/>
          </w:tcPr>
          <w:p w14:paraId="26BEC2BD" w14:textId="77777777" w:rsidR="00BC5BA4" w:rsidRPr="00406A80" w:rsidRDefault="00BC5BA4" w:rsidP="00BC5BA4">
            <w:pPr>
              <w:ind w:firstLine="0"/>
              <w:rPr>
                <w:rFonts w:cs="Times New Roman"/>
                <w:sz w:val="24"/>
                <w:szCs w:val="24"/>
                <w:lang w:val="en-US"/>
              </w:rPr>
            </w:pPr>
          </w:p>
        </w:tc>
        <w:tc>
          <w:tcPr>
            <w:tcW w:w="1098" w:type="dxa"/>
            <w:vAlign w:val="center"/>
          </w:tcPr>
          <w:p w14:paraId="7F419629" w14:textId="77777777" w:rsidR="00BC5BA4" w:rsidRPr="00406A80" w:rsidRDefault="00BC5BA4" w:rsidP="00BC5BA4">
            <w:pPr>
              <w:ind w:firstLine="0"/>
              <w:jc w:val="center"/>
              <w:rPr>
                <w:rFonts w:cs="Times New Roman"/>
                <w:sz w:val="24"/>
                <w:szCs w:val="24"/>
                <w:lang w:val="en-US"/>
              </w:rPr>
            </w:pPr>
          </w:p>
        </w:tc>
        <w:tc>
          <w:tcPr>
            <w:tcW w:w="1028" w:type="dxa"/>
            <w:vAlign w:val="center"/>
          </w:tcPr>
          <w:p w14:paraId="122AAA5E" w14:textId="77777777" w:rsidR="00BC5BA4" w:rsidRPr="00406A80" w:rsidRDefault="00BC5BA4" w:rsidP="00BC5BA4">
            <w:pPr>
              <w:ind w:firstLine="0"/>
              <w:jc w:val="center"/>
              <w:rPr>
                <w:rFonts w:cs="Times New Roman"/>
                <w:sz w:val="24"/>
                <w:szCs w:val="24"/>
                <w:lang w:val="en-US"/>
              </w:rPr>
            </w:pPr>
            <w:r>
              <w:rPr>
                <w:rFonts w:cs="Times New Roman"/>
                <w:sz w:val="24"/>
                <w:szCs w:val="24"/>
                <w:lang w:val="en-US"/>
              </w:rPr>
              <w:t>ANP3.2</w:t>
            </w:r>
          </w:p>
        </w:tc>
        <w:tc>
          <w:tcPr>
            <w:tcW w:w="850" w:type="dxa"/>
            <w:vAlign w:val="center"/>
          </w:tcPr>
          <w:p w14:paraId="09D69B37" w14:textId="77777777" w:rsidR="00BC5BA4" w:rsidRPr="00406A80" w:rsidRDefault="00BC5BA4" w:rsidP="00BC5BA4">
            <w:pPr>
              <w:ind w:firstLine="0"/>
              <w:jc w:val="center"/>
              <w:rPr>
                <w:rFonts w:cs="Times New Roman"/>
                <w:sz w:val="24"/>
                <w:szCs w:val="24"/>
                <w:lang w:val="en-US"/>
              </w:rPr>
            </w:pPr>
            <w:r>
              <w:rPr>
                <w:rFonts w:cs="Times New Roman"/>
                <w:sz w:val="24"/>
                <w:szCs w:val="24"/>
                <w:lang w:val="en-US"/>
              </w:rPr>
              <w:t>F5.54</w:t>
            </w:r>
          </w:p>
        </w:tc>
        <w:tc>
          <w:tcPr>
            <w:tcW w:w="850" w:type="dxa"/>
            <w:vAlign w:val="center"/>
          </w:tcPr>
          <w:p w14:paraId="090D2FE7" w14:textId="77777777" w:rsidR="00BC5BA4" w:rsidRPr="00406A80" w:rsidRDefault="00BC5BA4" w:rsidP="00BC5BA4">
            <w:pPr>
              <w:ind w:firstLine="0"/>
              <w:jc w:val="center"/>
              <w:rPr>
                <w:rFonts w:cs="Times New Roman"/>
                <w:sz w:val="24"/>
                <w:szCs w:val="24"/>
                <w:lang w:val="en-US"/>
              </w:rPr>
            </w:pPr>
            <w:r>
              <w:rPr>
                <w:rFonts w:cs="Times New Roman"/>
                <w:sz w:val="24"/>
                <w:szCs w:val="24"/>
                <w:lang w:val="en-US"/>
              </w:rPr>
              <w:t>F5.62</w:t>
            </w:r>
          </w:p>
        </w:tc>
        <w:tc>
          <w:tcPr>
            <w:tcW w:w="851" w:type="dxa"/>
          </w:tcPr>
          <w:p w14:paraId="59F356C1" w14:textId="77777777" w:rsidR="00BC5BA4" w:rsidRDefault="00BC5BA4" w:rsidP="00BC5BA4">
            <w:pPr>
              <w:ind w:firstLine="0"/>
              <w:jc w:val="center"/>
              <w:rPr>
                <w:rFonts w:cs="Times New Roman"/>
                <w:sz w:val="24"/>
                <w:szCs w:val="24"/>
                <w:lang w:val="en-US"/>
              </w:rPr>
            </w:pPr>
            <w:r>
              <w:rPr>
                <w:rFonts w:cs="Times New Roman"/>
                <w:sz w:val="24"/>
                <w:szCs w:val="24"/>
                <w:lang w:val="en-US"/>
              </w:rPr>
              <w:t>G13.II</w:t>
            </w:r>
          </w:p>
        </w:tc>
        <w:tc>
          <w:tcPr>
            <w:tcW w:w="992" w:type="dxa"/>
          </w:tcPr>
          <w:p w14:paraId="67541FE6" w14:textId="77777777" w:rsidR="00BC5BA4" w:rsidRDefault="00BC5BA4" w:rsidP="00BC5BA4">
            <w:pPr>
              <w:ind w:firstLine="0"/>
              <w:jc w:val="center"/>
              <w:rPr>
                <w:rFonts w:cs="Times New Roman"/>
                <w:sz w:val="24"/>
                <w:szCs w:val="24"/>
                <w:lang w:val="en-US"/>
              </w:rPr>
            </w:pPr>
            <w:r>
              <w:rPr>
                <w:rFonts w:cs="Times New Roman"/>
                <w:sz w:val="24"/>
                <w:szCs w:val="24"/>
                <w:lang w:val="en-US"/>
              </w:rPr>
              <w:t>G17.III</w:t>
            </w:r>
          </w:p>
        </w:tc>
        <w:tc>
          <w:tcPr>
            <w:tcW w:w="851" w:type="dxa"/>
          </w:tcPr>
          <w:p w14:paraId="2158A913" w14:textId="77777777" w:rsidR="00BC5BA4" w:rsidRDefault="00BC5BA4" w:rsidP="00BC5BA4">
            <w:pPr>
              <w:ind w:firstLine="0"/>
              <w:jc w:val="center"/>
              <w:rPr>
                <w:rFonts w:cs="Times New Roman"/>
                <w:sz w:val="24"/>
                <w:szCs w:val="24"/>
                <w:lang w:val="en-US"/>
              </w:rPr>
            </w:pPr>
            <w:r>
              <w:rPr>
                <w:rFonts w:cs="Times New Roman"/>
                <w:sz w:val="24"/>
                <w:szCs w:val="24"/>
                <w:lang w:val="en-US"/>
              </w:rPr>
              <w:t>G18.I</w:t>
            </w:r>
          </w:p>
        </w:tc>
        <w:tc>
          <w:tcPr>
            <w:tcW w:w="850" w:type="dxa"/>
          </w:tcPr>
          <w:p w14:paraId="615B14AB" w14:textId="77777777" w:rsidR="00BC5BA4" w:rsidRDefault="00BC5BA4" w:rsidP="00BC5BA4">
            <w:pPr>
              <w:ind w:firstLine="0"/>
              <w:jc w:val="center"/>
              <w:rPr>
                <w:rFonts w:cs="Times New Roman"/>
                <w:sz w:val="24"/>
                <w:szCs w:val="24"/>
                <w:lang w:val="en-US"/>
              </w:rPr>
            </w:pPr>
            <w:r>
              <w:rPr>
                <w:rFonts w:cs="Times New Roman"/>
                <w:sz w:val="24"/>
                <w:szCs w:val="24"/>
                <w:lang w:val="en-US"/>
              </w:rPr>
              <w:t>G3.III</w:t>
            </w:r>
          </w:p>
        </w:tc>
        <w:tc>
          <w:tcPr>
            <w:tcW w:w="851" w:type="dxa"/>
          </w:tcPr>
          <w:p w14:paraId="7E34CAFF" w14:textId="77777777" w:rsidR="00BC5BA4" w:rsidRDefault="00BC5BA4" w:rsidP="00BC5BA4">
            <w:pPr>
              <w:ind w:firstLine="0"/>
              <w:jc w:val="center"/>
              <w:rPr>
                <w:rFonts w:cs="Times New Roman"/>
                <w:sz w:val="24"/>
                <w:szCs w:val="24"/>
                <w:lang w:val="en-US"/>
              </w:rPr>
            </w:pPr>
            <w:r>
              <w:rPr>
                <w:rFonts w:cs="Times New Roman"/>
                <w:sz w:val="24"/>
                <w:szCs w:val="24"/>
                <w:lang w:val="en-US"/>
              </w:rPr>
              <w:t>G7.III</w:t>
            </w:r>
          </w:p>
        </w:tc>
      </w:tr>
      <w:tr w:rsidR="003C5ADB" w14:paraId="72F9E5C0" w14:textId="77777777" w:rsidTr="003C5ADB">
        <w:tc>
          <w:tcPr>
            <w:tcW w:w="710" w:type="dxa"/>
            <w:vMerge/>
          </w:tcPr>
          <w:p w14:paraId="59E249FF" w14:textId="77777777" w:rsidR="003C5ADB" w:rsidRPr="00406A80" w:rsidRDefault="003C5ADB" w:rsidP="00BC5BA4">
            <w:pPr>
              <w:ind w:firstLine="0"/>
              <w:rPr>
                <w:rFonts w:cs="Times New Roman"/>
                <w:sz w:val="24"/>
                <w:szCs w:val="24"/>
                <w:lang w:val="en-US"/>
              </w:rPr>
            </w:pPr>
          </w:p>
        </w:tc>
        <w:tc>
          <w:tcPr>
            <w:tcW w:w="1098" w:type="dxa"/>
            <w:vAlign w:val="center"/>
          </w:tcPr>
          <w:p w14:paraId="593DA4AF" w14:textId="77777777" w:rsidR="003C5ADB" w:rsidRPr="00406A80" w:rsidRDefault="003C5ADB" w:rsidP="00BC5BA4">
            <w:pPr>
              <w:ind w:firstLine="0"/>
              <w:rPr>
                <w:rFonts w:cs="Times New Roman"/>
                <w:sz w:val="24"/>
                <w:szCs w:val="24"/>
                <w:lang w:val="en-US"/>
              </w:rPr>
            </w:pPr>
            <w:r>
              <w:rPr>
                <w:rFonts w:cs="Times New Roman"/>
                <w:sz w:val="24"/>
                <w:szCs w:val="24"/>
                <w:lang w:val="en-US"/>
              </w:rPr>
              <w:t>ANP3.2</w:t>
            </w:r>
          </w:p>
        </w:tc>
        <w:tc>
          <w:tcPr>
            <w:tcW w:w="1028" w:type="dxa"/>
            <w:shd w:val="clear" w:color="auto" w:fill="FFFFFF" w:themeFill="background1"/>
            <w:vAlign w:val="center"/>
          </w:tcPr>
          <w:p w14:paraId="2CE3C0BE" w14:textId="6F655E0B"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179</w:t>
            </w:r>
          </w:p>
        </w:tc>
        <w:tc>
          <w:tcPr>
            <w:tcW w:w="850" w:type="dxa"/>
            <w:shd w:val="clear" w:color="auto" w:fill="FFFFFF" w:themeFill="background1"/>
            <w:vAlign w:val="center"/>
          </w:tcPr>
          <w:p w14:paraId="3865F378" w14:textId="1ED5CE00"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3A3A1025" w14:textId="0B4C8F2D"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1" w:type="dxa"/>
            <w:shd w:val="clear" w:color="auto" w:fill="FFFFFF" w:themeFill="background1"/>
          </w:tcPr>
          <w:p w14:paraId="608A3534" w14:textId="131D552B"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992" w:type="dxa"/>
            <w:shd w:val="clear" w:color="auto" w:fill="FFFFFF" w:themeFill="background1"/>
          </w:tcPr>
          <w:p w14:paraId="3127FCF5" w14:textId="6758FF5A"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66202083" w14:textId="5C490A64"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tcPr>
          <w:p w14:paraId="798C35CD" w14:textId="79209157"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1" w:type="dxa"/>
            <w:shd w:val="clear" w:color="auto" w:fill="FFFFFF" w:themeFill="background1"/>
          </w:tcPr>
          <w:p w14:paraId="12F8EF1D" w14:textId="7174AFD6"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r>
      <w:tr w:rsidR="003C5ADB" w14:paraId="0ED96458" w14:textId="77777777" w:rsidTr="003C5ADB">
        <w:tc>
          <w:tcPr>
            <w:tcW w:w="710" w:type="dxa"/>
            <w:vMerge/>
          </w:tcPr>
          <w:p w14:paraId="77EFFC1F" w14:textId="77777777" w:rsidR="003C5ADB" w:rsidRPr="00406A80" w:rsidRDefault="003C5ADB" w:rsidP="00BC5BA4">
            <w:pPr>
              <w:ind w:firstLine="0"/>
              <w:rPr>
                <w:rFonts w:cs="Times New Roman"/>
                <w:sz w:val="24"/>
                <w:szCs w:val="24"/>
                <w:lang w:val="en-US"/>
              </w:rPr>
            </w:pPr>
          </w:p>
        </w:tc>
        <w:tc>
          <w:tcPr>
            <w:tcW w:w="1098" w:type="dxa"/>
            <w:vAlign w:val="center"/>
          </w:tcPr>
          <w:p w14:paraId="4CA81763" w14:textId="77777777" w:rsidR="003C5ADB" w:rsidRPr="00406A80" w:rsidRDefault="003C5ADB" w:rsidP="00BC5BA4">
            <w:pPr>
              <w:ind w:firstLine="0"/>
              <w:jc w:val="center"/>
              <w:rPr>
                <w:rFonts w:cs="Times New Roman"/>
                <w:sz w:val="24"/>
                <w:szCs w:val="24"/>
                <w:lang w:val="en-US"/>
              </w:rPr>
            </w:pPr>
            <w:r>
              <w:rPr>
                <w:rFonts w:cs="Times New Roman"/>
                <w:sz w:val="24"/>
                <w:szCs w:val="24"/>
                <w:lang w:val="en-US"/>
              </w:rPr>
              <w:t>F5.54</w:t>
            </w:r>
          </w:p>
        </w:tc>
        <w:tc>
          <w:tcPr>
            <w:tcW w:w="1028" w:type="dxa"/>
            <w:shd w:val="clear" w:color="auto" w:fill="FFFFFF" w:themeFill="background1"/>
            <w:vAlign w:val="center"/>
          </w:tcPr>
          <w:p w14:paraId="679620FB" w14:textId="248AA0E6"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057C2C3B" w14:textId="65630344"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128</w:t>
            </w:r>
          </w:p>
        </w:tc>
        <w:tc>
          <w:tcPr>
            <w:tcW w:w="850" w:type="dxa"/>
            <w:shd w:val="clear" w:color="auto" w:fill="FFFFFF" w:themeFill="background1"/>
            <w:vAlign w:val="center"/>
          </w:tcPr>
          <w:p w14:paraId="07B98E42" w14:textId="2281388C"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74931DA4" w14:textId="52631B77"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4AE5081A" w14:textId="3F217E72"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4F749A19" w14:textId="02FCA991"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tcPr>
          <w:p w14:paraId="474883F4" w14:textId="3201E476"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43FAFD6F" w14:textId="0DA652F9"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r>
      <w:tr w:rsidR="003C5ADB" w14:paraId="4A110222" w14:textId="77777777" w:rsidTr="003C5ADB">
        <w:tc>
          <w:tcPr>
            <w:tcW w:w="710" w:type="dxa"/>
            <w:vMerge/>
          </w:tcPr>
          <w:p w14:paraId="44EB2F5A" w14:textId="77777777" w:rsidR="003C5ADB" w:rsidRPr="00406A80" w:rsidRDefault="003C5ADB" w:rsidP="00BC5BA4">
            <w:pPr>
              <w:ind w:firstLine="0"/>
              <w:rPr>
                <w:rFonts w:cs="Times New Roman"/>
                <w:sz w:val="24"/>
                <w:szCs w:val="24"/>
                <w:lang w:val="en-US"/>
              </w:rPr>
            </w:pPr>
          </w:p>
        </w:tc>
        <w:tc>
          <w:tcPr>
            <w:tcW w:w="1098" w:type="dxa"/>
            <w:vAlign w:val="center"/>
          </w:tcPr>
          <w:p w14:paraId="0D84700E" w14:textId="77777777" w:rsidR="003C5ADB" w:rsidRPr="00406A80" w:rsidRDefault="003C5ADB" w:rsidP="00BC5BA4">
            <w:pPr>
              <w:ind w:firstLine="0"/>
              <w:jc w:val="center"/>
              <w:rPr>
                <w:rFonts w:cs="Times New Roman"/>
                <w:sz w:val="24"/>
                <w:szCs w:val="24"/>
                <w:lang w:val="en-US"/>
              </w:rPr>
            </w:pPr>
            <w:r>
              <w:rPr>
                <w:rFonts w:cs="Times New Roman"/>
                <w:sz w:val="24"/>
                <w:szCs w:val="24"/>
                <w:lang w:val="en-US"/>
              </w:rPr>
              <w:t>F5.62</w:t>
            </w:r>
          </w:p>
        </w:tc>
        <w:tc>
          <w:tcPr>
            <w:tcW w:w="1028" w:type="dxa"/>
            <w:shd w:val="clear" w:color="auto" w:fill="FFFFFF" w:themeFill="background1"/>
            <w:vAlign w:val="center"/>
          </w:tcPr>
          <w:p w14:paraId="2CCB9331" w14:textId="40C9C53E"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vAlign w:val="center"/>
          </w:tcPr>
          <w:p w14:paraId="18DA8AEE" w14:textId="17A0AA80"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vAlign w:val="center"/>
          </w:tcPr>
          <w:p w14:paraId="131094EB" w14:textId="536F0104"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160</w:t>
            </w:r>
          </w:p>
        </w:tc>
        <w:tc>
          <w:tcPr>
            <w:tcW w:w="851" w:type="dxa"/>
            <w:shd w:val="clear" w:color="auto" w:fill="FFFFFF" w:themeFill="background1"/>
          </w:tcPr>
          <w:p w14:paraId="7E2DC7A5" w14:textId="6486CE1E"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3D5101B3" w14:textId="229E42AC"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1" w:type="dxa"/>
            <w:shd w:val="clear" w:color="auto" w:fill="FFFFFF" w:themeFill="background1"/>
          </w:tcPr>
          <w:p w14:paraId="67BAF423" w14:textId="2C7077EF" w:rsidR="003C5ADB" w:rsidRPr="00406A80" w:rsidRDefault="00132C77" w:rsidP="00BC5BA4">
            <w:pPr>
              <w:ind w:firstLine="0"/>
              <w:jc w:val="center"/>
              <w:rPr>
                <w:rFonts w:cs="Times New Roman"/>
                <w:sz w:val="24"/>
                <w:szCs w:val="24"/>
                <w:lang w:val="en-US"/>
              </w:rPr>
            </w:pPr>
            <w:r>
              <w:rPr>
                <w:rFonts w:cs="Times New Roman"/>
                <w:sz w:val="24"/>
                <w:szCs w:val="24"/>
                <w:lang w:val="en-US"/>
              </w:rPr>
              <w:t>7</w:t>
            </w:r>
          </w:p>
        </w:tc>
        <w:tc>
          <w:tcPr>
            <w:tcW w:w="850" w:type="dxa"/>
            <w:shd w:val="clear" w:color="auto" w:fill="FFFFFF" w:themeFill="background1"/>
          </w:tcPr>
          <w:p w14:paraId="0A34C0D4" w14:textId="71B5CF2F"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1" w:type="dxa"/>
            <w:shd w:val="clear" w:color="auto" w:fill="FFFFFF" w:themeFill="background1"/>
          </w:tcPr>
          <w:p w14:paraId="24D63DE3" w14:textId="66DA233A"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r>
      <w:tr w:rsidR="003C5ADB" w14:paraId="078AA0BD" w14:textId="77777777" w:rsidTr="003C5ADB">
        <w:tc>
          <w:tcPr>
            <w:tcW w:w="710" w:type="dxa"/>
            <w:vMerge/>
          </w:tcPr>
          <w:p w14:paraId="098BB5EF" w14:textId="77777777" w:rsidR="003C5ADB" w:rsidRPr="00406A80" w:rsidRDefault="003C5ADB" w:rsidP="00BC5BA4">
            <w:pPr>
              <w:ind w:firstLine="0"/>
              <w:rPr>
                <w:rFonts w:cs="Times New Roman"/>
                <w:sz w:val="24"/>
                <w:szCs w:val="24"/>
                <w:lang w:val="en-US"/>
              </w:rPr>
            </w:pPr>
          </w:p>
        </w:tc>
        <w:tc>
          <w:tcPr>
            <w:tcW w:w="1098" w:type="dxa"/>
            <w:vAlign w:val="center"/>
          </w:tcPr>
          <w:p w14:paraId="4FCF54A9" w14:textId="77777777" w:rsidR="003C5ADB" w:rsidRDefault="003C5ADB" w:rsidP="00BC5BA4">
            <w:pPr>
              <w:ind w:firstLine="0"/>
              <w:jc w:val="center"/>
              <w:rPr>
                <w:rFonts w:cs="Times New Roman"/>
                <w:sz w:val="24"/>
                <w:szCs w:val="24"/>
                <w:lang w:val="en-US"/>
              </w:rPr>
            </w:pPr>
            <w:r>
              <w:rPr>
                <w:rFonts w:cs="Times New Roman"/>
                <w:sz w:val="24"/>
                <w:szCs w:val="24"/>
                <w:lang w:val="en-US"/>
              </w:rPr>
              <w:t>G13.II</w:t>
            </w:r>
          </w:p>
        </w:tc>
        <w:tc>
          <w:tcPr>
            <w:tcW w:w="1028" w:type="dxa"/>
            <w:shd w:val="clear" w:color="auto" w:fill="FFFFFF" w:themeFill="background1"/>
            <w:vAlign w:val="center"/>
          </w:tcPr>
          <w:p w14:paraId="5FEFB222" w14:textId="59864A26"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0" w:type="dxa"/>
            <w:shd w:val="clear" w:color="auto" w:fill="FFFFFF" w:themeFill="background1"/>
            <w:vAlign w:val="center"/>
          </w:tcPr>
          <w:p w14:paraId="09919AEC" w14:textId="0FD78B18"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31F0F7AC" w14:textId="5AFFD1C9"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045A5436" w14:textId="685CD56B"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354</w:t>
            </w:r>
          </w:p>
        </w:tc>
        <w:tc>
          <w:tcPr>
            <w:tcW w:w="992" w:type="dxa"/>
            <w:shd w:val="clear" w:color="auto" w:fill="FFFFFF" w:themeFill="background1"/>
          </w:tcPr>
          <w:p w14:paraId="185D3D1D" w14:textId="4C7458FD"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4BFE3C6E" w14:textId="2686CA10"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tcPr>
          <w:p w14:paraId="736118F5" w14:textId="1C028DB9"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6F075667" w14:textId="2903B7BE" w:rsidR="003C5ADB" w:rsidRPr="00406A80" w:rsidRDefault="00132C77" w:rsidP="00BC5BA4">
            <w:pPr>
              <w:ind w:firstLine="0"/>
              <w:jc w:val="center"/>
              <w:rPr>
                <w:rFonts w:cs="Times New Roman"/>
                <w:sz w:val="24"/>
                <w:szCs w:val="24"/>
                <w:lang w:val="en-US"/>
              </w:rPr>
            </w:pPr>
            <w:r>
              <w:rPr>
                <w:rFonts w:cs="Times New Roman"/>
                <w:sz w:val="24"/>
                <w:szCs w:val="24"/>
                <w:lang w:val="en-US"/>
              </w:rPr>
              <w:t>5</w:t>
            </w:r>
          </w:p>
        </w:tc>
      </w:tr>
      <w:tr w:rsidR="003C5ADB" w14:paraId="0B727EC5" w14:textId="77777777" w:rsidTr="003C5ADB">
        <w:tc>
          <w:tcPr>
            <w:tcW w:w="710" w:type="dxa"/>
            <w:vMerge/>
          </w:tcPr>
          <w:p w14:paraId="6C4514C0" w14:textId="77777777" w:rsidR="003C5ADB" w:rsidRPr="00406A80" w:rsidRDefault="003C5ADB" w:rsidP="00BC5BA4">
            <w:pPr>
              <w:ind w:firstLine="0"/>
              <w:rPr>
                <w:rFonts w:cs="Times New Roman"/>
                <w:sz w:val="24"/>
                <w:szCs w:val="24"/>
                <w:lang w:val="en-US"/>
              </w:rPr>
            </w:pPr>
          </w:p>
        </w:tc>
        <w:tc>
          <w:tcPr>
            <w:tcW w:w="1098" w:type="dxa"/>
            <w:vAlign w:val="center"/>
          </w:tcPr>
          <w:p w14:paraId="3139FC64" w14:textId="77777777" w:rsidR="003C5ADB" w:rsidRDefault="003C5ADB" w:rsidP="00BC5BA4">
            <w:pPr>
              <w:ind w:firstLine="0"/>
              <w:jc w:val="center"/>
              <w:rPr>
                <w:rFonts w:cs="Times New Roman"/>
                <w:sz w:val="24"/>
                <w:szCs w:val="24"/>
                <w:lang w:val="en-US"/>
              </w:rPr>
            </w:pPr>
            <w:r>
              <w:rPr>
                <w:rFonts w:cs="Times New Roman"/>
                <w:sz w:val="24"/>
                <w:szCs w:val="24"/>
                <w:lang w:val="en-US"/>
              </w:rPr>
              <w:t>G17.III</w:t>
            </w:r>
          </w:p>
        </w:tc>
        <w:tc>
          <w:tcPr>
            <w:tcW w:w="1028" w:type="dxa"/>
            <w:shd w:val="clear" w:color="auto" w:fill="FFFFFF" w:themeFill="background1"/>
            <w:vAlign w:val="center"/>
          </w:tcPr>
          <w:p w14:paraId="18945EB9" w14:textId="0EACBD15"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vAlign w:val="center"/>
          </w:tcPr>
          <w:p w14:paraId="0F02A33F" w14:textId="13DE85EE"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733D58AA" w14:textId="5AC4B0E2"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137F551E" w14:textId="46C2BB7F"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16F10DD5" w14:textId="5F9F903A"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242</w:t>
            </w:r>
          </w:p>
        </w:tc>
        <w:tc>
          <w:tcPr>
            <w:tcW w:w="851" w:type="dxa"/>
            <w:shd w:val="clear" w:color="auto" w:fill="FFFFFF" w:themeFill="background1"/>
          </w:tcPr>
          <w:p w14:paraId="38AC651E" w14:textId="076CF4C3"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0" w:type="dxa"/>
            <w:shd w:val="clear" w:color="auto" w:fill="FFFFFF" w:themeFill="background1"/>
          </w:tcPr>
          <w:p w14:paraId="48B00757" w14:textId="79F6A1B2"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24166D79" w14:textId="05A62719"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r>
      <w:tr w:rsidR="003C5ADB" w14:paraId="114095B7" w14:textId="77777777" w:rsidTr="003C5ADB">
        <w:tc>
          <w:tcPr>
            <w:tcW w:w="710" w:type="dxa"/>
            <w:vMerge/>
          </w:tcPr>
          <w:p w14:paraId="42760DCE" w14:textId="77777777" w:rsidR="003C5ADB" w:rsidRPr="00406A80" w:rsidRDefault="003C5ADB" w:rsidP="00BC5BA4">
            <w:pPr>
              <w:ind w:firstLine="0"/>
              <w:rPr>
                <w:rFonts w:cs="Times New Roman"/>
                <w:sz w:val="24"/>
                <w:szCs w:val="24"/>
                <w:lang w:val="en-US"/>
              </w:rPr>
            </w:pPr>
          </w:p>
        </w:tc>
        <w:tc>
          <w:tcPr>
            <w:tcW w:w="1098" w:type="dxa"/>
            <w:vAlign w:val="center"/>
          </w:tcPr>
          <w:p w14:paraId="45FC6131" w14:textId="77777777" w:rsidR="003C5ADB" w:rsidRDefault="003C5ADB" w:rsidP="00BC5BA4">
            <w:pPr>
              <w:ind w:firstLine="0"/>
              <w:jc w:val="center"/>
              <w:rPr>
                <w:rFonts w:cs="Times New Roman"/>
                <w:sz w:val="24"/>
                <w:szCs w:val="24"/>
                <w:lang w:val="en-US"/>
              </w:rPr>
            </w:pPr>
            <w:r>
              <w:rPr>
                <w:rFonts w:cs="Times New Roman"/>
                <w:sz w:val="24"/>
                <w:szCs w:val="24"/>
                <w:lang w:val="en-US"/>
              </w:rPr>
              <w:t>G18.I</w:t>
            </w:r>
          </w:p>
        </w:tc>
        <w:tc>
          <w:tcPr>
            <w:tcW w:w="1028" w:type="dxa"/>
            <w:shd w:val="clear" w:color="auto" w:fill="FFFFFF" w:themeFill="background1"/>
            <w:vAlign w:val="center"/>
          </w:tcPr>
          <w:p w14:paraId="7E2967F8" w14:textId="5236A01B"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158686C3" w14:textId="14A9043A"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64ECAF72" w14:textId="3313E56F"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671382A0" w14:textId="1D55AE4A"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728728A3" w14:textId="7B0C13FD"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462EE05D" w14:textId="199F3286"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273</w:t>
            </w:r>
          </w:p>
        </w:tc>
        <w:tc>
          <w:tcPr>
            <w:tcW w:w="850" w:type="dxa"/>
            <w:shd w:val="clear" w:color="auto" w:fill="FFFFFF" w:themeFill="background1"/>
          </w:tcPr>
          <w:p w14:paraId="0F621FE3" w14:textId="0B62087D" w:rsidR="003C5ADB" w:rsidRPr="00406A80" w:rsidRDefault="00132C77" w:rsidP="00BC5BA4">
            <w:pPr>
              <w:ind w:firstLine="0"/>
              <w:jc w:val="center"/>
              <w:rPr>
                <w:rFonts w:cs="Times New Roman"/>
                <w:sz w:val="24"/>
                <w:szCs w:val="24"/>
                <w:lang w:val="en-US"/>
              </w:rPr>
            </w:pPr>
            <w:r>
              <w:rPr>
                <w:rFonts w:cs="Times New Roman"/>
                <w:sz w:val="24"/>
                <w:szCs w:val="24"/>
                <w:lang w:val="en-US"/>
              </w:rPr>
              <w:t>6</w:t>
            </w:r>
          </w:p>
        </w:tc>
        <w:tc>
          <w:tcPr>
            <w:tcW w:w="851" w:type="dxa"/>
            <w:shd w:val="clear" w:color="auto" w:fill="FFFFFF" w:themeFill="background1"/>
          </w:tcPr>
          <w:p w14:paraId="426E019C" w14:textId="4AEC53AA"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r>
      <w:tr w:rsidR="003C5ADB" w14:paraId="2E448878" w14:textId="77777777" w:rsidTr="003C5ADB">
        <w:tc>
          <w:tcPr>
            <w:tcW w:w="710" w:type="dxa"/>
            <w:vMerge/>
          </w:tcPr>
          <w:p w14:paraId="75BC515D" w14:textId="77777777" w:rsidR="003C5ADB" w:rsidRPr="00406A80" w:rsidRDefault="003C5ADB" w:rsidP="00BC5BA4">
            <w:pPr>
              <w:ind w:firstLine="0"/>
              <w:rPr>
                <w:rFonts w:cs="Times New Roman"/>
                <w:sz w:val="24"/>
                <w:szCs w:val="24"/>
                <w:lang w:val="en-US"/>
              </w:rPr>
            </w:pPr>
          </w:p>
        </w:tc>
        <w:tc>
          <w:tcPr>
            <w:tcW w:w="1098" w:type="dxa"/>
            <w:vAlign w:val="center"/>
          </w:tcPr>
          <w:p w14:paraId="548A4C5A" w14:textId="77777777" w:rsidR="003C5ADB" w:rsidRDefault="003C5ADB" w:rsidP="00BC5BA4">
            <w:pPr>
              <w:ind w:firstLine="0"/>
              <w:jc w:val="center"/>
              <w:rPr>
                <w:rFonts w:cs="Times New Roman"/>
                <w:sz w:val="24"/>
                <w:szCs w:val="24"/>
                <w:lang w:val="en-US"/>
              </w:rPr>
            </w:pPr>
            <w:r>
              <w:rPr>
                <w:rFonts w:cs="Times New Roman"/>
                <w:sz w:val="24"/>
                <w:szCs w:val="24"/>
                <w:lang w:val="en-US"/>
              </w:rPr>
              <w:t>G3.III</w:t>
            </w:r>
          </w:p>
        </w:tc>
        <w:tc>
          <w:tcPr>
            <w:tcW w:w="1028" w:type="dxa"/>
            <w:shd w:val="clear" w:color="auto" w:fill="FFFFFF" w:themeFill="background1"/>
            <w:vAlign w:val="center"/>
          </w:tcPr>
          <w:p w14:paraId="58A0045E" w14:textId="675279B2"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0DD464AA" w14:textId="621392CE"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2826916B" w14:textId="23F3CD51" w:rsidR="003C5ADB" w:rsidRPr="00406A80" w:rsidRDefault="00132C77" w:rsidP="00BC5BA4">
            <w:pPr>
              <w:ind w:firstLine="0"/>
              <w:jc w:val="center"/>
              <w:rPr>
                <w:rFonts w:cs="Times New Roman"/>
                <w:sz w:val="24"/>
                <w:szCs w:val="24"/>
                <w:lang w:val="en-US"/>
              </w:rPr>
            </w:pPr>
            <w:r>
              <w:rPr>
                <w:rFonts w:cs="Times New Roman"/>
                <w:sz w:val="24"/>
                <w:szCs w:val="24"/>
                <w:lang w:val="en-US"/>
              </w:rPr>
              <w:t>1</w:t>
            </w:r>
          </w:p>
        </w:tc>
        <w:tc>
          <w:tcPr>
            <w:tcW w:w="851" w:type="dxa"/>
            <w:shd w:val="clear" w:color="auto" w:fill="FFFFFF" w:themeFill="background1"/>
          </w:tcPr>
          <w:p w14:paraId="6AA59088" w14:textId="5B186627"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992" w:type="dxa"/>
            <w:shd w:val="clear" w:color="auto" w:fill="FFFFFF" w:themeFill="background1"/>
          </w:tcPr>
          <w:p w14:paraId="6CA6A95D" w14:textId="5213DC2E"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50BC4D92" w14:textId="5EF2ADC5" w:rsidR="003C5ADB" w:rsidRPr="00406A80" w:rsidRDefault="00132C77" w:rsidP="00BC5BA4">
            <w:pPr>
              <w:ind w:firstLine="0"/>
              <w:jc w:val="center"/>
              <w:rPr>
                <w:rFonts w:cs="Times New Roman"/>
                <w:sz w:val="24"/>
                <w:szCs w:val="24"/>
                <w:lang w:val="en-US"/>
              </w:rPr>
            </w:pPr>
            <w:r>
              <w:rPr>
                <w:rFonts w:cs="Times New Roman"/>
                <w:sz w:val="24"/>
                <w:szCs w:val="24"/>
                <w:lang w:val="en-US"/>
              </w:rPr>
              <w:t>6</w:t>
            </w:r>
          </w:p>
        </w:tc>
        <w:tc>
          <w:tcPr>
            <w:tcW w:w="850" w:type="dxa"/>
            <w:shd w:val="clear" w:color="auto" w:fill="FFFFFF" w:themeFill="background1"/>
          </w:tcPr>
          <w:p w14:paraId="62F8AC62" w14:textId="02313114"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312</w:t>
            </w:r>
          </w:p>
        </w:tc>
        <w:tc>
          <w:tcPr>
            <w:tcW w:w="851" w:type="dxa"/>
            <w:shd w:val="clear" w:color="auto" w:fill="FFFFFF" w:themeFill="background1"/>
          </w:tcPr>
          <w:p w14:paraId="78FA1D57" w14:textId="343473AE"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r>
      <w:tr w:rsidR="003C5ADB" w14:paraId="6DDD286A" w14:textId="77777777" w:rsidTr="003C5ADB">
        <w:tc>
          <w:tcPr>
            <w:tcW w:w="710" w:type="dxa"/>
            <w:vMerge/>
          </w:tcPr>
          <w:p w14:paraId="163432CC" w14:textId="77777777" w:rsidR="003C5ADB" w:rsidRPr="00406A80" w:rsidRDefault="003C5ADB" w:rsidP="00BC5BA4">
            <w:pPr>
              <w:ind w:firstLine="0"/>
              <w:rPr>
                <w:rFonts w:cs="Times New Roman"/>
                <w:sz w:val="24"/>
                <w:szCs w:val="24"/>
                <w:lang w:val="en-US"/>
              </w:rPr>
            </w:pPr>
          </w:p>
        </w:tc>
        <w:tc>
          <w:tcPr>
            <w:tcW w:w="1098" w:type="dxa"/>
            <w:vAlign w:val="center"/>
          </w:tcPr>
          <w:p w14:paraId="6B8D6F5C" w14:textId="77777777" w:rsidR="003C5ADB" w:rsidRDefault="003C5ADB" w:rsidP="00BC5BA4">
            <w:pPr>
              <w:ind w:firstLine="0"/>
              <w:jc w:val="center"/>
              <w:rPr>
                <w:rFonts w:cs="Times New Roman"/>
                <w:sz w:val="24"/>
                <w:szCs w:val="24"/>
                <w:lang w:val="en-US"/>
              </w:rPr>
            </w:pPr>
            <w:r>
              <w:rPr>
                <w:rFonts w:cs="Times New Roman"/>
                <w:sz w:val="24"/>
                <w:szCs w:val="24"/>
                <w:lang w:val="en-US"/>
              </w:rPr>
              <w:t>G7.III</w:t>
            </w:r>
          </w:p>
        </w:tc>
        <w:tc>
          <w:tcPr>
            <w:tcW w:w="1028" w:type="dxa"/>
            <w:shd w:val="clear" w:color="auto" w:fill="FFFFFF" w:themeFill="background1"/>
            <w:vAlign w:val="center"/>
          </w:tcPr>
          <w:p w14:paraId="2BF5FF8E" w14:textId="5B46A285"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1759AA0E" w14:textId="3FD59DA9"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0" w:type="dxa"/>
            <w:shd w:val="clear" w:color="auto" w:fill="FFFFFF" w:themeFill="background1"/>
            <w:vAlign w:val="center"/>
          </w:tcPr>
          <w:p w14:paraId="65DD88CA" w14:textId="010E31F8" w:rsidR="003C5ADB" w:rsidRPr="00406A80" w:rsidRDefault="00132C77" w:rsidP="00BC5BA4">
            <w:pPr>
              <w:ind w:firstLine="0"/>
              <w:jc w:val="center"/>
              <w:rPr>
                <w:rFonts w:cs="Times New Roman"/>
                <w:sz w:val="24"/>
                <w:szCs w:val="24"/>
                <w:lang w:val="en-US"/>
              </w:rPr>
            </w:pPr>
            <w:r>
              <w:rPr>
                <w:rFonts w:cs="Times New Roman"/>
                <w:sz w:val="24"/>
                <w:szCs w:val="24"/>
                <w:lang w:val="en-US"/>
              </w:rPr>
              <w:t>0</w:t>
            </w:r>
          </w:p>
        </w:tc>
        <w:tc>
          <w:tcPr>
            <w:tcW w:w="851" w:type="dxa"/>
            <w:shd w:val="clear" w:color="auto" w:fill="FFFFFF" w:themeFill="background1"/>
          </w:tcPr>
          <w:p w14:paraId="7ED5A5F0" w14:textId="189F94D8"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992" w:type="dxa"/>
            <w:shd w:val="clear" w:color="auto" w:fill="FFFFFF" w:themeFill="background1"/>
          </w:tcPr>
          <w:p w14:paraId="654BF25A" w14:textId="3D1DDA38" w:rsidR="003C5ADB" w:rsidRPr="00406A80" w:rsidRDefault="00132C77" w:rsidP="00BC5BA4">
            <w:pPr>
              <w:ind w:firstLine="0"/>
              <w:jc w:val="center"/>
              <w:rPr>
                <w:rFonts w:cs="Times New Roman"/>
                <w:sz w:val="24"/>
                <w:szCs w:val="24"/>
                <w:lang w:val="en-US"/>
              </w:rPr>
            </w:pPr>
            <w:r>
              <w:rPr>
                <w:rFonts w:cs="Times New Roman"/>
                <w:sz w:val="24"/>
                <w:szCs w:val="24"/>
                <w:lang w:val="en-US"/>
              </w:rPr>
              <w:t>2</w:t>
            </w:r>
          </w:p>
        </w:tc>
        <w:tc>
          <w:tcPr>
            <w:tcW w:w="851" w:type="dxa"/>
            <w:shd w:val="clear" w:color="auto" w:fill="FFFFFF" w:themeFill="background1"/>
          </w:tcPr>
          <w:p w14:paraId="2D9D64CD" w14:textId="422A01D6" w:rsidR="003C5ADB" w:rsidRPr="00406A80" w:rsidRDefault="00132C77" w:rsidP="00BC5BA4">
            <w:pPr>
              <w:ind w:firstLine="0"/>
              <w:jc w:val="center"/>
              <w:rPr>
                <w:rFonts w:cs="Times New Roman"/>
                <w:sz w:val="24"/>
                <w:szCs w:val="24"/>
                <w:lang w:val="en-US"/>
              </w:rPr>
            </w:pPr>
            <w:r>
              <w:rPr>
                <w:rFonts w:cs="Times New Roman"/>
                <w:sz w:val="24"/>
                <w:szCs w:val="24"/>
                <w:lang w:val="en-US"/>
              </w:rPr>
              <w:t>20</w:t>
            </w:r>
          </w:p>
        </w:tc>
        <w:tc>
          <w:tcPr>
            <w:tcW w:w="850" w:type="dxa"/>
            <w:shd w:val="clear" w:color="auto" w:fill="FFFFFF" w:themeFill="background1"/>
          </w:tcPr>
          <w:p w14:paraId="0A30DADA" w14:textId="60954309" w:rsidR="003C5ADB" w:rsidRPr="00406A80" w:rsidRDefault="00132C77" w:rsidP="00BC5BA4">
            <w:pPr>
              <w:ind w:firstLine="0"/>
              <w:jc w:val="center"/>
              <w:rPr>
                <w:rFonts w:cs="Times New Roman"/>
                <w:sz w:val="24"/>
                <w:szCs w:val="24"/>
                <w:lang w:val="en-US"/>
              </w:rPr>
            </w:pPr>
            <w:r>
              <w:rPr>
                <w:rFonts w:cs="Times New Roman"/>
                <w:sz w:val="24"/>
                <w:szCs w:val="24"/>
                <w:lang w:val="en-US"/>
              </w:rPr>
              <w:t>9</w:t>
            </w:r>
          </w:p>
        </w:tc>
        <w:tc>
          <w:tcPr>
            <w:tcW w:w="851" w:type="dxa"/>
            <w:shd w:val="clear" w:color="auto" w:fill="FFFFFF" w:themeFill="background1"/>
          </w:tcPr>
          <w:p w14:paraId="0F489086" w14:textId="348BDF82" w:rsidR="003C5ADB" w:rsidRPr="00132C77" w:rsidRDefault="00132C77" w:rsidP="00BC5BA4">
            <w:pPr>
              <w:ind w:firstLine="0"/>
              <w:jc w:val="center"/>
              <w:rPr>
                <w:rFonts w:cs="Times New Roman"/>
                <w:b/>
                <w:sz w:val="24"/>
                <w:szCs w:val="24"/>
                <w:lang w:val="en-US"/>
              </w:rPr>
            </w:pPr>
            <w:r w:rsidRPr="00132C77">
              <w:rPr>
                <w:rFonts w:cs="Times New Roman"/>
                <w:b/>
                <w:sz w:val="24"/>
                <w:szCs w:val="24"/>
                <w:lang w:val="en-US"/>
              </w:rPr>
              <w:t>201</w:t>
            </w:r>
          </w:p>
        </w:tc>
      </w:tr>
    </w:tbl>
    <w:p w14:paraId="1E84242B" w14:textId="3D07DBBC" w:rsidR="005541B3" w:rsidRDefault="005541B3" w:rsidP="005541B3">
      <w:pPr>
        <w:ind w:firstLine="0"/>
        <w:rPr>
          <w:lang w:val="en-US"/>
        </w:rPr>
      </w:pPr>
      <w:r>
        <w:rPr>
          <w:lang w:val="en-US"/>
        </w:rPr>
        <w:lastRenderedPageBreak/>
        <w:tab/>
      </w:r>
    </w:p>
    <w:p w14:paraId="285C9BC6" w14:textId="1E6EB54F" w:rsidR="005541B3" w:rsidRDefault="005541B3" w:rsidP="005541B3">
      <w:pPr>
        <w:pStyle w:val="Bang"/>
        <w:spacing w:after="240"/>
        <w:rPr>
          <w:lang w:val="en-US"/>
        </w:rPr>
      </w:pPr>
      <w:bookmarkStart w:id="438" w:name="_Toc198237452"/>
      <w:r w:rsidRPr="00531060">
        <w:t xml:space="preserve">Bảng </w:t>
      </w:r>
      <w:r w:rsidR="005E51B8">
        <w:rPr>
          <w:lang w:val="en-US"/>
        </w:rPr>
        <w:t>1</w:t>
      </w:r>
      <w:r w:rsidR="00B70131">
        <w:rPr>
          <w:lang w:val="en-US"/>
        </w:rPr>
        <w:t>8</w:t>
      </w:r>
      <w:r w:rsidRPr="00531060">
        <w:rPr>
          <w:lang w:val="en-US"/>
        </w:rPr>
        <w:t>:</w:t>
      </w:r>
      <w:r w:rsidRPr="00531060">
        <w:t xml:space="preserve"> </w:t>
      </w:r>
      <w:r>
        <w:rPr>
          <w:lang w:val="en-US"/>
        </w:rPr>
        <w:t>Khả năng phân loại theo từng lớp của mô hình</w:t>
      </w:r>
      <w:r w:rsidR="00F12EBE">
        <w:rPr>
          <w:lang w:val="en-US"/>
        </w:rPr>
        <w:t xml:space="preserve"> (ViT)</w:t>
      </w:r>
      <w:bookmarkEnd w:id="438"/>
    </w:p>
    <w:tbl>
      <w:tblPr>
        <w:tblStyle w:val="TableGrid"/>
        <w:tblW w:w="9244" w:type="dxa"/>
        <w:jc w:val="center"/>
        <w:tblInd w:w="9566" w:type="dxa"/>
        <w:tblLook w:val="04A0" w:firstRow="1" w:lastRow="0" w:firstColumn="1" w:lastColumn="0" w:noHBand="0" w:noVBand="1"/>
      </w:tblPr>
      <w:tblGrid>
        <w:gridCol w:w="1811"/>
        <w:gridCol w:w="2292"/>
        <w:gridCol w:w="3120"/>
        <w:gridCol w:w="2021"/>
      </w:tblGrid>
      <w:tr w:rsidR="005541B3" w14:paraId="7451951B" w14:textId="77777777" w:rsidTr="009B73DF">
        <w:trPr>
          <w:jc w:val="center"/>
        </w:trPr>
        <w:tc>
          <w:tcPr>
            <w:tcW w:w="1811" w:type="dxa"/>
            <w:vAlign w:val="center"/>
          </w:tcPr>
          <w:p w14:paraId="6428562C" w14:textId="353B2358" w:rsidR="005541B3" w:rsidRPr="005541B3" w:rsidRDefault="005541B3" w:rsidP="005541B3">
            <w:pPr>
              <w:ind w:firstLine="0"/>
              <w:jc w:val="center"/>
              <w:rPr>
                <w:b/>
                <w:lang w:val="en-US"/>
              </w:rPr>
            </w:pPr>
            <w:r w:rsidRPr="005541B3">
              <w:rPr>
                <w:b/>
                <w:lang w:val="en-US"/>
              </w:rPr>
              <w:t>Lớp</w:t>
            </w:r>
          </w:p>
        </w:tc>
        <w:tc>
          <w:tcPr>
            <w:tcW w:w="2292" w:type="dxa"/>
            <w:vAlign w:val="center"/>
          </w:tcPr>
          <w:p w14:paraId="7A7EBFDB" w14:textId="307861CB" w:rsidR="005541B3" w:rsidRPr="005541B3" w:rsidRDefault="005541B3" w:rsidP="005541B3">
            <w:pPr>
              <w:ind w:firstLine="0"/>
              <w:jc w:val="center"/>
              <w:rPr>
                <w:b/>
                <w:lang w:val="en-US"/>
              </w:rPr>
            </w:pPr>
            <w:r w:rsidRPr="005541B3">
              <w:rPr>
                <w:b/>
                <w:lang w:val="en-US"/>
              </w:rPr>
              <w:t>Precision</w:t>
            </w:r>
          </w:p>
        </w:tc>
        <w:tc>
          <w:tcPr>
            <w:tcW w:w="3120" w:type="dxa"/>
            <w:vAlign w:val="center"/>
          </w:tcPr>
          <w:p w14:paraId="6B9327A5" w14:textId="5114B66C" w:rsidR="005541B3" w:rsidRPr="005541B3" w:rsidRDefault="005541B3" w:rsidP="005541B3">
            <w:pPr>
              <w:ind w:firstLine="0"/>
              <w:jc w:val="center"/>
              <w:rPr>
                <w:b/>
                <w:lang w:val="en-US"/>
              </w:rPr>
            </w:pPr>
            <w:r w:rsidRPr="005541B3">
              <w:rPr>
                <w:b/>
                <w:lang w:val="en-US"/>
              </w:rPr>
              <w:t>Recall</w:t>
            </w:r>
          </w:p>
        </w:tc>
        <w:tc>
          <w:tcPr>
            <w:tcW w:w="2021" w:type="dxa"/>
            <w:vAlign w:val="center"/>
          </w:tcPr>
          <w:p w14:paraId="0764E526" w14:textId="0039E519" w:rsidR="005541B3" w:rsidRPr="005541B3" w:rsidRDefault="005541B3" w:rsidP="005541B3">
            <w:pPr>
              <w:ind w:firstLine="0"/>
              <w:jc w:val="center"/>
              <w:rPr>
                <w:b/>
                <w:lang w:val="en-US"/>
              </w:rPr>
            </w:pPr>
            <w:r w:rsidRPr="005541B3">
              <w:rPr>
                <w:b/>
                <w:lang w:val="en-US"/>
              </w:rPr>
              <w:t>F1</w:t>
            </w:r>
          </w:p>
        </w:tc>
      </w:tr>
      <w:tr w:rsidR="005541B3" w14:paraId="58D8188D" w14:textId="77777777" w:rsidTr="009B73DF">
        <w:trPr>
          <w:jc w:val="center"/>
        </w:trPr>
        <w:tc>
          <w:tcPr>
            <w:tcW w:w="1811" w:type="dxa"/>
            <w:vAlign w:val="center"/>
          </w:tcPr>
          <w:p w14:paraId="78D21BA0" w14:textId="2859CF07" w:rsidR="005541B3" w:rsidRDefault="005541B3" w:rsidP="005541B3">
            <w:pPr>
              <w:ind w:firstLine="0"/>
              <w:jc w:val="center"/>
              <w:rPr>
                <w:lang w:val="en-US"/>
              </w:rPr>
            </w:pPr>
            <w:r>
              <w:rPr>
                <w:rFonts w:cs="Times New Roman"/>
                <w:sz w:val="24"/>
                <w:szCs w:val="24"/>
                <w:lang w:val="en-US"/>
              </w:rPr>
              <w:t>ANP3.2</w:t>
            </w:r>
          </w:p>
        </w:tc>
        <w:tc>
          <w:tcPr>
            <w:tcW w:w="2292" w:type="dxa"/>
            <w:vAlign w:val="center"/>
          </w:tcPr>
          <w:p w14:paraId="2F7ABBD7" w14:textId="26DC1AD8" w:rsidR="005541B3" w:rsidRDefault="005541B3" w:rsidP="005541B3">
            <w:pPr>
              <w:ind w:firstLine="0"/>
              <w:jc w:val="center"/>
              <w:rPr>
                <w:lang w:val="en-US"/>
              </w:rPr>
            </w:pPr>
            <w:r w:rsidRPr="005541B3">
              <w:rPr>
                <w:rFonts w:eastAsia="Times New Roman" w:cs="Times New Roman"/>
                <w:noProof w:val="0"/>
                <w:sz w:val="24"/>
                <w:szCs w:val="24"/>
                <w:lang w:val="en-US"/>
              </w:rPr>
              <w:t>0.978</w:t>
            </w:r>
          </w:p>
        </w:tc>
        <w:tc>
          <w:tcPr>
            <w:tcW w:w="3120" w:type="dxa"/>
            <w:vAlign w:val="center"/>
          </w:tcPr>
          <w:p w14:paraId="1285048B" w14:textId="4C06B231" w:rsidR="005541B3" w:rsidRDefault="005541B3" w:rsidP="005541B3">
            <w:pPr>
              <w:ind w:firstLine="0"/>
              <w:jc w:val="center"/>
              <w:rPr>
                <w:lang w:val="en-US"/>
              </w:rPr>
            </w:pPr>
            <w:r w:rsidRPr="005541B3">
              <w:rPr>
                <w:rFonts w:eastAsia="Times New Roman" w:cs="Times New Roman"/>
                <w:noProof w:val="0"/>
                <w:sz w:val="24"/>
                <w:szCs w:val="24"/>
                <w:lang w:val="en-US"/>
              </w:rPr>
              <w:t>0.957</w:t>
            </w:r>
          </w:p>
        </w:tc>
        <w:tc>
          <w:tcPr>
            <w:tcW w:w="2021" w:type="dxa"/>
            <w:vAlign w:val="center"/>
          </w:tcPr>
          <w:p w14:paraId="140C0F62" w14:textId="2A82113A" w:rsidR="005541B3" w:rsidRDefault="005541B3" w:rsidP="005541B3">
            <w:pPr>
              <w:ind w:firstLine="0"/>
              <w:jc w:val="center"/>
              <w:rPr>
                <w:lang w:val="en-US"/>
              </w:rPr>
            </w:pPr>
            <w:r w:rsidRPr="005541B3">
              <w:rPr>
                <w:rFonts w:eastAsia="Times New Roman" w:cs="Times New Roman"/>
                <w:noProof w:val="0"/>
                <w:sz w:val="24"/>
                <w:szCs w:val="24"/>
                <w:lang w:val="en-US"/>
              </w:rPr>
              <w:t>0.967</w:t>
            </w:r>
          </w:p>
        </w:tc>
      </w:tr>
      <w:tr w:rsidR="005541B3" w14:paraId="6084C988" w14:textId="77777777" w:rsidTr="009B73DF">
        <w:trPr>
          <w:jc w:val="center"/>
        </w:trPr>
        <w:tc>
          <w:tcPr>
            <w:tcW w:w="1811" w:type="dxa"/>
            <w:vAlign w:val="center"/>
          </w:tcPr>
          <w:p w14:paraId="7532C74A" w14:textId="18680B26" w:rsidR="005541B3" w:rsidRDefault="005541B3" w:rsidP="005541B3">
            <w:pPr>
              <w:ind w:firstLine="0"/>
              <w:jc w:val="center"/>
              <w:rPr>
                <w:lang w:val="en-US"/>
              </w:rPr>
            </w:pPr>
            <w:r>
              <w:rPr>
                <w:rFonts w:cs="Times New Roman"/>
                <w:sz w:val="24"/>
                <w:szCs w:val="24"/>
                <w:lang w:val="en-US"/>
              </w:rPr>
              <w:t>F5.54</w:t>
            </w:r>
          </w:p>
        </w:tc>
        <w:tc>
          <w:tcPr>
            <w:tcW w:w="2292" w:type="dxa"/>
            <w:vAlign w:val="center"/>
          </w:tcPr>
          <w:p w14:paraId="38145B91" w14:textId="162F2906" w:rsidR="005541B3" w:rsidRDefault="005541B3" w:rsidP="005541B3">
            <w:pPr>
              <w:ind w:firstLine="0"/>
              <w:jc w:val="center"/>
              <w:rPr>
                <w:lang w:val="en-US"/>
              </w:rPr>
            </w:pPr>
            <w:r w:rsidRPr="005541B3">
              <w:rPr>
                <w:rFonts w:eastAsia="Times New Roman" w:cs="Times New Roman"/>
                <w:noProof w:val="0"/>
                <w:sz w:val="24"/>
                <w:szCs w:val="24"/>
                <w:lang w:val="en-US"/>
              </w:rPr>
              <w:t>0.992</w:t>
            </w:r>
          </w:p>
        </w:tc>
        <w:tc>
          <w:tcPr>
            <w:tcW w:w="3120" w:type="dxa"/>
            <w:vAlign w:val="center"/>
          </w:tcPr>
          <w:p w14:paraId="0009A2EB" w14:textId="37EEE2D5" w:rsidR="005541B3" w:rsidRDefault="005541B3" w:rsidP="005541B3">
            <w:pPr>
              <w:ind w:firstLine="0"/>
              <w:jc w:val="center"/>
              <w:rPr>
                <w:lang w:val="en-US"/>
              </w:rPr>
            </w:pPr>
            <w:r w:rsidRPr="005541B3">
              <w:rPr>
                <w:rFonts w:eastAsia="Times New Roman" w:cs="Times New Roman"/>
                <w:noProof w:val="0"/>
                <w:sz w:val="24"/>
                <w:szCs w:val="24"/>
                <w:lang w:val="en-US"/>
              </w:rPr>
              <w:t>0.985</w:t>
            </w:r>
          </w:p>
        </w:tc>
        <w:tc>
          <w:tcPr>
            <w:tcW w:w="2021" w:type="dxa"/>
            <w:vAlign w:val="center"/>
          </w:tcPr>
          <w:p w14:paraId="0CBBD1AA" w14:textId="5ADB95F8" w:rsidR="005541B3" w:rsidRDefault="005541B3" w:rsidP="005541B3">
            <w:pPr>
              <w:ind w:firstLine="0"/>
              <w:jc w:val="center"/>
              <w:rPr>
                <w:lang w:val="en-US"/>
              </w:rPr>
            </w:pPr>
            <w:r w:rsidRPr="005541B3">
              <w:rPr>
                <w:rFonts w:eastAsia="Times New Roman" w:cs="Times New Roman"/>
                <w:noProof w:val="0"/>
                <w:sz w:val="24"/>
                <w:szCs w:val="24"/>
                <w:lang w:val="en-US"/>
              </w:rPr>
              <w:t>0.988</w:t>
            </w:r>
          </w:p>
        </w:tc>
      </w:tr>
      <w:tr w:rsidR="005541B3" w14:paraId="47598EAA" w14:textId="77777777" w:rsidTr="009B73DF">
        <w:trPr>
          <w:jc w:val="center"/>
        </w:trPr>
        <w:tc>
          <w:tcPr>
            <w:tcW w:w="1811" w:type="dxa"/>
            <w:vAlign w:val="center"/>
          </w:tcPr>
          <w:p w14:paraId="61346243" w14:textId="6A806ED8" w:rsidR="005541B3" w:rsidRDefault="005541B3" w:rsidP="005541B3">
            <w:pPr>
              <w:ind w:firstLine="0"/>
              <w:jc w:val="center"/>
              <w:rPr>
                <w:lang w:val="en-US"/>
              </w:rPr>
            </w:pPr>
            <w:r>
              <w:rPr>
                <w:rFonts w:cs="Times New Roman"/>
                <w:sz w:val="24"/>
                <w:szCs w:val="24"/>
                <w:lang w:val="en-US"/>
              </w:rPr>
              <w:t>F5.62</w:t>
            </w:r>
          </w:p>
        </w:tc>
        <w:tc>
          <w:tcPr>
            <w:tcW w:w="2292" w:type="dxa"/>
            <w:vAlign w:val="center"/>
          </w:tcPr>
          <w:p w14:paraId="31AA87D9" w14:textId="49AB0716" w:rsidR="005541B3" w:rsidRDefault="005541B3" w:rsidP="005541B3">
            <w:pPr>
              <w:ind w:firstLine="0"/>
              <w:jc w:val="center"/>
              <w:rPr>
                <w:lang w:val="en-US"/>
              </w:rPr>
            </w:pPr>
            <w:r w:rsidRPr="005541B3">
              <w:rPr>
                <w:rFonts w:eastAsia="Times New Roman" w:cs="Times New Roman"/>
                <w:noProof w:val="0"/>
                <w:sz w:val="24"/>
                <w:szCs w:val="24"/>
                <w:lang w:val="en-US"/>
              </w:rPr>
              <w:t>0.976</w:t>
            </w:r>
          </w:p>
        </w:tc>
        <w:tc>
          <w:tcPr>
            <w:tcW w:w="3120" w:type="dxa"/>
            <w:vAlign w:val="center"/>
          </w:tcPr>
          <w:p w14:paraId="762A4BB2" w14:textId="6280E7D5" w:rsidR="005541B3" w:rsidRDefault="005541B3" w:rsidP="005541B3">
            <w:pPr>
              <w:ind w:firstLine="0"/>
              <w:jc w:val="center"/>
              <w:rPr>
                <w:lang w:val="en-US"/>
              </w:rPr>
            </w:pPr>
            <w:r w:rsidRPr="005541B3">
              <w:rPr>
                <w:rFonts w:eastAsia="Times New Roman" w:cs="Times New Roman"/>
                <w:noProof w:val="0"/>
                <w:sz w:val="24"/>
                <w:szCs w:val="24"/>
                <w:lang w:val="en-US"/>
              </w:rPr>
              <w:t>0.930</w:t>
            </w:r>
          </w:p>
        </w:tc>
        <w:tc>
          <w:tcPr>
            <w:tcW w:w="2021" w:type="dxa"/>
            <w:vAlign w:val="center"/>
          </w:tcPr>
          <w:p w14:paraId="4FA6F0E3" w14:textId="351528E8" w:rsidR="005541B3" w:rsidRDefault="005541B3" w:rsidP="005541B3">
            <w:pPr>
              <w:ind w:firstLine="0"/>
              <w:jc w:val="center"/>
              <w:rPr>
                <w:lang w:val="en-US"/>
              </w:rPr>
            </w:pPr>
            <w:r w:rsidRPr="005541B3">
              <w:rPr>
                <w:rFonts w:eastAsia="Times New Roman" w:cs="Times New Roman"/>
                <w:noProof w:val="0"/>
                <w:sz w:val="24"/>
                <w:szCs w:val="24"/>
                <w:lang w:val="en-US"/>
              </w:rPr>
              <w:t>0.953</w:t>
            </w:r>
          </w:p>
        </w:tc>
      </w:tr>
      <w:tr w:rsidR="005541B3" w14:paraId="519D51B8" w14:textId="77777777" w:rsidTr="009B73DF">
        <w:trPr>
          <w:jc w:val="center"/>
        </w:trPr>
        <w:tc>
          <w:tcPr>
            <w:tcW w:w="1811" w:type="dxa"/>
            <w:vAlign w:val="center"/>
          </w:tcPr>
          <w:p w14:paraId="51C2DC42" w14:textId="5C293D97" w:rsidR="005541B3" w:rsidRDefault="005541B3" w:rsidP="005541B3">
            <w:pPr>
              <w:ind w:firstLine="0"/>
              <w:jc w:val="center"/>
              <w:rPr>
                <w:lang w:val="en-US"/>
              </w:rPr>
            </w:pPr>
            <w:r>
              <w:rPr>
                <w:rFonts w:cs="Times New Roman"/>
                <w:sz w:val="24"/>
                <w:szCs w:val="24"/>
                <w:lang w:val="en-US"/>
              </w:rPr>
              <w:t>G13.II</w:t>
            </w:r>
          </w:p>
        </w:tc>
        <w:tc>
          <w:tcPr>
            <w:tcW w:w="2292" w:type="dxa"/>
            <w:vAlign w:val="center"/>
          </w:tcPr>
          <w:p w14:paraId="3B88BB46" w14:textId="2C37B351" w:rsidR="005541B3" w:rsidRDefault="005541B3" w:rsidP="005541B3">
            <w:pPr>
              <w:ind w:firstLine="0"/>
              <w:jc w:val="center"/>
              <w:rPr>
                <w:lang w:val="en-US"/>
              </w:rPr>
            </w:pPr>
            <w:r w:rsidRPr="005541B3">
              <w:rPr>
                <w:rFonts w:eastAsia="Times New Roman" w:cs="Times New Roman"/>
                <w:noProof w:val="0"/>
                <w:sz w:val="24"/>
                <w:szCs w:val="24"/>
                <w:lang w:val="en-US"/>
              </w:rPr>
              <w:t>0.992</w:t>
            </w:r>
          </w:p>
        </w:tc>
        <w:tc>
          <w:tcPr>
            <w:tcW w:w="3120" w:type="dxa"/>
            <w:vAlign w:val="center"/>
          </w:tcPr>
          <w:p w14:paraId="07854A78" w14:textId="064ACA26" w:rsidR="005541B3" w:rsidRDefault="005541B3" w:rsidP="005541B3">
            <w:pPr>
              <w:ind w:firstLine="0"/>
              <w:jc w:val="center"/>
              <w:rPr>
                <w:lang w:val="en-US"/>
              </w:rPr>
            </w:pPr>
            <w:r w:rsidRPr="005541B3">
              <w:rPr>
                <w:rFonts w:eastAsia="Times New Roman" w:cs="Times New Roman"/>
                <w:noProof w:val="0"/>
                <w:sz w:val="24"/>
                <w:szCs w:val="24"/>
                <w:lang w:val="en-US"/>
              </w:rPr>
              <w:t>0.975</w:t>
            </w:r>
          </w:p>
        </w:tc>
        <w:tc>
          <w:tcPr>
            <w:tcW w:w="2021" w:type="dxa"/>
            <w:vAlign w:val="center"/>
          </w:tcPr>
          <w:p w14:paraId="1F868F80" w14:textId="07CF0FA5" w:rsidR="005541B3" w:rsidRDefault="005541B3" w:rsidP="005541B3">
            <w:pPr>
              <w:ind w:firstLine="0"/>
              <w:jc w:val="center"/>
              <w:rPr>
                <w:lang w:val="en-US"/>
              </w:rPr>
            </w:pPr>
            <w:r w:rsidRPr="005541B3">
              <w:rPr>
                <w:rFonts w:eastAsia="Times New Roman" w:cs="Times New Roman"/>
                <w:noProof w:val="0"/>
                <w:sz w:val="24"/>
                <w:szCs w:val="24"/>
                <w:lang w:val="en-US"/>
              </w:rPr>
              <w:t>0.984</w:t>
            </w:r>
          </w:p>
        </w:tc>
      </w:tr>
      <w:tr w:rsidR="005541B3" w14:paraId="19B27CD8" w14:textId="77777777" w:rsidTr="009B73DF">
        <w:trPr>
          <w:jc w:val="center"/>
        </w:trPr>
        <w:tc>
          <w:tcPr>
            <w:tcW w:w="1811" w:type="dxa"/>
            <w:vAlign w:val="center"/>
          </w:tcPr>
          <w:p w14:paraId="1B54DD82" w14:textId="352CC3FD" w:rsidR="005541B3" w:rsidRDefault="005541B3" w:rsidP="005541B3">
            <w:pPr>
              <w:ind w:firstLine="0"/>
              <w:jc w:val="center"/>
              <w:rPr>
                <w:lang w:val="en-US"/>
              </w:rPr>
            </w:pPr>
            <w:r>
              <w:rPr>
                <w:rFonts w:cs="Times New Roman"/>
                <w:sz w:val="24"/>
                <w:szCs w:val="24"/>
                <w:lang w:val="en-US"/>
              </w:rPr>
              <w:t>G17.III</w:t>
            </w:r>
          </w:p>
        </w:tc>
        <w:tc>
          <w:tcPr>
            <w:tcW w:w="2292" w:type="dxa"/>
            <w:vAlign w:val="center"/>
          </w:tcPr>
          <w:p w14:paraId="21C279A7" w14:textId="0A5F701D" w:rsidR="005541B3" w:rsidRDefault="005541B3" w:rsidP="005541B3">
            <w:pPr>
              <w:ind w:firstLine="0"/>
              <w:jc w:val="center"/>
              <w:rPr>
                <w:lang w:val="en-US"/>
              </w:rPr>
            </w:pPr>
            <w:r w:rsidRPr="005541B3">
              <w:rPr>
                <w:rFonts w:eastAsia="Times New Roman" w:cs="Times New Roman"/>
                <w:noProof w:val="0"/>
                <w:sz w:val="24"/>
                <w:szCs w:val="24"/>
                <w:lang w:val="en-US"/>
              </w:rPr>
              <w:t>0.988</w:t>
            </w:r>
          </w:p>
        </w:tc>
        <w:tc>
          <w:tcPr>
            <w:tcW w:w="3120" w:type="dxa"/>
            <w:vAlign w:val="center"/>
          </w:tcPr>
          <w:p w14:paraId="3CC1C2B3" w14:textId="7E39B944" w:rsidR="005541B3" w:rsidRDefault="005541B3" w:rsidP="005541B3">
            <w:pPr>
              <w:ind w:firstLine="0"/>
              <w:jc w:val="center"/>
              <w:rPr>
                <w:lang w:val="en-US"/>
              </w:rPr>
            </w:pPr>
            <w:r w:rsidRPr="005541B3">
              <w:rPr>
                <w:rFonts w:eastAsia="Times New Roman" w:cs="Times New Roman"/>
                <w:noProof w:val="0"/>
                <w:sz w:val="24"/>
                <w:szCs w:val="24"/>
                <w:lang w:val="en-US"/>
              </w:rPr>
              <w:t>0.988</w:t>
            </w:r>
          </w:p>
        </w:tc>
        <w:tc>
          <w:tcPr>
            <w:tcW w:w="2021" w:type="dxa"/>
            <w:vAlign w:val="center"/>
          </w:tcPr>
          <w:p w14:paraId="70572E5B" w14:textId="2D97EBBC" w:rsidR="005541B3" w:rsidRDefault="005541B3" w:rsidP="005541B3">
            <w:pPr>
              <w:ind w:firstLine="0"/>
              <w:jc w:val="center"/>
              <w:rPr>
                <w:lang w:val="en-US"/>
              </w:rPr>
            </w:pPr>
            <w:r w:rsidRPr="005541B3">
              <w:rPr>
                <w:rFonts w:eastAsia="Times New Roman" w:cs="Times New Roman"/>
                <w:noProof w:val="0"/>
                <w:sz w:val="24"/>
                <w:szCs w:val="24"/>
                <w:lang w:val="en-US"/>
              </w:rPr>
              <w:t>0.988</w:t>
            </w:r>
          </w:p>
        </w:tc>
      </w:tr>
      <w:tr w:rsidR="005541B3" w14:paraId="052E9503" w14:textId="77777777" w:rsidTr="009B73DF">
        <w:trPr>
          <w:jc w:val="center"/>
        </w:trPr>
        <w:tc>
          <w:tcPr>
            <w:tcW w:w="1811" w:type="dxa"/>
            <w:vAlign w:val="center"/>
          </w:tcPr>
          <w:p w14:paraId="6F6C1B2B" w14:textId="11679D9A" w:rsidR="005541B3" w:rsidRDefault="005541B3" w:rsidP="005541B3">
            <w:pPr>
              <w:ind w:firstLine="0"/>
              <w:jc w:val="center"/>
              <w:rPr>
                <w:lang w:val="en-US"/>
              </w:rPr>
            </w:pPr>
            <w:r>
              <w:rPr>
                <w:rFonts w:cs="Times New Roman"/>
                <w:sz w:val="24"/>
                <w:szCs w:val="24"/>
                <w:lang w:val="en-US"/>
              </w:rPr>
              <w:t>G18.I</w:t>
            </w:r>
          </w:p>
        </w:tc>
        <w:tc>
          <w:tcPr>
            <w:tcW w:w="2292" w:type="dxa"/>
            <w:vAlign w:val="center"/>
          </w:tcPr>
          <w:p w14:paraId="215B4360" w14:textId="24C1F873" w:rsidR="005541B3" w:rsidRDefault="005541B3" w:rsidP="005541B3">
            <w:pPr>
              <w:ind w:firstLine="0"/>
              <w:jc w:val="center"/>
              <w:rPr>
                <w:lang w:val="en-US"/>
              </w:rPr>
            </w:pPr>
            <w:r w:rsidRPr="005541B3">
              <w:rPr>
                <w:rFonts w:eastAsia="Times New Roman" w:cs="Times New Roman"/>
                <w:noProof w:val="0"/>
                <w:sz w:val="24"/>
                <w:szCs w:val="24"/>
                <w:lang w:val="en-US"/>
              </w:rPr>
              <w:t>0.886</w:t>
            </w:r>
          </w:p>
        </w:tc>
        <w:tc>
          <w:tcPr>
            <w:tcW w:w="3120" w:type="dxa"/>
            <w:vAlign w:val="center"/>
          </w:tcPr>
          <w:p w14:paraId="45346C01" w14:textId="07855F04" w:rsidR="005541B3" w:rsidRDefault="005541B3" w:rsidP="005541B3">
            <w:pPr>
              <w:ind w:firstLine="0"/>
              <w:jc w:val="center"/>
              <w:rPr>
                <w:lang w:val="en-US"/>
              </w:rPr>
            </w:pPr>
            <w:r w:rsidRPr="005541B3">
              <w:rPr>
                <w:rFonts w:eastAsia="Times New Roman" w:cs="Times New Roman"/>
                <w:noProof w:val="0"/>
                <w:sz w:val="24"/>
                <w:szCs w:val="24"/>
                <w:lang w:val="en-US"/>
              </w:rPr>
              <w:t>0.968</w:t>
            </w:r>
          </w:p>
        </w:tc>
        <w:tc>
          <w:tcPr>
            <w:tcW w:w="2021" w:type="dxa"/>
            <w:vAlign w:val="center"/>
          </w:tcPr>
          <w:p w14:paraId="072029B3" w14:textId="383B4704" w:rsidR="005541B3" w:rsidRDefault="005541B3" w:rsidP="005541B3">
            <w:pPr>
              <w:ind w:firstLine="0"/>
              <w:jc w:val="center"/>
              <w:rPr>
                <w:lang w:val="en-US"/>
              </w:rPr>
            </w:pPr>
            <w:r w:rsidRPr="005541B3">
              <w:rPr>
                <w:rFonts w:eastAsia="Times New Roman" w:cs="Times New Roman"/>
                <w:noProof w:val="0"/>
                <w:sz w:val="24"/>
                <w:szCs w:val="24"/>
                <w:lang w:val="en-US"/>
              </w:rPr>
              <w:t>0.925</w:t>
            </w:r>
          </w:p>
        </w:tc>
      </w:tr>
      <w:tr w:rsidR="005541B3" w14:paraId="3CFC2B61" w14:textId="77777777" w:rsidTr="009B73DF">
        <w:trPr>
          <w:jc w:val="center"/>
        </w:trPr>
        <w:tc>
          <w:tcPr>
            <w:tcW w:w="1811" w:type="dxa"/>
            <w:vAlign w:val="center"/>
          </w:tcPr>
          <w:p w14:paraId="67175341" w14:textId="4F15C482" w:rsidR="005541B3" w:rsidRDefault="005541B3" w:rsidP="005541B3">
            <w:pPr>
              <w:ind w:firstLine="0"/>
              <w:jc w:val="center"/>
              <w:rPr>
                <w:lang w:val="en-US"/>
              </w:rPr>
            </w:pPr>
            <w:r>
              <w:rPr>
                <w:rFonts w:cs="Times New Roman"/>
                <w:sz w:val="24"/>
                <w:szCs w:val="24"/>
                <w:lang w:val="en-US"/>
              </w:rPr>
              <w:t>G3.III</w:t>
            </w:r>
          </w:p>
        </w:tc>
        <w:tc>
          <w:tcPr>
            <w:tcW w:w="2292" w:type="dxa"/>
            <w:vAlign w:val="center"/>
          </w:tcPr>
          <w:p w14:paraId="04E1C32D" w14:textId="406525AD" w:rsidR="005541B3" w:rsidRDefault="005541B3" w:rsidP="005541B3">
            <w:pPr>
              <w:ind w:firstLine="0"/>
              <w:jc w:val="center"/>
              <w:rPr>
                <w:lang w:val="en-US"/>
              </w:rPr>
            </w:pPr>
            <w:r w:rsidRPr="005541B3">
              <w:rPr>
                <w:rFonts w:eastAsia="Times New Roman" w:cs="Times New Roman"/>
                <w:noProof w:val="0"/>
                <w:sz w:val="24"/>
                <w:szCs w:val="24"/>
                <w:lang w:val="en-US"/>
              </w:rPr>
              <w:t>0.966</w:t>
            </w:r>
          </w:p>
        </w:tc>
        <w:tc>
          <w:tcPr>
            <w:tcW w:w="3120" w:type="dxa"/>
            <w:vAlign w:val="center"/>
          </w:tcPr>
          <w:p w14:paraId="640951AA" w14:textId="229AD2EE" w:rsidR="005541B3" w:rsidRDefault="005541B3" w:rsidP="005541B3">
            <w:pPr>
              <w:ind w:firstLine="0"/>
              <w:jc w:val="center"/>
              <w:rPr>
                <w:lang w:val="en-US"/>
              </w:rPr>
            </w:pPr>
            <w:r w:rsidRPr="005541B3">
              <w:rPr>
                <w:rFonts w:eastAsia="Times New Roman" w:cs="Times New Roman"/>
                <w:noProof w:val="0"/>
                <w:sz w:val="24"/>
                <w:szCs w:val="24"/>
                <w:lang w:val="en-US"/>
              </w:rPr>
              <w:t>0.978</w:t>
            </w:r>
          </w:p>
        </w:tc>
        <w:tc>
          <w:tcPr>
            <w:tcW w:w="2021" w:type="dxa"/>
            <w:vAlign w:val="center"/>
          </w:tcPr>
          <w:p w14:paraId="548EC910" w14:textId="55203560" w:rsidR="005541B3" w:rsidRDefault="005541B3" w:rsidP="005541B3">
            <w:pPr>
              <w:ind w:firstLine="0"/>
              <w:jc w:val="center"/>
              <w:rPr>
                <w:lang w:val="en-US"/>
              </w:rPr>
            </w:pPr>
            <w:r w:rsidRPr="005541B3">
              <w:rPr>
                <w:rFonts w:eastAsia="Times New Roman" w:cs="Times New Roman"/>
                <w:noProof w:val="0"/>
                <w:sz w:val="24"/>
                <w:szCs w:val="24"/>
                <w:lang w:val="en-US"/>
              </w:rPr>
              <w:t>0.972</w:t>
            </w:r>
          </w:p>
        </w:tc>
      </w:tr>
      <w:tr w:rsidR="005541B3" w14:paraId="4BA539D2" w14:textId="77777777" w:rsidTr="009B73DF">
        <w:trPr>
          <w:jc w:val="center"/>
        </w:trPr>
        <w:tc>
          <w:tcPr>
            <w:tcW w:w="1811" w:type="dxa"/>
            <w:vAlign w:val="center"/>
          </w:tcPr>
          <w:p w14:paraId="3781AADE" w14:textId="1CA8033C" w:rsidR="005541B3" w:rsidRDefault="005541B3" w:rsidP="005541B3">
            <w:pPr>
              <w:ind w:firstLine="0"/>
              <w:jc w:val="center"/>
              <w:rPr>
                <w:rFonts w:cs="Times New Roman"/>
                <w:sz w:val="24"/>
                <w:szCs w:val="24"/>
                <w:lang w:val="en-US"/>
              </w:rPr>
            </w:pPr>
            <w:r>
              <w:rPr>
                <w:rFonts w:cs="Times New Roman"/>
                <w:sz w:val="24"/>
                <w:szCs w:val="24"/>
                <w:lang w:val="en-US"/>
              </w:rPr>
              <w:t>G7.III</w:t>
            </w:r>
          </w:p>
        </w:tc>
        <w:tc>
          <w:tcPr>
            <w:tcW w:w="2292" w:type="dxa"/>
            <w:vAlign w:val="center"/>
          </w:tcPr>
          <w:p w14:paraId="0484CA3D" w14:textId="036325C8" w:rsidR="005541B3" w:rsidRDefault="005541B3" w:rsidP="005541B3">
            <w:pPr>
              <w:ind w:firstLine="0"/>
              <w:jc w:val="center"/>
              <w:rPr>
                <w:lang w:val="en-US"/>
              </w:rPr>
            </w:pPr>
            <w:r w:rsidRPr="005541B3">
              <w:rPr>
                <w:rFonts w:eastAsia="Times New Roman" w:cs="Times New Roman"/>
                <w:noProof w:val="0"/>
                <w:sz w:val="24"/>
                <w:szCs w:val="24"/>
                <w:lang w:val="en-US"/>
              </w:rPr>
              <w:t>0.962</w:t>
            </w:r>
          </w:p>
        </w:tc>
        <w:tc>
          <w:tcPr>
            <w:tcW w:w="3120" w:type="dxa"/>
            <w:vAlign w:val="center"/>
          </w:tcPr>
          <w:p w14:paraId="754F337D" w14:textId="289AA9F6" w:rsidR="005541B3" w:rsidRDefault="005541B3" w:rsidP="005541B3">
            <w:pPr>
              <w:ind w:firstLine="0"/>
              <w:jc w:val="center"/>
              <w:rPr>
                <w:lang w:val="en-US"/>
              </w:rPr>
            </w:pPr>
            <w:r w:rsidRPr="005541B3">
              <w:rPr>
                <w:rFonts w:eastAsia="Times New Roman" w:cs="Times New Roman"/>
                <w:noProof w:val="0"/>
                <w:sz w:val="24"/>
                <w:szCs w:val="24"/>
                <w:lang w:val="en-US"/>
              </w:rPr>
              <w:t>0.859</w:t>
            </w:r>
          </w:p>
        </w:tc>
        <w:tc>
          <w:tcPr>
            <w:tcW w:w="2021" w:type="dxa"/>
            <w:vAlign w:val="center"/>
          </w:tcPr>
          <w:p w14:paraId="7A773E7D" w14:textId="4FAC844F" w:rsidR="005541B3" w:rsidRDefault="005541B3" w:rsidP="005541B3">
            <w:pPr>
              <w:ind w:firstLine="0"/>
              <w:jc w:val="center"/>
              <w:rPr>
                <w:lang w:val="en-US"/>
              </w:rPr>
            </w:pPr>
            <w:r w:rsidRPr="005541B3">
              <w:rPr>
                <w:rFonts w:eastAsia="Times New Roman" w:cs="Times New Roman"/>
                <w:noProof w:val="0"/>
                <w:sz w:val="24"/>
                <w:szCs w:val="24"/>
                <w:lang w:val="en-US"/>
              </w:rPr>
              <w:t>0.908</w:t>
            </w:r>
          </w:p>
        </w:tc>
      </w:tr>
    </w:tbl>
    <w:p w14:paraId="720D5DBA" w14:textId="4E62F518" w:rsidR="0066414B" w:rsidRPr="0066414B" w:rsidRDefault="0066414B" w:rsidP="0066414B">
      <w:pPr>
        <w:rPr>
          <w:lang w:val="en-US"/>
        </w:rPr>
      </w:pPr>
      <w:r>
        <w:rPr>
          <w:lang w:val="en-US"/>
        </w:rPr>
        <w:t xml:space="preserve">Qua </w:t>
      </w:r>
      <w:r>
        <w:rPr>
          <w:i/>
          <w:lang w:val="en-US"/>
        </w:rPr>
        <w:t>B</w:t>
      </w:r>
      <w:r w:rsidRPr="0066414B">
        <w:rPr>
          <w:i/>
          <w:lang w:val="en-US"/>
        </w:rPr>
        <w:t>ảng 18</w:t>
      </w:r>
      <w:r>
        <w:t xml:space="preserve">, </w:t>
      </w:r>
      <w:r w:rsidRPr="0066414B">
        <w:rPr>
          <w:lang w:val="en-US"/>
        </w:rPr>
        <w:t>mô hình ViT thể hiện hiệu suất rất tốt với chỉ số F1 trung bình khoảng 0.961, cho thấy tiềm năng ứng dụng cao trong các tác vụ phân loại thực tế. Tuy nhiên, vẫn có thể cải thiện thêm hiệu suất ở các lớp G7.III và G18.I để đạt được kết quả đồng đều hơn giữa các lớp.</w:t>
      </w:r>
    </w:p>
    <w:p w14:paraId="404459C5" w14:textId="3FE7BA87" w:rsidR="00C3086C" w:rsidRDefault="00372C43" w:rsidP="00C3086C">
      <w:pPr>
        <w:pStyle w:val="Heading3"/>
        <w:rPr>
          <w:lang w:val="en-US"/>
        </w:rPr>
      </w:pPr>
      <w:bookmarkStart w:id="439" w:name="_Toc198236797"/>
      <w:r>
        <w:rPr>
          <w:lang w:val="en-US"/>
        </w:rPr>
        <w:t>Website</w:t>
      </w:r>
      <w:r w:rsidR="009F63CC">
        <w:rPr>
          <w:lang w:val="en-US"/>
        </w:rPr>
        <w:t xml:space="preserve"> p</w:t>
      </w:r>
      <w:r w:rsidR="00C3086C">
        <w:rPr>
          <w:lang w:val="en-US"/>
        </w:rPr>
        <w:t>hân loại hạt lúa giống</w:t>
      </w:r>
      <w:bookmarkEnd w:id="439"/>
    </w:p>
    <w:p w14:paraId="44D50A78" w14:textId="306D436E" w:rsidR="00391FCA" w:rsidRPr="00391FCA" w:rsidRDefault="00391FCA" w:rsidP="00391FCA">
      <w:pPr>
        <w:rPr>
          <w:lang w:val="en-US"/>
        </w:rPr>
      </w:pPr>
      <w:r w:rsidRPr="00391FCA">
        <w:t>Bên cạnh quá trình huấn luyện và đánh giá các mô hình học sâu theo từng phương pháp, tôi cũng đã xây dựng một hệ thống phân loại hạt giống lúa với giao diện trực quan trên nền tảng Website, sử dụng công cụ Streamlit nhằm hỗ trợ</w:t>
      </w:r>
      <w:r w:rsidR="009B33EE">
        <w:t xml:space="preserve"> quá tr</w:t>
      </w:r>
      <w:r w:rsidR="009B33EE">
        <w:rPr>
          <w:lang w:val="en-US"/>
        </w:rPr>
        <w:t>ình</w:t>
      </w:r>
      <w:r w:rsidRPr="00391FCA">
        <w:t xml:space="preserve"> xây dự</w:t>
      </w:r>
      <w:r>
        <w:t>ng</w:t>
      </w:r>
      <w:r>
        <w:rPr>
          <w:lang w:val="en-US"/>
        </w:rPr>
        <w:t>.</w:t>
      </w:r>
    </w:p>
    <w:p w14:paraId="6A8337A5" w14:textId="4ADE6CBD" w:rsidR="00C3086C" w:rsidRDefault="00923937" w:rsidP="00B737EF">
      <w:pPr>
        <w:ind w:firstLine="0"/>
        <w:jc w:val="center"/>
        <w:rPr>
          <w:lang w:val="en-US"/>
        </w:rPr>
      </w:pPr>
      <w:r>
        <w:rPr>
          <w:lang w:val="en-US"/>
        </w:rPr>
        <w:lastRenderedPageBreak/>
        <w:drawing>
          <wp:inline distT="0" distB="0" distL="0" distR="0" wp14:anchorId="51FE6281" wp14:editId="4B7035E1">
            <wp:extent cx="5219700" cy="67551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localhost-8501-2025-05-14-13_44_32-images-0.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19700" cy="6755130"/>
                    </a:xfrm>
                    <a:prstGeom prst="rect">
                      <a:avLst/>
                    </a:prstGeom>
                  </pic:spPr>
                </pic:pic>
              </a:graphicData>
            </a:graphic>
          </wp:inline>
        </w:drawing>
      </w:r>
    </w:p>
    <w:p w14:paraId="2B273B09" w14:textId="027FB5BA" w:rsidR="00C3086C" w:rsidRPr="00B737EF" w:rsidRDefault="00C3086C" w:rsidP="00B737EF">
      <w:pPr>
        <w:pStyle w:val="HinhAnh"/>
        <w:ind w:left="426"/>
        <w:rPr>
          <w:lang w:val="en-US"/>
        </w:rPr>
      </w:pPr>
      <w:bookmarkStart w:id="440" w:name="_Toc198236865"/>
      <w:r w:rsidRPr="00531060">
        <w:t>Hình</w:t>
      </w:r>
      <w:r>
        <w:rPr>
          <w:lang w:val="en-US"/>
        </w:rPr>
        <w:t xml:space="preserve"> 29</w:t>
      </w:r>
      <w:r w:rsidRPr="00531060">
        <w:rPr>
          <w:lang w:val="en-US"/>
        </w:rPr>
        <w:t>:</w:t>
      </w:r>
      <w:r>
        <w:rPr>
          <w:lang w:val="en-US"/>
        </w:rPr>
        <w:t xml:space="preserve"> Giao diện website (1)</w:t>
      </w:r>
      <w:bookmarkEnd w:id="440"/>
      <w:r w:rsidRPr="00531060">
        <w:t xml:space="preserve"> </w:t>
      </w:r>
    </w:p>
    <w:p w14:paraId="53C0E1C5" w14:textId="496F7B2A" w:rsidR="008B041B" w:rsidRDefault="008B041B" w:rsidP="00C3086C">
      <w:pPr>
        <w:ind w:firstLine="0"/>
        <w:rPr>
          <w:lang w:val="en-US"/>
        </w:rPr>
      </w:pPr>
      <w:r w:rsidRPr="008B041B">
        <w:t>Với giao diện được xây dựng trên nền tảng Streamlit, người dùng có thể dễ dàng lựa chọn phương pháp phân loại (một giai đoạn hoặc hai giai đoạn) cùng với mô hình tương ứng để thực hiện nhận diện hình ảnh hạt giống lúa. Kết quả phân loại được hiển thị một cách trực quan, bao gồm tên loại hạt giống được nhận diện</w:t>
      </w:r>
      <w:r>
        <w:rPr>
          <w:lang w:val="en-US"/>
        </w:rPr>
        <w:t>, phân loại</w:t>
      </w:r>
      <w:r w:rsidRPr="008B041B">
        <w:t>, thời gian dự</w:t>
      </w:r>
      <w:r w:rsidR="007060A6">
        <w:t xml:space="preserve"> đoán</w:t>
      </w:r>
      <w:r w:rsidR="007060A6">
        <w:rPr>
          <w:lang w:val="en-US"/>
        </w:rPr>
        <w:t xml:space="preserve">, </w:t>
      </w:r>
      <w:r w:rsidRPr="008B041B">
        <w:t>cùng với các biểu đồ thống kê như: số lượng và tỉ lệ các loại lúa</w:t>
      </w:r>
      <w:r w:rsidR="005D3247">
        <w:rPr>
          <w:lang w:val="en-US"/>
        </w:rPr>
        <w:t xml:space="preserve"> giống</w:t>
      </w:r>
      <w:r w:rsidRPr="008B041B">
        <w:t xml:space="preserve"> được phát hiện, biểu đồ thể hiện sự phân bố độ tin cậy của mô hình đối với từng lớp.</w:t>
      </w:r>
    </w:p>
    <w:p w14:paraId="27A206F8" w14:textId="36973064" w:rsidR="00C3086C" w:rsidRDefault="00923937" w:rsidP="00C3086C">
      <w:pPr>
        <w:ind w:firstLine="0"/>
        <w:rPr>
          <w:lang w:val="en-US"/>
        </w:rPr>
      </w:pPr>
      <w:r>
        <w:rPr>
          <w:lang w:val="en-US"/>
        </w:rPr>
        <w:lastRenderedPageBreak/>
        <w:drawing>
          <wp:inline distT="0" distB="0" distL="0" distR="0" wp14:anchorId="6128360F" wp14:editId="0592D348">
            <wp:extent cx="5219700" cy="67551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localhost-8501-2025-05-14-13_44_32-images-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19700" cy="6755130"/>
                    </a:xfrm>
                    <a:prstGeom prst="rect">
                      <a:avLst/>
                    </a:prstGeom>
                  </pic:spPr>
                </pic:pic>
              </a:graphicData>
            </a:graphic>
          </wp:inline>
        </w:drawing>
      </w:r>
    </w:p>
    <w:p w14:paraId="5329DEA7" w14:textId="5A9308E1" w:rsidR="00C3086C" w:rsidRPr="009B73DF" w:rsidRDefault="00C3086C" w:rsidP="00C3086C">
      <w:pPr>
        <w:pStyle w:val="HinhAnh"/>
        <w:ind w:left="426"/>
        <w:rPr>
          <w:lang w:val="en-US"/>
        </w:rPr>
      </w:pPr>
      <w:bookmarkStart w:id="441" w:name="_Toc198236866"/>
      <w:r w:rsidRPr="00531060">
        <w:t>Hình</w:t>
      </w:r>
      <w:r>
        <w:rPr>
          <w:lang w:val="en-US"/>
        </w:rPr>
        <w:t xml:space="preserve"> 30</w:t>
      </w:r>
      <w:r w:rsidRPr="00531060">
        <w:rPr>
          <w:lang w:val="en-US"/>
        </w:rPr>
        <w:t>:</w:t>
      </w:r>
      <w:r>
        <w:rPr>
          <w:lang w:val="en-US"/>
        </w:rPr>
        <w:t xml:space="preserve"> Giao diệ</w:t>
      </w:r>
      <w:r w:rsidR="00923937">
        <w:rPr>
          <w:lang w:val="en-US"/>
        </w:rPr>
        <w:t>n website (2</w:t>
      </w:r>
      <w:r>
        <w:rPr>
          <w:lang w:val="en-US"/>
        </w:rPr>
        <w:t>)</w:t>
      </w:r>
      <w:bookmarkEnd w:id="441"/>
      <w:r w:rsidRPr="00531060">
        <w:t xml:space="preserve"> </w:t>
      </w:r>
    </w:p>
    <w:p w14:paraId="0DF22340" w14:textId="77777777" w:rsidR="00C3086C" w:rsidRDefault="00C3086C" w:rsidP="00C3086C">
      <w:pPr>
        <w:rPr>
          <w:lang w:val="en-US"/>
        </w:rPr>
      </w:pPr>
    </w:p>
    <w:p w14:paraId="0C21BDDF" w14:textId="4389DD71" w:rsidR="00C3086C" w:rsidRDefault="00923937" w:rsidP="001437FB">
      <w:pPr>
        <w:ind w:left="284" w:firstLine="0"/>
        <w:jc w:val="center"/>
        <w:rPr>
          <w:lang w:val="en-US"/>
        </w:rPr>
      </w:pPr>
      <w:r>
        <w:rPr>
          <w:lang w:val="en-US"/>
        </w:rPr>
        <w:lastRenderedPageBreak/>
        <w:drawing>
          <wp:inline distT="0" distB="0" distL="0" distR="0" wp14:anchorId="697E5825" wp14:editId="6FDB1A39">
            <wp:extent cx="4719813" cy="2328253"/>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47">
                      <a:extLst>
                        <a:ext uri="{28A0092B-C50C-407E-A947-70E740481C1C}">
                          <a14:useLocalDpi xmlns:a14="http://schemas.microsoft.com/office/drawing/2010/main" val="0"/>
                        </a:ext>
                      </a:extLst>
                    </a:blip>
                    <a:stretch>
                      <a:fillRect/>
                    </a:stretch>
                  </pic:blipFill>
                  <pic:spPr>
                    <a:xfrm>
                      <a:off x="0" y="0"/>
                      <a:ext cx="4719813" cy="2328253"/>
                    </a:xfrm>
                    <a:prstGeom prst="rect">
                      <a:avLst/>
                    </a:prstGeom>
                  </pic:spPr>
                </pic:pic>
              </a:graphicData>
            </a:graphic>
          </wp:inline>
        </w:drawing>
      </w:r>
    </w:p>
    <w:p w14:paraId="1B00BCCD" w14:textId="4D320D09" w:rsidR="00C3086C" w:rsidRPr="00923937" w:rsidRDefault="00C3086C" w:rsidP="00923937">
      <w:pPr>
        <w:pStyle w:val="HinhAnh"/>
        <w:ind w:left="426"/>
        <w:rPr>
          <w:lang w:val="en-US"/>
        </w:rPr>
      </w:pPr>
      <w:bookmarkStart w:id="442" w:name="_Toc198236867"/>
      <w:r w:rsidRPr="00531060">
        <w:t>Hình</w:t>
      </w:r>
      <w:r>
        <w:rPr>
          <w:lang w:val="en-US"/>
        </w:rPr>
        <w:t xml:space="preserve"> 31</w:t>
      </w:r>
      <w:r w:rsidRPr="00531060">
        <w:rPr>
          <w:lang w:val="en-US"/>
        </w:rPr>
        <w:t>:</w:t>
      </w:r>
      <w:r>
        <w:rPr>
          <w:lang w:val="en-US"/>
        </w:rPr>
        <w:t xml:space="preserve"> Giao diện website </w:t>
      </w:r>
      <w:r w:rsidR="00923937">
        <w:rPr>
          <w:lang w:val="en-US"/>
        </w:rPr>
        <w:t>(3</w:t>
      </w:r>
      <w:r>
        <w:rPr>
          <w:lang w:val="en-US"/>
        </w:rPr>
        <w:t>)</w:t>
      </w:r>
      <w:bookmarkEnd w:id="442"/>
      <w:r w:rsidRPr="00531060">
        <w:t xml:space="preserve"> </w:t>
      </w:r>
    </w:p>
    <w:p w14:paraId="4CE2805C" w14:textId="17123DDB" w:rsidR="00F65E49" w:rsidRPr="00F65E49" w:rsidRDefault="003475BE" w:rsidP="00F65E49">
      <w:pPr>
        <w:pStyle w:val="Heading2"/>
        <w:rPr>
          <w:lang w:val="en-US"/>
        </w:rPr>
      </w:pPr>
      <w:bookmarkStart w:id="443" w:name="_Toc193706300"/>
      <w:bookmarkStart w:id="444" w:name="_Toc193707669"/>
      <w:bookmarkStart w:id="445" w:name="_Toc193708511"/>
      <w:bookmarkStart w:id="446" w:name="_Toc193708810"/>
      <w:bookmarkStart w:id="447" w:name="_Toc193710367"/>
      <w:bookmarkStart w:id="448" w:name="_Toc198236798"/>
      <w:r w:rsidRPr="00B14F34">
        <w:t>KẾT LUẬN</w:t>
      </w:r>
      <w:bookmarkEnd w:id="443"/>
      <w:bookmarkEnd w:id="444"/>
      <w:bookmarkEnd w:id="445"/>
      <w:bookmarkEnd w:id="446"/>
      <w:bookmarkEnd w:id="447"/>
      <w:bookmarkEnd w:id="448"/>
    </w:p>
    <w:p w14:paraId="18ADD173" w14:textId="5F579B9A" w:rsidR="00B1018C" w:rsidRPr="00B14F34" w:rsidRDefault="00B1018C" w:rsidP="00B14F34">
      <w:pPr>
        <w:pStyle w:val="Heading3"/>
      </w:pPr>
      <w:bookmarkStart w:id="449" w:name="_Toc193706301"/>
      <w:bookmarkStart w:id="450" w:name="_Toc193707670"/>
      <w:bookmarkStart w:id="451" w:name="_Toc193708512"/>
      <w:bookmarkStart w:id="452" w:name="_Toc193708811"/>
      <w:bookmarkStart w:id="453" w:name="_Toc193710368"/>
      <w:bookmarkStart w:id="454" w:name="_Toc198236799"/>
      <w:r w:rsidRPr="00B14F34">
        <w:t>Kết quả thu nhận</w:t>
      </w:r>
      <w:bookmarkEnd w:id="449"/>
      <w:bookmarkEnd w:id="450"/>
      <w:bookmarkEnd w:id="451"/>
      <w:bookmarkEnd w:id="452"/>
      <w:bookmarkEnd w:id="453"/>
      <w:bookmarkEnd w:id="454"/>
      <w:r w:rsidRPr="00B14F34">
        <w:t xml:space="preserve"> </w:t>
      </w:r>
    </w:p>
    <w:p w14:paraId="52978672" w14:textId="77777777" w:rsidR="00626563" w:rsidRDefault="007A269A" w:rsidP="00A118B7">
      <w:pPr>
        <w:ind w:firstLine="709"/>
        <w:rPr>
          <w:lang w:val="en-US"/>
        </w:rPr>
      </w:pPr>
      <w:r>
        <w:rPr>
          <w:lang w:val="en-US"/>
        </w:rPr>
        <w:t xml:space="preserve">Đề tài </w:t>
      </w:r>
      <w:r w:rsidRPr="007A269A">
        <w:t xml:space="preserve">đã chứng minh tính khả thi của hệ thống phân loại hạt giống lúa dựa trên các hướng tiếp cận đề xuất. </w:t>
      </w:r>
    </w:p>
    <w:p w14:paraId="5B86D4FD" w14:textId="77777777" w:rsidR="00F53FDC" w:rsidRDefault="00626563" w:rsidP="00A118B7">
      <w:pPr>
        <w:ind w:firstLine="709"/>
        <w:rPr>
          <w:lang w:val="en-US"/>
        </w:rPr>
      </w:pPr>
      <w:r>
        <w:rPr>
          <w:lang w:val="en-US"/>
        </w:rPr>
        <w:t>Các mô hình phân loại riêng biệt dù có sự khác nhau ít nhiều về hiệu suất nhưng nhìn chung tất cả điều đạt con số 90% về hiệu suất, nó là một con sô đủ lớn khi tiến hành xây dựng các mô hình phân loại. Ngoài ra các mô hình tích hợp như YOLO hay Faster R-CNN cũng cho ra các kết quả rất tốt khi tích hợ</w:t>
      </w:r>
      <w:r w:rsidR="00F53FDC">
        <w:rPr>
          <w:lang w:val="en-US"/>
        </w:rPr>
        <w:t>p quá trình phát hiện và phân loại, mặc dù điều đó sẽ gây ảnh hưởng ít nhiều về hiệu suất phân loại nhưng các mô hình trên điều cho thấy các kết quả hết sức hài lòng đặc biệt là mô hình YOLOv11s cho thấy một hiệu suất gần như là hoàn hảo với 98% độ chính xác phân loại.</w:t>
      </w:r>
    </w:p>
    <w:p w14:paraId="74A77BB2" w14:textId="73D130E6" w:rsidR="00D71C21" w:rsidRDefault="00F53FDC" w:rsidP="00D71C21">
      <w:pPr>
        <w:ind w:firstLine="709"/>
        <w:rPr>
          <w:lang w:val="en-US"/>
        </w:rPr>
      </w:pPr>
      <w:r>
        <w:rPr>
          <w:lang w:val="en-US"/>
        </w:rPr>
        <w:t>Để tiến hành so sánh phương pháp nào hiệu quả hơn trong bài toán “Ứng dụng mô hình học sâu trong phân loại hạt giống lúa” tôi sẽ lựa chọn hai mô hình tiêu biểu nhất của hai phương pháp là</w:t>
      </w:r>
      <w:r w:rsidR="00D71C21">
        <w:rPr>
          <w:lang w:val="en-US"/>
        </w:rPr>
        <w:t xml:space="preserve">: </w:t>
      </w:r>
      <w:r>
        <w:rPr>
          <w:lang w:val="en-US"/>
        </w:rPr>
        <w:t>ViT và YOLOv11</w:t>
      </w:r>
      <w:r w:rsidR="00705AB5">
        <w:rPr>
          <w:lang w:val="en-US"/>
        </w:rPr>
        <w:t>s</w:t>
      </w:r>
      <w:r>
        <w:rPr>
          <w:lang w:val="en-US"/>
        </w:rPr>
        <w:t xml:space="preserve"> với mục tiêu là so </w:t>
      </w:r>
      <w:r w:rsidR="009E1D79">
        <w:rPr>
          <w:lang w:val="en-US"/>
        </w:rPr>
        <w:t>sánh</w:t>
      </w:r>
      <w:r>
        <w:rPr>
          <w:lang w:val="en-US"/>
        </w:rPr>
        <w:t xml:space="preserve"> hiệu quả khả năng phân loại và thời gian inference của </w:t>
      </w:r>
      <w:r w:rsidR="00D71C21">
        <w:rPr>
          <w:lang w:val="en-US"/>
        </w:rPr>
        <w:t xml:space="preserve">từng </w:t>
      </w:r>
      <w:r>
        <w:rPr>
          <w:lang w:val="en-US"/>
        </w:rPr>
        <w:t>mô hình</w:t>
      </w:r>
      <w:r w:rsidR="00B74295">
        <w:rPr>
          <w:lang w:val="en-US"/>
        </w:rPr>
        <w:t xml:space="preserve"> theo cấu hình</w:t>
      </w:r>
      <w:r w:rsidR="0075476E">
        <w:rPr>
          <w:lang w:val="en-US"/>
        </w:rPr>
        <w:t xml:space="preserve"> phần cứng</w:t>
      </w:r>
      <w:r w:rsidR="00B74295">
        <w:rPr>
          <w:lang w:val="en-US"/>
        </w:rPr>
        <w:t xml:space="preserve"> như </w:t>
      </w:r>
      <w:r w:rsidR="00B74295" w:rsidRPr="00B74295">
        <w:rPr>
          <w:i/>
          <w:lang w:val="en-US"/>
        </w:rPr>
        <w:t>Bảng 6</w:t>
      </w:r>
      <w:r>
        <w:rPr>
          <w:lang w:val="en-US"/>
        </w:rPr>
        <w:t xml:space="preserve">.  </w:t>
      </w:r>
    </w:p>
    <w:p w14:paraId="2833D3C2" w14:textId="418316A4" w:rsidR="008E667D" w:rsidRDefault="00D71C21" w:rsidP="002D7719">
      <w:pPr>
        <w:ind w:firstLine="0"/>
        <w:rPr>
          <w:lang w:val="en-US"/>
        </w:rPr>
      </w:pPr>
      <w:r>
        <w:rPr>
          <w:lang w:val="en-US"/>
        </w:rPr>
        <w:lastRenderedPageBreak/>
        <w:drawing>
          <wp:inline distT="0" distB="0" distL="0" distR="0" wp14:anchorId="7E79439E" wp14:editId="5B1229CC">
            <wp:extent cx="5219700" cy="2586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t_yolo_overall_comparison (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19700" cy="2586355"/>
                    </a:xfrm>
                    <a:prstGeom prst="rect">
                      <a:avLst/>
                    </a:prstGeom>
                  </pic:spPr>
                </pic:pic>
              </a:graphicData>
            </a:graphic>
          </wp:inline>
        </w:drawing>
      </w:r>
    </w:p>
    <w:p w14:paraId="5D086D84" w14:textId="5B3B9483" w:rsidR="002D7719" w:rsidRPr="002D7719" w:rsidRDefault="008E667D" w:rsidP="002D7719">
      <w:pPr>
        <w:pStyle w:val="BieuDo"/>
        <w:ind w:left="426"/>
        <w:rPr>
          <w:lang w:val="en-US"/>
        </w:rPr>
      </w:pPr>
      <w:bookmarkStart w:id="455" w:name="_Toc198236937"/>
      <w:r>
        <w:t>B</w:t>
      </w:r>
      <w:r>
        <w:rPr>
          <w:lang w:val="en-US"/>
        </w:rPr>
        <w:t>iểu đồ</w:t>
      </w:r>
      <w:r w:rsidR="004D3D06">
        <w:rPr>
          <w:lang w:val="en-US"/>
        </w:rPr>
        <w:t xml:space="preserve"> 4</w:t>
      </w:r>
      <w:r>
        <w:rPr>
          <w:lang w:val="en-US"/>
        </w:rPr>
        <w:t xml:space="preserve">: Biểu đồ </w:t>
      </w:r>
      <w:r w:rsidR="00C4716B">
        <w:rPr>
          <w:lang w:val="en-US"/>
        </w:rPr>
        <w:t>so sánh hiệu suất của các phương pháp</w:t>
      </w:r>
      <w:bookmarkEnd w:id="455"/>
      <w:r w:rsidRPr="00531060">
        <w:t xml:space="preserve"> </w:t>
      </w:r>
    </w:p>
    <w:p w14:paraId="504A6AEE" w14:textId="7231C73B" w:rsidR="00A3639C" w:rsidRDefault="000818C6" w:rsidP="00A3639C">
      <w:pPr>
        <w:ind w:firstLine="709"/>
        <w:rPr>
          <w:lang w:val="en-US"/>
        </w:rPr>
      </w:pPr>
      <w:r w:rsidRPr="000818C6">
        <w:rPr>
          <w:lang w:val="en-US"/>
        </w:rPr>
        <w:t>Khi so sánh hai hướng tiếp cận</w:t>
      </w:r>
      <w:r w:rsidR="008E55FC">
        <w:rPr>
          <w:lang w:val="en-US"/>
        </w:rPr>
        <w:t xml:space="preserve"> thông qua các đại diện</w:t>
      </w:r>
      <w:r w:rsidRPr="000818C6">
        <w:rPr>
          <w:lang w:val="en-US"/>
        </w:rPr>
        <w:t>, có thể thấy rõ rằng hướng tiếp cậ</w:t>
      </w:r>
      <w:r w:rsidR="002D7719">
        <w:rPr>
          <w:lang w:val="en-US"/>
        </w:rPr>
        <w:t xml:space="preserve">n </w:t>
      </w:r>
      <w:r w:rsidR="008E55FC">
        <w:rPr>
          <w:lang w:val="en-US"/>
        </w:rPr>
        <w:t>một giai đoạn</w:t>
      </w:r>
      <w:r w:rsidRPr="000818C6">
        <w:rPr>
          <w:lang w:val="en-US"/>
        </w:rPr>
        <w:t xml:space="preserve"> vượt trội hơn hướng tiếp cậ</w:t>
      </w:r>
      <w:r w:rsidR="00536662">
        <w:rPr>
          <w:lang w:val="en-US"/>
        </w:rPr>
        <w:t>n còn lại</w:t>
      </w:r>
      <w:r w:rsidRPr="000818C6">
        <w:rPr>
          <w:lang w:val="en-US"/>
        </w:rPr>
        <w:t xml:space="preserve"> trên tất cả các chỉ số. Về độ chính xác, hướng tiếp cậ</w:t>
      </w:r>
      <w:r w:rsidR="00536662">
        <w:rPr>
          <w:lang w:val="en-US"/>
        </w:rPr>
        <w:t xml:space="preserve">n một </w:t>
      </w:r>
      <w:r w:rsidRPr="000818C6">
        <w:rPr>
          <w:lang w:val="en-US"/>
        </w:rPr>
        <w:t xml:space="preserve">cao hơn </w:t>
      </w:r>
      <w:r w:rsidR="008E55FC">
        <w:rPr>
          <w:lang w:val="en-US"/>
        </w:rPr>
        <w:t>3</w:t>
      </w:r>
      <w:r w:rsidRPr="000818C6">
        <w:rPr>
          <w:lang w:val="en-US"/>
        </w:rPr>
        <w:t>% so với hướng tiếp cậ</w:t>
      </w:r>
      <w:r w:rsidR="00536662">
        <w:rPr>
          <w:lang w:val="en-US"/>
        </w:rPr>
        <w:t>n hai</w:t>
      </w:r>
      <w:r w:rsidR="008E55FC">
        <w:rPr>
          <w:lang w:val="en-US"/>
        </w:rPr>
        <w:t xml:space="preserve">. Ngoài ra thời gian inference cũng như khả năng phân loại của mô hình tích hợp cao hơn và ít sai sót hơn so với mô hình riêng biệt. Con số 14 so với 85 trong số lượng phân loại sai còn cho thấy được mô hình tích hợp học tốt hơn, trích xuất đặc trưng ổn </w:t>
      </w:r>
      <w:r w:rsidR="00A3639C">
        <w:rPr>
          <w:lang w:val="en-US"/>
        </w:rPr>
        <w:t xml:space="preserve">định </w:t>
      </w:r>
      <w:r w:rsidR="008E55FC">
        <w:rPr>
          <w:lang w:val="en-US"/>
        </w:rPr>
        <w:t xml:space="preserve">hơn </w:t>
      </w:r>
      <w:r w:rsidR="009B33EE">
        <w:rPr>
          <w:lang w:val="en-US"/>
        </w:rPr>
        <w:t>giúp nâng cao</w:t>
      </w:r>
      <w:r w:rsidR="00A3639C">
        <w:rPr>
          <w:lang w:val="en-US"/>
        </w:rPr>
        <w:t xml:space="preserve"> độ chính xác và giảm thiểu sai sót trong quá trình phân loại.</w:t>
      </w:r>
    </w:p>
    <w:p w14:paraId="6A986562" w14:textId="6DA05CB3" w:rsidR="00601FBE" w:rsidRDefault="00601FBE" w:rsidP="00A118B7">
      <w:pPr>
        <w:ind w:firstLine="709"/>
        <w:rPr>
          <w:lang w:val="en-US"/>
        </w:rPr>
      </w:pPr>
      <w:r>
        <w:t>Tuy nhiên, cũng cần nhấn mạnh rằng mô hình ViT, mặc dù thể hiện hiệu suất kém hơn trong thử nghiệm này, vẫn cho thấy tiềm năng mạnh mẽ. Cấu trúc Transformer – nền tảng của ViT – vốn đã chứng minh tính ưu việt trong xử lý ngôn ngữ tự nhiên, đặc biệt trong các mô hình tiên tiến như BERT hay GPT. Việc áp dụng Transformer vào thị giác máy tính, một lĩnh vực vốn chịu ảnh hưởng lớn từ</w:t>
      </w:r>
      <w:r w:rsidR="00995DAF">
        <w:rPr>
          <w:lang w:val="en-US"/>
        </w:rPr>
        <w:t xml:space="preserve"> mạng nơ-ron tích chập</w:t>
      </w:r>
      <w:r>
        <w:t xml:space="preserve">, mở ra hướng phát triển đầy triển vọng. Điều này cho thấy Transformer không chỉ giới hạn trong </w:t>
      </w:r>
      <w:r w:rsidR="00995DAF">
        <w:t>xử lý ngôn ngữ tự nhiên</w:t>
      </w:r>
      <w:r>
        <w:t xml:space="preserve"> mà còn đang dần khẳng định vị thế trong các bài toán thị giác</w:t>
      </w:r>
      <w:r>
        <w:rPr>
          <w:lang w:val="en-US"/>
        </w:rPr>
        <w:t xml:space="preserve"> máy tính</w:t>
      </w:r>
      <w:r>
        <w:t xml:space="preserve">, hứa hẹn sẽ tiếp tục phát triển và có thể thay thế </w:t>
      </w:r>
      <w:r w:rsidR="00995DAF">
        <w:rPr>
          <w:lang w:val="en-US"/>
        </w:rPr>
        <w:t>mạng nơ-ron tích chập</w:t>
      </w:r>
      <w:r>
        <w:t xml:space="preserve"> trong tương lai.</w:t>
      </w:r>
    </w:p>
    <w:p w14:paraId="597D5CBB" w14:textId="4257237A" w:rsidR="00DE6115" w:rsidRDefault="00B74295" w:rsidP="00B74295">
      <w:pPr>
        <w:ind w:firstLine="709"/>
        <w:rPr>
          <w:lang w:val="en-US"/>
        </w:rPr>
      </w:pPr>
      <w:r>
        <w:rPr>
          <w:lang w:val="en-US"/>
        </w:rPr>
        <w:t>Tóm lại đề tài “Ứng dụng mô hình học sâu trong phân loại hạt giống lúa” là đề tài mang tính thực tiễn cao và thông qua kết quả nghiên cứu cho thấy phương pháp hai giai đoạn mang lại hiệu suất tốt hơn.</w:t>
      </w:r>
      <w:r w:rsidR="00601FBE">
        <w:rPr>
          <w:lang w:val="en-US"/>
        </w:rPr>
        <w:t xml:space="preserve"> Đ</w:t>
      </w:r>
      <w:r w:rsidR="00601FBE">
        <w:t>ề tài không chỉ góp phần khẳng định tiềm năng ứng dụng của mô hình học sâu trong lĩnh vực nông nghiệp thông minh mà còn mở ra định hướng phát triển các hệ thống phân loại tự động, hỗ trợ quá trình chọn lọc, kiểm đị</w:t>
      </w:r>
      <w:r w:rsidR="00F917AE">
        <w:t>nh</w:t>
      </w:r>
      <w:r w:rsidR="00F917AE">
        <w:rPr>
          <w:lang w:val="en-US"/>
        </w:rPr>
        <w:t xml:space="preserve"> </w:t>
      </w:r>
      <w:r w:rsidR="00601FBE">
        <w:t>giống lúa một cách hiệu quả, nhanh chóng và chính xác.</w:t>
      </w:r>
      <w:r w:rsidR="00601FBE">
        <w:rPr>
          <w:lang w:val="en-US"/>
        </w:rPr>
        <w:t xml:space="preserve"> Qua kết quả đạt được, đ</w:t>
      </w:r>
      <w:r w:rsidR="00601FBE">
        <w:t xml:space="preserve">ề tài hứa hẹn sẽ là </w:t>
      </w:r>
      <w:r w:rsidR="00601FBE">
        <w:lastRenderedPageBreak/>
        <w:t>nền tảng cho các nghiên cứu mở rộng sau này, chẳng hạn như phân loại sâu bệnh trên cây trồng, dự đoán năng suất mùa vụ, hoặc tích hợp với hệ thống IoT nhằm tối ưu hóa chuỗi cung ứng nông nghiệp theo hướng tự động hóa và thông minh hóa.</w:t>
      </w:r>
    </w:p>
    <w:p w14:paraId="28164DA6" w14:textId="7B6B4FD3" w:rsidR="00D54B07" w:rsidRPr="00B14F34" w:rsidRDefault="00D54B07" w:rsidP="00B14F34">
      <w:pPr>
        <w:pStyle w:val="Heading3"/>
      </w:pPr>
      <w:bookmarkStart w:id="456" w:name="_Toc193706302"/>
      <w:bookmarkStart w:id="457" w:name="_Toc193707671"/>
      <w:bookmarkStart w:id="458" w:name="_Toc193708513"/>
      <w:bookmarkStart w:id="459" w:name="_Toc193708812"/>
      <w:bookmarkStart w:id="460" w:name="_Toc193710369"/>
      <w:bookmarkStart w:id="461" w:name="_Toc198236800"/>
      <w:r w:rsidRPr="00B14F34">
        <w:t>Ưu điểm</w:t>
      </w:r>
      <w:bookmarkEnd w:id="456"/>
      <w:bookmarkEnd w:id="457"/>
      <w:bookmarkEnd w:id="458"/>
      <w:bookmarkEnd w:id="459"/>
      <w:bookmarkEnd w:id="460"/>
      <w:bookmarkEnd w:id="461"/>
    </w:p>
    <w:p w14:paraId="0CA9D933" w14:textId="77777777" w:rsidR="003722BC" w:rsidRDefault="003722BC" w:rsidP="00A118B7">
      <w:pPr>
        <w:ind w:firstLine="709"/>
        <w:rPr>
          <w:lang w:val="en-US"/>
        </w:rPr>
      </w:pPr>
      <w:r>
        <w:t>Được kế thừa các thuật toán tiên tiến từ Ultralytics, giúp huấn luyện hiệu quả, nhanh chóng.</w:t>
      </w:r>
    </w:p>
    <w:p w14:paraId="24B33E25" w14:textId="17D92DE0" w:rsidR="003722BC" w:rsidRDefault="008E55FC" w:rsidP="00A118B7">
      <w:pPr>
        <w:ind w:firstLine="709"/>
        <w:rPr>
          <w:lang w:val="en-US"/>
        </w:rPr>
      </w:pPr>
      <w:r>
        <w:rPr>
          <w:lang w:val="en-US"/>
        </w:rPr>
        <w:t>Các m</w:t>
      </w:r>
      <w:r w:rsidR="003722BC">
        <w:t xml:space="preserve">ô hình </w:t>
      </w:r>
      <w:r>
        <w:t>mang</w:t>
      </w:r>
      <w:r>
        <w:rPr>
          <w:lang w:val="en-US"/>
        </w:rPr>
        <w:t xml:space="preserve"> </w:t>
      </w:r>
      <w:r w:rsidR="003722BC">
        <w:t>lại độ chính xác cao trong phân loại hạt lúa.</w:t>
      </w:r>
    </w:p>
    <w:p w14:paraId="19A9C190" w14:textId="77777777" w:rsidR="003722BC" w:rsidRDefault="003722BC" w:rsidP="00A118B7">
      <w:pPr>
        <w:ind w:firstLine="709"/>
        <w:rPr>
          <w:lang w:val="en-US"/>
        </w:rPr>
      </w:pPr>
      <w:r>
        <w:t>Sử dụng đa dạng kiến trúc mô hình giúp đánh giá bài toán khách quan và toàn diện hơn.</w:t>
      </w:r>
    </w:p>
    <w:p w14:paraId="6FDBD0C9" w14:textId="249F65FE" w:rsidR="003722BC" w:rsidRDefault="003722BC" w:rsidP="00A118B7">
      <w:pPr>
        <w:ind w:firstLine="709"/>
        <w:rPr>
          <w:lang w:val="en-US"/>
        </w:rPr>
      </w:pPr>
      <w:r>
        <w:t>Phương pháp tiếp cận linh hoạt, phù hợp cho cả mục tiêu tốc độ lẫn độ chính xác.</w:t>
      </w:r>
    </w:p>
    <w:p w14:paraId="710BF678" w14:textId="60E46D53" w:rsidR="00DE73DC" w:rsidRDefault="003722BC" w:rsidP="00A118B7">
      <w:pPr>
        <w:ind w:firstLine="709"/>
        <w:rPr>
          <w:lang w:val="en-US"/>
        </w:rPr>
      </w:pPr>
      <w:r>
        <w:t xml:space="preserve">Detectron2 hỗ trợ nhiều kiến trúc mạnh như </w:t>
      </w:r>
      <w:r w:rsidR="00035CF2">
        <w:rPr>
          <w:lang w:val="en-US"/>
        </w:rPr>
        <w:t xml:space="preserve">Faster R-CNN, </w:t>
      </w:r>
      <w:r>
        <w:t>Mask R-CNN, RetinaNet,...</w:t>
      </w:r>
    </w:p>
    <w:p w14:paraId="15331EDD" w14:textId="3B015308" w:rsidR="00035CF2" w:rsidRPr="00035CF2" w:rsidRDefault="00035CF2" w:rsidP="00A118B7">
      <w:pPr>
        <w:ind w:firstLine="709"/>
        <w:rPr>
          <w:lang w:val="en-US"/>
        </w:rPr>
      </w:pPr>
      <w:r>
        <w:rPr>
          <w:lang w:val="en-US"/>
        </w:rPr>
        <w:t>Dễ dàng mở rộ</w:t>
      </w:r>
      <w:r w:rsidR="00AA26B4">
        <w:rPr>
          <w:lang w:val="en-US"/>
        </w:rPr>
        <w:t>ng sang Segmentation hay sử</w:t>
      </w:r>
      <w:r>
        <w:rPr>
          <w:lang w:val="en-US"/>
        </w:rPr>
        <w:t xml:space="preserve"> dụng </w:t>
      </w:r>
      <w:r w:rsidR="00AA26B4">
        <w:t>Oriented Bounding Box</w:t>
      </w:r>
      <w:r w:rsidR="00AA26B4">
        <w:rPr>
          <w:lang w:val="en-US"/>
        </w:rPr>
        <w:t xml:space="preserve"> </w:t>
      </w:r>
      <w:r>
        <w:rPr>
          <w:lang w:val="en-US"/>
        </w:rPr>
        <w:t>để có thể tăng độ chính xác hơn.</w:t>
      </w:r>
    </w:p>
    <w:p w14:paraId="2AF535AF" w14:textId="19D6C50D" w:rsidR="00D54B07" w:rsidRDefault="00D54B07" w:rsidP="00B14F34">
      <w:pPr>
        <w:pStyle w:val="Heading3"/>
        <w:rPr>
          <w:lang w:val="en-US"/>
        </w:rPr>
      </w:pPr>
      <w:bookmarkStart w:id="462" w:name="_Toc193706303"/>
      <w:bookmarkStart w:id="463" w:name="_Toc193707672"/>
      <w:bookmarkStart w:id="464" w:name="_Toc193708514"/>
      <w:bookmarkStart w:id="465" w:name="_Toc193708813"/>
      <w:bookmarkStart w:id="466" w:name="_Toc193710370"/>
      <w:bookmarkStart w:id="467" w:name="_Toc198236801"/>
      <w:r w:rsidRPr="00B14F34">
        <w:t>Nhược điểm</w:t>
      </w:r>
      <w:bookmarkEnd w:id="462"/>
      <w:bookmarkEnd w:id="463"/>
      <w:bookmarkEnd w:id="464"/>
      <w:bookmarkEnd w:id="465"/>
      <w:bookmarkEnd w:id="466"/>
      <w:bookmarkEnd w:id="467"/>
    </w:p>
    <w:p w14:paraId="371C5B4B" w14:textId="338FA522" w:rsidR="00336575" w:rsidRDefault="00336575" w:rsidP="00A118B7">
      <w:pPr>
        <w:ind w:firstLine="709"/>
        <w:rPr>
          <w:lang w:val="en-US"/>
        </w:rPr>
      </w:pPr>
      <w:r>
        <w:t>Dữ liệu còn hạn chế</w:t>
      </w:r>
      <w:r>
        <w:rPr>
          <w:lang w:val="en-US"/>
        </w:rPr>
        <w:t xml:space="preserve"> về số lượng m</w:t>
      </w:r>
      <w:r w:rsidR="00035CF2">
        <w:rPr>
          <w:lang w:val="en-US"/>
        </w:rPr>
        <w:t>ẫu</w:t>
      </w:r>
      <w:r>
        <w:t xml:space="preserve"> khiến các framework mạnh như Detectron2 không phát huy được tối đa hiệu quả</w:t>
      </w:r>
      <w:r w:rsidR="00035CF2">
        <w:rPr>
          <w:lang w:val="en-US"/>
        </w:rPr>
        <w:t>.</w:t>
      </w:r>
    </w:p>
    <w:p w14:paraId="400510B2" w14:textId="1BEB00DE" w:rsidR="00035CF2" w:rsidRPr="00035CF2" w:rsidRDefault="00035CF2" w:rsidP="00A118B7">
      <w:pPr>
        <w:ind w:firstLine="709"/>
        <w:rPr>
          <w:lang w:val="en-US"/>
        </w:rPr>
      </w:pPr>
      <w:r>
        <w:rPr>
          <w:lang w:val="en-US"/>
        </w:rPr>
        <w:t xml:space="preserve">Dữ liệu chủ yếu là các vật thể nhỏ có thể khiến một số mô hình </w:t>
      </w:r>
      <w:r w:rsidR="00C63DDE">
        <w:rPr>
          <w:lang w:val="en-US"/>
        </w:rPr>
        <w:t>hạn chế về kích thước nhỏ như Faster R-CNN gặp khó khăn.</w:t>
      </w:r>
    </w:p>
    <w:p w14:paraId="013C5657" w14:textId="06288D16" w:rsidR="002541FE" w:rsidRPr="00531060" w:rsidRDefault="003218A8" w:rsidP="00A118B7">
      <w:pPr>
        <w:ind w:firstLine="709"/>
        <w:rPr>
          <w:lang w:val="en-US"/>
        </w:rPr>
      </w:pPr>
      <w:r w:rsidRPr="00531060">
        <w:rPr>
          <w:lang w:val="en-US"/>
        </w:rPr>
        <w:t>Chưa phát triển để tích hợ</w:t>
      </w:r>
      <w:r w:rsidR="00C63DDE">
        <w:rPr>
          <w:lang w:val="en-US"/>
        </w:rPr>
        <w:t xml:space="preserve">p vào </w:t>
      </w:r>
      <w:r w:rsidRPr="00531060">
        <w:rPr>
          <w:lang w:val="en-US"/>
        </w:rPr>
        <w:t xml:space="preserve">app mobile </w:t>
      </w:r>
      <w:r w:rsidR="008E55FC">
        <w:rPr>
          <w:lang w:val="en-US"/>
        </w:rPr>
        <w:t xml:space="preserve">hay các thiết bị </w:t>
      </w:r>
      <w:r w:rsidRPr="00531060">
        <w:rPr>
          <w:lang w:val="en-US"/>
        </w:rPr>
        <w:t xml:space="preserve">để </w:t>
      </w:r>
      <w:r w:rsidR="00CF7B69">
        <w:rPr>
          <w:lang w:val="en-US"/>
        </w:rPr>
        <w:t>ứng dụng vào thực tiễn.</w:t>
      </w:r>
    </w:p>
    <w:p w14:paraId="08FB39EC" w14:textId="5B6DB41A" w:rsidR="0093204E" w:rsidRDefault="00700C02" w:rsidP="00B14F34">
      <w:pPr>
        <w:pStyle w:val="Heading3"/>
        <w:rPr>
          <w:lang w:val="en-US"/>
        </w:rPr>
      </w:pPr>
      <w:bookmarkStart w:id="468" w:name="_Toc193706304"/>
      <w:bookmarkStart w:id="469" w:name="_Toc193707673"/>
      <w:bookmarkStart w:id="470" w:name="_Toc193708515"/>
      <w:bookmarkStart w:id="471" w:name="_Toc193708814"/>
      <w:bookmarkStart w:id="472" w:name="_Toc193710371"/>
      <w:bookmarkStart w:id="473" w:name="_Toc198236802"/>
      <w:r w:rsidRPr="00B14F34">
        <w:t>Hướng phát triển tương lai</w:t>
      </w:r>
      <w:bookmarkEnd w:id="468"/>
      <w:bookmarkEnd w:id="469"/>
      <w:bookmarkEnd w:id="470"/>
      <w:bookmarkEnd w:id="471"/>
      <w:bookmarkEnd w:id="472"/>
      <w:bookmarkEnd w:id="473"/>
    </w:p>
    <w:p w14:paraId="4AB34823" w14:textId="4BEF23FC" w:rsidR="001A2EE0" w:rsidRDefault="001A2EE0" w:rsidP="00A118B7">
      <w:pPr>
        <w:ind w:firstLine="709"/>
        <w:rPr>
          <w:lang w:val="en-US"/>
        </w:rPr>
      </w:pPr>
      <w:r>
        <w:t xml:space="preserve">Xây dựng tiêu chuẩn đo lường hạt giống dựa trên thông số sinh trưởng </w:t>
      </w:r>
      <w:r w:rsidR="00A13EF9">
        <w:rPr>
          <w:lang w:val="en-US"/>
        </w:rPr>
        <w:t xml:space="preserve">và màu sắc </w:t>
      </w:r>
      <w:r>
        <w:t>kết hợp AI nhằm giảm tính chủ quan khi gán nhãn.</w:t>
      </w:r>
    </w:p>
    <w:p w14:paraId="7CA6A7C3" w14:textId="24641CE4" w:rsidR="00A13EF9" w:rsidRPr="00A13EF9" w:rsidRDefault="00A13EF9" w:rsidP="00A118B7">
      <w:pPr>
        <w:ind w:firstLine="709"/>
        <w:rPr>
          <w:lang w:val="en-US"/>
        </w:rPr>
      </w:pPr>
      <w:r>
        <w:rPr>
          <w:lang w:val="en-US"/>
        </w:rPr>
        <w:t>Xây dựng hệ thống đo lường 3D để phân tích và phân loại hạt giống lúa, để thay thế phương pháp ảnh 2D truyền thống.</w:t>
      </w:r>
    </w:p>
    <w:p w14:paraId="56EDDA60" w14:textId="22F63B90" w:rsidR="001A2EE0" w:rsidRDefault="008D0625" w:rsidP="00A118B7">
      <w:pPr>
        <w:ind w:firstLine="709"/>
        <w:rPr>
          <w:lang w:val="en-US"/>
        </w:rPr>
      </w:pPr>
      <w:r>
        <w:rPr>
          <w:lang w:val="en-US"/>
        </w:rPr>
        <w:t>T</w:t>
      </w:r>
      <w:r w:rsidR="001A2EE0">
        <w:t>hu thập và bổ sung thêm dữ liệu về các loại hạ</w:t>
      </w:r>
      <w:r w:rsidR="00A13EF9">
        <w:t>t lúa</w:t>
      </w:r>
      <w:r w:rsidR="00A13EF9">
        <w:rPr>
          <w:lang w:val="en-US"/>
        </w:rPr>
        <w:t>,  bổ sung thêm các hạt</w:t>
      </w:r>
      <w:r w:rsidR="001A2EE0">
        <w:t xml:space="preserve"> mầm bệnh có biểu hiện trên hạt để ước tính tỷ lệ </w:t>
      </w:r>
      <w:r w:rsidR="00A13EF9">
        <w:rPr>
          <w:lang w:val="en-US"/>
        </w:rPr>
        <w:t xml:space="preserve"> và phân loại </w:t>
      </w:r>
      <w:r w:rsidR="001A2EE0">
        <w:t>lúa nhiễm bệnh</w:t>
      </w:r>
      <w:r w:rsidR="00795924">
        <w:rPr>
          <w:lang w:val="en-US"/>
        </w:rPr>
        <w:t>.</w:t>
      </w:r>
    </w:p>
    <w:p w14:paraId="29A740BF" w14:textId="106E90A1" w:rsidR="00E3392D" w:rsidRPr="00795924" w:rsidRDefault="00E3392D" w:rsidP="00A118B7">
      <w:pPr>
        <w:ind w:firstLine="709"/>
        <w:rPr>
          <w:lang w:val="en-US"/>
        </w:rPr>
      </w:pPr>
      <w:r>
        <w:rPr>
          <w:lang w:val="en-US"/>
        </w:rPr>
        <w:t>Kết hợp nhiều bài toán như phân loại theo giống lúa</w:t>
      </w:r>
      <w:r w:rsidR="00490994">
        <w:rPr>
          <w:lang w:val="en-US"/>
        </w:rPr>
        <w:t>,</w:t>
      </w:r>
      <w:r>
        <w:rPr>
          <w:lang w:val="en-US"/>
        </w:rPr>
        <w:t xml:space="preserve"> đồng thời phân loại chúng theo kích thước (dài, ngắn, vừa) hay các phổ của màu sắc để có thể xây dựng tài liệu thống kê về hạt lúa giống đó. </w:t>
      </w:r>
    </w:p>
    <w:p w14:paraId="4ED3FC48" w14:textId="645ECA4F" w:rsidR="00AE14A0" w:rsidRPr="00696737" w:rsidRDefault="001A2EE0" w:rsidP="00A118B7">
      <w:pPr>
        <w:ind w:firstLine="709"/>
        <w:rPr>
          <w:lang w:val="en-US"/>
        </w:rPr>
      </w:pPr>
      <w:r>
        <w:lastRenderedPageBreak/>
        <w:t>Tích hợp lên ứng dụng mobile và web giúp dự đoán giống lúa linh hoạt, tiện dụng hơn.</w:t>
      </w:r>
      <w:r w:rsidR="00D105C7" w:rsidRPr="00531060">
        <w:rPr>
          <w:lang w:val="en-US"/>
        </w:rPr>
        <w:br w:type="page"/>
      </w:r>
      <w:r w:rsidR="0059657B">
        <w:rPr>
          <w:lang w:val="en-US"/>
        </w:rPr>
        <mc:AlternateContent>
          <mc:Choice Requires="wps">
            <w:drawing>
              <wp:anchor distT="0" distB="0" distL="114300" distR="114300" simplePos="0" relativeHeight="251670016" behindDoc="0" locked="0" layoutInCell="1" allowOverlap="1" wp14:anchorId="04DC81AE" wp14:editId="401A8615">
                <wp:simplePos x="0" y="0"/>
                <wp:positionH relativeFrom="column">
                  <wp:posOffset>33655</wp:posOffset>
                </wp:positionH>
                <wp:positionV relativeFrom="paragraph">
                  <wp:posOffset>2715260</wp:posOffset>
                </wp:positionV>
                <wp:extent cx="5151755" cy="635"/>
                <wp:effectExtent l="0" t="0" r="0" b="6985"/>
                <wp:wrapSquare wrapText="bothSides"/>
                <wp:docPr id="1951779320" name="Text Box 1"/>
                <wp:cNvGraphicFramePr/>
                <a:graphic xmlns:a="http://schemas.openxmlformats.org/drawingml/2006/main">
                  <a:graphicData uri="http://schemas.microsoft.com/office/word/2010/wordprocessingShape">
                    <wps:wsp>
                      <wps:cNvSpPr txBox="1"/>
                      <wps:spPr>
                        <a:xfrm>
                          <a:off x="0" y="0"/>
                          <a:ext cx="5151755" cy="635"/>
                        </a:xfrm>
                        <a:prstGeom prst="rect">
                          <a:avLst/>
                        </a:prstGeom>
                        <a:solidFill>
                          <a:prstClr val="white"/>
                        </a:solidFill>
                        <a:ln>
                          <a:noFill/>
                        </a:ln>
                      </wps:spPr>
                      <wps:txbx>
                        <w:txbxContent>
                          <w:p w14:paraId="25ADAA2F" w14:textId="6901C460" w:rsidR="00A76DE1" w:rsidRPr="008732A4" w:rsidRDefault="00A76DE1" w:rsidP="005732B9">
                            <w:pPr>
                              <w:pStyle w:val="HinhAnh"/>
                              <w:rPr>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27" type="#_x0000_t202" style="position:absolute;left:0;text-align:left;margin-left:2.65pt;margin-top:213.8pt;width:405.6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" stroked="f">
                <v:textbox style="mso-fit-shape-to-text:t" inset="0,0,0,0">
                  <w:txbxContent>
                    <w:p w14:paraId="25ADAA2F" w14:textId="6901C460" w:rsidR="00A76DE1" w:rsidRPr="008732A4" w:rsidRDefault="00A76DE1" w:rsidP="005732B9">
                      <w:pPr>
                        <w:pStyle w:val="HinhAnh"/>
                        <w:rPr>
                          <w:szCs w:val="22"/>
                        </w:rPr>
                      </w:pPr>
                    </w:p>
                  </w:txbxContent>
                </v:textbox>
                <w10:wrap type="square"/>
              </v:shape>
            </w:pict>
          </mc:Fallback>
        </mc:AlternateContent>
      </w:r>
    </w:p>
    <w:p w14:paraId="5A2B55C6" w14:textId="393FC4EC" w:rsidR="004F409B" w:rsidRPr="00491E18" w:rsidRDefault="00D105C7" w:rsidP="00491E18">
      <w:pPr>
        <w:pStyle w:val="Heading1"/>
        <w:numPr>
          <w:ilvl w:val="0"/>
          <w:numId w:val="0"/>
        </w:numPr>
        <w:jc w:val="center"/>
        <w:rPr>
          <w:bCs/>
          <w:szCs w:val="28"/>
          <w:lang w:val="en-US"/>
        </w:rPr>
      </w:pPr>
      <w:bookmarkStart w:id="474" w:name="_Toc198236803"/>
      <w:r w:rsidRPr="00A83496">
        <w:rPr>
          <w:bCs/>
          <w:szCs w:val="28"/>
          <w:lang w:val="en-US"/>
        </w:rPr>
        <w:lastRenderedPageBreak/>
        <w:t>TÀI LIỆU THAM KHẢO</w:t>
      </w:r>
      <w:bookmarkEnd w:id="474"/>
    </w:p>
    <w:p w14:paraId="100CEF97" w14:textId="701E75BE" w:rsidR="00F64E3E" w:rsidRPr="00F64E3E" w:rsidRDefault="00673E8F" w:rsidP="00BF7AE5">
      <w:pPr>
        <w:pStyle w:val="Bibliography"/>
        <w:tabs>
          <w:tab w:val="clear" w:pos="504"/>
          <w:tab w:val="left" w:pos="284"/>
        </w:tabs>
        <w:ind w:left="284" w:hanging="284"/>
        <w:rPr>
          <w:rFonts w:cs="Times New Roman"/>
          <w:sz w:val="28"/>
        </w:rPr>
      </w:pPr>
      <w:r>
        <w:rPr>
          <w:b/>
          <w:bCs/>
          <w:sz w:val="28"/>
          <w:szCs w:val="28"/>
          <w:lang w:val="en-US"/>
        </w:rPr>
        <w:fldChar w:fldCharType="begin"/>
      </w:r>
      <w:r w:rsidR="00F64E3E">
        <w:rPr>
          <w:b/>
          <w:bCs/>
          <w:sz w:val="28"/>
          <w:szCs w:val="28"/>
          <w:lang w:val="en-US"/>
        </w:rPr>
        <w:instrText xml:space="preserve"> ADDIN ZOTERO_BIBL {"uncited":[],"omitted":[],"custom":[]} CSL_BIBLIOGRAPHY </w:instrText>
      </w:r>
      <w:r>
        <w:rPr>
          <w:b/>
          <w:bCs/>
          <w:sz w:val="28"/>
          <w:szCs w:val="28"/>
          <w:lang w:val="en-US"/>
        </w:rPr>
        <w:fldChar w:fldCharType="separate"/>
      </w:r>
      <w:r w:rsidR="00BB2737">
        <w:rPr>
          <w:rFonts w:cs="Times New Roman"/>
          <w:sz w:val="28"/>
        </w:rPr>
        <w:t>[1]</w:t>
      </w:r>
      <w:r w:rsidR="00C21BE6">
        <w:rPr>
          <w:rFonts w:cs="Times New Roman"/>
          <w:sz w:val="28"/>
          <w:lang w:val="en-US"/>
        </w:rPr>
        <w:t xml:space="preserve"> </w:t>
      </w:r>
      <w:r w:rsidR="00F64E3E" w:rsidRPr="00F64E3E">
        <w:rPr>
          <w:rFonts w:cs="Times New Roman"/>
          <w:sz w:val="28"/>
        </w:rPr>
        <w:t>“Tiêu chuẩn: TCVN 13381-1:2023 - Giống cây nông nghiệp – Khảo nghiệm giá trị canh tác và giá trị sử dụng – Phần 1: Giống lúa.” Accessed: Mar. 24, 2025. [Online]. Available: https://tieuchuan.vsqi.gov.vn/tieuchuan/view?sohieu=TCVN%2013381-1:2023</w:t>
      </w:r>
    </w:p>
    <w:p w14:paraId="5B503976" w14:textId="5B97DF1A"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2]</w:t>
      </w:r>
      <w:r w:rsidR="00C21BE6">
        <w:rPr>
          <w:rFonts w:cs="Times New Roman"/>
          <w:sz w:val="28"/>
          <w:lang w:val="en-US"/>
        </w:rPr>
        <w:t xml:space="preserve"> </w:t>
      </w:r>
      <w:r w:rsidR="00F64E3E" w:rsidRPr="00F64E3E">
        <w:rPr>
          <w:rFonts w:cs="Times New Roman"/>
          <w:sz w:val="28"/>
        </w:rPr>
        <w:t xml:space="preserve">G. Wang </w:t>
      </w:r>
      <w:r w:rsidR="00F64E3E" w:rsidRPr="00F64E3E">
        <w:rPr>
          <w:rFonts w:cs="Times New Roman"/>
          <w:i/>
          <w:iCs/>
          <w:sz w:val="28"/>
        </w:rPr>
        <w:t>et al.</w:t>
      </w:r>
      <w:r w:rsidR="00F64E3E" w:rsidRPr="00F64E3E">
        <w:rPr>
          <w:rFonts w:cs="Times New Roman"/>
          <w:sz w:val="28"/>
        </w:rPr>
        <w:t xml:space="preserve">, “Interactive Medical Image Segmentation Using Deep Learning With Image-Specific Fine Tuning,” </w:t>
      </w:r>
      <w:r w:rsidR="00F64E3E" w:rsidRPr="00F64E3E">
        <w:rPr>
          <w:rFonts w:cs="Times New Roman"/>
          <w:i/>
          <w:iCs/>
          <w:sz w:val="28"/>
        </w:rPr>
        <w:t>IEEE Transactions on Medical Imaging</w:t>
      </w:r>
      <w:r w:rsidR="00F64E3E" w:rsidRPr="00F64E3E">
        <w:rPr>
          <w:rFonts w:cs="Times New Roman"/>
          <w:sz w:val="28"/>
        </w:rPr>
        <w:t>, vol. 37, no. 7, pp. 1562–1573, Jul. 2018, doi: 10.1109/TMI.2018.2791721.</w:t>
      </w:r>
    </w:p>
    <w:p w14:paraId="2FB95A41" w14:textId="6C56C3A1"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3]</w:t>
      </w:r>
      <w:r w:rsidR="00C21BE6">
        <w:rPr>
          <w:rFonts w:cs="Times New Roman"/>
          <w:sz w:val="28"/>
          <w:lang w:val="en-US"/>
        </w:rPr>
        <w:t xml:space="preserve"> </w:t>
      </w:r>
      <w:r w:rsidR="00F64E3E" w:rsidRPr="00F64E3E">
        <w:rPr>
          <w:rFonts w:cs="Times New Roman"/>
          <w:sz w:val="28"/>
        </w:rPr>
        <w:t xml:space="preserve">K. Teoh, R. Ismail, S. Naziri, R. Hussin, M. Isa, and M. Basir, “Face Recognition and Identification using Deep Learning Approach,” </w:t>
      </w:r>
      <w:r w:rsidR="00F64E3E" w:rsidRPr="00F64E3E">
        <w:rPr>
          <w:rFonts w:cs="Times New Roman"/>
          <w:i/>
          <w:iCs/>
          <w:sz w:val="28"/>
        </w:rPr>
        <w:t>J. Phys.: Conf. Ser.</w:t>
      </w:r>
      <w:r w:rsidR="00F64E3E" w:rsidRPr="00F64E3E">
        <w:rPr>
          <w:rFonts w:cs="Times New Roman"/>
          <w:sz w:val="28"/>
        </w:rPr>
        <w:t>, vol. 1755, no. 1, p. 012006, Feb. 2021, doi: 10.1088/1742-6596/1755/1/012006.</w:t>
      </w:r>
    </w:p>
    <w:p w14:paraId="74C84926" w14:textId="579BF9DD"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4]</w:t>
      </w:r>
      <w:r w:rsidR="00C21BE6">
        <w:rPr>
          <w:rFonts w:cs="Times New Roman"/>
          <w:sz w:val="28"/>
          <w:lang w:val="en-US"/>
        </w:rPr>
        <w:t xml:space="preserve"> </w:t>
      </w:r>
      <w:r w:rsidR="00F64E3E" w:rsidRPr="00F64E3E">
        <w:rPr>
          <w:rFonts w:cs="Times New Roman"/>
          <w:sz w:val="28"/>
        </w:rPr>
        <w:t xml:space="preserve">J. R. R. Uijlings, K. E. A. van de Sande, T. Gevers, and A. W. M. Smeulders, “Selective Search for Object Recognition,” </w:t>
      </w:r>
      <w:r w:rsidR="00F64E3E" w:rsidRPr="00F64E3E">
        <w:rPr>
          <w:rFonts w:cs="Times New Roman"/>
          <w:i/>
          <w:iCs/>
          <w:sz w:val="28"/>
        </w:rPr>
        <w:t>Int J Comput Vis</w:t>
      </w:r>
      <w:r w:rsidR="00F64E3E" w:rsidRPr="00F64E3E">
        <w:rPr>
          <w:rFonts w:cs="Times New Roman"/>
          <w:sz w:val="28"/>
        </w:rPr>
        <w:t>, vol. 104, no. 2, pp. 154–171, Sep. 2013, doi: 10.1007/s11263-013-0620-5.</w:t>
      </w:r>
    </w:p>
    <w:p w14:paraId="42AB3954" w14:textId="15CD6F3A"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5]</w:t>
      </w:r>
      <w:r w:rsidR="00C21BE6">
        <w:rPr>
          <w:rFonts w:cs="Times New Roman"/>
          <w:sz w:val="28"/>
          <w:lang w:val="en-US"/>
        </w:rPr>
        <w:t xml:space="preserve"> </w:t>
      </w:r>
      <w:r w:rsidR="00F64E3E" w:rsidRPr="00F64E3E">
        <w:rPr>
          <w:rFonts w:cs="Times New Roman"/>
          <w:sz w:val="28"/>
        </w:rPr>
        <w:t xml:space="preserve">Q. Zhou and C. Yu, “Object Detection Made Simpler by Eliminating Heuristic NMS,” </w:t>
      </w:r>
      <w:r w:rsidR="00F64E3E" w:rsidRPr="00F64E3E">
        <w:rPr>
          <w:rFonts w:cs="Times New Roman"/>
          <w:i/>
          <w:iCs/>
          <w:sz w:val="28"/>
        </w:rPr>
        <w:t>IEEE Transactions on Multimedia</w:t>
      </w:r>
      <w:r w:rsidR="00F64E3E" w:rsidRPr="00F64E3E">
        <w:rPr>
          <w:rFonts w:cs="Times New Roman"/>
          <w:sz w:val="28"/>
        </w:rPr>
        <w:t>, vol. 25, pp. 9254–9262, 2023, doi: 10.1109/TMM.2023.3248966.</w:t>
      </w:r>
    </w:p>
    <w:p w14:paraId="3DC33564" w14:textId="0530B2AE"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6]</w:t>
      </w:r>
      <w:r w:rsidR="00C21BE6">
        <w:rPr>
          <w:rFonts w:cs="Times New Roman"/>
          <w:sz w:val="28"/>
          <w:lang w:val="en-US"/>
        </w:rPr>
        <w:t xml:space="preserve"> </w:t>
      </w:r>
      <w:r w:rsidR="00F64E3E" w:rsidRPr="00F64E3E">
        <w:rPr>
          <w:rFonts w:cs="Times New Roman"/>
          <w:sz w:val="28"/>
        </w:rPr>
        <w:t xml:space="preserve">K. Kim and H. S. Lee, “Probabilistic Anchor Assignment with IoU Prediction for Object Detection,” in </w:t>
      </w:r>
      <w:r w:rsidR="00F64E3E" w:rsidRPr="00F64E3E">
        <w:rPr>
          <w:rFonts w:cs="Times New Roman"/>
          <w:i/>
          <w:iCs/>
          <w:sz w:val="28"/>
        </w:rPr>
        <w:t>Computer Vision – ECCV 2020</w:t>
      </w:r>
      <w:r w:rsidR="00F64E3E" w:rsidRPr="00F64E3E">
        <w:rPr>
          <w:rFonts w:cs="Times New Roman"/>
          <w:sz w:val="28"/>
        </w:rPr>
        <w:t>, A. Vedaldi, H. Bischof, T. Brox, and J.-M. Frahm, Eds., Cham: Springer International Publishing, 2020, pp. 355–371. doi: 10.1007/978-3-030-58595-2_22.</w:t>
      </w:r>
    </w:p>
    <w:p w14:paraId="04E40A0F" w14:textId="38436FF0"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7]</w:t>
      </w:r>
      <w:r w:rsidR="00C21BE6">
        <w:rPr>
          <w:rFonts w:cs="Times New Roman"/>
          <w:sz w:val="28"/>
          <w:lang w:val="en-US"/>
        </w:rPr>
        <w:t xml:space="preserve"> </w:t>
      </w:r>
      <w:r w:rsidR="00F64E3E" w:rsidRPr="00F64E3E">
        <w:rPr>
          <w:rFonts w:cs="Times New Roman"/>
          <w:sz w:val="28"/>
        </w:rPr>
        <w:t xml:space="preserve">S. Ren, K. He, R. Girshick, and J. Sun, “Faster R-CNN: Towards Real-Time Object Detection with Region Proposal Networks,” </w:t>
      </w:r>
      <w:r w:rsidR="00F64E3E" w:rsidRPr="00F64E3E">
        <w:rPr>
          <w:rFonts w:cs="Times New Roman"/>
          <w:i/>
          <w:iCs/>
          <w:sz w:val="28"/>
        </w:rPr>
        <w:t>IEEE Transactions on Pattern Analysis and Machine Intelligence</w:t>
      </w:r>
      <w:r w:rsidR="00F64E3E" w:rsidRPr="00F64E3E">
        <w:rPr>
          <w:rFonts w:cs="Times New Roman"/>
          <w:sz w:val="28"/>
        </w:rPr>
        <w:t>, vol. 39, no. 6, pp. 1137–1149, Jun. 2017, doi: 10.1109/TPAMI.2016.2577031.</w:t>
      </w:r>
    </w:p>
    <w:p w14:paraId="3B6294ED" w14:textId="7451C412"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8]</w:t>
      </w:r>
      <w:r w:rsidR="00C21BE6">
        <w:rPr>
          <w:rFonts w:cs="Times New Roman"/>
          <w:sz w:val="28"/>
          <w:lang w:val="en-US"/>
        </w:rPr>
        <w:t xml:space="preserve"> </w:t>
      </w:r>
      <w:r w:rsidR="00F64E3E" w:rsidRPr="00F64E3E">
        <w:rPr>
          <w:rFonts w:cs="Times New Roman"/>
          <w:sz w:val="28"/>
        </w:rPr>
        <w:t xml:space="preserve">R. Khanam and M. Hussain, “YOLOv11: An Overview of the Key Architectural Enhancements,” Oct. 23, 2024, </w:t>
      </w:r>
      <w:r w:rsidR="00F64E3E" w:rsidRPr="00F64E3E">
        <w:rPr>
          <w:rFonts w:cs="Times New Roman"/>
          <w:i/>
          <w:iCs/>
          <w:sz w:val="28"/>
        </w:rPr>
        <w:t>arXiv</w:t>
      </w:r>
      <w:r w:rsidR="00F64E3E" w:rsidRPr="00F64E3E">
        <w:rPr>
          <w:rFonts w:cs="Times New Roman"/>
          <w:sz w:val="28"/>
        </w:rPr>
        <w:t>: arXiv:2410.17725. doi: 10.48550/arXiv.2410.17725.</w:t>
      </w:r>
    </w:p>
    <w:p w14:paraId="4FF819C5" w14:textId="7FDBE8D6" w:rsidR="00F64E3E" w:rsidRPr="00F64E3E" w:rsidRDefault="00BB2737" w:rsidP="00BF7AE5">
      <w:pPr>
        <w:pStyle w:val="Bibliography"/>
        <w:tabs>
          <w:tab w:val="clear" w:pos="504"/>
          <w:tab w:val="left" w:pos="284"/>
        </w:tabs>
        <w:ind w:left="284" w:hanging="284"/>
        <w:rPr>
          <w:rFonts w:cs="Times New Roman"/>
          <w:sz w:val="28"/>
        </w:rPr>
      </w:pPr>
      <w:r>
        <w:rPr>
          <w:rFonts w:cs="Times New Roman"/>
          <w:sz w:val="28"/>
        </w:rPr>
        <w:t>[9]</w:t>
      </w:r>
      <w:r w:rsidR="00C21BE6">
        <w:rPr>
          <w:rFonts w:cs="Times New Roman"/>
          <w:sz w:val="28"/>
          <w:lang w:val="en-US"/>
        </w:rPr>
        <w:t xml:space="preserve"> </w:t>
      </w:r>
      <w:r w:rsidR="00F64E3E" w:rsidRPr="00F64E3E">
        <w:rPr>
          <w:rFonts w:cs="Times New Roman"/>
          <w:sz w:val="28"/>
        </w:rPr>
        <w:t xml:space="preserve">A. V. Sai Abhishek and S. Kotni, “Detectron2 Object Detection &amp; Manipulating Images using Cartoonization,” </w:t>
      </w:r>
      <w:r w:rsidR="00F64E3E" w:rsidRPr="00F64E3E">
        <w:rPr>
          <w:rFonts w:cs="Times New Roman"/>
          <w:i/>
          <w:iCs/>
          <w:sz w:val="28"/>
        </w:rPr>
        <w:t>International Journal of Engineering and Technical Research</w:t>
      </w:r>
      <w:r w:rsidR="00F64E3E" w:rsidRPr="00F64E3E">
        <w:rPr>
          <w:rFonts w:cs="Times New Roman"/>
          <w:sz w:val="28"/>
        </w:rPr>
        <w:t>, vol. 10, Nov. 2022.</w:t>
      </w:r>
    </w:p>
    <w:p w14:paraId="7C0173F4" w14:textId="32805526" w:rsidR="00F64E3E" w:rsidRPr="00F64E3E" w:rsidRDefault="00F64E3E" w:rsidP="00BF7AE5">
      <w:pPr>
        <w:pStyle w:val="Bibliography"/>
        <w:tabs>
          <w:tab w:val="clear" w:pos="504"/>
          <w:tab w:val="left" w:pos="284"/>
        </w:tabs>
        <w:ind w:left="284" w:hanging="284"/>
        <w:rPr>
          <w:rFonts w:cs="Times New Roman"/>
          <w:sz w:val="28"/>
        </w:rPr>
      </w:pPr>
      <w:r w:rsidRPr="00F64E3E">
        <w:rPr>
          <w:rFonts w:cs="Times New Roman"/>
          <w:sz w:val="28"/>
        </w:rPr>
        <w:t>[10]</w:t>
      </w:r>
      <w:r w:rsidR="00C21BE6">
        <w:rPr>
          <w:rFonts w:cs="Times New Roman"/>
          <w:sz w:val="28"/>
          <w:lang w:val="en-US"/>
        </w:rPr>
        <w:t xml:space="preserve"> </w:t>
      </w:r>
      <w:r w:rsidRPr="00F64E3E">
        <w:rPr>
          <w:rFonts w:cs="Times New Roman"/>
          <w:sz w:val="28"/>
        </w:rPr>
        <w:t xml:space="preserve">“detectron2/README.md at main · facebookresearch/detectron2,” GitHub. Accessed: Mar. 30, 2025. [Online]. Available: </w:t>
      </w:r>
      <w:r w:rsidRPr="00F64E3E">
        <w:rPr>
          <w:rFonts w:cs="Times New Roman"/>
          <w:sz w:val="28"/>
        </w:rPr>
        <w:lastRenderedPageBreak/>
        <w:t>https://github.com/facebookresearch/detectron2/blob/main/README.md</w:t>
      </w:r>
    </w:p>
    <w:p w14:paraId="303096D3" w14:textId="66E74D13" w:rsidR="00D105C7" w:rsidRPr="00531060" w:rsidRDefault="00673E8F" w:rsidP="00BF7AE5">
      <w:pPr>
        <w:tabs>
          <w:tab w:val="left" w:pos="284"/>
        </w:tabs>
        <w:ind w:left="284" w:hanging="284"/>
        <w:jc w:val="center"/>
        <w:rPr>
          <w:b/>
          <w:bCs/>
          <w:sz w:val="28"/>
          <w:szCs w:val="28"/>
          <w:lang w:val="en-US"/>
        </w:rPr>
      </w:pPr>
      <w:r>
        <w:rPr>
          <w:b/>
          <w:bCs/>
          <w:sz w:val="28"/>
          <w:szCs w:val="28"/>
          <w:lang w:val="en-US"/>
        </w:rPr>
        <w:fldChar w:fldCharType="end"/>
      </w:r>
    </w:p>
    <w:sectPr w:rsidR="00D105C7" w:rsidRPr="00531060" w:rsidSect="00465677">
      <w:headerReference w:type="default" r:id="rId49"/>
      <w:pgSz w:w="11906" w:h="16838"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5A14E" w14:textId="77777777" w:rsidR="00357662" w:rsidRPr="001E35FE" w:rsidRDefault="00357662" w:rsidP="00335430">
      <w:pPr>
        <w:spacing w:line="240" w:lineRule="auto"/>
      </w:pPr>
      <w:r w:rsidRPr="001E35FE">
        <w:separator/>
      </w:r>
    </w:p>
  </w:endnote>
  <w:endnote w:type="continuationSeparator" w:id="0">
    <w:p w14:paraId="4ED52C8D" w14:textId="77777777" w:rsidR="00357662" w:rsidRPr="001E35FE" w:rsidRDefault="00357662" w:rsidP="00335430">
      <w:pPr>
        <w:spacing w:line="240" w:lineRule="auto"/>
      </w:pPr>
      <w:r w:rsidRPr="001E35FE">
        <w:continuationSeparator/>
      </w:r>
    </w:p>
  </w:endnote>
  <w:endnote w:type="continuationNotice" w:id="1">
    <w:p w14:paraId="1D4589D2" w14:textId="77777777" w:rsidR="00357662" w:rsidRPr="001E35FE" w:rsidRDefault="003576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174994684"/>
      <w:docPartObj>
        <w:docPartGallery w:val="Page Numbers (Bottom of Page)"/>
        <w:docPartUnique/>
      </w:docPartObj>
    </w:sdtPr>
    <w:sdtEndPr>
      <w:rPr>
        <w:noProof/>
      </w:rPr>
    </w:sdtEndPr>
    <w:sdtContent>
      <w:p w14:paraId="418DD549" w14:textId="726864E1" w:rsidR="00A76DE1" w:rsidRDefault="00A76DE1" w:rsidP="00943052">
        <w:pPr>
          <w:pStyle w:val="Footer"/>
          <w:tabs>
            <w:tab w:val="clear" w:pos="4680"/>
            <w:tab w:val="left" w:pos="993"/>
            <w:tab w:val="center" w:pos="3402"/>
            <w:tab w:val="center" w:pos="3828"/>
          </w:tabs>
          <w:ind w:left="1701" w:firstLine="0"/>
        </w:pPr>
        <w:r>
          <w:rPr>
            <w:noProof w:val="0"/>
          </w:rPr>
          <w:tab/>
        </w:r>
        <w:r>
          <w:rPr>
            <w:noProof w:val="0"/>
          </w:rPr>
          <w:tab/>
        </w:r>
        <w:r>
          <w:rPr>
            <w:noProof w:val="0"/>
          </w:rPr>
          <w:fldChar w:fldCharType="begin"/>
        </w:r>
        <w:r>
          <w:instrText xml:space="preserve"> PAGE   \* MERGEFORMAT </w:instrText>
        </w:r>
        <w:r>
          <w:rPr>
            <w:noProof w:val="0"/>
          </w:rPr>
          <w:fldChar w:fldCharType="separate"/>
        </w:r>
        <w:r w:rsidR="00B03809">
          <w:t>ix</w:t>
        </w:r>
        <w:r>
          <w:fldChar w:fldCharType="end"/>
        </w:r>
      </w:p>
    </w:sdtContent>
  </w:sdt>
  <w:p w14:paraId="0FAE002F" w14:textId="77777777" w:rsidR="00A76DE1" w:rsidRPr="001E35FE" w:rsidRDefault="00A76D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FB511B" w14:textId="77777777" w:rsidR="00357662" w:rsidRPr="001E35FE" w:rsidRDefault="00357662" w:rsidP="00335430">
      <w:pPr>
        <w:spacing w:line="240" w:lineRule="auto"/>
      </w:pPr>
      <w:r w:rsidRPr="001E35FE">
        <w:separator/>
      </w:r>
    </w:p>
  </w:footnote>
  <w:footnote w:type="continuationSeparator" w:id="0">
    <w:p w14:paraId="6FB6A155" w14:textId="77777777" w:rsidR="00357662" w:rsidRPr="001E35FE" w:rsidRDefault="00357662" w:rsidP="00335430">
      <w:pPr>
        <w:spacing w:line="240" w:lineRule="auto"/>
      </w:pPr>
      <w:r w:rsidRPr="001E35FE">
        <w:continuationSeparator/>
      </w:r>
    </w:p>
  </w:footnote>
  <w:footnote w:type="continuationNotice" w:id="1">
    <w:p w14:paraId="6EEA12AF" w14:textId="77777777" w:rsidR="00357662" w:rsidRPr="001E35FE" w:rsidRDefault="0035766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15A23" w14:textId="77777777" w:rsidR="00A76DE1" w:rsidRPr="001E35FE" w:rsidRDefault="00A76DE1">
    <w:pPr>
      <w:pStyle w:val="Header"/>
      <w:jc w:val="center"/>
    </w:pPr>
  </w:p>
  <w:p w14:paraId="11BB9270" w14:textId="77777777" w:rsidR="00A76DE1" w:rsidRPr="001E35FE" w:rsidRDefault="00A76D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F7E23" w14:textId="77777777" w:rsidR="00A76DE1" w:rsidRPr="001E35FE" w:rsidRDefault="00A76D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33389"/>
    <w:multiLevelType w:val="hybridMultilevel"/>
    <w:tmpl w:val="A6629D74"/>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
    <w:nsid w:val="04CE7127"/>
    <w:multiLevelType w:val="hybridMultilevel"/>
    <w:tmpl w:val="3EAC9CF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nsid w:val="08DD3E28"/>
    <w:multiLevelType w:val="hybridMultilevel"/>
    <w:tmpl w:val="A35EC3B4"/>
    <w:lvl w:ilvl="0" w:tplc="04090003">
      <w:start w:val="1"/>
      <w:numFmt w:val="bullet"/>
      <w:lvlText w:val="o"/>
      <w:lvlJc w:val="left"/>
      <w:pPr>
        <w:ind w:left="2880" w:hanging="360"/>
      </w:pPr>
      <w:rPr>
        <w:rFonts w:ascii="Courier New" w:hAnsi="Courier New" w:cs="Courier New" w:hint="default"/>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nsid w:val="0A1C7B5B"/>
    <w:multiLevelType w:val="hybridMultilevel"/>
    <w:tmpl w:val="3266FAAC"/>
    <w:lvl w:ilvl="0" w:tplc="F8686206">
      <w:start w:val="1"/>
      <w:numFmt w:val="bullet"/>
      <w:lvlText w:val="-"/>
      <w:lvlJc w:val="left"/>
      <w:pPr>
        <w:ind w:left="1287" w:hanging="360"/>
      </w:pPr>
      <w:rPr>
        <w:rFonts w:ascii="Sylfaen" w:hAnsi="Sylfaen" w:hint="default"/>
        <w:color w:val="auto"/>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A434FA4"/>
    <w:multiLevelType w:val="hybridMultilevel"/>
    <w:tmpl w:val="25DAA620"/>
    <w:lvl w:ilvl="0" w:tplc="F8686206">
      <w:start w:val="1"/>
      <w:numFmt w:val="bullet"/>
      <w:lvlText w:val="-"/>
      <w:lvlJc w:val="left"/>
      <w:pPr>
        <w:ind w:left="720" w:hanging="360"/>
      </w:pPr>
      <w:rPr>
        <w:rFonts w:ascii="Sylfaen" w:hAnsi="Sylfae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4A0C5A"/>
    <w:multiLevelType w:val="hybridMultilevel"/>
    <w:tmpl w:val="3B049C1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6">
    <w:nsid w:val="115228F4"/>
    <w:multiLevelType w:val="hybridMultilevel"/>
    <w:tmpl w:val="AFDAC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22706AE"/>
    <w:multiLevelType w:val="hybridMultilevel"/>
    <w:tmpl w:val="DBFC01D0"/>
    <w:lvl w:ilvl="0" w:tplc="F8686206">
      <w:start w:val="1"/>
      <w:numFmt w:val="bullet"/>
      <w:lvlText w:val="-"/>
      <w:lvlJc w:val="left"/>
      <w:pPr>
        <w:ind w:left="1996" w:hanging="360"/>
      </w:pPr>
      <w:rPr>
        <w:rFonts w:ascii="Sylfaen" w:hAnsi="Sylfaen"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8">
    <w:nsid w:val="143E3E69"/>
    <w:multiLevelType w:val="multilevel"/>
    <w:tmpl w:val="86503144"/>
    <w:lvl w:ilvl="0">
      <w:start w:val="1"/>
      <w:numFmt w:val="none"/>
      <w:lvlText w:val="3."/>
      <w:lvlJc w:val="left"/>
      <w:pPr>
        <w:ind w:left="400" w:hanging="400"/>
      </w:pPr>
      <w:rPr>
        <w:rFonts w:hint="default"/>
      </w:rPr>
    </w:lvl>
    <w:lvl w:ilvl="1">
      <w:start w:val="1"/>
      <w:numFmt w:val="decimal"/>
      <w:lvlText w:val="%23%1.3."/>
      <w:lvlJc w:val="left"/>
      <w:pPr>
        <w:ind w:left="720" w:hanging="720"/>
      </w:pPr>
      <w:rPr>
        <w:rFonts w:hint="default"/>
        <w:b/>
        <w:bCs/>
      </w:rPr>
    </w:lvl>
    <w:lvl w:ilvl="2">
      <w:start w:val="1"/>
      <w:numFmt w:val="decimal"/>
      <w:lvlText w:val="%13.3.%3."/>
      <w:lvlJc w:val="left"/>
      <w:pPr>
        <w:ind w:left="720" w:hanging="720"/>
      </w:pPr>
      <w:rPr>
        <w:rFonts w:hint="default"/>
        <w:b/>
        <w:bCs w:val="0"/>
        <w:color w:val="auto"/>
      </w:rPr>
    </w:lvl>
    <w:lvl w:ilvl="3">
      <w:start w:val="1"/>
      <w:numFmt w:val="decimal"/>
      <w:lvlText w:val="%13.3.%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59247FB"/>
    <w:multiLevelType w:val="multilevel"/>
    <w:tmpl w:val="4784138C"/>
    <w:lvl w:ilvl="0">
      <w:start w:val="1"/>
      <w:numFmt w:val="bullet"/>
      <w:lvlText w:val="-"/>
      <w:lvlJc w:val="left"/>
      <w:pPr>
        <w:tabs>
          <w:tab w:val="num" w:pos="720"/>
        </w:tabs>
        <w:ind w:left="720" w:hanging="360"/>
      </w:pPr>
      <w:rPr>
        <w:rFonts w:ascii="Sylfaen" w:hAnsi="Sylfae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C711C3"/>
    <w:multiLevelType w:val="hybridMultilevel"/>
    <w:tmpl w:val="581A73FA"/>
    <w:lvl w:ilvl="0" w:tplc="F8686206">
      <w:start w:val="1"/>
      <w:numFmt w:val="bullet"/>
      <w:lvlText w:val="-"/>
      <w:lvlJc w:val="left"/>
      <w:pPr>
        <w:ind w:left="1996" w:hanging="360"/>
      </w:pPr>
      <w:rPr>
        <w:rFonts w:ascii="Sylfaen" w:hAnsi="Sylfaen" w:hint="default"/>
        <w:color w:val="auto"/>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1">
    <w:nsid w:val="1C4C497E"/>
    <w:multiLevelType w:val="hybridMultilevel"/>
    <w:tmpl w:val="570240DA"/>
    <w:lvl w:ilvl="0" w:tplc="F8686206">
      <w:start w:val="1"/>
      <w:numFmt w:val="bullet"/>
      <w:lvlText w:val="-"/>
      <w:lvlJc w:val="left"/>
      <w:pPr>
        <w:ind w:left="1287" w:hanging="360"/>
      </w:pPr>
      <w:rPr>
        <w:rFonts w:ascii="Sylfaen" w:hAnsi="Sylfaen" w:hint="default"/>
        <w:color w:val="auto"/>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1E165A76"/>
    <w:multiLevelType w:val="hybridMultilevel"/>
    <w:tmpl w:val="32C40B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1E3E69A2"/>
    <w:multiLevelType w:val="hybridMultilevel"/>
    <w:tmpl w:val="73FAB962"/>
    <w:lvl w:ilvl="0" w:tplc="F8686206">
      <w:start w:val="1"/>
      <w:numFmt w:val="bullet"/>
      <w:lvlText w:val="-"/>
      <w:lvlJc w:val="left"/>
      <w:pPr>
        <w:ind w:left="1287" w:hanging="360"/>
      </w:pPr>
      <w:rPr>
        <w:rFonts w:ascii="Sylfaen" w:hAnsi="Sylfaen" w:hint="default"/>
        <w:color w:val="auto"/>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29B5235"/>
    <w:multiLevelType w:val="hybridMultilevel"/>
    <w:tmpl w:val="1010BA44"/>
    <w:lvl w:ilvl="0" w:tplc="04090001">
      <w:start w:val="1"/>
      <w:numFmt w:val="bullet"/>
      <w:lvlText w:val=""/>
      <w:lvlJc w:val="left"/>
      <w:pPr>
        <w:ind w:left="1996" w:hanging="360"/>
      </w:pPr>
      <w:rPr>
        <w:rFonts w:ascii="Symbol" w:hAnsi="Symbol" w:hint="default"/>
        <w:color w:val="auto"/>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5">
    <w:nsid w:val="2A6E03FC"/>
    <w:multiLevelType w:val="hybridMultilevel"/>
    <w:tmpl w:val="2BB293FA"/>
    <w:lvl w:ilvl="0" w:tplc="04090003">
      <w:start w:val="1"/>
      <w:numFmt w:val="bullet"/>
      <w:lvlText w:val="o"/>
      <w:lvlJc w:val="left"/>
      <w:pPr>
        <w:ind w:left="2880" w:hanging="360"/>
      </w:pPr>
      <w:rPr>
        <w:rFonts w:ascii="Courier New" w:hAnsi="Courier New" w:cs="Courier New" w:hint="default"/>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
    <w:nsid w:val="2EE2435D"/>
    <w:multiLevelType w:val="hybridMultilevel"/>
    <w:tmpl w:val="022ED742"/>
    <w:lvl w:ilvl="0" w:tplc="F8686206">
      <w:start w:val="1"/>
      <w:numFmt w:val="bullet"/>
      <w:lvlText w:val="-"/>
      <w:lvlJc w:val="left"/>
      <w:pPr>
        <w:ind w:left="1287" w:hanging="360"/>
      </w:pPr>
      <w:rPr>
        <w:rFonts w:ascii="Sylfaen" w:hAnsi="Sylfaen" w:hint="default"/>
        <w:color w:val="auto"/>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nsid w:val="3EC4131D"/>
    <w:multiLevelType w:val="hybridMultilevel"/>
    <w:tmpl w:val="FDDC76B4"/>
    <w:lvl w:ilvl="0" w:tplc="F8686206">
      <w:start w:val="1"/>
      <w:numFmt w:val="bullet"/>
      <w:lvlText w:val="-"/>
      <w:lvlJc w:val="left"/>
      <w:pPr>
        <w:ind w:left="1440" w:hanging="360"/>
      </w:pPr>
      <w:rPr>
        <w:rFonts w:ascii="Sylfaen" w:hAnsi="Sylfae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3F41F54"/>
    <w:multiLevelType w:val="hybridMultilevel"/>
    <w:tmpl w:val="1C80B204"/>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9">
    <w:nsid w:val="460D27C5"/>
    <w:multiLevelType w:val="hybridMultilevel"/>
    <w:tmpl w:val="EA623C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A6A0873"/>
    <w:multiLevelType w:val="multilevel"/>
    <w:tmpl w:val="CA18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FAD691B"/>
    <w:multiLevelType w:val="hybridMultilevel"/>
    <w:tmpl w:val="918E996C"/>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nsid w:val="50AB795E"/>
    <w:multiLevelType w:val="hybridMultilevel"/>
    <w:tmpl w:val="D43A6C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1ED3CB3"/>
    <w:multiLevelType w:val="hybridMultilevel"/>
    <w:tmpl w:val="ADA8A95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54D83388"/>
    <w:multiLevelType w:val="hybridMultilevel"/>
    <w:tmpl w:val="68F870AC"/>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5">
    <w:nsid w:val="55B43569"/>
    <w:multiLevelType w:val="hybridMultilevel"/>
    <w:tmpl w:val="9998C4EA"/>
    <w:lvl w:ilvl="0" w:tplc="F8686206">
      <w:start w:val="1"/>
      <w:numFmt w:val="bullet"/>
      <w:lvlText w:val="-"/>
      <w:lvlJc w:val="left"/>
      <w:pPr>
        <w:ind w:left="1287" w:hanging="360"/>
      </w:pPr>
      <w:rPr>
        <w:rFonts w:ascii="Sylfaen" w:hAnsi="Sylfae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55DD56A8"/>
    <w:multiLevelType w:val="hybridMultilevel"/>
    <w:tmpl w:val="81E6EC0E"/>
    <w:lvl w:ilvl="0" w:tplc="F8686206">
      <w:start w:val="1"/>
      <w:numFmt w:val="bullet"/>
      <w:lvlText w:val="-"/>
      <w:lvlJc w:val="left"/>
      <w:pPr>
        <w:ind w:left="1996" w:hanging="360"/>
      </w:pPr>
      <w:rPr>
        <w:rFonts w:ascii="Sylfaen" w:hAnsi="Sylfaen"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7">
    <w:nsid w:val="617216A2"/>
    <w:multiLevelType w:val="hybridMultilevel"/>
    <w:tmpl w:val="F3F4717A"/>
    <w:lvl w:ilvl="0" w:tplc="F8686206">
      <w:start w:val="1"/>
      <w:numFmt w:val="bullet"/>
      <w:lvlText w:val="-"/>
      <w:lvlJc w:val="left"/>
      <w:pPr>
        <w:ind w:left="1996" w:hanging="360"/>
      </w:pPr>
      <w:rPr>
        <w:rFonts w:ascii="Sylfaen" w:hAnsi="Sylfaen"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8">
    <w:nsid w:val="63F61299"/>
    <w:multiLevelType w:val="hybridMultilevel"/>
    <w:tmpl w:val="69FA0BB6"/>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nsid w:val="667E3016"/>
    <w:multiLevelType w:val="multilevel"/>
    <w:tmpl w:val="F26E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E8F2954"/>
    <w:multiLevelType w:val="multilevel"/>
    <w:tmpl w:val="BBF63BAA"/>
    <w:lvl w:ilvl="0">
      <w:start w:val="1"/>
      <w:numFmt w:val="decimal"/>
      <w:pStyle w:val="Heading1"/>
      <w:suff w:val="space"/>
      <w:lvlText w:val="CHƯƠNG %1."/>
      <w:lvlJc w:val="left"/>
      <w:pPr>
        <w:ind w:left="4795" w:hanging="400"/>
      </w:pPr>
      <w:rPr>
        <w:rFonts w:hint="default"/>
      </w:rPr>
    </w:lvl>
    <w:lvl w:ilvl="1">
      <w:start w:val="1"/>
      <w:numFmt w:val="decimal"/>
      <w:pStyle w:val="Heading2"/>
      <w:suff w:val="space"/>
      <w:lvlText w:val="%1.%2"/>
      <w:lvlJc w:val="left"/>
      <w:pPr>
        <w:ind w:left="720" w:hanging="720"/>
      </w:pPr>
      <w:rPr>
        <w:rFonts w:hint="default"/>
        <w:b/>
        <w:bCs/>
      </w:rPr>
    </w:lvl>
    <w:lvl w:ilvl="2">
      <w:start w:val="1"/>
      <w:numFmt w:val="decimal"/>
      <w:pStyle w:val="Heading3"/>
      <w:suff w:val="space"/>
      <w:lvlText w:val="%1.%2.%3"/>
      <w:lvlJc w:val="left"/>
      <w:pPr>
        <w:ind w:left="720" w:hanging="720"/>
      </w:pPr>
      <w:rPr>
        <w:rFonts w:hint="default"/>
        <w:b/>
        <w:bCs w:val="0"/>
        <w:color w:val="auto"/>
      </w:rPr>
    </w:lvl>
    <w:lvl w:ilvl="3">
      <w:start w:val="1"/>
      <w:numFmt w:val="decimal"/>
      <w:pStyle w:val="Heading4"/>
      <w:suff w:val="space"/>
      <w:lvlText w:val="%1.%2.%3.%4"/>
      <w:lvlJc w:val="left"/>
      <w:pPr>
        <w:ind w:left="1080" w:hanging="1080"/>
      </w:pPr>
      <w:rPr>
        <w:rFonts w:hint="default"/>
        <w:b/>
      </w:rPr>
    </w:lvl>
    <w:lvl w:ilvl="4">
      <w:start w:val="1"/>
      <w:numFmt w:val="decimal"/>
      <w:pStyle w:val="Heading5"/>
      <w:suff w:val="space"/>
      <w:lvlText w:val="%1.%2.%3.%4.%5."/>
      <w:lvlJc w:val="left"/>
      <w:pPr>
        <w:ind w:left="1080" w:hanging="1080"/>
      </w:pPr>
      <w:rPr>
        <w:rFonts w:hint="default"/>
      </w:rPr>
    </w:lvl>
    <w:lvl w:ilvl="5">
      <w:start w:val="1"/>
      <w:numFmt w:val="decimal"/>
      <w:pStyle w:val="Heading6"/>
      <w:suff w:val="space"/>
      <w:lvlText w:val="%1.%2.%3.%4.%5.%6."/>
      <w:lvlJc w:val="left"/>
      <w:pPr>
        <w:ind w:left="1440" w:hanging="1440"/>
      </w:pPr>
      <w:rPr>
        <w:rFonts w:hint="default"/>
      </w:rPr>
    </w:lvl>
    <w:lvl w:ilvl="6">
      <w:start w:val="1"/>
      <w:numFmt w:val="decimal"/>
      <w:pStyle w:val="Heading7"/>
      <w:suff w:val="space"/>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7D376945"/>
    <w:multiLevelType w:val="hybridMultilevel"/>
    <w:tmpl w:val="B19AD4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8"/>
  </w:num>
  <w:num w:numId="2">
    <w:abstractNumId w:val="21"/>
  </w:num>
  <w:num w:numId="3">
    <w:abstractNumId w:val="31"/>
  </w:num>
  <w:num w:numId="4">
    <w:abstractNumId w:val="18"/>
  </w:num>
  <w:num w:numId="5">
    <w:abstractNumId w:val="25"/>
  </w:num>
  <w:num w:numId="6">
    <w:abstractNumId w:val="23"/>
  </w:num>
  <w:num w:numId="7">
    <w:abstractNumId w:val="30"/>
  </w:num>
  <w:num w:numId="8">
    <w:abstractNumId w:val="2"/>
  </w:num>
  <w:num w:numId="9">
    <w:abstractNumId w:val="15"/>
  </w:num>
  <w:num w:numId="10">
    <w:abstractNumId w:val="5"/>
  </w:num>
  <w:num w:numId="11">
    <w:abstractNumId w:val="29"/>
  </w:num>
  <w:num w:numId="12">
    <w:abstractNumId w:val="0"/>
  </w:num>
  <w:num w:numId="13">
    <w:abstractNumId w:val="24"/>
  </w:num>
  <w:num w:numId="14">
    <w:abstractNumId w:val="28"/>
  </w:num>
  <w:num w:numId="15">
    <w:abstractNumId w:val="1"/>
  </w:num>
  <w:num w:numId="16">
    <w:abstractNumId w:val="12"/>
  </w:num>
  <w:num w:numId="17">
    <w:abstractNumId w:val="4"/>
  </w:num>
  <w:num w:numId="18">
    <w:abstractNumId w:val="16"/>
  </w:num>
  <w:num w:numId="19">
    <w:abstractNumId w:val="13"/>
  </w:num>
  <w:num w:numId="20">
    <w:abstractNumId w:val="3"/>
  </w:num>
  <w:num w:numId="21">
    <w:abstractNumId w:val="11"/>
  </w:num>
  <w:num w:numId="22">
    <w:abstractNumId w:val="7"/>
  </w:num>
  <w:num w:numId="23">
    <w:abstractNumId w:val="10"/>
  </w:num>
  <w:num w:numId="24">
    <w:abstractNumId w:val="9"/>
  </w:num>
  <w:num w:numId="25">
    <w:abstractNumId w:val="27"/>
  </w:num>
  <w:num w:numId="26">
    <w:abstractNumId w:val="26"/>
  </w:num>
  <w:num w:numId="27">
    <w:abstractNumId w:val="17"/>
  </w:num>
  <w:num w:numId="28">
    <w:abstractNumId w:val="14"/>
  </w:num>
  <w:num w:numId="29">
    <w:abstractNumId w:val="6"/>
  </w:num>
  <w:num w:numId="30">
    <w:abstractNumId w:val="19"/>
  </w:num>
  <w:num w:numId="31">
    <w:abstractNumId w:val="20"/>
  </w:num>
  <w:num w:numId="32">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activeWritingStyle w:appName="MSWord" w:lang="en-US" w:vendorID="64" w:dllVersion="0"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5DD5"/>
    <w:rsid w:val="000009C4"/>
    <w:rsid w:val="0000114B"/>
    <w:rsid w:val="00001743"/>
    <w:rsid w:val="0000185F"/>
    <w:rsid w:val="00002315"/>
    <w:rsid w:val="00002618"/>
    <w:rsid w:val="00002FF2"/>
    <w:rsid w:val="0000381F"/>
    <w:rsid w:val="00003BB7"/>
    <w:rsid w:val="00003C69"/>
    <w:rsid w:val="00004A08"/>
    <w:rsid w:val="00004ACF"/>
    <w:rsid w:val="00005643"/>
    <w:rsid w:val="00005CBA"/>
    <w:rsid w:val="00006385"/>
    <w:rsid w:val="000068CD"/>
    <w:rsid w:val="000069F8"/>
    <w:rsid w:val="00007E9A"/>
    <w:rsid w:val="00011A89"/>
    <w:rsid w:val="00012A88"/>
    <w:rsid w:val="000142E9"/>
    <w:rsid w:val="00014488"/>
    <w:rsid w:val="00014837"/>
    <w:rsid w:val="0001503B"/>
    <w:rsid w:val="0001518A"/>
    <w:rsid w:val="0001589C"/>
    <w:rsid w:val="0001619A"/>
    <w:rsid w:val="0001678F"/>
    <w:rsid w:val="00016F2A"/>
    <w:rsid w:val="00017D43"/>
    <w:rsid w:val="00020278"/>
    <w:rsid w:val="0002078C"/>
    <w:rsid w:val="00022BE4"/>
    <w:rsid w:val="00022DC5"/>
    <w:rsid w:val="00022E9A"/>
    <w:rsid w:val="00024D7B"/>
    <w:rsid w:val="00025293"/>
    <w:rsid w:val="000258FC"/>
    <w:rsid w:val="00027445"/>
    <w:rsid w:val="00027A26"/>
    <w:rsid w:val="00030042"/>
    <w:rsid w:val="00034075"/>
    <w:rsid w:val="00034703"/>
    <w:rsid w:val="0003488C"/>
    <w:rsid w:val="00034C0E"/>
    <w:rsid w:val="00034D6C"/>
    <w:rsid w:val="00034F21"/>
    <w:rsid w:val="00035824"/>
    <w:rsid w:val="00035CF2"/>
    <w:rsid w:val="000369C5"/>
    <w:rsid w:val="00036A28"/>
    <w:rsid w:val="0003705C"/>
    <w:rsid w:val="00037444"/>
    <w:rsid w:val="00037976"/>
    <w:rsid w:val="000379D2"/>
    <w:rsid w:val="00037B98"/>
    <w:rsid w:val="0004047F"/>
    <w:rsid w:val="00040852"/>
    <w:rsid w:val="00040FEF"/>
    <w:rsid w:val="00041A9B"/>
    <w:rsid w:val="00041BC4"/>
    <w:rsid w:val="00041F4B"/>
    <w:rsid w:val="000421B9"/>
    <w:rsid w:val="000444DB"/>
    <w:rsid w:val="00045F6B"/>
    <w:rsid w:val="0004649C"/>
    <w:rsid w:val="000468B3"/>
    <w:rsid w:val="00050C61"/>
    <w:rsid w:val="00051181"/>
    <w:rsid w:val="0005160A"/>
    <w:rsid w:val="00051B38"/>
    <w:rsid w:val="000542D8"/>
    <w:rsid w:val="00054A8A"/>
    <w:rsid w:val="00054E3F"/>
    <w:rsid w:val="00056197"/>
    <w:rsid w:val="00056C8E"/>
    <w:rsid w:val="00056CB7"/>
    <w:rsid w:val="000575EC"/>
    <w:rsid w:val="00057F25"/>
    <w:rsid w:val="000624FC"/>
    <w:rsid w:val="000627CB"/>
    <w:rsid w:val="00062D0D"/>
    <w:rsid w:val="00062F69"/>
    <w:rsid w:val="000630FA"/>
    <w:rsid w:val="000632B6"/>
    <w:rsid w:val="00063334"/>
    <w:rsid w:val="0006430B"/>
    <w:rsid w:val="0006440B"/>
    <w:rsid w:val="00064984"/>
    <w:rsid w:val="0006516D"/>
    <w:rsid w:val="000653F9"/>
    <w:rsid w:val="00065605"/>
    <w:rsid w:val="00065641"/>
    <w:rsid w:val="0006571E"/>
    <w:rsid w:val="00065A75"/>
    <w:rsid w:val="00066043"/>
    <w:rsid w:val="000660B7"/>
    <w:rsid w:val="0006633C"/>
    <w:rsid w:val="000704AD"/>
    <w:rsid w:val="00071348"/>
    <w:rsid w:val="00071B3C"/>
    <w:rsid w:val="00071E6C"/>
    <w:rsid w:val="00071F22"/>
    <w:rsid w:val="00072E97"/>
    <w:rsid w:val="00073DAF"/>
    <w:rsid w:val="00074205"/>
    <w:rsid w:val="00074E02"/>
    <w:rsid w:val="000752AF"/>
    <w:rsid w:val="000757EC"/>
    <w:rsid w:val="000758EB"/>
    <w:rsid w:val="00075971"/>
    <w:rsid w:val="00075F85"/>
    <w:rsid w:val="000766E8"/>
    <w:rsid w:val="000769A0"/>
    <w:rsid w:val="00076DE9"/>
    <w:rsid w:val="000813AE"/>
    <w:rsid w:val="000816C2"/>
    <w:rsid w:val="000818B6"/>
    <w:rsid w:val="000818C6"/>
    <w:rsid w:val="00082184"/>
    <w:rsid w:val="00082913"/>
    <w:rsid w:val="00082EF4"/>
    <w:rsid w:val="00083760"/>
    <w:rsid w:val="00084CA4"/>
    <w:rsid w:val="0008500C"/>
    <w:rsid w:val="00086AFA"/>
    <w:rsid w:val="00086F5A"/>
    <w:rsid w:val="000871B4"/>
    <w:rsid w:val="0008735A"/>
    <w:rsid w:val="00087836"/>
    <w:rsid w:val="00087AEE"/>
    <w:rsid w:val="00090F3E"/>
    <w:rsid w:val="000910B2"/>
    <w:rsid w:val="0009120C"/>
    <w:rsid w:val="00091ADB"/>
    <w:rsid w:val="00092422"/>
    <w:rsid w:val="00093A0F"/>
    <w:rsid w:val="00093A98"/>
    <w:rsid w:val="00093DD4"/>
    <w:rsid w:val="00094BCB"/>
    <w:rsid w:val="00094D0F"/>
    <w:rsid w:val="00095429"/>
    <w:rsid w:val="00095EC2"/>
    <w:rsid w:val="0009636C"/>
    <w:rsid w:val="00097B71"/>
    <w:rsid w:val="000A00BC"/>
    <w:rsid w:val="000A0420"/>
    <w:rsid w:val="000A17D2"/>
    <w:rsid w:val="000A402B"/>
    <w:rsid w:val="000A40A4"/>
    <w:rsid w:val="000A45B3"/>
    <w:rsid w:val="000A4699"/>
    <w:rsid w:val="000A48CE"/>
    <w:rsid w:val="000A4A51"/>
    <w:rsid w:val="000A4AB2"/>
    <w:rsid w:val="000A62BC"/>
    <w:rsid w:val="000A6F4C"/>
    <w:rsid w:val="000A7A0D"/>
    <w:rsid w:val="000A7B4F"/>
    <w:rsid w:val="000A7BEC"/>
    <w:rsid w:val="000B05E4"/>
    <w:rsid w:val="000B0873"/>
    <w:rsid w:val="000B14F5"/>
    <w:rsid w:val="000B2474"/>
    <w:rsid w:val="000B3434"/>
    <w:rsid w:val="000B4FD4"/>
    <w:rsid w:val="000B58AA"/>
    <w:rsid w:val="000B5A18"/>
    <w:rsid w:val="000B6434"/>
    <w:rsid w:val="000B65E7"/>
    <w:rsid w:val="000B73A9"/>
    <w:rsid w:val="000B7988"/>
    <w:rsid w:val="000B7AB7"/>
    <w:rsid w:val="000C226D"/>
    <w:rsid w:val="000C2724"/>
    <w:rsid w:val="000C2C5C"/>
    <w:rsid w:val="000C2CF3"/>
    <w:rsid w:val="000C44DE"/>
    <w:rsid w:val="000C4BE3"/>
    <w:rsid w:val="000C538E"/>
    <w:rsid w:val="000C538F"/>
    <w:rsid w:val="000C7118"/>
    <w:rsid w:val="000D10A7"/>
    <w:rsid w:val="000D132C"/>
    <w:rsid w:val="000D196C"/>
    <w:rsid w:val="000D32F2"/>
    <w:rsid w:val="000D5086"/>
    <w:rsid w:val="000D5927"/>
    <w:rsid w:val="000D6390"/>
    <w:rsid w:val="000D66CF"/>
    <w:rsid w:val="000D6936"/>
    <w:rsid w:val="000D74F0"/>
    <w:rsid w:val="000E0282"/>
    <w:rsid w:val="000E1995"/>
    <w:rsid w:val="000E262C"/>
    <w:rsid w:val="000E300A"/>
    <w:rsid w:val="000E3163"/>
    <w:rsid w:val="000E424A"/>
    <w:rsid w:val="000E486C"/>
    <w:rsid w:val="000E4F02"/>
    <w:rsid w:val="000E5119"/>
    <w:rsid w:val="000E5B66"/>
    <w:rsid w:val="000E5D53"/>
    <w:rsid w:val="000E5F62"/>
    <w:rsid w:val="000E6038"/>
    <w:rsid w:val="000E6275"/>
    <w:rsid w:val="000E6FDD"/>
    <w:rsid w:val="000E71C5"/>
    <w:rsid w:val="000E71D1"/>
    <w:rsid w:val="000E7FD9"/>
    <w:rsid w:val="000F2A10"/>
    <w:rsid w:val="000F30A5"/>
    <w:rsid w:val="000F375E"/>
    <w:rsid w:val="000F3D1E"/>
    <w:rsid w:val="000F4BC0"/>
    <w:rsid w:val="000F4BDE"/>
    <w:rsid w:val="000F4FE9"/>
    <w:rsid w:val="000F513C"/>
    <w:rsid w:val="000F5E83"/>
    <w:rsid w:val="000F62B0"/>
    <w:rsid w:val="000F6ACD"/>
    <w:rsid w:val="000F6B53"/>
    <w:rsid w:val="000F6F10"/>
    <w:rsid w:val="000F757B"/>
    <w:rsid w:val="000F7E3E"/>
    <w:rsid w:val="001012FB"/>
    <w:rsid w:val="0010132E"/>
    <w:rsid w:val="00101697"/>
    <w:rsid w:val="00101F08"/>
    <w:rsid w:val="00102F44"/>
    <w:rsid w:val="001032AE"/>
    <w:rsid w:val="00103773"/>
    <w:rsid w:val="00103B15"/>
    <w:rsid w:val="00103C6C"/>
    <w:rsid w:val="00105061"/>
    <w:rsid w:val="00105ADA"/>
    <w:rsid w:val="00105F81"/>
    <w:rsid w:val="00111465"/>
    <w:rsid w:val="0011211B"/>
    <w:rsid w:val="00112F51"/>
    <w:rsid w:val="0011409E"/>
    <w:rsid w:val="0011474F"/>
    <w:rsid w:val="001147EF"/>
    <w:rsid w:val="00114892"/>
    <w:rsid w:val="001153DC"/>
    <w:rsid w:val="00115D93"/>
    <w:rsid w:val="001161A0"/>
    <w:rsid w:val="00116992"/>
    <w:rsid w:val="00117F78"/>
    <w:rsid w:val="001203E8"/>
    <w:rsid w:val="0012040E"/>
    <w:rsid w:val="0012073A"/>
    <w:rsid w:val="00120E0F"/>
    <w:rsid w:val="001210BB"/>
    <w:rsid w:val="00121242"/>
    <w:rsid w:val="00123931"/>
    <w:rsid w:val="00124016"/>
    <w:rsid w:val="001250F1"/>
    <w:rsid w:val="001254A4"/>
    <w:rsid w:val="00125B04"/>
    <w:rsid w:val="00130EDE"/>
    <w:rsid w:val="001320B5"/>
    <w:rsid w:val="00132106"/>
    <w:rsid w:val="0013231A"/>
    <w:rsid w:val="00132C77"/>
    <w:rsid w:val="001338A7"/>
    <w:rsid w:val="00135A54"/>
    <w:rsid w:val="00136778"/>
    <w:rsid w:val="00137DD5"/>
    <w:rsid w:val="001404C0"/>
    <w:rsid w:val="0014051F"/>
    <w:rsid w:val="0014082B"/>
    <w:rsid w:val="001409DB"/>
    <w:rsid w:val="00140B25"/>
    <w:rsid w:val="001412AC"/>
    <w:rsid w:val="001419FB"/>
    <w:rsid w:val="00142294"/>
    <w:rsid w:val="001437FB"/>
    <w:rsid w:val="00143A9E"/>
    <w:rsid w:val="001450B9"/>
    <w:rsid w:val="0014559E"/>
    <w:rsid w:val="00145D0E"/>
    <w:rsid w:val="00145F92"/>
    <w:rsid w:val="001463E4"/>
    <w:rsid w:val="001470F0"/>
    <w:rsid w:val="001518EC"/>
    <w:rsid w:val="00152D13"/>
    <w:rsid w:val="00152DB2"/>
    <w:rsid w:val="00153294"/>
    <w:rsid w:val="001533A8"/>
    <w:rsid w:val="001533AE"/>
    <w:rsid w:val="001542A6"/>
    <w:rsid w:val="001542EE"/>
    <w:rsid w:val="001545A6"/>
    <w:rsid w:val="001546B4"/>
    <w:rsid w:val="00154AAE"/>
    <w:rsid w:val="00154B2B"/>
    <w:rsid w:val="001554CE"/>
    <w:rsid w:val="00156C1F"/>
    <w:rsid w:val="001573B3"/>
    <w:rsid w:val="0015788D"/>
    <w:rsid w:val="00160695"/>
    <w:rsid w:val="0016115C"/>
    <w:rsid w:val="00161488"/>
    <w:rsid w:val="00163B6B"/>
    <w:rsid w:val="00163CC8"/>
    <w:rsid w:val="001645C8"/>
    <w:rsid w:val="00164B1A"/>
    <w:rsid w:val="00164BE6"/>
    <w:rsid w:val="0016500E"/>
    <w:rsid w:val="001651DB"/>
    <w:rsid w:val="001653E7"/>
    <w:rsid w:val="001654FA"/>
    <w:rsid w:val="001660DB"/>
    <w:rsid w:val="00166CF1"/>
    <w:rsid w:val="00167126"/>
    <w:rsid w:val="0016741B"/>
    <w:rsid w:val="0016755A"/>
    <w:rsid w:val="001739D9"/>
    <w:rsid w:val="001752C3"/>
    <w:rsid w:val="00176C90"/>
    <w:rsid w:val="00176CF5"/>
    <w:rsid w:val="00181A3C"/>
    <w:rsid w:val="001821DD"/>
    <w:rsid w:val="00182347"/>
    <w:rsid w:val="001826CA"/>
    <w:rsid w:val="00182B62"/>
    <w:rsid w:val="00183C46"/>
    <w:rsid w:val="00184129"/>
    <w:rsid w:val="00184AAA"/>
    <w:rsid w:val="001852DD"/>
    <w:rsid w:val="00186A9C"/>
    <w:rsid w:val="00186D6F"/>
    <w:rsid w:val="001870A8"/>
    <w:rsid w:val="001875AA"/>
    <w:rsid w:val="001878DD"/>
    <w:rsid w:val="00187974"/>
    <w:rsid w:val="00187FAF"/>
    <w:rsid w:val="0019021E"/>
    <w:rsid w:val="00190360"/>
    <w:rsid w:val="001903CF"/>
    <w:rsid w:val="001912FA"/>
    <w:rsid w:val="001915A8"/>
    <w:rsid w:val="00191976"/>
    <w:rsid w:val="001930DA"/>
    <w:rsid w:val="00194585"/>
    <w:rsid w:val="00194608"/>
    <w:rsid w:val="0019518A"/>
    <w:rsid w:val="001956BB"/>
    <w:rsid w:val="00195DAF"/>
    <w:rsid w:val="001A0689"/>
    <w:rsid w:val="001A0B01"/>
    <w:rsid w:val="001A18E8"/>
    <w:rsid w:val="001A24A7"/>
    <w:rsid w:val="001A2B4D"/>
    <w:rsid w:val="001A2EE0"/>
    <w:rsid w:val="001A3DDF"/>
    <w:rsid w:val="001A4610"/>
    <w:rsid w:val="001A5B4A"/>
    <w:rsid w:val="001A6787"/>
    <w:rsid w:val="001A74F9"/>
    <w:rsid w:val="001A7530"/>
    <w:rsid w:val="001A7755"/>
    <w:rsid w:val="001A7F3F"/>
    <w:rsid w:val="001A7F79"/>
    <w:rsid w:val="001B269B"/>
    <w:rsid w:val="001B2760"/>
    <w:rsid w:val="001B2E24"/>
    <w:rsid w:val="001B2FA4"/>
    <w:rsid w:val="001B31CF"/>
    <w:rsid w:val="001B3807"/>
    <w:rsid w:val="001B4A2E"/>
    <w:rsid w:val="001B4DA6"/>
    <w:rsid w:val="001B4EBC"/>
    <w:rsid w:val="001B4F58"/>
    <w:rsid w:val="001B5A97"/>
    <w:rsid w:val="001B6986"/>
    <w:rsid w:val="001C1918"/>
    <w:rsid w:val="001C2A25"/>
    <w:rsid w:val="001C2E18"/>
    <w:rsid w:val="001C3C31"/>
    <w:rsid w:val="001C44A3"/>
    <w:rsid w:val="001C5769"/>
    <w:rsid w:val="001C5ABA"/>
    <w:rsid w:val="001C756D"/>
    <w:rsid w:val="001C7A04"/>
    <w:rsid w:val="001D0AE6"/>
    <w:rsid w:val="001D1A28"/>
    <w:rsid w:val="001D34C3"/>
    <w:rsid w:val="001D4119"/>
    <w:rsid w:val="001D5740"/>
    <w:rsid w:val="001D5FAB"/>
    <w:rsid w:val="001D638E"/>
    <w:rsid w:val="001D643A"/>
    <w:rsid w:val="001E13D9"/>
    <w:rsid w:val="001E1D0E"/>
    <w:rsid w:val="001E2B18"/>
    <w:rsid w:val="001E35FE"/>
    <w:rsid w:val="001E4534"/>
    <w:rsid w:val="001E498F"/>
    <w:rsid w:val="001E4BD1"/>
    <w:rsid w:val="001E4E63"/>
    <w:rsid w:val="001E5245"/>
    <w:rsid w:val="001E57B2"/>
    <w:rsid w:val="001E60D2"/>
    <w:rsid w:val="001E63A1"/>
    <w:rsid w:val="001E66F7"/>
    <w:rsid w:val="001E6CD8"/>
    <w:rsid w:val="001E6F09"/>
    <w:rsid w:val="001F0592"/>
    <w:rsid w:val="001F05C9"/>
    <w:rsid w:val="001F075A"/>
    <w:rsid w:val="001F075E"/>
    <w:rsid w:val="001F09B5"/>
    <w:rsid w:val="001F0F01"/>
    <w:rsid w:val="001F135D"/>
    <w:rsid w:val="001F16C0"/>
    <w:rsid w:val="001F262B"/>
    <w:rsid w:val="001F4CE8"/>
    <w:rsid w:val="001F56D5"/>
    <w:rsid w:val="001F5BB5"/>
    <w:rsid w:val="001F72C9"/>
    <w:rsid w:val="001F785E"/>
    <w:rsid w:val="00200327"/>
    <w:rsid w:val="002003A1"/>
    <w:rsid w:val="002015A6"/>
    <w:rsid w:val="002023B8"/>
    <w:rsid w:val="002042D3"/>
    <w:rsid w:val="002045C1"/>
    <w:rsid w:val="002048CB"/>
    <w:rsid w:val="002055E7"/>
    <w:rsid w:val="00205A43"/>
    <w:rsid w:val="002060F6"/>
    <w:rsid w:val="002072BF"/>
    <w:rsid w:val="00207458"/>
    <w:rsid w:val="002074AB"/>
    <w:rsid w:val="0020795B"/>
    <w:rsid w:val="0021110B"/>
    <w:rsid w:val="00211577"/>
    <w:rsid w:val="00211EED"/>
    <w:rsid w:val="002121AF"/>
    <w:rsid w:val="00212479"/>
    <w:rsid w:val="0021259B"/>
    <w:rsid w:val="002127A3"/>
    <w:rsid w:val="002134A2"/>
    <w:rsid w:val="00213CB7"/>
    <w:rsid w:val="00214358"/>
    <w:rsid w:val="00214AEB"/>
    <w:rsid w:val="002152FA"/>
    <w:rsid w:val="002156B9"/>
    <w:rsid w:val="00215EF7"/>
    <w:rsid w:val="00215F91"/>
    <w:rsid w:val="00216CC8"/>
    <w:rsid w:val="00220125"/>
    <w:rsid w:val="002208C9"/>
    <w:rsid w:val="00220E03"/>
    <w:rsid w:val="00220EE4"/>
    <w:rsid w:val="00221463"/>
    <w:rsid w:val="00221DC7"/>
    <w:rsid w:val="00221E55"/>
    <w:rsid w:val="00221F0C"/>
    <w:rsid w:val="0022269D"/>
    <w:rsid w:val="002226EE"/>
    <w:rsid w:val="00223449"/>
    <w:rsid w:val="0022373A"/>
    <w:rsid w:val="00223749"/>
    <w:rsid w:val="0022403F"/>
    <w:rsid w:val="002249CB"/>
    <w:rsid w:val="00224A67"/>
    <w:rsid w:val="00224F0A"/>
    <w:rsid w:val="0022504C"/>
    <w:rsid w:val="002255F5"/>
    <w:rsid w:val="002265CC"/>
    <w:rsid w:val="00227864"/>
    <w:rsid w:val="00230EBD"/>
    <w:rsid w:val="00232197"/>
    <w:rsid w:val="00232A10"/>
    <w:rsid w:val="00232FA7"/>
    <w:rsid w:val="00233160"/>
    <w:rsid w:val="002339C8"/>
    <w:rsid w:val="002353EA"/>
    <w:rsid w:val="002360A2"/>
    <w:rsid w:val="002367A1"/>
    <w:rsid w:val="00236AF6"/>
    <w:rsid w:val="00237186"/>
    <w:rsid w:val="0023754C"/>
    <w:rsid w:val="002404EE"/>
    <w:rsid w:val="00240989"/>
    <w:rsid w:val="00241052"/>
    <w:rsid w:val="00242FE0"/>
    <w:rsid w:val="0024358F"/>
    <w:rsid w:val="00243A55"/>
    <w:rsid w:val="00243DBD"/>
    <w:rsid w:val="002442DF"/>
    <w:rsid w:val="00244520"/>
    <w:rsid w:val="002459CF"/>
    <w:rsid w:val="00246D29"/>
    <w:rsid w:val="002479A5"/>
    <w:rsid w:val="00247CA1"/>
    <w:rsid w:val="002509C2"/>
    <w:rsid w:val="00250BD1"/>
    <w:rsid w:val="00250BE8"/>
    <w:rsid w:val="002524C5"/>
    <w:rsid w:val="00252531"/>
    <w:rsid w:val="00252BE2"/>
    <w:rsid w:val="0025381B"/>
    <w:rsid w:val="002541FE"/>
    <w:rsid w:val="002557FA"/>
    <w:rsid w:val="002601B3"/>
    <w:rsid w:val="00260403"/>
    <w:rsid w:val="00261086"/>
    <w:rsid w:val="00261B34"/>
    <w:rsid w:val="00261FF0"/>
    <w:rsid w:val="0026280E"/>
    <w:rsid w:val="002629A8"/>
    <w:rsid w:val="00262E00"/>
    <w:rsid w:val="002641EB"/>
    <w:rsid w:val="00264A75"/>
    <w:rsid w:val="002661EA"/>
    <w:rsid w:val="00266DBD"/>
    <w:rsid w:val="0026789A"/>
    <w:rsid w:val="00267DE0"/>
    <w:rsid w:val="00273C48"/>
    <w:rsid w:val="00274CBD"/>
    <w:rsid w:val="0027520E"/>
    <w:rsid w:val="002758A8"/>
    <w:rsid w:val="00277E13"/>
    <w:rsid w:val="0028040F"/>
    <w:rsid w:val="00280442"/>
    <w:rsid w:val="0028075A"/>
    <w:rsid w:val="00281804"/>
    <w:rsid w:val="0028183B"/>
    <w:rsid w:val="00281FBA"/>
    <w:rsid w:val="00282048"/>
    <w:rsid w:val="00282B91"/>
    <w:rsid w:val="00282E36"/>
    <w:rsid w:val="00284383"/>
    <w:rsid w:val="002846CB"/>
    <w:rsid w:val="00285C83"/>
    <w:rsid w:val="00286277"/>
    <w:rsid w:val="0028644F"/>
    <w:rsid w:val="002867FA"/>
    <w:rsid w:val="00286A04"/>
    <w:rsid w:val="00286B23"/>
    <w:rsid w:val="0028740F"/>
    <w:rsid w:val="00287A67"/>
    <w:rsid w:val="00287C88"/>
    <w:rsid w:val="00287EFE"/>
    <w:rsid w:val="00290DB4"/>
    <w:rsid w:val="002923C0"/>
    <w:rsid w:val="00292975"/>
    <w:rsid w:val="0029299C"/>
    <w:rsid w:val="00292CD0"/>
    <w:rsid w:val="00292E5C"/>
    <w:rsid w:val="00293C32"/>
    <w:rsid w:val="00294107"/>
    <w:rsid w:val="00294D80"/>
    <w:rsid w:val="00296925"/>
    <w:rsid w:val="00297420"/>
    <w:rsid w:val="00297E48"/>
    <w:rsid w:val="002A1B75"/>
    <w:rsid w:val="002A1DBD"/>
    <w:rsid w:val="002A1F80"/>
    <w:rsid w:val="002A2554"/>
    <w:rsid w:val="002A28D3"/>
    <w:rsid w:val="002A28FA"/>
    <w:rsid w:val="002A2A6F"/>
    <w:rsid w:val="002A2AF9"/>
    <w:rsid w:val="002A33FE"/>
    <w:rsid w:val="002A3579"/>
    <w:rsid w:val="002A385C"/>
    <w:rsid w:val="002A530C"/>
    <w:rsid w:val="002A545A"/>
    <w:rsid w:val="002A60A2"/>
    <w:rsid w:val="002A6BD4"/>
    <w:rsid w:val="002A7356"/>
    <w:rsid w:val="002A73A2"/>
    <w:rsid w:val="002B0504"/>
    <w:rsid w:val="002B2B5F"/>
    <w:rsid w:val="002B2B69"/>
    <w:rsid w:val="002B344E"/>
    <w:rsid w:val="002B3601"/>
    <w:rsid w:val="002B3A3A"/>
    <w:rsid w:val="002B3CD7"/>
    <w:rsid w:val="002B3CE3"/>
    <w:rsid w:val="002B3CEE"/>
    <w:rsid w:val="002B400C"/>
    <w:rsid w:val="002B441B"/>
    <w:rsid w:val="002B5755"/>
    <w:rsid w:val="002B7A09"/>
    <w:rsid w:val="002B7F15"/>
    <w:rsid w:val="002C08AB"/>
    <w:rsid w:val="002C0D0B"/>
    <w:rsid w:val="002C0EF5"/>
    <w:rsid w:val="002C107D"/>
    <w:rsid w:val="002C1620"/>
    <w:rsid w:val="002C1A6E"/>
    <w:rsid w:val="002C1AC6"/>
    <w:rsid w:val="002C2AB6"/>
    <w:rsid w:val="002C2BF4"/>
    <w:rsid w:val="002C4806"/>
    <w:rsid w:val="002C4942"/>
    <w:rsid w:val="002C627C"/>
    <w:rsid w:val="002C69A3"/>
    <w:rsid w:val="002C70B3"/>
    <w:rsid w:val="002C7190"/>
    <w:rsid w:val="002C7C03"/>
    <w:rsid w:val="002D0099"/>
    <w:rsid w:val="002D102B"/>
    <w:rsid w:val="002D1188"/>
    <w:rsid w:val="002D18FD"/>
    <w:rsid w:val="002D32FA"/>
    <w:rsid w:val="002D3594"/>
    <w:rsid w:val="002D370C"/>
    <w:rsid w:val="002D4539"/>
    <w:rsid w:val="002D4FB1"/>
    <w:rsid w:val="002D5442"/>
    <w:rsid w:val="002D62CD"/>
    <w:rsid w:val="002D65D0"/>
    <w:rsid w:val="002D6D7B"/>
    <w:rsid w:val="002D6EFF"/>
    <w:rsid w:val="002D7234"/>
    <w:rsid w:val="002D73F0"/>
    <w:rsid w:val="002D74D1"/>
    <w:rsid w:val="002D7719"/>
    <w:rsid w:val="002D798A"/>
    <w:rsid w:val="002D7C7A"/>
    <w:rsid w:val="002E00F8"/>
    <w:rsid w:val="002E06F7"/>
    <w:rsid w:val="002E0C8C"/>
    <w:rsid w:val="002E20E9"/>
    <w:rsid w:val="002E229E"/>
    <w:rsid w:val="002E3295"/>
    <w:rsid w:val="002E35E7"/>
    <w:rsid w:val="002E3F63"/>
    <w:rsid w:val="002E4AC8"/>
    <w:rsid w:val="002E4ACC"/>
    <w:rsid w:val="002E553C"/>
    <w:rsid w:val="002E6718"/>
    <w:rsid w:val="002E6DCE"/>
    <w:rsid w:val="002E7C09"/>
    <w:rsid w:val="002F005E"/>
    <w:rsid w:val="002F0916"/>
    <w:rsid w:val="002F0C15"/>
    <w:rsid w:val="002F14BE"/>
    <w:rsid w:val="002F18A7"/>
    <w:rsid w:val="002F2FFC"/>
    <w:rsid w:val="002F3537"/>
    <w:rsid w:val="002F3743"/>
    <w:rsid w:val="002F3B4A"/>
    <w:rsid w:val="002F3FA2"/>
    <w:rsid w:val="002F4B19"/>
    <w:rsid w:val="002F7138"/>
    <w:rsid w:val="003014EF"/>
    <w:rsid w:val="00301635"/>
    <w:rsid w:val="00301EBA"/>
    <w:rsid w:val="0030214D"/>
    <w:rsid w:val="00302A00"/>
    <w:rsid w:val="00303353"/>
    <w:rsid w:val="00303A4D"/>
    <w:rsid w:val="00303F2A"/>
    <w:rsid w:val="00304513"/>
    <w:rsid w:val="0030484F"/>
    <w:rsid w:val="00304C97"/>
    <w:rsid w:val="003053DB"/>
    <w:rsid w:val="003075F6"/>
    <w:rsid w:val="00307C86"/>
    <w:rsid w:val="0031014F"/>
    <w:rsid w:val="00312AB0"/>
    <w:rsid w:val="00312DEE"/>
    <w:rsid w:val="00314BBA"/>
    <w:rsid w:val="00314BD2"/>
    <w:rsid w:val="00315B35"/>
    <w:rsid w:val="00316F40"/>
    <w:rsid w:val="0031728D"/>
    <w:rsid w:val="0031784F"/>
    <w:rsid w:val="00317B19"/>
    <w:rsid w:val="00320862"/>
    <w:rsid w:val="003218A8"/>
    <w:rsid w:val="00321A54"/>
    <w:rsid w:val="00322137"/>
    <w:rsid w:val="003225A0"/>
    <w:rsid w:val="00323652"/>
    <w:rsid w:val="003240CF"/>
    <w:rsid w:val="00324D1E"/>
    <w:rsid w:val="003250E3"/>
    <w:rsid w:val="003255A7"/>
    <w:rsid w:val="00325AF3"/>
    <w:rsid w:val="00325B7F"/>
    <w:rsid w:val="00327570"/>
    <w:rsid w:val="0032780E"/>
    <w:rsid w:val="0032790B"/>
    <w:rsid w:val="003318A8"/>
    <w:rsid w:val="003328CC"/>
    <w:rsid w:val="00332BCB"/>
    <w:rsid w:val="0033301F"/>
    <w:rsid w:val="003337DD"/>
    <w:rsid w:val="003344AD"/>
    <w:rsid w:val="00334AC1"/>
    <w:rsid w:val="00335430"/>
    <w:rsid w:val="003359FC"/>
    <w:rsid w:val="00335B43"/>
    <w:rsid w:val="00336575"/>
    <w:rsid w:val="00336B17"/>
    <w:rsid w:val="00337A96"/>
    <w:rsid w:val="00340D82"/>
    <w:rsid w:val="00340EBF"/>
    <w:rsid w:val="00341389"/>
    <w:rsid w:val="003424F5"/>
    <w:rsid w:val="00342913"/>
    <w:rsid w:val="00342EEE"/>
    <w:rsid w:val="00344331"/>
    <w:rsid w:val="00344A5C"/>
    <w:rsid w:val="00344D86"/>
    <w:rsid w:val="00344E6B"/>
    <w:rsid w:val="003459AD"/>
    <w:rsid w:val="00345ADC"/>
    <w:rsid w:val="00345EEF"/>
    <w:rsid w:val="00346BDA"/>
    <w:rsid w:val="003475BE"/>
    <w:rsid w:val="00347AD0"/>
    <w:rsid w:val="00350678"/>
    <w:rsid w:val="00350680"/>
    <w:rsid w:val="0035153A"/>
    <w:rsid w:val="00351AB7"/>
    <w:rsid w:val="00352445"/>
    <w:rsid w:val="0035269B"/>
    <w:rsid w:val="0035276F"/>
    <w:rsid w:val="00352A1A"/>
    <w:rsid w:val="00353C04"/>
    <w:rsid w:val="00353E58"/>
    <w:rsid w:val="003550FF"/>
    <w:rsid w:val="00355687"/>
    <w:rsid w:val="0035681B"/>
    <w:rsid w:val="00357662"/>
    <w:rsid w:val="00357C2B"/>
    <w:rsid w:val="003608C5"/>
    <w:rsid w:val="003646C9"/>
    <w:rsid w:val="00364C2D"/>
    <w:rsid w:val="00365466"/>
    <w:rsid w:val="00365C7C"/>
    <w:rsid w:val="00367238"/>
    <w:rsid w:val="003700E7"/>
    <w:rsid w:val="00370473"/>
    <w:rsid w:val="00370E25"/>
    <w:rsid w:val="00371751"/>
    <w:rsid w:val="003722BC"/>
    <w:rsid w:val="00372C0C"/>
    <w:rsid w:val="00372C43"/>
    <w:rsid w:val="00373D18"/>
    <w:rsid w:val="00374297"/>
    <w:rsid w:val="0037469B"/>
    <w:rsid w:val="00375351"/>
    <w:rsid w:val="003753B4"/>
    <w:rsid w:val="0037607A"/>
    <w:rsid w:val="0037629D"/>
    <w:rsid w:val="0037638D"/>
    <w:rsid w:val="00376D06"/>
    <w:rsid w:val="00376DF2"/>
    <w:rsid w:val="00377A03"/>
    <w:rsid w:val="00380A46"/>
    <w:rsid w:val="00380CDE"/>
    <w:rsid w:val="00380FFD"/>
    <w:rsid w:val="00381489"/>
    <w:rsid w:val="00381A5A"/>
    <w:rsid w:val="00381CA6"/>
    <w:rsid w:val="00383469"/>
    <w:rsid w:val="003839C7"/>
    <w:rsid w:val="003845FC"/>
    <w:rsid w:val="00384F40"/>
    <w:rsid w:val="00386B0F"/>
    <w:rsid w:val="00386D20"/>
    <w:rsid w:val="0038730D"/>
    <w:rsid w:val="00387A23"/>
    <w:rsid w:val="003915DD"/>
    <w:rsid w:val="00391EFC"/>
    <w:rsid w:val="00391FCA"/>
    <w:rsid w:val="00392215"/>
    <w:rsid w:val="00392575"/>
    <w:rsid w:val="0039270D"/>
    <w:rsid w:val="00392A70"/>
    <w:rsid w:val="00393AC8"/>
    <w:rsid w:val="00393B9D"/>
    <w:rsid w:val="00393F0B"/>
    <w:rsid w:val="003945B6"/>
    <w:rsid w:val="0039601D"/>
    <w:rsid w:val="003961ED"/>
    <w:rsid w:val="00396E7E"/>
    <w:rsid w:val="00396F57"/>
    <w:rsid w:val="003A01C1"/>
    <w:rsid w:val="003A0814"/>
    <w:rsid w:val="003A0B49"/>
    <w:rsid w:val="003A13EB"/>
    <w:rsid w:val="003A19BD"/>
    <w:rsid w:val="003A1B09"/>
    <w:rsid w:val="003A4A48"/>
    <w:rsid w:val="003A596E"/>
    <w:rsid w:val="003A59B3"/>
    <w:rsid w:val="003A5DB2"/>
    <w:rsid w:val="003A6447"/>
    <w:rsid w:val="003A6A59"/>
    <w:rsid w:val="003A6B21"/>
    <w:rsid w:val="003A73CA"/>
    <w:rsid w:val="003B0117"/>
    <w:rsid w:val="003B0164"/>
    <w:rsid w:val="003B2608"/>
    <w:rsid w:val="003B29F0"/>
    <w:rsid w:val="003B41AD"/>
    <w:rsid w:val="003B45A2"/>
    <w:rsid w:val="003B4A5F"/>
    <w:rsid w:val="003B6AC2"/>
    <w:rsid w:val="003B6FA8"/>
    <w:rsid w:val="003B72B8"/>
    <w:rsid w:val="003B76BD"/>
    <w:rsid w:val="003C05D2"/>
    <w:rsid w:val="003C17A6"/>
    <w:rsid w:val="003C1C8B"/>
    <w:rsid w:val="003C28BB"/>
    <w:rsid w:val="003C3E07"/>
    <w:rsid w:val="003C415F"/>
    <w:rsid w:val="003C4E3F"/>
    <w:rsid w:val="003C5ADB"/>
    <w:rsid w:val="003C5B39"/>
    <w:rsid w:val="003C5E79"/>
    <w:rsid w:val="003C6385"/>
    <w:rsid w:val="003D009F"/>
    <w:rsid w:val="003D0279"/>
    <w:rsid w:val="003D032B"/>
    <w:rsid w:val="003D0A36"/>
    <w:rsid w:val="003D0F80"/>
    <w:rsid w:val="003D1116"/>
    <w:rsid w:val="003D1B35"/>
    <w:rsid w:val="003D215C"/>
    <w:rsid w:val="003D23AD"/>
    <w:rsid w:val="003D2BC5"/>
    <w:rsid w:val="003D2F38"/>
    <w:rsid w:val="003D3D03"/>
    <w:rsid w:val="003D3D7C"/>
    <w:rsid w:val="003D4280"/>
    <w:rsid w:val="003D5984"/>
    <w:rsid w:val="003D5B78"/>
    <w:rsid w:val="003D6B92"/>
    <w:rsid w:val="003D75EA"/>
    <w:rsid w:val="003D7756"/>
    <w:rsid w:val="003D7B7A"/>
    <w:rsid w:val="003E0B45"/>
    <w:rsid w:val="003E1C66"/>
    <w:rsid w:val="003E1F5B"/>
    <w:rsid w:val="003E227A"/>
    <w:rsid w:val="003E2ECB"/>
    <w:rsid w:val="003E3932"/>
    <w:rsid w:val="003E3F93"/>
    <w:rsid w:val="003E4801"/>
    <w:rsid w:val="003E4C59"/>
    <w:rsid w:val="003E518E"/>
    <w:rsid w:val="003E53C6"/>
    <w:rsid w:val="003E5A91"/>
    <w:rsid w:val="003E5B07"/>
    <w:rsid w:val="003E65EE"/>
    <w:rsid w:val="003E666E"/>
    <w:rsid w:val="003E6E59"/>
    <w:rsid w:val="003E7D48"/>
    <w:rsid w:val="003E7D6E"/>
    <w:rsid w:val="003F0D7E"/>
    <w:rsid w:val="003F0D82"/>
    <w:rsid w:val="003F0EAA"/>
    <w:rsid w:val="003F2546"/>
    <w:rsid w:val="003F25E1"/>
    <w:rsid w:val="003F2C99"/>
    <w:rsid w:val="003F2D4D"/>
    <w:rsid w:val="003F35B6"/>
    <w:rsid w:val="003F3A6B"/>
    <w:rsid w:val="003F4D1C"/>
    <w:rsid w:val="003F5441"/>
    <w:rsid w:val="003F57DB"/>
    <w:rsid w:val="003F677A"/>
    <w:rsid w:val="003F6FFA"/>
    <w:rsid w:val="003F74C8"/>
    <w:rsid w:val="003F7713"/>
    <w:rsid w:val="003F79A7"/>
    <w:rsid w:val="004000AE"/>
    <w:rsid w:val="0040041B"/>
    <w:rsid w:val="004009C3"/>
    <w:rsid w:val="004015B3"/>
    <w:rsid w:val="0040211B"/>
    <w:rsid w:val="004026D3"/>
    <w:rsid w:val="00402C5E"/>
    <w:rsid w:val="00403E12"/>
    <w:rsid w:val="0040429E"/>
    <w:rsid w:val="004042BA"/>
    <w:rsid w:val="00404FBD"/>
    <w:rsid w:val="0040519A"/>
    <w:rsid w:val="004065D8"/>
    <w:rsid w:val="004068F6"/>
    <w:rsid w:val="00406A80"/>
    <w:rsid w:val="004079C0"/>
    <w:rsid w:val="004100BA"/>
    <w:rsid w:val="00411859"/>
    <w:rsid w:val="004118EE"/>
    <w:rsid w:val="00411A06"/>
    <w:rsid w:val="00411D8B"/>
    <w:rsid w:val="00413980"/>
    <w:rsid w:val="00413A6E"/>
    <w:rsid w:val="004146D5"/>
    <w:rsid w:val="00414811"/>
    <w:rsid w:val="00414E09"/>
    <w:rsid w:val="00414F8E"/>
    <w:rsid w:val="0041546D"/>
    <w:rsid w:val="0041559B"/>
    <w:rsid w:val="00415EE0"/>
    <w:rsid w:val="00417886"/>
    <w:rsid w:val="00421671"/>
    <w:rsid w:val="0042175C"/>
    <w:rsid w:val="00421A54"/>
    <w:rsid w:val="00421D72"/>
    <w:rsid w:val="00422291"/>
    <w:rsid w:val="004222CB"/>
    <w:rsid w:val="00422A4F"/>
    <w:rsid w:val="00423767"/>
    <w:rsid w:val="0042459A"/>
    <w:rsid w:val="00424652"/>
    <w:rsid w:val="0042499E"/>
    <w:rsid w:val="00424CDF"/>
    <w:rsid w:val="00425495"/>
    <w:rsid w:val="00426413"/>
    <w:rsid w:val="00426711"/>
    <w:rsid w:val="00426841"/>
    <w:rsid w:val="00426947"/>
    <w:rsid w:val="00427843"/>
    <w:rsid w:val="00427CBB"/>
    <w:rsid w:val="004328D6"/>
    <w:rsid w:val="00432E6D"/>
    <w:rsid w:val="00433C61"/>
    <w:rsid w:val="00433ED4"/>
    <w:rsid w:val="00433FF9"/>
    <w:rsid w:val="00434338"/>
    <w:rsid w:val="00434542"/>
    <w:rsid w:val="00435174"/>
    <w:rsid w:val="00436447"/>
    <w:rsid w:val="00436A25"/>
    <w:rsid w:val="00436C0F"/>
    <w:rsid w:val="00437803"/>
    <w:rsid w:val="00437D8A"/>
    <w:rsid w:val="004400E3"/>
    <w:rsid w:val="00440299"/>
    <w:rsid w:val="00440674"/>
    <w:rsid w:val="00441722"/>
    <w:rsid w:val="00441AF5"/>
    <w:rsid w:val="00442913"/>
    <w:rsid w:val="00442FDF"/>
    <w:rsid w:val="00443C56"/>
    <w:rsid w:val="00443E67"/>
    <w:rsid w:val="0044494F"/>
    <w:rsid w:val="004451CE"/>
    <w:rsid w:val="00445641"/>
    <w:rsid w:val="00445F8D"/>
    <w:rsid w:val="00446027"/>
    <w:rsid w:val="004467B4"/>
    <w:rsid w:val="004468D6"/>
    <w:rsid w:val="00446F17"/>
    <w:rsid w:val="004470BD"/>
    <w:rsid w:val="004473DC"/>
    <w:rsid w:val="0045060A"/>
    <w:rsid w:val="00451560"/>
    <w:rsid w:val="00451718"/>
    <w:rsid w:val="00451D23"/>
    <w:rsid w:val="00452C7A"/>
    <w:rsid w:val="004538F0"/>
    <w:rsid w:val="00453A02"/>
    <w:rsid w:val="00454FCD"/>
    <w:rsid w:val="0045588B"/>
    <w:rsid w:val="00455A03"/>
    <w:rsid w:val="00455B02"/>
    <w:rsid w:val="00456C95"/>
    <w:rsid w:val="00457A85"/>
    <w:rsid w:val="00461B51"/>
    <w:rsid w:val="0046216D"/>
    <w:rsid w:val="004622F8"/>
    <w:rsid w:val="004627E4"/>
    <w:rsid w:val="00462F6E"/>
    <w:rsid w:val="004635A8"/>
    <w:rsid w:val="00463D73"/>
    <w:rsid w:val="0046408C"/>
    <w:rsid w:val="00464355"/>
    <w:rsid w:val="00464ADF"/>
    <w:rsid w:val="00465677"/>
    <w:rsid w:val="0046601A"/>
    <w:rsid w:val="004665F7"/>
    <w:rsid w:val="00467166"/>
    <w:rsid w:val="0046729A"/>
    <w:rsid w:val="00467604"/>
    <w:rsid w:val="00467749"/>
    <w:rsid w:val="0047025D"/>
    <w:rsid w:val="004705AC"/>
    <w:rsid w:val="00470625"/>
    <w:rsid w:val="00471BDF"/>
    <w:rsid w:val="00471C7E"/>
    <w:rsid w:val="00471F5E"/>
    <w:rsid w:val="004725E9"/>
    <w:rsid w:val="004731E6"/>
    <w:rsid w:val="004736E0"/>
    <w:rsid w:val="00473C8B"/>
    <w:rsid w:val="00473F0E"/>
    <w:rsid w:val="00474358"/>
    <w:rsid w:val="00474C02"/>
    <w:rsid w:val="00475617"/>
    <w:rsid w:val="004762E7"/>
    <w:rsid w:val="00476859"/>
    <w:rsid w:val="004769D6"/>
    <w:rsid w:val="00476B4D"/>
    <w:rsid w:val="00477603"/>
    <w:rsid w:val="00477C7F"/>
    <w:rsid w:val="00477D37"/>
    <w:rsid w:val="00480FB0"/>
    <w:rsid w:val="004812D2"/>
    <w:rsid w:val="00481850"/>
    <w:rsid w:val="00482A64"/>
    <w:rsid w:val="004831A1"/>
    <w:rsid w:val="004835BA"/>
    <w:rsid w:val="00486FA1"/>
    <w:rsid w:val="00487474"/>
    <w:rsid w:val="004906F8"/>
    <w:rsid w:val="004908BA"/>
    <w:rsid w:val="00490994"/>
    <w:rsid w:val="00491E18"/>
    <w:rsid w:val="00491FFD"/>
    <w:rsid w:val="004923A1"/>
    <w:rsid w:val="004948B4"/>
    <w:rsid w:val="004976F0"/>
    <w:rsid w:val="004978A9"/>
    <w:rsid w:val="004A090E"/>
    <w:rsid w:val="004A182D"/>
    <w:rsid w:val="004A182F"/>
    <w:rsid w:val="004A1C47"/>
    <w:rsid w:val="004A202D"/>
    <w:rsid w:val="004A216B"/>
    <w:rsid w:val="004A25E0"/>
    <w:rsid w:val="004A3257"/>
    <w:rsid w:val="004A3922"/>
    <w:rsid w:val="004A3BFD"/>
    <w:rsid w:val="004A3D37"/>
    <w:rsid w:val="004A3EE7"/>
    <w:rsid w:val="004A4041"/>
    <w:rsid w:val="004A4579"/>
    <w:rsid w:val="004A62AD"/>
    <w:rsid w:val="004A6625"/>
    <w:rsid w:val="004A687E"/>
    <w:rsid w:val="004A79E4"/>
    <w:rsid w:val="004A7FD4"/>
    <w:rsid w:val="004A7FF3"/>
    <w:rsid w:val="004B3695"/>
    <w:rsid w:val="004B377D"/>
    <w:rsid w:val="004B3F9F"/>
    <w:rsid w:val="004B4520"/>
    <w:rsid w:val="004B47D7"/>
    <w:rsid w:val="004B49F2"/>
    <w:rsid w:val="004B5BF5"/>
    <w:rsid w:val="004B6E6A"/>
    <w:rsid w:val="004B7023"/>
    <w:rsid w:val="004B780D"/>
    <w:rsid w:val="004B7B92"/>
    <w:rsid w:val="004C0D2B"/>
    <w:rsid w:val="004C101A"/>
    <w:rsid w:val="004C1470"/>
    <w:rsid w:val="004C19AA"/>
    <w:rsid w:val="004C1D25"/>
    <w:rsid w:val="004C405B"/>
    <w:rsid w:val="004C4089"/>
    <w:rsid w:val="004C43FC"/>
    <w:rsid w:val="004C48F8"/>
    <w:rsid w:val="004C5A24"/>
    <w:rsid w:val="004C6A29"/>
    <w:rsid w:val="004C73AE"/>
    <w:rsid w:val="004C7600"/>
    <w:rsid w:val="004C7DFE"/>
    <w:rsid w:val="004D0445"/>
    <w:rsid w:val="004D0A12"/>
    <w:rsid w:val="004D0C24"/>
    <w:rsid w:val="004D127E"/>
    <w:rsid w:val="004D1DE8"/>
    <w:rsid w:val="004D2921"/>
    <w:rsid w:val="004D3D06"/>
    <w:rsid w:val="004D4296"/>
    <w:rsid w:val="004D6389"/>
    <w:rsid w:val="004D6FBA"/>
    <w:rsid w:val="004D71AA"/>
    <w:rsid w:val="004D74AE"/>
    <w:rsid w:val="004D7DB6"/>
    <w:rsid w:val="004E0B04"/>
    <w:rsid w:val="004E107A"/>
    <w:rsid w:val="004E1382"/>
    <w:rsid w:val="004E1C6A"/>
    <w:rsid w:val="004E2AA8"/>
    <w:rsid w:val="004E36B0"/>
    <w:rsid w:val="004E4735"/>
    <w:rsid w:val="004E5211"/>
    <w:rsid w:val="004E65EF"/>
    <w:rsid w:val="004E6CC7"/>
    <w:rsid w:val="004E7200"/>
    <w:rsid w:val="004E7923"/>
    <w:rsid w:val="004E7AE0"/>
    <w:rsid w:val="004F0125"/>
    <w:rsid w:val="004F25C6"/>
    <w:rsid w:val="004F3889"/>
    <w:rsid w:val="004F409B"/>
    <w:rsid w:val="004F40F8"/>
    <w:rsid w:val="004F438D"/>
    <w:rsid w:val="004F46DA"/>
    <w:rsid w:val="004F5DD4"/>
    <w:rsid w:val="004F601C"/>
    <w:rsid w:val="004F63FF"/>
    <w:rsid w:val="004F6486"/>
    <w:rsid w:val="004F67DC"/>
    <w:rsid w:val="0050003C"/>
    <w:rsid w:val="0050119D"/>
    <w:rsid w:val="00501F75"/>
    <w:rsid w:val="00502EA1"/>
    <w:rsid w:val="005030D7"/>
    <w:rsid w:val="0050345F"/>
    <w:rsid w:val="00503EF7"/>
    <w:rsid w:val="005042F3"/>
    <w:rsid w:val="00505491"/>
    <w:rsid w:val="00506D20"/>
    <w:rsid w:val="00506DE4"/>
    <w:rsid w:val="00507124"/>
    <w:rsid w:val="005105B3"/>
    <w:rsid w:val="00511232"/>
    <w:rsid w:val="00511557"/>
    <w:rsid w:val="005118C0"/>
    <w:rsid w:val="005122B8"/>
    <w:rsid w:val="00512327"/>
    <w:rsid w:val="00512731"/>
    <w:rsid w:val="00512756"/>
    <w:rsid w:val="00513538"/>
    <w:rsid w:val="005140A1"/>
    <w:rsid w:val="00514929"/>
    <w:rsid w:val="00516245"/>
    <w:rsid w:val="00516464"/>
    <w:rsid w:val="0051653D"/>
    <w:rsid w:val="00516594"/>
    <w:rsid w:val="005168A0"/>
    <w:rsid w:val="00517643"/>
    <w:rsid w:val="00520EF5"/>
    <w:rsid w:val="005213C5"/>
    <w:rsid w:val="0052144D"/>
    <w:rsid w:val="00521826"/>
    <w:rsid w:val="005229C1"/>
    <w:rsid w:val="00522A7B"/>
    <w:rsid w:val="005230E6"/>
    <w:rsid w:val="0052326D"/>
    <w:rsid w:val="00523CE6"/>
    <w:rsid w:val="00523FF3"/>
    <w:rsid w:val="0052588D"/>
    <w:rsid w:val="0052673F"/>
    <w:rsid w:val="0052689C"/>
    <w:rsid w:val="00526E47"/>
    <w:rsid w:val="00530A4F"/>
    <w:rsid w:val="00531060"/>
    <w:rsid w:val="005314EF"/>
    <w:rsid w:val="005321B2"/>
    <w:rsid w:val="00532335"/>
    <w:rsid w:val="00532358"/>
    <w:rsid w:val="00532A96"/>
    <w:rsid w:val="00532B51"/>
    <w:rsid w:val="005332D8"/>
    <w:rsid w:val="00533F15"/>
    <w:rsid w:val="0053482A"/>
    <w:rsid w:val="00535460"/>
    <w:rsid w:val="0053561F"/>
    <w:rsid w:val="00535A15"/>
    <w:rsid w:val="00535CA3"/>
    <w:rsid w:val="00535DB1"/>
    <w:rsid w:val="005361D2"/>
    <w:rsid w:val="00536662"/>
    <w:rsid w:val="005410BA"/>
    <w:rsid w:val="005424B4"/>
    <w:rsid w:val="00542E56"/>
    <w:rsid w:val="00543A91"/>
    <w:rsid w:val="00543B08"/>
    <w:rsid w:val="0054465D"/>
    <w:rsid w:val="00544912"/>
    <w:rsid w:val="0054550C"/>
    <w:rsid w:val="005459E4"/>
    <w:rsid w:val="005469E2"/>
    <w:rsid w:val="005470AF"/>
    <w:rsid w:val="005474B9"/>
    <w:rsid w:val="0054775B"/>
    <w:rsid w:val="00547DE2"/>
    <w:rsid w:val="0055059C"/>
    <w:rsid w:val="00550FF4"/>
    <w:rsid w:val="00551DDE"/>
    <w:rsid w:val="00552B29"/>
    <w:rsid w:val="00553545"/>
    <w:rsid w:val="00553645"/>
    <w:rsid w:val="005541B3"/>
    <w:rsid w:val="00554583"/>
    <w:rsid w:val="005547BE"/>
    <w:rsid w:val="0055486F"/>
    <w:rsid w:val="00554FE9"/>
    <w:rsid w:val="005550B5"/>
    <w:rsid w:val="00556A5C"/>
    <w:rsid w:val="00557B9E"/>
    <w:rsid w:val="00560301"/>
    <w:rsid w:val="00560687"/>
    <w:rsid w:val="00560C97"/>
    <w:rsid w:val="00566592"/>
    <w:rsid w:val="00566C88"/>
    <w:rsid w:val="0056761E"/>
    <w:rsid w:val="00567689"/>
    <w:rsid w:val="00570288"/>
    <w:rsid w:val="005703E3"/>
    <w:rsid w:val="00571219"/>
    <w:rsid w:val="0057133E"/>
    <w:rsid w:val="00571876"/>
    <w:rsid w:val="00571D52"/>
    <w:rsid w:val="005732B9"/>
    <w:rsid w:val="00573826"/>
    <w:rsid w:val="00573D16"/>
    <w:rsid w:val="00573DEB"/>
    <w:rsid w:val="00574479"/>
    <w:rsid w:val="005746A1"/>
    <w:rsid w:val="00575A38"/>
    <w:rsid w:val="00576128"/>
    <w:rsid w:val="005769B4"/>
    <w:rsid w:val="00576C40"/>
    <w:rsid w:val="00577E28"/>
    <w:rsid w:val="00580C56"/>
    <w:rsid w:val="00580F9D"/>
    <w:rsid w:val="0058157D"/>
    <w:rsid w:val="00581A5F"/>
    <w:rsid w:val="005827E5"/>
    <w:rsid w:val="005828F3"/>
    <w:rsid w:val="0058398C"/>
    <w:rsid w:val="0058465C"/>
    <w:rsid w:val="00584A6C"/>
    <w:rsid w:val="00585C79"/>
    <w:rsid w:val="00586334"/>
    <w:rsid w:val="00586977"/>
    <w:rsid w:val="00586D55"/>
    <w:rsid w:val="00586FF8"/>
    <w:rsid w:val="005870CF"/>
    <w:rsid w:val="00587B5A"/>
    <w:rsid w:val="00590339"/>
    <w:rsid w:val="0059155A"/>
    <w:rsid w:val="00591C49"/>
    <w:rsid w:val="00592A39"/>
    <w:rsid w:val="00593216"/>
    <w:rsid w:val="0059340A"/>
    <w:rsid w:val="00593F5C"/>
    <w:rsid w:val="005945B1"/>
    <w:rsid w:val="0059466C"/>
    <w:rsid w:val="00594C1F"/>
    <w:rsid w:val="0059519D"/>
    <w:rsid w:val="00595CB6"/>
    <w:rsid w:val="005963BE"/>
    <w:rsid w:val="0059657B"/>
    <w:rsid w:val="00597006"/>
    <w:rsid w:val="00597B30"/>
    <w:rsid w:val="005A0231"/>
    <w:rsid w:val="005A0DA5"/>
    <w:rsid w:val="005A0DB8"/>
    <w:rsid w:val="005A111A"/>
    <w:rsid w:val="005A1131"/>
    <w:rsid w:val="005A306E"/>
    <w:rsid w:val="005A31B8"/>
    <w:rsid w:val="005A35F9"/>
    <w:rsid w:val="005A3AA6"/>
    <w:rsid w:val="005A3D91"/>
    <w:rsid w:val="005A591E"/>
    <w:rsid w:val="005A5D6F"/>
    <w:rsid w:val="005A6C04"/>
    <w:rsid w:val="005A7189"/>
    <w:rsid w:val="005B09C4"/>
    <w:rsid w:val="005B0AE8"/>
    <w:rsid w:val="005B0BE1"/>
    <w:rsid w:val="005B15D7"/>
    <w:rsid w:val="005B411A"/>
    <w:rsid w:val="005B48BC"/>
    <w:rsid w:val="005B5FFD"/>
    <w:rsid w:val="005B6E00"/>
    <w:rsid w:val="005B6FF2"/>
    <w:rsid w:val="005C0268"/>
    <w:rsid w:val="005C1DAC"/>
    <w:rsid w:val="005C2A45"/>
    <w:rsid w:val="005C3168"/>
    <w:rsid w:val="005C348C"/>
    <w:rsid w:val="005C3DEA"/>
    <w:rsid w:val="005C562F"/>
    <w:rsid w:val="005C77E9"/>
    <w:rsid w:val="005C7FB0"/>
    <w:rsid w:val="005D0726"/>
    <w:rsid w:val="005D168B"/>
    <w:rsid w:val="005D191E"/>
    <w:rsid w:val="005D1F6B"/>
    <w:rsid w:val="005D2327"/>
    <w:rsid w:val="005D2B86"/>
    <w:rsid w:val="005D2C86"/>
    <w:rsid w:val="005D30E3"/>
    <w:rsid w:val="005D3247"/>
    <w:rsid w:val="005D36C1"/>
    <w:rsid w:val="005D483F"/>
    <w:rsid w:val="005D4CDC"/>
    <w:rsid w:val="005D59D6"/>
    <w:rsid w:val="005E0029"/>
    <w:rsid w:val="005E027C"/>
    <w:rsid w:val="005E0A12"/>
    <w:rsid w:val="005E0D3D"/>
    <w:rsid w:val="005E1D25"/>
    <w:rsid w:val="005E220E"/>
    <w:rsid w:val="005E23F7"/>
    <w:rsid w:val="005E2418"/>
    <w:rsid w:val="005E26F7"/>
    <w:rsid w:val="005E2CE6"/>
    <w:rsid w:val="005E2D6C"/>
    <w:rsid w:val="005E2DC9"/>
    <w:rsid w:val="005E2DEB"/>
    <w:rsid w:val="005E35EE"/>
    <w:rsid w:val="005E381F"/>
    <w:rsid w:val="005E3BE2"/>
    <w:rsid w:val="005E3EDB"/>
    <w:rsid w:val="005E45D7"/>
    <w:rsid w:val="005E51B8"/>
    <w:rsid w:val="005E522E"/>
    <w:rsid w:val="005E54BF"/>
    <w:rsid w:val="005E5A1C"/>
    <w:rsid w:val="005E5DA1"/>
    <w:rsid w:val="005E5E28"/>
    <w:rsid w:val="005E62E1"/>
    <w:rsid w:val="005E6793"/>
    <w:rsid w:val="005E68A5"/>
    <w:rsid w:val="005E6A2E"/>
    <w:rsid w:val="005E72D2"/>
    <w:rsid w:val="005E76B1"/>
    <w:rsid w:val="005E7AC1"/>
    <w:rsid w:val="005E7BB9"/>
    <w:rsid w:val="005F01ED"/>
    <w:rsid w:val="005F084F"/>
    <w:rsid w:val="005F0CAA"/>
    <w:rsid w:val="005F2FCC"/>
    <w:rsid w:val="005F3141"/>
    <w:rsid w:val="005F3BDB"/>
    <w:rsid w:val="005F3D3A"/>
    <w:rsid w:val="005F3E7E"/>
    <w:rsid w:val="005F5812"/>
    <w:rsid w:val="005F62EF"/>
    <w:rsid w:val="005F657F"/>
    <w:rsid w:val="00600430"/>
    <w:rsid w:val="00600795"/>
    <w:rsid w:val="00600883"/>
    <w:rsid w:val="00601138"/>
    <w:rsid w:val="00601FBE"/>
    <w:rsid w:val="006026E7"/>
    <w:rsid w:val="006034F1"/>
    <w:rsid w:val="006036E1"/>
    <w:rsid w:val="006047B4"/>
    <w:rsid w:val="0060495F"/>
    <w:rsid w:val="00605090"/>
    <w:rsid w:val="006051E3"/>
    <w:rsid w:val="00605280"/>
    <w:rsid w:val="0060546E"/>
    <w:rsid w:val="006058C5"/>
    <w:rsid w:val="00605A99"/>
    <w:rsid w:val="00605CF7"/>
    <w:rsid w:val="00610334"/>
    <w:rsid w:val="00611143"/>
    <w:rsid w:val="006113D6"/>
    <w:rsid w:val="00611475"/>
    <w:rsid w:val="00611DDD"/>
    <w:rsid w:val="00611ED8"/>
    <w:rsid w:val="0061232D"/>
    <w:rsid w:val="006137CB"/>
    <w:rsid w:val="0061391A"/>
    <w:rsid w:val="006139EB"/>
    <w:rsid w:val="00614AAC"/>
    <w:rsid w:val="0061519A"/>
    <w:rsid w:val="00615DBE"/>
    <w:rsid w:val="00615F40"/>
    <w:rsid w:val="006160AB"/>
    <w:rsid w:val="0061691B"/>
    <w:rsid w:val="00616E4F"/>
    <w:rsid w:val="00617072"/>
    <w:rsid w:val="00617EE6"/>
    <w:rsid w:val="006207E3"/>
    <w:rsid w:val="00620888"/>
    <w:rsid w:val="00620BC9"/>
    <w:rsid w:val="00620C52"/>
    <w:rsid w:val="006214C2"/>
    <w:rsid w:val="00621864"/>
    <w:rsid w:val="00621B31"/>
    <w:rsid w:val="00621E1D"/>
    <w:rsid w:val="0062213D"/>
    <w:rsid w:val="00622C74"/>
    <w:rsid w:val="006233E9"/>
    <w:rsid w:val="006234AC"/>
    <w:rsid w:val="006236D2"/>
    <w:rsid w:val="00624641"/>
    <w:rsid w:val="006247A0"/>
    <w:rsid w:val="00624F6D"/>
    <w:rsid w:val="00625148"/>
    <w:rsid w:val="006252B0"/>
    <w:rsid w:val="00625C14"/>
    <w:rsid w:val="00625FFC"/>
    <w:rsid w:val="0062636B"/>
    <w:rsid w:val="00626563"/>
    <w:rsid w:val="0062692E"/>
    <w:rsid w:val="0063034C"/>
    <w:rsid w:val="006305DA"/>
    <w:rsid w:val="00630A93"/>
    <w:rsid w:val="00630CEC"/>
    <w:rsid w:val="00630F50"/>
    <w:rsid w:val="006311FC"/>
    <w:rsid w:val="006312AF"/>
    <w:rsid w:val="00631EA5"/>
    <w:rsid w:val="00631F12"/>
    <w:rsid w:val="006320E0"/>
    <w:rsid w:val="00633938"/>
    <w:rsid w:val="00633E87"/>
    <w:rsid w:val="0063401F"/>
    <w:rsid w:val="006349EF"/>
    <w:rsid w:val="006355DF"/>
    <w:rsid w:val="006358E7"/>
    <w:rsid w:val="0063656E"/>
    <w:rsid w:val="006366AB"/>
    <w:rsid w:val="006366E7"/>
    <w:rsid w:val="00636A4A"/>
    <w:rsid w:val="0064009D"/>
    <w:rsid w:val="0064024A"/>
    <w:rsid w:val="00640D9E"/>
    <w:rsid w:val="00640EE8"/>
    <w:rsid w:val="00641023"/>
    <w:rsid w:val="0064126B"/>
    <w:rsid w:val="00641663"/>
    <w:rsid w:val="0064195C"/>
    <w:rsid w:val="006419E9"/>
    <w:rsid w:val="00642AB9"/>
    <w:rsid w:val="00642E40"/>
    <w:rsid w:val="006461BE"/>
    <w:rsid w:val="006462FD"/>
    <w:rsid w:val="006469C9"/>
    <w:rsid w:val="00647088"/>
    <w:rsid w:val="0064755E"/>
    <w:rsid w:val="00647C7D"/>
    <w:rsid w:val="00650AC3"/>
    <w:rsid w:val="00652551"/>
    <w:rsid w:val="00652FC4"/>
    <w:rsid w:val="006532E6"/>
    <w:rsid w:val="00653C9B"/>
    <w:rsid w:val="00653E1F"/>
    <w:rsid w:val="0065400F"/>
    <w:rsid w:val="00654234"/>
    <w:rsid w:val="00656445"/>
    <w:rsid w:val="006567E1"/>
    <w:rsid w:val="006577DA"/>
    <w:rsid w:val="00657883"/>
    <w:rsid w:val="00657F73"/>
    <w:rsid w:val="006602AC"/>
    <w:rsid w:val="00660A40"/>
    <w:rsid w:val="00661195"/>
    <w:rsid w:val="00661379"/>
    <w:rsid w:val="0066261B"/>
    <w:rsid w:val="00663406"/>
    <w:rsid w:val="00663952"/>
    <w:rsid w:val="00663AE3"/>
    <w:rsid w:val="0066414B"/>
    <w:rsid w:val="006650D7"/>
    <w:rsid w:val="0066516A"/>
    <w:rsid w:val="006660AA"/>
    <w:rsid w:val="006663A3"/>
    <w:rsid w:val="006663C3"/>
    <w:rsid w:val="00666AD5"/>
    <w:rsid w:val="00667098"/>
    <w:rsid w:val="00670EC6"/>
    <w:rsid w:val="006710D2"/>
    <w:rsid w:val="0067115C"/>
    <w:rsid w:val="0067141D"/>
    <w:rsid w:val="006717B0"/>
    <w:rsid w:val="0067191E"/>
    <w:rsid w:val="006726A1"/>
    <w:rsid w:val="00672D33"/>
    <w:rsid w:val="00673E8F"/>
    <w:rsid w:val="00674248"/>
    <w:rsid w:val="006743F2"/>
    <w:rsid w:val="0067497A"/>
    <w:rsid w:val="0067549E"/>
    <w:rsid w:val="006757D8"/>
    <w:rsid w:val="0067595F"/>
    <w:rsid w:val="00675BC4"/>
    <w:rsid w:val="006762B0"/>
    <w:rsid w:val="00676B27"/>
    <w:rsid w:val="00676F2E"/>
    <w:rsid w:val="00677621"/>
    <w:rsid w:val="00677FAF"/>
    <w:rsid w:val="00680617"/>
    <w:rsid w:val="00681935"/>
    <w:rsid w:val="00681CCD"/>
    <w:rsid w:val="00682CF0"/>
    <w:rsid w:val="0068316D"/>
    <w:rsid w:val="006832A3"/>
    <w:rsid w:val="006838B6"/>
    <w:rsid w:val="006840C5"/>
    <w:rsid w:val="0068527C"/>
    <w:rsid w:val="00685E29"/>
    <w:rsid w:val="00686A3F"/>
    <w:rsid w:val="00686C54"/>
    <w:rsid w:val="006878A4"/>
    <w:rsid w:val="0068799B"/>
    <w:rsid w:val="00687E16"/>
    <w:rsid w:val="00687E68"/>
    <w:rsid w:val="006909DF"/>
    <w:rsid w:val="00690C24"/>
    <w:rsid w:val="0069113D"/>
    <w:rsid w:val="006919B7"/>
    <w:rsid w:val="0069235B"/>
    <w:rsid w:val="0069253C"/>
    <w:rsid w:val="0069320C"/>
    <w:rsid w:val="0069341B"/>
    <w:rsid w:val="0069382D"/>
    <w:rsid w:val="00693D17"/>
    <w:rsid w:val="00694171"/>
    <w:rsid w:val="0069439C"/>
    <w:rsid w:val="006945E8"/>
    <w:rsid w:val="00694A9D"/>
    <w:rsid w:val="00695545"/>
    <w:rsid w:val="00696003"/>
    <w:rsid w:val="00696737"/>
    <w:rsid w:val="00696878"/>
    <w:rsid w:val="0069772C"/>
    <w:rsid w:val="006978E1"/>
    <w:rsid w:val="006A18A1"/>
    <w:rsid w:val="006A21CC"/>
    <w:rsid w:val="006A2321"/>
    <w:rsid w:val="006A2F06"/>
    <w:rsid w:val="006A3792"/>
    <w:rsid w:val="006A3BEF"/>
    <w:rsid w:val="006A4D1D"/>
    <w:rsid w:val="006A565E"/>
    <w:rsid w:val="006A5CF9"/>
    <w:rsid w:val="006A60AD"/>
    <w:rsid w:val="006A6179"/>
    <w:rsid w:val="006A6C07"/>
    <w:rsid w:val="006A6CE7"/>
    <w:rsid w:val="006A7B4D"/>
    <w:rsid w:val="006A7F69"/>
    <w:rsid w:val="006B05D5"/>
    <w:rsid w:val="006B08AC"/>
    <w:rsid w:val="006B0C28"/>
    <w:rsid w:val="006B0E12"/>
    <w:rsid w:val="006B16E7"/>
    <w:rsid w:val="006B1C57"/>
    <w:rsid w:val="006B2BE3"/>
    <w:rsid w:val="006B3389"/>
    <w:rsid w:val="006B353F"/>
    <w:rsid w:val="006B35D0"/>
    <w:rsid w:val="006B428E"/>
    <w:rsid w:val="006B52B6"/>
    <w:rsid w:val="006B591E"/>
    <w:rsid w:val="006B5968"/>
    <w:rsid w:val="006B5997"/>
    <w:rsid w:val="006B619C"/>
    <w:rsid w:val="006B67AE"/>
    <w:rsid w:val="006B7064"/>
    <w:rsid w:val="006B78DA"/>
    <w:rsid w:val="006C03BD"/>
    <w:rsid w:val="006C279B"/>
    <w:rsid w:val="006C320E"/>
    <w:rsid w:val="006C32EC"/>
    <w:rsid w:val="006C5701"/>
    <w:rsid w:val="006C637C"/>
    <w:rsid w:val="006C6397"/>
    <w:rsid w:val="006C6F72"/>
    <w:rsid w:val="006C6F89"/>
    <w:rsid w:val="006C7ABA"/>
    <w:rsid w:val="006D0339"/>
    <w:rsid w:val="006D066F"/>
    <w:rsid w:val="006D0695"/>
    <w:rsid w:val="006D0E71"/>
    <w:rsid w:val="006D0EEF"/>
    <w:rsid w:val="006D106E"/>
    <w:rsid w:val="006D25BC"/>
    <w:rsid w:val="006D29F4"/>
    <w:rsid w:val="006D2E1A"/>
    <w:rsid w:val="006D439E"/>
    <w:rsid w:val="006D4E9B"/>
    <w:rsid w:val="006D5624"/>
    <w:rsid w:val="006D714D"/>
    <w:rsid w:val="006E03C7"/>
    <w:rsid w:val="006E0585"/>
    <w:rsid w:val="006E0954"/>
    <w:rsid w:val="006E2375"/>
    <w:rsid w:val="006E321D"/>
    <w:rsid w:val="006E3698"/>
    <w:rsid w:val="006E3E34"/>
    <w:rsid w:val="006E41DC"/>
    <w:rsid w:val="006E4BF6"/>
    <w:rsid w:val="006E6509"/>
    <w:rsid w:val="006E6536"/>
    <w:rsid w:val="006E704E"/>
    <w:rsid w:val="006E71DB"/>
    <w:rsid w:val="006E764C"/>
    <w:rsid w:val="006F14E4"/>
    <w:rsid w:val="006F215A"/>
    <w:rsid w:val="006F26FF"/>
    <w:rsid w:val="006F27E6"/>
    <w:rsid w:val="006F2EAA"/>
    <w:rsid w:val="006F3099"/>
    <w:rsid w:val="006F3857"/>
    <w:rsid w:val="006F3878"/>
    <w:rsid w:val="006F3C0D"/>
    <w:rsid w:val="006F4AC0"/>
    <w:rsid w:val="006F4EC5"/>
    <w:rsid w:val="006F505A"/>
    <w:rsid w:val="006F5637"/>
    <w:rsid w:val="006F586A"/>
    <w:rsid w:val="006F5FE4"/>
    <w:rsid w:val="006F77C6"/>
    <w:rsid w:val="007007F3"/>
    <w:rsid w:val="00700C02"/>
    <w:rsid w:val="00700DF9"/>
    <w:rsid w:val="00701142"/>
    <w:rsid w:val="00701A7A"/>
    <w:rsid w:val="00701B2C"/>
    <w:rsid w:val="00702503"/>
    <w:rsid w:val="007031EA"/>
    <w:rsid w:val="00703473"/>
    <w:rsid w:val="00703CF4"/>
    <w:rsid w:val="007042C2"/>
    <w:rsid w:val="007047B8"/>
    <w:rsid w:val="00704C38"/>
    <w:rsid w:val="007050EA"/>
    <w:rsid w:val="00705A9A"/>
    <w:rsid w:val="00705AB5"/>
    <w:rsid w:val="00705D09"/>
    <w:rsid w:val="007060A6"/>
    <w:rsid w:val="0070757C"/>
    <w:rsid w:val="007076F8"/>
    <w:rsid w:val="00710AA0"/>
    <w:rsid w:val="007117CE"/>
    <w:rsid w:val="0071300E"/>
    <w:rsid w:val="00713218"/>
    <w:rsid w:val="007136A5"/>
    <w:rsid w:val="007137CD"/>
    <w:rsid w:val="00713B8D"/>
    <w:rsid w:val="00714ECF"/>
    <w:rsid w:val="00715F2A"/>
    <w:rsid w:val="00716277"/>
    <w:rsid w:val="00716E7D"/>
    <w:rsid w:val="00717145"/>
    <w:rsid w:val="007173FD"/>
    <w:rsid w:val="0071778F"/>
    <w:rsid w:val="00717AD6"/>
    <w:rsid w:val="007206FC"/>
    <w:rsid w:val="007207E7"/>
    <w:rsid w:val="00721464"/>
    <w:rsid w:val="00721C49"/>
    <w:rsid w:val="00722DC5"/>
    <w:rsid w:val="007230A4"/>
    <w:rsid w:val="007237FB"/>
    <w:rsid w:val="007249D3"/>
    <w:rsid w:val="00724A4D"/>
    <w:rsid w:val="00725377"/>
    <w:rsid w:val="00725907"/>
    <w:rsid w:val="0072685D"/>
    <w:rsid w:val="007304CA"/>
    <w:rsid w:val="00730604"/>
    <w:rsid w:val="007314FB"/>
    <w:rsid w:val="00732D2C"/>
    <w:rsid w:val="007334D8"/>
    <w:rsid w:val="00733C5F"/>
    <w:rsid w:val="00736087"/>
    <w:rsid w:val="00736498"/>
    <w:rsid w:val="007375DA"/>
    <w:rsid w:val="00737989"/>
    <w:rsid w:val="00737DA9"/>
    <w:rsid w:val="007405B1"/>
    <w:rsid w:val="00740656"/>
    <w:rsid w:val="0074316E"/>
    <w:rsid w:val="00743AF3"/>
    <w:rsid w:val="00744FB3"/>
    <w:rsid w:val="00746586"/>
    <w:rsid w:val="0074774F"/>
    <w:rsid w:val="0075014F"/>
    <w:rsid w:val="00750950"/>
    <w:rsid w:val="00750963"/>
    <w:rsid w:val="00750BFA"/>
    <w:rsid w:val="0075195D"/>
    <w:rsid w:val="00751DF1"/>
    <w:rsid w:val="00751EDB"/>
    <w:rsid w:val="00751FD6"/>
    <w:rsid w:val="00752C81"/>
    <w:rsid w:val="00753F8E"/>
    <w:rsid w:val="0075476E"/>
    <w:rsid w:val="00755642"/>
    <w:rsid w:val="0075607D"/>
    <w:rsid w:val="0075697A"/>
    <w:rsid w:val="00756CC5"/>
    <w:rsid w:val="00760CB7"/>
    <w:rsid w:val="00761A53"/>
    <w:rsid w:val="00761E17"/>
    <w:rsid w:val="0076231F"/>
    <w:rsid w:val="00762345"/>
    <w:rsid w:val="007626E4"/>
    <w:rsid w:val="007630BA"/>
    <w:rsid w:val="007636DD"/>
    <w:rsid w:val="00763786"/>
    <w:rsid w:val="00764F14"/>
    <w:rsid w:val="00765012"/>
    <w:rsid w:val="00765284"/>
    <w:rsid w:val="00766722"/>
    <w:rsid w:val="00767206"/>
    <w:rsid w:val="007702A4"/>
    <w:rsid w:val="00770C90"/>
    <w:rsid w:val="00771286"/>
    <w:rsid w:val="0077180E"/>
    <w:rsid w:val="00771EC6"/>
    <w:rsid w:val="00771ECA"/>
    <w:rsid w:val="007729A2"/>
    <w:rsid w:val="007747DC"/>
    <w:rsid w:val="0077481D"/>
    <w:rsid w:val="0077483A"/>
    <w:rsid w:val="0077494A"/>
    <w:rsid w:val="00774E29"/>
    <w:rsid w:val="007750EB"/>
    <w:rsid w:val="007764D2"/>
    <w:rsid w:val="007806D8"/>
    <w:rsid w:val="00780E55"/>
    <w:rsid w:val="0078117C"/>
    <w:rsid w:val="007812D4"/>
    <w:rsid w:val="0078344F"/>
    <w:rsid w:val="007852E9"/>
    <w:rsid w:val="007859FB"/>
    <w:rsid w:val="00785EFF"/>
    <w:rsid w:val="007862FA"/>
    <w:rsid w:val="00787017"/>
    <w:rsid w:val="00787339"/>
    <w:rsid w:val="00787B6C"/>
    <w:rsid w:val="00787DA7"/>
    <w:rsid w:val="007914E2"/>
    <w:rsid w:val="00791772"/>
    <w:rsid w:val="00793D6F"/>
    <w:rsid w:val="00794283"/>
    <w:rsid w:val="00795924"/>
    <w:rsid w:val="007959B8"/>
    <w:rsid w:val="00795C3B"/>
    <w:rsid w:val="00795D3B"/>
    <w:rsid w:val="00795E6E"/>
    <w:rsid w:val="00796E93"/>
    <w:rsid w:val="007971EC"/>
    <w:rsid w:val="00797521"/>
    <w:rsid w:val="007A0FB5"/>
    <w:rsid w:val="007A1B8D"/>
    <w:rsid w:val="007A2189"/>
    <w:rsid w:val="007A269A"/>
    <w:rsid w:val="007A290F"/>
    <w:rsid w:val="007A34B1"/>
    <w:rsid w:val="007A370A"/>
    <w:rsid w:val="007A3A86"/>
    <w:rsid w:val="007A3B8A"/>
    <w:rsid w:val="007A3E97"/>
    <w:rsid w:val="007A460A"/>
    <w:rsid w:val="007A4CB3"/>
    <w:rsid w:val="007A512E"/>
    <w:rsid w:val="007A5190"/>
    <w:rsid w:val="007A5799"/>
    <w:rsid w:val="007A60F2"/>
    <w:rsid w:val="007A68EC"/>
    <w:rsid w:val="007A6DED"/>
    <w:rsid w:val="007A7228"/>
    <w:rsid w:val="007B2343"/>
    <w:rsid w:val="007B2D6B"/>
    <w:rsid w:val="007B3283"/>
    <w:rsid w:val="007B356E"/>
    <w:rsid w:val="007B39FB"/>
    <w:rsid w:val="007B3A05"/>
    <w:rsid w:val="007B3D84"/>
    <w:rsid w:val="007B5811"/>
    <w:rsid w:val="007B59D0"/>
    <w:rsid w:val="007B5EF6"/>
    <w:rsid w:val="007B61CD"/>
    <w:rsid w:val="007B7C83"/>
    <w:rsid w:val="007C0B40"/>
    <w:rsid w:val="007C36D6"/>
    <w:rsid w:val="007C3CDC"/>
    <w:rsid w:val="007C44C4"/>
    <w:rsid w:val="007C45BA"/>
    <w:rsid w:val="007C5AC6"/>
    <w:rsid w:val="007D000B"/>
    <w:rsid w:val="007D0232"/>
    <w:rsid w:val="007D0C34"/>
    <w:rsid w:val="007D0E34"/>
    <w:rsid w:val="007D0EC3"/>
    <w:rsid w:val="007D0FB5"/>
    <w:rsid w:val="007D106B"/>
    <w:rsid w:val="007D1148"/>
    <w:rsid w:val="007D1D44"/>
    <w:rsid w:val="007D2298"/>
    <w:rsid w:val="007D25CE"/>
    <w:rsid w:val="007D40C3"/>
    <w:rsid w:val="007D515A"/>
    <w:rsid w:val="007D5BBD"/>
    <w:rsid w:val="007D672D"/>
    <w:rsid w:val="007D6884"/>
    <w:rsid w:val="007D7105"/>
    <w:rsid w:val="007D7181"/>
    <w:rsid w:val="007D729D"/>
    <w:rsid w:val="007D77DB"/>
    <w:rsid w:val="007D7926"/>
    <w:rsid w:val="007E023F"/>
    <w:rsid w:val="007E02E6"/>
    <w:rsid w:val="007E0A05"/>
    <w:rsid w:val="007E0B5D"/>
    <w:rsid w:val="007E0D95"/>
    <w:rsid w:val="007E144D"/>
    <w:rsid w:val="007E19B6"/>
    <w:rsid w:val="007E297B"/>
    <w:rsid w:val="007E3338"/>
    <w:rsid w:val="007E36B8"/>
    <w:rsid w:val="007E396D"/>
    <w:rsid w:val="007E3C5D"/>
    <w:rsid w:val="007E3D4E"/>
    <w:rsid w:val="007E4A68"/>
    <w:rsid w:val="007E52DB"/>
    <w:rsid w:val="007E52F3"/>
    <w:rsid w:val="007E5735"/>
    <w:rsid w:val="007E59B2"/>
    <w:rsid w:val="007E5D3F"/>
    <w:rsid w:val="007E5F4E"/>
    <w:rsid w:val="007E606E"/>
    <w:rsid w:val="007E6F2C"/>
    <w:rsid w:val="007E727D"/>
    <w:rsid w:val="007E7BAF"/>
    <w:rsid w:val="007F0778"/>
    <w:rsid w:val="007F3E22"/>
    <w:rsid w:val="007F3FD2"/>
    <w:rsid w:val="007F470B"/>
    <w:rsid w:val="007F5716"/>
    <w:rsid w:val="007F63E1"/>
    <w:rsid w:val="008014FE"/>
    <w:rsid w:val="0080287B"/>
    <w:rsid w:val="00802A4E"/>
    <w:rsid w:val="00802E07"/>
    <w:rsid w:val="00802E53"/>
    <w:rsid w:val="008042D3"/>
    <w:rsid w:val="00805F54"/>
    <w:rsid w:val="00805F64"/>
    <w:rsid w:val="008076C0"/>
    <w:rsid w:val="008076CA"/>
    <w:rsid w:val="00807839"/>
    <w:rsid w:val="00807C0E"/>
    <w:rsid w:val="00810200"/>
    <w:rsid w:val="008109B9"/>
    <w:rsid w:val="00810F00"/>
    <w:rsid w:val="00811657"/>
    <w:rsid w:val="008119CF"/>
    <w:rsid w:val="00812088"/>
    <w:rsid w:val="00812B39"/>
    <w:rsid w:val="00812B7A"/>
    <w:rsid w:val="008135E9"/>
    <w:rsid w:val="008138BB"/>
    <w:rsid w:val="00813B2B"/>
    <w:rsid w:val="00813D83"/>
    <w:rsid w:val="00814872"/>
    <w:rsid w:val="00814933"/>
    <w:rsid w:val="008168A8"/>
    <w:rsid w:val="00816B94"/>
    <w:rsid w:val="0082021F"/>
    <w:rsid w:val="00820593"/>
    <w:rsid w:val="00820D7C"/>
    <w:rsid w:val="00822857"/>
    <w:rsid w:val="00823255"/>
    <w:rsid w:val="00823329"/>
    <w:rsid w:val="008239DE"/>
    <w:rsid w:val="00824EB5"/>
    <w:rsid w:val="00825AFE"/>
    <w:rsid w:val="00825B21"/>
    <w:rsid w:val="00825D5E"/>
    <w:rsid w:val="008263A7"/>
    <w:rsid w:val="008265E0"/>
    <w:rsid w:val="00826783"/>
    <w:rsid w:val="00826850"/>
    <w:rsid w:val="00826E5F"/>
    <w:rsid w:val="0082749F"/>
    <w:rsid w:val="008313AA"/>
    <w:rsid w:val="008317A0"/>
    <w:rsid w:val="00831FD7"/>
    <w:rsid w:val="0083212D"/>
    <w:rsid w:val="0083219D"/>
    <w:rsid w:val="00832B70"/>
    <w:rsid w:val="00832D96"/>
    <w:rsid w:val="00833148"/>
    <w:rsid w:val="00834442"/>
    <w:rsid w:val="00834B0C"/>
    <w:rsid w:val="00835799"/>
    <w:rsid w:val="0083584E"/>
    <w:rsid w:val="00835BDF"/>
    <w:rsid w:val="00835F74"/>
    <w:rsid w:val="00836110"/>
    <w:rsid w:val="00836389"/>
    <w:rsid w:val="00836F6E"/>
    <w:rsid w:val="00837A08"/>
    <w:rsid w:val="00837E9A"/>
    <w:rsid w:val="00840546"/>
    <w:rsid w:val="00840F65"/>
    <w:rsid w:val="008416BD"/>
    <w:rsid w:val="00841C34"/>
    <w:rsid w:val="008422A0"/>
    <w:rsid w:val="00842B83"/>
    <w:rsid w:val="00842C1F"/>
    <w:rsid w:val="0084327A"/>
    <w:rsid w:val="008435DD"/>
    <w:rsid w:val="008439D8"/>
    <w:rsid w:val="00843D13"/>
    <w:rsid w:val="0084446E"/>
    <w:rsid w:val="008444D9"/>
    <w:rsid w:val="00844854"/>
    <w:rsid w:val="00844A97"/>
    <w:rsid w:val="00844FC6"/>
    <w:rsid w:val="008454BA"/>
    <w:rsid w:val="00845E35"/>
    <w:rsid w:val="00846AF7"/>
    <w:rsid w:val="00846FD7"/>
    <w:rsid w:val="008473A4"/>
    <w:rsid w:val="00847FBB"/>
    <w:rsid w:val="008511FD"/>
    <w:rsid w:val="008515AF"/>
    <w:rsid w:val="008520B2"/>
    <w:rsid w:val="00853D92"/>
    <w:rsid w:val="0085448E"/>
    <w:rsid w:val="008556C2"/>
    <w:rsid w:val="0085579D"/>
    <w:rsid w:val="00855E91"/>
    <w:rsid w:val="008561B9"/>
    <w:rsid w:val="008567C8"/>
    <w:rsid w:val="008567FF"/>
    <w:rsid w:val="00856BD2"/>
    <w:rsid w:val="00857009"/>
    <w:rsid w:val="00861A47"/>
    <w:rsid w:val="00862CC7"/>
    <w:rsid w:val="008632D7"/>
    <w:rsid w:val="008633BC"/>
    <w:rsid w:val="00863773"/>
    <w:rsid w:val="00863A38"/>
    <w:rsid w:val="0086405F"/>
    <w:rsid w:val="00864C6B"/>
    <w:rsid w:val="00864F45"/>
    <w:rsid w:val="00865413"/>
    <w:rsid w:val="0086551E"/>
    <w:rsid w:val="0086573A"/>
    <w:rsid w:val="0086596C"/>
    <w:rsid w:val="00865C5B"/>
    <w:rsid w:val="00865DF9"/>
    <w:rsid w:val="00866215"/>
    <w:rsid w:val="00866235"/>
    <w:rsid w:val="008667B8"/>
    <w:rsid w:val="00866C9C"/>
    <w:rsid w:val="00867F0B"/>
    <w:rsid w:val="008703CC"/>
    <w:rsid w:val="00870598"/>
    <w:rsid w:val="00871248"/>
    <w:rsid w:val="00872231"/>
    <w:rsid w:val="00873385"/>
    <w:rsid w:val="00874685"/>
    <w:rsid w:val="00874CAC"/>
    <w:rsid w:val="00875AE8"/>
    <w:rsid w:val="00876151"/>
    <w:rsid w:val="00877455"/>
    <w:rsid w:val="00877DB5"/>
    <w:rsid w:val="00877F62"/>
    <w:rsid w:val="008800F3"/>
    <w:rsid w:val="00880B1B"/>
    <w:rsid w:val="00880BBB"/>
    <w:rsid w:val="0088120D"/>
    <w:rsid w:val="00881384"/>
    <w:rsid w:val="00881651"/>
    <w:rsid w:val="00881741"/>
    <w:rsid w:val="00881E30"/>
    <w:rsid w:val="008823A9"/>
    <w:rsid w:val="00883170"/>
    <w:rsid w:val="00883B8C"/>
    <w:rsid w:val="008840B7"/>
    <w:rsid w:val="00885960"/>
    <w:rsid w:val="00885FA1"/>
    <w:rsid w:val="0088617B"/>
    <w:rsid w:val="008862C2"/>
    <w:rsid w:val="00887520"/>
    <w:rsid w:val="008876CD"/>
    <w:rsid w:val="0089016A"/>
    <w:rsid w:val="008901C2"/>
    <w:rsid w:val="00891508"/>
    <w:rsid w:val="0089243D"/>
    <w:rsid w:val="00893B14"/>
    <w:rsid w:val="00894042"/>
    <w:rsid w:val="00894414"/>
    <w:rsid w:val="00896128"/>
    <w:rsid w:val="008962A2"/>
    <w:rsid w:val="008968DF"/>
    <w:rsid w:val="00896A96"/>
    <w:rsid w:val="008974D7"/>
    <w:rsid w:val="00897974"/>
    <w:rsid w:val="008A0428"/>
    <w:rsid w:val="008A0B09"/>
    <w:rsid w:val="008A14CB"/>
    <w:rsid w:val="008A16D6"/>
    <w:rsid w:val="008A1D35"/>
    <w:rsid w:val="008A1D59"/>
    <w:rsid w:val="008A1E2C"/>
    <w:rsid w:val="008A21A1"/>
    <w:rsid w:val="008A2DA3"/>
    <w:rsid w:val="008A2F4F"/>
    <w:rsid w:val="008A3199"/>
    <w:rsid w:val="008A358A"/>
    <w:rsid w:val="008A3873"/>
    <w:rsid w:val="008A3F01"/>
    <w:rsid w:val="008A5139"/>
    <w:rsid w:val="008A517B"/>
    <w:rsid w:val="008A628E"/>
    <w:rsid w:val="008A6E19"/>
    <w:rsid w:val="008A7A33"/>
    <w:rsid w:val="008A7F67"/>
    <w:rsid w:val="008B041B"/>
    <w:rsid w:val="008B0F9B"/>
    <w:rsid w:val="008B134C"/>
    <w:rsid w:val="008B1710"/>
    <w:rsid w:val="008B1D54"/>
    <w:rsid w:val="008B20E8"/>
    <w:rsid w:val="008B2559"/>
    <w:rsid w:val="008B27A4"/>
    <w:rsid w:val="008B29C2"/>
    <w:rsid w:val="008B2D08"/>
    <w:rsid w:val="008B3052"/>
    <w:rsid w:val="008B3087"/>
    <w:rsid w:val="008B4390"/>
    <w:rsid w:val="008B475E"/>
    <w:rsid w:val="008B47AC"/>
    <w:rsid w:val="008B4BBE"/>
    <w:rsid w:val="008B577E"/>
    <w:rsid w:val="008B5D20"/>
    <w:rsid w:val="008B5F7D"/>
    <w:rsid w:val="008B6A88"/>
    <w:rsid w:val="008B6D3F"/>
    <w:rsid w:val="008B7347"/>
    <w:rsid w:val="008C00C7"/>
    <w:rsid w:val="008C0279"/>
    <w:rsid w:val="008C0A6D"/>
    <w:rsid w:val="008C0A98"/>
    <w:rsid w:val="008C1050"/>
    <w:rsid w:val="008C2847"/>
    <w:rsid w:val="008C2DA4"/>
    <w:rsid w:val="008C3DF0"/>
    <w:rsid w:val="008C4E9E"/>
    <w:rsid w:val="008C52CB"/>
    <w:rsid w:val="008C53B7"/>
    <w:rsid w:val="008C5C3E"/>
    <w:rsid w:val="008C5DBC"/>
    <w:rsid w:val="008C6128"/>
    <w:rsid w:val="008C6E0B"/>
    <w:rsid w:val="008C7F60"/>
    <w:rsid w:val="008D0625"/>
    <w:rsid w:val="008D09ED"/>
    <w:rsid w:val="008D27DB"/>
    <w:rsid w:val="008D2EC6"/>
    <w:rsid w:val="008D38DF"/>
    <w:rsid w:val="008D3B17"/>
    <w:rsid w:val="008D3D95"/>
    <w:rsid w:val="008D43F2"/>
    <w:rsid w:val="008D4B32"/>
    <w:rsid w:val="008D4C0D"/>
    <w:rsid w:val="008D5D3A"/>
    <w:rsid w:val="008D6779"/>
    <w:rsid w:val="008D6A39"/>
    <w:rsid w:val="008D71AA"/>
    <w:rsid w:val="008D7D91"/>
    <w:rsid w:val="008E0182"/>
    <w:rsid w:val="008E122C"/>
    <w:rsid w:val="008E2482"/>
    <w:rsid w:val="008E3031"/>
    <w:rsid w:val="008E37C3"/>
    <w:rsid w:val="008E55FC"/>
    <w:rsid w:val="008E582C"/>
    <w:rsid w:val="008E589C"/>
    <w:rsid w:val="008E59FD"/>
    <w:rsid w:val="008E5BBD"/>
    <w:rsid w:val="008E5E92"/>
    <w:rsid w:val="008E667D"/>
    <w:rsid w:val="008E691C"/>
    <w:rsid w:val="008E6ADE"/>
    <w:rsid w:val="008E6E86"/>
    <w:rsid w:val="008E6FE9"/>
    <w:rsid w:val="008E7356"/>
    <w:rsid w:val="008E773F"/>
    <w:rsid w:val="008E78CE"/>
    <w:rsid w:val="008E794D"/>
    <w:rsid w:val="008E7AEC"/>
    <w:rsid w:val="008F077D"/>
    <w:rsid w:val="008F0A0F"/>
    <w:rsid w:val="008F13AA"/>
    <w:rsid w:val="008F3EBD"/>
    <w:rsid w:val="008F4101"/>
    <w:rsid w:val="008F4448"/>
    <w:rsid w:val="008F5AFB"/>
    <w:rsid w:val="008F5D4D"/>
    <w:rsid w:val="008F5E14"/>
    <w:rsid w:val="008F62DB"/>
    <w:rsid w:val="008F661F"/>
    <w:rsid w:val="008F6948"/>
    <w:rsid w:val="008F71D1"/>
    <w:rsid w:val="008F75ED"/>
    <w:rsid w:val="008F7784"/>
    <w:rsid w:val="008F7AAF"/>
    <w:rsid w:val="009002D6"/>
    <w:rsid w:val="0090048E"/>
    <w:rsid w:val="009013B1"/>
    <w:rsid w:val="00901F1F"/>
    <w:rsid w:val="00901F30"/>
    <w:rsid w:val="009031D4"/>
    <w:rsid w:val="00903332"/>
    <w:rsid w:val="009037DA"/>
    <w:rsid w:val="00903DD4"/>
    <w:rsid w:val="00904D0B"/>
    <w:rsid w:val="00904D97"/>
    <w:rsid w:val="00905717"/>
    <w:rsid w:val="00905CCE"/>
    <w:rsid w:val="00905E8A"/>
    <w:rsid w:val="00906125"/>
    <w:rsid w:val="0090709D"/>
    <w:rsid w:val="00907316"/>
    <w:rsid w:val="00907F6F"/>
    <w:rsid w:val="009100C5"/>
    <w:rsid w:val="00911AC8"/>
    <w:rsid w:val="00912744"/>
    <w:rsid w:val="0091287B"/>
    <w:rsid w:val="009130B4"/>
    <w:rsid w:val="00913F9F"/>
    <w:rsid w:val="00913FD4"/>
    <w:rsid w:val="0091479E"/>
    <w:rsid w:val="00914C57"/>
    <w:rsid w:val="009154D1"/>
    <w:rsid w:val="0091575B"/>
    <w:rsid w:val="0091615A"/>
    <w:rsid w:val="009178FC"/>
    <w:rsid w:val="00917C35"/>
    <w:rsid w:val="009214A7"/>
    <w:rsid w:val="009219F3"/>
    <w:rsid w:val="0092255F"/>
    <w:rsid w:val="009229E8"/>
    <w:rsid w:val="00922B42"/>
    <w:rsid w:val="00922CBD"/>
    <w:rsid w:val="00923937"/>
    <w:rsid w:val="00923C0F"/>
    <w:rsid w:val="0092442D"/>
    <w:rsid w:val="009244BB"/>
    <w:rsid w:val="009244D0"/>
    <w:rsid w:val="00925C22"/>
    <w:rsid w:val="009272AA"/>
    <w:rsid w:val="00927811"/>
    <w:rsid w:val="00927BC2"/>
    <w:rsid w:val="00927D16"/>
    <w:rsid w:val="009308E6"/>
    <w:rsid w:val="00930A5B"/>
    <w:rsid w:val="00930B43"/>
    <w:rsid w:val="00930BCD"/>
    <w:rsid w:val="00930D88"/>
    <w:rsid w:val="009318D2"/>
    <w:rsid w:val="0093204E"/>
    <w:rsid w:val="009325E1"/>
    <w:rsid w:val="00932CF1"/>
    <w:rsid w:val="009333C2"/>
    <w:rsid w:val="00933FC8"/>
    <w:rsid w:val="00935DD4"/>
    <w:rsid w:val="0093672A"/>
    <w:rsid w:val="00937117"/>
    <w:rsid w:val="009406BC"/>
    <w:rsid w:val="009412F4"/>
    <w:rsid w:val="00942F79"/>
    <w:rsid w:val="00943052"/>
    <w:rsid w:val="00943849"/>
    <w:rsid w:val="009442E9"/>
    <w:rsid w:val="0094519A"/>
    <w:rsid w:val="00945A76"/>
    <w:rsid w:val="0094618E"/>
    <w:rsid w:val="00946511"/>
    <w:rsid w:val="0094686B"/>
    <w:rsid w:val="009477D4"/>
    <w:rsid w:val="0095155E"/>
    <w:rsid w:val="009531BD"/>
    <w:rsid w:val="00953611"/>
    <w:rsid w:val="00953993"/>
    <w:rsid w:val="00954880"/>
    <w:rsid w:val="00954EE8"/>
    <w:rsid w:val="009551AE"/>
    <w:rsid w:val="00955DE2"/>
    <w:rsid w:val="00956C83"/>
    <w:rsid w:val="00960020"/>
    <w:rsid w:val="00960312"/>
    <w:rsid w:val="009614DE"/>
    <w:rsid w:val="00961599"/>
    <w:rsid w:val="00961A05"/>
    <w:rsid w:val="00961B96"/>
    <w:rsid w:val="00963264"/>
    <w:rsid w:val="009634D0"/>
    <w:rsid w:val="009641BD"/>
    <w:rsid w:val="00966330"/>
    <w:rsid w:val="0096737B"/>
    <w:rsid w:val="00967468"/>
    <w:rsid w:val="0096794D"/>
    <w:rsid w:val="00970627"/>
    <w:rsid w:val="00970699"/>
    <w:rsid w:val="009707FE"/>
    <w:rsid w:val="00970A1B"/>
    <w:rsid w:val="00972D7A"/>
    <w:rsid w:val="00973E3D"/>
    <w:rsid w:val="00974ED0"/>
    <w:rsid w:val="00975DD3"/>
    <w:rsid w:val="009763B6"/>
    <w:rsid w:val="00976E6D"/>
    <w:rsid w:val="009772F7"/>
    <w:rsid w:val="00977A55"/>
    <w:rsid w:val="009806C1"/>
    <w:rsid w:val="00980AD2"/>
    <w:rsid w:val="00980B04"/>
    <w:rsid w:val="00980C70"/>
    <w:rsid w:val="00980FD6"/>
    <w:rsid w:val="00981F38"/>
    <w:rsid w:val="00985EE3"/>
    <w:rsid w:val="00986D9B"/>
    <w:rsid w:val="00987307"/>
    <w:rsid w:val="0098745A"/>
    <w:rsid w:val="00990DE3"/>
    <w:rsid w:val="00991148"/>
    <w:rsid w:val="009912FA"/>
    <w:rsid w:val="009919F2"/>
    <w:rsid w:val="00991D74"/>
    <w:rsid w:val="00992679"/>
    <w:rsid w:val="00992E11"/>
    <w:rsid w:val="0099372C"/>
    <w:rsid w:val="0099399D"/>
    <w:rsid w:val="00993AD2"/>
    <w:rsid w:val="009955A8"/>
    <w:rsid w:val="00995AEC"/>
    <w:rsid w:val="00995C7D"/>
    <w:rsid w:val="00995DAF"/>
    <w:rsid w:val="00995DF0"/>
    <w:rsid w:val="00996D40"/>
    <w:rsid w:val="0099782E"/>
    <w:rsid w:val="009A0390"/>
    <w:rsid w:val="009A0DFF"/>
    <w:rsid w:val="009A0FC7"/>
    <w:rsid w:val="009A1494"/>
    <w:rsid w:val="009A172F"/>
    <w:rsid w:val="009A2480"/>
    <w:rsid w:val="009A265C"/>
    <w:rsid w:val="009A3470"/>
    <w:rsid w:val="009A44EA"/>
    <w:rsid w:val="009A4671"/>
    <w:rsid w:val="009A46F8"/>
    <w:rsid w:val="009A49FC"/>
    <w:rsid w:val="009A4FCE"/>
    <w:rsid w:val="009A4FF5"/>
    <w:rsid w:val="009A5B84"/>
    <w:rsid w:val="009A66E4"/>
    <w:rsid w:val="009A7723"/>
    <w:rsid w:val="009B101A"/>
    <w:rsid w:val="009B2483"/>
    <w:rsid w:val="009B292A"/>
    <w:rsid w:val="009B29E4"/>
    <w:rsid w:val="009B2BF3"/>
    <w:rsid w:val="009B33EE"/>
    <w:rsid w:val="009B378A"/>
    <w:rsid w:val="009B6984"/>
    <w:rsid w:val="009B73DF"/>
    <w:rsid w:val="009B77C4"/>
    <w:rsid w:val="009C0028"/>
    <w:rsid w:val="009C02D8"/>
    <w:rsid w:val="009C25C7"/>
    <w:rsid w:val="009C2E04"/>
    <w:rsid w:val="009C35B7"/>
    <w:rsid w:val="009C5010"/>
    <w:rsid w:val="009C562B"/>
    <w:rsid w:val="009C5A4F"/>
    <w:rsid w:val="009C5CD1"/>
    <w:rsid w:val="009C5E00"/>
    <w:rsid w:val="009C7218"/>
    <w:rsid w:val="009C741E"/>
    <w:rsid w:val="009D18D5"/>
    <w:rsid w:val="009D199B"/>
    <w:rsid w:val="009D39F6"/>
    <w:rsid w:val="009D4216"/>
    <w:rsid w:val="009D4CA3"/>
    <w:rsid w:val="009D5C04"/>
    <w:rsid w:val="009D5C94"/>
    <w:rsid w:val="009D6F61"/>
    <w:rsid w:val="009D717E"/>
    <w:rsid w:val="009D7A92"/>
    <w:rsid w:val="009E0619"/>
    <w:rsid w:val="009E1D79"/>
    <w:rsid w:val="009E24FE"/>
    <w:rsid w:val="009E2AF1"/>
    <w:rsid w:val="009E51B7"/>
    <w:rsid w:val="009E5A4B"/>
    <w:rsid w:val="009E6797"/>
    <w:rsid w:val="009E7141"/>
    <w:rsid w:val="009E7429"/>
    <w:rsid w:val="009E752A"/>
    <w:rsid w:val="009F175D"/>
    <w:rsid w:val="009F33D6"/>
    <w:rsid w:val="009F37C5"/>
    <w:rsid w:val="009F4575"/>
    <w:rsid w:val="009F482C"/>
    <w:rsid w:val="009F59DE"/>
    <w:rsid w:val="009F63CC"/>
    <w:rsid w:val="009F6D25"/>
    <w:rsid w:val="009F7440"/>
    <w:rsid w:val="009F7909"/>
    <w:rsid w:val="00A01C7A"/>
    <w:rsid w:val="00A038C8"/>
    <w:rsid w:val="00A049B0"/>
    <w:rsid w:val="00A052A7"/>
    <w:rsid w:val="00A05435"/>
    <w:rsid w:val="00A05840"/>
    <w:rsid w:val="00A06CAA"/>
    <w:rsid w:val="00A06D8A"/>
    <w:rsid w:val="00A074EF"/>
    <w:rsid w:val="00A10160"/>
    <w:rsid w:val="00A10262"/>
    <w:rsid w:val="00A11206"/>
    <w:rsid w:val="00A118B7"/>
    <w:rsid w:val="00A11FAF"/>
    <w:rsid w:val="00A12672"/>
    <w:rsid w:val="00A13EF9"/>
    <w:rsid w:val="00A14A46"/>
    <w:rsid w:val="00A14E62"/>
    <w:rsid w:val="00A154F5"/>
    <w:rsid w:val="00A157F7"/>
    <w:rsid w:val="00A1651B"/>
    <w:rsid w:val="00A165C1"/>
    <w:rsid w:val="00A16C12"/>
    <w:rsid w:val="00A177D5"/>
    <w:rsid w:val="00A17993"/>
    <w:rsid w:val="00A202EC"/>
    <w:rsid w:val="00A21509"/>
    <w:rsid w:val="00A220C7"/>
    <w:rsid w:val="00A22C72"/>
    <w:rsid w:val="00A23141"/>
    <w:rsid w:val="00A23EAF"/>
    <w:rsid w:val="00A244F1"/>
    <w:rsid w:val="00A24D99"/>
    <w:rsid w:val="00A251F5"/>
    <w:rsid w:val="00A25A87"/>
    <w:rsid w:val="00A30170"/>
    <w:rsid w:val="00A3077F"/>
    <w:rsid w:val="00A31E0F"/>
    <w:rsid w:val="00A3229B"/>
    <w:rsid w:val="00A3255A"/>
    <w:rsid w:val="00A32B9D"/>
    <w:rsid w:val="00A3394A"/>
    <w:rsid w:val="00A33A77"/>
    <w:rsid w:val="00A3450E"/>
    <w:rsid w:val="00A353E4"/>
    <w:rsid w:val="00A3639C"/>
    <w:rsid w:val="00A3701A"/>
    <w:rsid w:val="00A3739F"/>
    <w:rsid w:val="00A37858"/>
    <w:rsid w:val="00A37892"/>
    <w:rsid w:val="00A400D4"/>
    <w:rsid w:val="00A401A8"/>
    <w:rsid w:val="00A4039C"/>
    <w:rsid w:val="00A408C1"/>
    <w:rsid w:val="00A40B30"/>
    <w:rsid w:val="00A41D54"/>
    <w:rsid w:val="00A41FF1"/>
    <w:rsid w:val="00A42367"/>
    <w:rsid w:val="00A425FF"/>
    <w:rsid w:val="00A426FD"/>
    <w:rsid w:val="00A43832"/>
    <w:rsid w:val="00A43B21"/>
    <w:rsid w:val="00A44085"/>
    <w:rsid w:val="00A4487B"/>
    <w:rsid w:val="00A44888"/>
    <w:rsid w:val="00A44DE7"/>
    <w:rsid w:val="00A455AA"/>
    <w:rsid w:val="00A458A9"/>
    <w:rsid w:val="00A45B0B"/>
    <w:rsid w:val="00A4612E"/>
    <w:rsid w:val="00A468E3"/>
    <w:rsid w:val="00A46926"/>
    <w:rsid w:val="00A46ABA"/>
    <w:rsid w:val="00A471E5"/>
    <w:rsid w:val="00A4743D"/>
    <w:rsid w:val="00A47622"/>
    <w:rsid w:val="00A4772F"/>
    <w:rsid w:val="00A47796"/>
    <w:rsid w:val="00A5153E"/>
    <w:rsid w:val="00A51778"/>
    <w:rsid w:val="00A52D8A"/>
    <w:rsid w:val="00A52F1C"/>
    <w:rsid w:val="00A552E3"/>
    <w:rsid w:val="00A56550"/>
    <w:rsid w:val="00A565EE"/>
    <w:rsid w:val="00A566B9"/>
    <w:rsid w:val="00A57BA3"/>
    <w:rsid w:val="00A57CA8"/>
    <w:rsid w:val="00A6172D"/>
    <w:rsid w:val="00A618AD"/>
    <w:rsid w:val="00A61A82"/>
    <w:rsid w:val="00A620FE"/>
    <w:rsid w:val="00A63745"/>
    <w:rsid w:val="00A63932"/>
    <w:rsid w:val="00A64215"/>
    <w:rsid w:val="00A662BA"/>
    <w:rsid w:val="00A66EC1"/>
    <w:rsid w:val="00A67006"/>
    <w:rsid w:val="00A6706D"/>
    <w:rsid w:val="00A671F1"/>
    <w:rsid w:val="00A7081F"/>
    <w:rsid w:val="00A7114F"/>
    <w:rsid w:val="00A717B5"/>
    <w:rsid w:val="00A71C24"/>
    <w:rsid w:val="00A72BCA"/>
    <w:rsid w:val="00A7360E"/>
    <w:rsid w:val="00A75311"/>
    <w:rsid w:val="00A756FA"/>
    <w:rsid w:val="00A760AC"/>
    <w:rsid w:val="00A7631F"/>
    <w:rsid w:val="00A7670C"/>
    <w:rsid w:val="00A76DE1"/>
    <w:rsid w:val="00A76F19"/>
    <w:rsid w:val="00A777D6"/>
    <w:rsid w:val="00A77942"/>
    <w:rsid w:val="00A801DC"/>
    <w:rsid w:val="00A802EB"/>
    <w:rsid w:val="00A807D1"/>
    <w:rsid w:val="00A811FB"/>
    <w:rsid w:val="00A82374"/>
    <w:rsid w:val="00A825C6"/>
    <w:rsid w:val="00A82A1F"/>
    <w:rsid w:val="00A8338E"/>
    <w:rsid w:val="00A83496"/>
    <w:rsid w:val="00A83994"/>
    <w:rsid w:val="00A839B8"/>
    <w:rsid w:val="00A846E4"/>
    <w:rsid w:val="00A8498C"/>
    <w:rsid w:val="00A85182"/>
    <w:rsid w:val="00A85398"/>
    <w:rsid w:val="00A85CCF"/>
    <w:rsid w:val="00A860FB"/>
    <w:rsid w:val="00A87636"/>
    <w:rsid w:val="00A87C79"/>
    <w:rsid w:val="00A87C9E"/>
    <w:rsid w:val="00A904A2"/>
    <w:rsid w:val="00A9068A"/>
    <w:rsid w:val="00A90748"/>
    <w:rsid w:val="00A90E99"/>
    <w:rsid w:val="00A91118"/>
    <w:rsid w:val="00A9122C"/>
    <w:rsid w:val="00A917A6"/>
    <w:rsid w:val="00A9227E"/>
    <w:rsid w:val="00A931F0"/>
    <w:rsid w:val="00A9342F"/>
    <w:rsid w:val="00A944CF"/>
    <w:rsid w:val="00A95030"/>
    <w:rsid w:val="00A95D07"/>
    <w:rsid w:val="00A968EC"/>
    <w:rsid w:val="00A96DE0"/>
    <w:rsid w:val="00A97234"/>
    <w:rsid w:val="00A97445"/>
    <w:rsid w:val="00A97451"/>
    <w:rsid w:val="00A97802"/>
    <w:rsid w:val="00A9795B"/>
    <w:rsid w:val="00A97F44"/>
    <w:rsid w:val="00AA017C"/>
    <w:rsid w:val="00AA02C9"/>
    <w:rsid w:val="00AA06D0"/>
    <w:rsid w:val="00AA0E75"/>
    <w:rsid w:val="00AA1344"/>
    <w:rsid w:val="00AA1AC8"/>
    <w:rsid w:val="00AA1E4A"/>
    <w:rsid w:val="00AA1FBB"/>
    <w:rsid w:val="00AA2205"/>
    <w:rsid w:val="00AA2434"/>
    <w:rsid w:val="00AA26B4"/>
    <w:rsid w:val="00AA27D3"/>
    <w:rsid w:val="00AA3539"/>
    <w:rsid w:val="00AA5450"/>
    <w:rsid w:val="00AA54F9"/>
    <w:rsid w:val="00AA5693"/>
    <w:rsid w:val="00AA57CF"/>
    <w:rsid w:val="00AA5F10"/>
    <w:rsid w:val="00AA6D24"/>
    <w:rsid w:val="00AA7764"/>
    <w:rsid w:val="00AA7EA4"/>
    <w:rsid w:val="00AB0577"/>
    <w:rsid w:val="00AB0A38"/>
    <w:rsid w:val="00AB0AED"/>
    <w:rsid w:val="00AB0E63"/>
    <w:rsid w:val="00AB2357"/>
    <w:rsid w:val="00AB23F8"/>
    <w:rsid w:val="00AB245E"/>
    <w:rsid w:val="00AB2C45"/>
    <w:rsid w:val="00AB3124"/>
    <w:rsid w:val="00AB3723"/>
    <w:rsid w:val="00AB3CDC"/>
    <w:rsid w:val="00AB3D82"/>
    <w:rsid w:val="00AB4D25"/>
    <w:rsid w:val="00AB4E97"/>
    <w:rsid w:val="00AB7027"/>
    <w:rsid w:val="00AB77EF"/>
    <w:rsid w:val="00AB7962"/>
    <w:rsid w:val="00AB7BBF"/>
    <w:rsid w:val="00AB7BD1"/>
    <w:rsid w:val="00AB7FA2"/>
    <w:rsid w:val="00AC031E"/>
    <w:rsid w:val="00AC035A"/>
    <w:rsid w:val="00AC0D44"/>
    <w:rsid w:val="00AC2106"/>
    <w:rsid w:val="00AC329E"/>
    <w:rsid w:val="00AC4413"/>
    <w:rsid w:val="00AC469D"/>
    <w:rsid w:val="00AC4A0C"/>
    <w:rsid w:val="00AC4AC1"/>
    <w:rsid w:val="00AC4B82"/>
    <w:rsid w:val="00AC4C11"/>
    <w:rsid w:val="00AC57D3"/>
    <w:rsid w:val="00AC58CD"/>
    <w:rsid w:val="00AC73F3"/>
    <w:rsid w:val="00AC7DAC"/>
    <w:rsid w:val="00AD0513"/>
    <w:rsid w:val="00AD062F"/>
    <w:rsid w:val="00AD1208"/>
    <w:rsid w:val="00AD2487"/>
    <w:rsid w:val="00AD39D1"/>
    <w:rsid w:val="00AD39E7"/>
    <w:rsid w:val="00AD3DEB"/>
    <w:rsid w:val="00AD431D"/>
    <w:rsid w:val="00AD45A1"/>
    <w:rsid w:val="00AD4D51"/>
    <w:rsid w:val="00AD76EF"/>
    <w:rsid w:val="00AD785B"/>
    <w:rsid w:val="00AD7AE0"/>
    <w:rsid w:val="00AE14A0"/>
    <w:rsid w:val="00AE24AA"/>
    <w:rsid w:val="00AE2803"/>
    <w:rsid w:val="00AE2854"/>
    <w:rsid w:val="00AE295A"/>
    <w:rsid w:val="00AE2E63"/>
    <w:rsid w:val="00AE3CE0"/>
    <w:rsid w:val="00AE4705"/>
    <w:rsid w:val="00AE478F"/>
    <w:rsid w:val="00AE55AE"/>
    <w:rsid w:val="00AE606A"/>
    <w:rsid w:val="00AE6A2E"/>
    <w:rsid w:val="00AE6C74"/>
    <w:rsid w:val="00AE7564"/>
    <w:rsid w:val="00AF0196"/>
    <w:rsid w:val="00AF0B70"/>
    <w:rsid w:val="00AF0CCB"/>
    <w:rsid w:val="00AF0D24"/>
    <w:rsid w:val="00AF0FD6"/>
    <w:rsid w:val="00AF1DEC"/>
    <w:rsid w:val="00AF26CB"/>
    <w:rsid w:val="00AF2B75"/>
    <w:rsid w:val="00AF34F2"/>
    <w:rsid w:val="00AF3517"/>
    <w:rsid w:val="00AF3CFD"/>
    <w:rsid w:val="00AF5C3D"/>
    <w:rsid w:val="00AF5DE0"/>
    <w:rsid w:val="00AF611F"/>
    <w:rsid w:val="00AF658C"/>
    <w:rsid w:val="00AF7C97"/>
    <w:rsid w:val="00B00075"/>
    <w:rsid w:val="00B00F9C"/>
    <w:rsid w:val="00B01490"/>
    <w:rsid w:val="00B019DF"/>
    <w:rsid w:val="00B0274A"/>
    <w:rsid w:val="00B02E34"/>
    <w:rsid w:val="00B03809"/>
    <w:rsid w:val="00B03EAF"/>
    <w:rsid w:val="00B0532B"/>
    <w:rsid w:val="00B1018C"/>
    <w:rsid w:val="00B112AA"/>
    <w:rsid w:val="00B12197"/>
    <w:rsid w:val="00B1292A"/>
    <w:rsid w:val="00B13274"/>
    <w:rsid w:val="00B13EED"/>
    <w:rsid w:val="00B1436D"/>
    <w:rsid w:val="00B14384"/>
    <w:rsid w:val="00B14F34"/>
    <w:rsid w:val="00B21640"/>
    <w:rsid w:val="00B2178C"/>
    <w:rsid w:val="00B2380A"/>
    <w:rsid w:val="00B2380B"/>
    <w:rsid w:val="00B24FB8"/>
    <w:rsid w:val="00B25C89"/>
    <w:rsid w:val="00B26204"/>
    <w:rsid w:val="00B264E6"/>
    <w:rsid w:val="00B265AB"/>
    <w:rsid w:val="00B2660E"/>
    <w:rsid w:val="00B26CAD"/>
    <w:rsid w:val="00B2756A"/>
    <w:rsid w:val="00B3033F"/>
    <w:rsid w:val="00B30468"/>
    <w:rsid w:val="00B306E1"/>
    <w:rsid w:val="00B30BCA"/>
    <w:rsid w:val="00B31807"/>
    <w:rsid w:val="00B31CD7"/>
    <w:rsid w:val="00B3227E"/>
    <w:rsid w:val="00B3275B"/>
    <w:rsid w:val="00B33522"/>
    <w:rsid w:val="00B33613"/>
    <w:rsid w:val="00B34CA8"/>
    <w:rsid w:val="00B35A25"/>
    <w:rsid w:val="00B36396"/>
    <w:rsid w:val="00B3672B"/>
    <w:rsid w:val="00B3711E"/>
    <w:rsid w:val="00B373C4"/>
    <w:rsid w:val="00B37FA8"/>
    <w:rsid w:val="00B40CBA"/>
    <w:rsid w:val="00B41848"/>
    <w:rsid w:val="00B41BF7"/>
    <w:rsid w:val="00B41FBF"/>
    <w:rsid w:val="00B4200F"/>
    <w:rsid w:val="00B42082"/>
    <w:rsid w:val="00B43256"/>
    <w:rsid w:val="00B43C3D"/>
    <w:rsid w:val="00B43DF2"/>
    <w:rsid w:val="00B468B9"/>
    <w:rsid w:val="00B46A67"/>
    <w:rsid w:val="00B500CD"/>
    <w:rsid w:val="00B5124C"/>
    <w:rsid w:val="00B51AA5"/>
    <w:rsid w:val="00B51BA8"/>
    <w:rsid w:val="00B52D19"/>
    <w:rsid w:val="00B53BBE"/>
    <w:rsid w:val="00B53BE4"/>
    <w:rsid w:val="00B54035"/>
    <w:rsid w:val="00B55108"/>
    <w:rsid w:val="00B554E2"/>
    <w:rsid w:val="00B55754"/>
    <w:rsid w:val="00B56084"/>
    <w:rsid w:val="00B56D15"/>
    <w:rsid w:val="00B574D2"/>
    <w:rsid w:val="00B60960"/>
    <w:rsid w:val="00B60E94"/>
    <w:rsid w:val="00B61315"/>
    <w:rsid w:val="00B613BC"/>
    <w:rsid w:val="00B62E11"/>
    <w:rsid w:val="00B64114"/>
    <w:rsid w:val="00B64D55"/>
    <w:rsid w:val="00B6531D"/>
    <w:rsid w:val="00B656AF"/>
    <w:rsid w:val="00B65998"/>
    <w:rsid w:val="00B6609C"/>
    <w:rsid w:val="00B66130"/>
    <w:rsid w:val="00B666D6"/>
    <w:rsid w:val="00B6683B"/>
    <w:rsid w:val="00B66DFB"/>
    <w:rsid w:val="00B67864"/>
    <w:rsid w:val="00B7012C"/>
    <w:rsid w:val="00B70131"/>
    <w:rsid w:val="00B703EC"/>
    <w:rsid w:val="00B711F8"/>
    <w:rsid w:val="00B737EF"/>
    <w:rsid w:val="00B74295"/>
    <w:rsid w:val="00B7506F"/>
    <w:rsid w:val="00B7601F"/>
    <w:rsid w:val="00B775C4"/>
    <w:rsid w:val="00B805C9"/>
    <w:rsid w:val="00B81540"/>
    <w:rsid w:val="00B81C27"/>
    <w:rsid w:val="00B81D27"/>
    <w:rsid w:val="00B81ED3"/>
    <w:rsid w:val="00B82DA6"/>
    <w:rsid w:val="00B8318A"/>
    <w:rsid w:val="00B83219"/>
    <w:rsid w:val="00B836BC"/>
    <w:rsid w:val="00B83AF7"/>
    <w:rsid w:val="00B84758"/>
    <w:rsid w:val="00B84769"/>
    <w:rsid w:val="00B84C19"/>
    <w:rsid w:val="00B85D55"/>
    <w:rsid w:val="00B87641"/>
    <w:rsid w:val="00B879C4"/>
    <w:rsid w:val="00B879FD"/>
    <w:rsid w:val="00B87FD7"/>
    <w:rsid w:val="00B91D7D"/>
    <w:rsid w:val="00B92065"/>
    <w:rsid w:val="00B9287E"/>
    <w:rsid w:val="00B92927"/>
    <w:rsid w:val="00B93AE7"/>
    <w:rsid w:val="00B9415A"/>
    <w:rsid w:val="00B943F7"/>
    <w:rsid w:val="00B94FF5"/>
    <w:rsid w:val="00B95361"/>
    <w:rsid w:val="00B955ED"/>
    <w:rsid w:val="00B9754F"/>
    <w:rsid w:val="00B97A19"/>
    <w:rsid w:val="00BA1113"/>
    <w:rsid w:val="00BA162D"/>
    <w:rsid w:val="00BA165F"/>
    <w:rsid w:val="00BA1DB2"/>
    <w:rsid w:val="00BA24F7"/>
    <w:rsid w:val="00BA2951"/>
    <w:rsid w:val="00BA2D61"/>
    <w:rsid w:val="00BA3297"/>
    <w:rsid w:val="00BA44CF"/>
    <w:rsid w:val="00BA46F3"/>
    <w:rsid w:val="00BA592B"/>
    <w:rsid w:val="00BA5F2B"/>
    <w:rsid w:val="00BA6CBD"/>
    <w:rsid w:val="00BA72B7"/>
    <w:rsid w:val="00BA7EB8"/>
    <w:rsid w:val="00BB0179"/>
    <w:rsid w:val="00BB0ABC"/>
    <w:rsid w:val="00BB0D9C"/>
    <w:rsid w:val="00BB1683"/>
    <w:rsid w:val="00BB2737"/>
    <w:rsid w:val="00BB30EB"/>
    <w:rsid w:val="00BB3448"/>
    <w:rsid w:val="00BB378C"/>
    <w:rsid w:val="00BB3BC4"/>
    <w:rsid w:val="00BB4952"/>
    <w:rsid w:val="00BB5276"/>
    <w:rsid w:val="00BB564E"/>
    <w:rsid w:val="00BB5D3F"/>
    <w:rsid w:val="00BB6334"/>
    <w:rsid w:val="00BB6673"/>
    <w:rsid w:val="00BB6948"/>
    <w:rsid w:val="00BB71BD"/>
    <w:rsid w:val="00BB723E"/>
    <w:rsid w:val="00BB735A"/>
    <w:rsid w:val="00BC0716"/>
    <w:rsid w:val="00BC11FA"/>
    <w:rsid w:val="00BC133A"/>
    <w:rsid w:val="00BC1776"/>
    <w:rsid w:val="00BC335E"/>
    <w:rsid w:val="00BC46EB"/>
    <w:rsid w:val="00BC5BA4"/>
    <w:rsid w:val="00BC5CCE"/>
    <w:rsid w:val="00BC5D73"/>
    <w:rsid w:val="00BC6010"/>
    <w:rsid w:val="00BC6416"/>
    <w:rsid w:val="00BC6C50"/>
    <w:rsid w:val="00BC7688"/>
    <w:rsid w:val="00BD0414"/>
    <w:rsid w:val="00BD1B0B"/>
    <w:rsid w:val="00BD1EDB"/>
    <w:rsid w:val="00BD2171"/>
    <w:rsid w:val="00BD245F"/>
    <w:rsid w:val="00BD24A4"/>
    <w:rsid w:val="00BD287D"/>
    <w:rsid w:val="00BD2C93"/>
    <w:rsid w:val="00BD310E"/>
    <w:rsid w:val="00BD4584"/>
    <w:rsid w:val="00BD46E2"/>
    <w:rsid w:val="00BD5B70"/>
    <w:rsid w:val="00BD5DFD"/>
    <w:rsid w:val="00BD62DB"/>
    <w:rsid w:val="00BE18D0"/>
    <w:rsid w:val="00BE1C4E"/>
    <w:rsid w:val="00BE232E"/>
    <w:rsid w:val="00BE25DA"/>
    <w:rsid w:val="00BE2E6A"/>
    <w:rsid w:val="00BE30D8"/>
    <w:rsid w:val="00BE3135"/>
    <w:rsid w:val="00BE31D4"/>
    <w:rsid w:val="00BE382D"/>
    <w:rsid w:val="00BE49DD"/>
    <w:rsid w:val="00BE5A16"/>
    <w:rsid w:val="00BE5FE9"/>
    <w:rsid w:val="00BE72B7"/>
    <w:rsid w:val="00BF000A"/>
    <w:rsid w:val="00BF15A0"/>
    <w:rsid w:val="00BF1685"/>
    <w:rsid w:val="00BF2550"/>
    <w:rsid w:val="00BF30DD"/>
    <w:rsid w:val="00BF336E"/>
    <w:rsid w:val="00BF42FF"/>
    <w:rsid w:val="00BF450A"/>
    <w:rsid w:val="00BF47BF"/>
    <w:rsid w:val="00BF5BFF"/>
    <w:rsid w:val="00BF6259"/>
    <w:rsid w:val="00BF639F"/>
    <w:rsid w:val="00BF647A"/>
    <w:rsid w:val="00BF6760"/>
    <w:rsid w:val="00BF6D90"/>
    <w:rsid w:val="00BF7739"/>
    <w:rsid w:val="00BF7AE5"/>
    <w:rsid w:val="00BF7E01"/>
    <w:rsid w:val="00C00291"/>
    <w:rsid w:val="00C01362"/>
    <w:rsid w:val="00C015FE"/>
    <w:rsid w:val="00C01869"/>
    <w:rsid w:val="00C01BF4"/>
    <w:rsid w:val="00C0324C"/>
    <w:rsid w:val="00C03686"/>
    <w:rsid w:val="00C039A5"/>
    <w:rsid w:val="00C03A46"/>
    <w:rsid w:val="00C04042"/>
    <w:rsid w:val="00C041C9"/>
    <w:rsid w:val="00C04BAA"/>
    <w:rsid w:val="00C05378"/>
    <w:rsid w:val="00C053A9"/>
    <w:rsid w:val="00C07E70"/>
    <w:rsid w:val="00C07F68"/>
    <w:rsid w:val="00C10292"/>
    <w:rsid w:val="00C10E82"/>
    <w:rsid w:val="00C1103B"/>
    <w:rsid w:val="00C116E0"/>
    <w:rsid w:val="00C1248A"/>
    <w:rsid w:val="00C1352C"/>
    <w:rsid w:val="00C143C2"/>
    <w:rsid w:val="00C14769"/>
    <w:rsid w:val="00C14A3C"/>
    <w:rsid w:val="00C14A3D"/>
    <w:rsid w:val="00C150DC"/>
    <w:rsid w:val="00C15384"/>
    <w:rsid w:val="00C15B56"/>
    <w:rsid w:val="00C15D92"/>
    <w:rsid w:val="00C16D6B"/>
    <w:rsid w:val="00C16F2A"/>
    <w:rsid w:val="00C17600"/>
    <w:rsid w:val="00C17637"/>
    <w:rsid w:val="00C17900"/>
    <w:rsid w:val="00C17A2E"/>
    <w:rsid w:val="00C205BC"/>
    <w:rsid w:val="00C20CFC"/>
    <w:rsid w:val="00C20EA5"/>
    <w:rsid w:val="00C21BE6"/>
    <w:rsid w:val="00C223C2"/>
    <w:rsid w:val="00C223E5"/>
    <w:rsid w:val="00C22759"/>
    <w:rsid w:val="00C228D0"/>
    <w:rsid w:val="00C23EFE"/>
    <w:rsid w:val="00C2600F"/>
    <w:rsid w:val="00C2620F"/>
    <w:rsid w:val="00C2629D"/>
    <w:rsid w:val="00C26FA3"/>
    <w:rsid w:val="00C274DA"/>
    <w:rsid w:val="00C304A5"/>
    <w:rsid w:val="00C3086C"/>
    <w:rsid w:val="00C31192"/>
    <w:rsid w:val="00C3281F"/>
    <w:rsid w:val="00C344ED"/>
    <w:rsid w:val="00C347E9"/>
    <w:rsid w:val="00C355EA"/>
    <w:rsid w:val="00C37616"/>
    <w:rsid w:val="00C37DFF"/>
    <w:rsid w:val="00C40F2C"/>
    <w:rsid w:val="00C418D1"/>
    <w:rsid w:val="00C419B7"/>
    <w:rsid w:val="00C41A90"/>
    <w:rsid w:val="00C41E7F"/>
    <w:rsid w:val="00C41F28"/>
    <w:rsid w:val="00C428DD"/>
    <w:rsid w:val="00C42F02"/>
    <w:rsid w:val="00C433D6"/>
    <w:rsid w:val="00C4351C"/>
    <w:rsid w:val="00C43578"/>
    <w:rsid w:val="00C441DC"/>
    <w:rsid w:val="00C443A9"/>
    <w:rsid w:val="00C47027"/>
    <w:rsid w:val="00C4716B"/>
    <w:rsid w:val="00C472CC"/>
    <w:rsid w:val="00C47387"/>
    <w:rsid w:val="00C47707"/>
    <w:rsid w:val="00C47784"/>
    <w:rsid w:val="00C47BA1"/>
    <w:rsid w:val="00C47C90"/>
    <w:rsid w:val="00C47EBF"/>
    <w:rsid w:val="00C5002A"/>
    <w:rsid w:val="00C507CC"/>
    <w:rsid w:val="00C54D90"/>
    <w:rsid w:val="00C54F6D"/>
    <w:rsid w:val="00C55B56"/>
    <w:rsid w:val="00C55DE1"/>
    <w:rsid w:val="00C5690E"/>
    <w:rsid w:val="00C56D08"/>
    <w:rsid w:val="00C56E8C"/>
    <w:rsid w:val="00C572F3"/>
    <w:rsid w:val="00C574C9"/>
    <w:rsid w:val="00C577E7"/>
    <w:rsid w:val="00C57922"/>
    <w:rsid w:val="00C60894"/>
    <w:rsid w:val="00C60BE2"/>
    <w:rsid w:val="00C62BC9"/>
    <w:rsid w:val="00C638D4"/>
    <w:rsid w:val="00C63D76"/>
    <w:rsid w:val="00C63DDE"/>
    <w:rsid w:val="00C645C7"/>
    <w:rsid w:val="00C64927"/>
    <w:rsid w:val="00C65271"/>
    <w:rsid w:val="00C65459"/>
    <w:rsid w:val="00C65620"/>
    <w:rsid w:val="00C6592A"/>
    <w:rsid w:val="00C6644C"/>
    <w:rsid w:val="00C67C99"/>
    <w:rsid w:val="00C7018A"/>
    <w:rsid w:val="00C70CB1"/>
    <w:rsid w:val="00C71086"/>
    <w:rsid w:val="00C71B3C"/>
    <w:rsid w:val="00C72AA6"/>
    <w:rsid w:val="00C73A75"/>
    <w:rsid w:val="00C7402E"/>
    <w:rsid w:val="00C74089"/>
    <w:rsid w:val="00C75244"/>
    <w:rsid w:val="00C75707"/>
    <w:rsid w:val="00C7574C"/>
    <w:rsid w:val="00C75CD1"/>
    <w:rsid w:val="00C75FB6"/>
    <w:rsid w:val="00C761B1"/>
    <w:rsid w:val="00C76628"/>
    <w:rsid w:val="00C7726B"/>
    <w:rsid w:val="00C77300"/>
    <w:rsid w:val="00C805E8"/>
    <w:rsid w:val="00C80C32"/>
    <w:rsid w:val="00C81F1A"/>
    <w:rsid w:val="00C82095"/>
    <w:rsid w:val="00C8220A"/>
    <w:rsid w:val="00C828A5"/>
    <w:rsid w:val="00C829B9"/>
    <w:rsid w:val="00C82E7E"/>
    <w:rsid w:val="00C83DAD"/>
    <w:rsid w:val="00C8490E"/>
    <w:rsid w:val="00C858FD"/>
    <w:rsid w:val="00C85CA6"/>
    <w:rsid w:val="00C87E32"/>
    <w:rsid w:val="00C90906"/>
    <w:rsid w:val="00C918B9"/>
    <w:rsid w:val="00C91E22"/>
    <w:rsid w:val="00C9221C"/>
    <w:rsid w:val="00C93416"/>
    <w:rsid w:val="00C934AF"/>
    <w:rsid w:val="00C94246"/>
    <w:rsid w:val="00C94747"/>
    <w:rsid w:val="00C94BC1"/>
    <w:rsid w:val="00C95419"/>
    <w:rsid w:val="00C95D6D"/>
    <w:rsid w:val="00C95EAE"/>
    <w:rsid w:val="00C95F15"/>
    <w:rsid w:val="00C976C4"/>
    <w:rsid w:val="00CA0161"/>
    <w:rsid w:val="00CA0B1A"/>
    <w:rsid w:val="00CA1042"/>
    <w:rsid w:val="00CA2F76"/>
    <w:rsid w:val="00CA33E0"/>
    <w:rsid w:val="00CA40D0"/>
    <w:rsid w:val="00CA4157"/>
    <w:rsid w:val="00CA4C8B"/>
    <w:rsid w:val="00CA5235"/>
    <w:rsid w:val="00CA5634"/>
    <w:rsid w:val="00CA7859"/>
    <w:rsid w:val="00CA7CDD"/>
    <w:rsid w:val="00CB18AF"/>
    <w:rsid w:val="00CB2127"/>
    <w:rsid w:val="00CB28FB"/>
    <w:rsid w:val="00CB2A7A"/>
    <w:rsid w:val="00CB3105"/>
    <w:rsid w:val="00CB3A44"/>
    <w:rsid w:val="00CB4954"/>
    <w:rsid w:val="00CB4B4D"/>
    <w:rsid w:val="00CB6CB2"/>
    <w:rsid w:val="00CB77EE"/>
    <w:rsid w:val="00CC0376"/>
    <w:rsid w:val="00CC056D"/>
    <w:rsid w:val="00CC0EB1"/>
    <w:rsid w:val="00CC0ECC"/>
    <w:rsid w:val="00CC16B3"/>
    <w:rsid w:val="00CC28CB"/>
    <w:rsid w:val="00CC2BAF"/>
    <w:rsid w:val="00CC2CFB"/>
    <w:rsid w:val="00CC2D1E"/>
    <w:rsid w:val="00CC3088"/>
    <w:rsid w:val="00CC313E"/>
    <w:rsid w:val="00CC414B"/>
    <w:rsid w:val="00CC4F84"/>
    <w:rsid w:val="00CC530F"/>
    <w:rsid w:val="00CC6D11"/>
    <w:rsid w:val="00CD045A"/>
    <w:rsid w:val="00CD0704"/>
    <w:rsid w:val="00CD0FCB"/>
    <w:rsid w:val="00CD24BA"/>
    <w:rsid w:val="00CD3D22"/>
    <w:rsid w:val="00CD43A1"/>
    <w:rsid w:val="00CD4984"/>
    <w:rsid w:val="00CD5808"/>
    <w:rsid w:val="00CD6D3E"/>
    <w:rsid w:val="00CD7754"/>
    <w:rsid w:val="00CE1004"/>
    <w:rsid w:val="00CE17BF"/>
    <w:rsid w:val="00CE1DCF"/>
    <w:rsid w:val="00CE22D9"/>
    <w:rsid w:val="00CE29EE"/>
    <w:rsid w:val="00CE31CF"/>
    <w:rsid w:val="00CE551B"/>
    <w:rsid w:val="00CE67C5"/>
    <w:rsid w:val="00CE6A3D"/>
    <w:rsid w:val="00CE738A"/>
    <w:rsid w:val="00CE7755"/>
    <w:rsid w:val="00CF0A37"/>
    <w:rsid w:val="00CF0BB1"/>
    <w:rsid w:val="00CF0FD3"/>
    <w:rsid w:val="00CF10D1"/>
    <w:rsid w:val="00CF12D4"/>
    <w:rsid w:val="00CF33EF"/>
    <w:rsid w:val="00CF37AA"/>
    <w:rsid w:val="00CF3C56"/>
    <w:rsid w:val="00CF4DA3"/>
    <w:rsid w:val="00CF61CA"/>
    <w:rsid w:val="00CF61EB"/>
    <w:rsid w:val="00CF6CC7"/>
    <w:rsid w:val="00CF7671"/>
    <w:rsid w:val="00CF7B69"/>
    <w:rsid w:val="00CF7BD8"/>
    <w:rsid w:val="00CF7CFE"/>
    <w:rsid w:val="00CF7DBF"/>
    <w:rsid w:val="00D00599"/>
    <w:rsid w:val="00D00D31"/>
    <w:rsid w:val="00D01057"/>
    <w:rsid w:val="00D01324"/>
    <w:rsid w:val="00D014AD"/>
    <w:rsid w:val="00D015A9"/>
    <w:rsid w:val="00D016AC"/>
    <w:rsid w:val="00D017F7"/>
    <w:rsid w:val="00D023F2"/>
    <w:rsid w:val="00D027F2"/>
    <w:rsid w:val="00D0284F"/>
    <w:rsid w:val="00D032E0"/>
    <w:rsid w:val="00D034DC"/>
    <w:rsid w:val="00D04066"/>
    <w:rsid w:val="00D04567"/>
    <w:rsid w:val="00D0603F"/>
    <w:rsid w:val="00D07205"/>
    <w:rsid w:val="00D07BA2"/>
    <w:rsid w:val="00D105C7"/>
    <w:rsid w:val="00D1135F"/>
    <w:rsid w:val="00D11BD5"/>
    <w:rsid w:val="00D12410"/>
    <w:rsid w:val="00D12845"/>
    <w:rsid w:val="00D12FA7"/>
    <w:rsid w:val="00D1319C"/>
    <w:rsid w:val="00D146AE"/>
    <w:rsid w:val="00D14F68"/>
    <w:rsid w:val="00D160AE"/>
    <w:rsid w:val="00D16FCC"/>
    <w:rsid w:val="00D171B2"/>
    <w:rsid w:val="00D17960"/>
    <w:rsid w:val="00D17CEA"/>
    <w:rsid w:val="00D20009"/>
    <w:rsid w:val="00D205A6"/>
    <w:rsid w:val="00D20ABB"/>
    <w:rsid w:val="00D21F1C"/>
    <w:rsid w:val="00D22295"/>
    <w:rsid w:val="00D234D9"/>
    <w:rsid w:val="00D24369"/>
    <w:rsid w:val="00D2545B"/>
    <w:rsid w:val="00D2552C"/>
    <w:rsid w:val="00D268FE"/>
    <w:rsid w:val="00D26DCD"/>
    <w:rsid w:val="00D26EAD"/>
    <w:rsid w:val="00D316BF"/>
    <w:rsid w:val="00D33603"/>
    <w:rsid w:val="00D34B7B"/>
    <w:rsid w:val="00D34C9B"/>
    <w:rsid w:val="00D3533F"/>
    <w:rsid w:val="00D35711"/>
    <w:rsid w:val="00D35BC8"/>
    <w:rsid w:val="00D35E17"/>
    <w:rsid w:val="00D36948"/>
    <w:rsid w:val="00D36F36"/>
    <w:rsid w:val="00D374B1"/>
    <w:rsid w:val="00D378A7"/>
    <w:rsid w:val="00D37B26"/>
    <w:rsid w:val="00D40D4D"/>
    <w:rsid w:val="00D41C91"/>
    <w:rsid w:val="00D42E6E"/>
    <w:rsid w:val="00D44077"/>
    <w:rsid w:val="00D447E7"/>
    <w:rsid w:val="00D44976"/>
    <w:rsid w:val="00D4499A"/>
    <w:rsid w:val="00D44E03"/>
    <w:rsid w:val="00D458A9"/>
    <w:rsid w:val="00D471F6"/>
    <w:rsid w:val="00D519D0"/>
    <w:rsid w:val="00D51DAE"/>
    <w:rsid w:val="00D51F05"/>
    <w:rsid w:val="00D52ED5"/>
    <w:rsid w:val="00D53213"/>
    <w:rsid w:val="00D54525"/>
    <w:rsid w:val="00D547D8"/>
    <w:rsid w:val="00D54B07"/>
    <w:rsid w:val="00D54B1E"/>
    <w:rsid w:val="00D54CCE"/>
    <w:rsid w:val="00D5501E"/>
    <w:rsid w:val="00D559A6"/>
    <w:rsid w:val="00D55AAD"/>
    <w:rsid w:val="00D55D6B"/>
    <w:rsid w:val="00D565E7"/>
    <w:rsid w:val="00D570C8"/>
    <w:rsid w:val="00D5766D"/>
    <w:rsid w:val="00D57A90"/>
    <w:rsid w:val="00D57C5E"/>
    <w:rsid w:val="00D57D83"/>
    <w:rsid w:val="00D57E45"/>
    <w:rsid w:val="00D6062F"/>
    <w:rsid w:val="00D619D5"/>
    <w:rsid w:val="00D6289D"/>
    <w:rsid w:val="00D644F2"/>
    <w:rsid w:val="00D65208"/>
    <w:rsid w:val="00D6541E"/>
    <w:rsid w:val="00D65A99"/>
    <w:rsid w:val="00D66434"/>
    <w:rsid w:val="00D6689D"/>
    <w:rsid w:val="00D6749A"/>
    <w:rsid w:val="00D6750D"/>
    <w:rsid w:val="00D70615"/>
    <w:rsid w:val="00D70985"/>
    <w:rsid w:val="00D71474"/>
    <w:rsid w:val="00D719B7"/>
    <w:rsid w:val="00D71C21"/>
    <w:rsid w:val="00D72066"/>
    <w:rsid w:val="00D7242F"/>
    <w:rsid w:val="00D73ED4"/>
    <w:rsid w:val="00D74036"/>
    <w:rsid w:val="00D74455"/>
    <w:rsid w:val="00D74D92"/>
    <w:rsid w:val="00D75C88"/>
    <w:rsid w:val="00D7651C"/>
    <w:rsid w:val="00D7693D"/>
    <w:rsid w:val="00D76AE1"/>
    <w:rsid w:val="00D76E4E"/>
    <w:rsid w:val="00D770C1"/>
    <w:rsid w:val="00D775F8"/>
    <w:rsid w:val="00D80081"/>
    <w:rsid w:val="00D810B7"/>
    <w:rsid w:val="00D814A8"/>
    <w:rsid w:val="00D8177E"/>
    <w:rsid w:val="00D8210A"/>
    <w:rsid w:val="00D829EF"/>
    <w:rsid w:val="00D82E3A"/>
    <w:rsid w:val="00D8331F"/>
    <w:rsid w:val="00D83641"/>
    <w:rsid w:val="00D84163"/>
    <w:rsid w:val="00D84FE4"/>
    <w:rsid w:val="00D85FE8"/>
    <w:rsid w:val="00D863E4"/>
    <w:rsid w:val="00D8717F"/>
    <w:rsid w:val="00D87507"/>
    <w:rsid w:val="00D87B01"/>
    <w:rsid w:val="00D87EC8"/>
    <w:rsid w:val="00D87F3A"/>
    <w:rsid w:val="00D9043F"/>
    <w:rsid w:val="00D91FC8"/>
    <w:rsid w:val="00D9210C"/>
    <w:rsid w:val="00D921BA"/>
    <w:rsid w:val="00D92D26"/>
    <w:rsid w:val="00D9304A"/>
    <w:rsid w:val="00D93D81"/>
    <w:rsid w:val="00D93FD4"/>
    <w:rsid w:val="00D940A2"/>
    <w:rsid w:val="00D94344"/>
    <w:rsid w:val="00D94C28"/>
    <w:rsid w:val="00D94DA2"/>
    <w:rsid w:val="00D9516A"/>
    <w:rsid w:val="00D95374"/>
    <w:rsid w:val="00D95B26"/>
    <w:rsid w:val="00D95B81"/>
    <w:rsid w:val="00D95C55"/>
    <w:rsid w:val="00D96268"/>
    <w:rsid w:val="00D97E72"/>
    <w:rsid w:val="00DA043A"/>
    <w:rsid w:val="00DA0686"/>
    <w:rsid w:val="00DA0DE2"/>
    <w:rsid w:val="00DA14BC"/>
    <w:rsid w:val="00DA2E75"/>
    <w:rsid w:val="00DA3CFC"/>
    <w:rsid w:val="00DA3E30"/>
    <w:rsid w:val="00DA4A51"/>
    <w:rsid w:val="00DA4D3C"/>
    <w:rsid w:val="00DA5046"/>
    <w:rsid w:val="00DA5CA3"/>
    <w:rsid w:val="00DA71FF"/>
    <w:rsid w:val="00DA7FF1"/>
    <w:rsid w:val="00DB03B9"/>
    <w:rsid w:val="00DB054B"/>
    <w:rsid w:val="00DB06DC"/>
    <w:rsid w:val="00DB0B0F"/>
    <w:rsid w:val="00DB0C51"/>
    <w:rsid w:val="00DB0E7C"/>
    <w:rsid w:val="00DB141B"/>
    <w:rsid w:val="00DB304B"/>
    <w:rsid w:val="00DB3679"/>
    <w:rsid w:val="00DB3A4D"/>
    <w:rsid w:val="00DB433F"/>
    <w:rsid w:val="00DB4B9A"/>
    <w:rsid w:val="00DB4FB1"/>
    <w:rsid w:val="00DB5765"/>
    <w:rsid w:val="00DB7C84"/>
    <w:rsid w:val="00DB7DA2"/>
    <w:rsid w:val="00DC0B3E"/>
    <w:rsid w:val="00DC0E78"/>
    <w:rsid w:val="00DC10CF"/>
    <w:rsid w:val="00DC1161"/>
    <w:rsid w:val="00DC18D3"/>
    <w:rsid w:val="00DC1CDE"/>
    <w:rsid w:val="00DC1FB9"/>
    <w:rsid w:val="00DC21BD"/>
    <w:rsid w:val="00DC2402"/>
    <w:rsid w:val="00DC2FE1"/>
    <w:rsid w:val="00DC3B6D"/>
    <w:rsid w:val="00DC3C77"/>
    <w:rsid w:val="00DC5049"/>
    <w:rsid w:val="00DC78DF"/>
    <w:rsid w:val="00DC7E00"/>
    <w:rsid w:val="00DD00BB"/>
    <w:rsid w:val="00DD02DA"/>
    <w:rsid w:val="00DD1AF3"/>
    <w:rsid w:val="00DD29DF"/>
    <w:rsid w:val="00DD31F7"/>
    <w:rsid w:val="00DD3A85"/>
    <w:rsid w:val="00DD3D6E"/>
    <w:rsid w:val="00DD5735"/>
    <w:rsid w:val="00DD5CF5"/>
    <w:rsid w:val="00DD6CB9"/>
    <w:rsid w:val="00DD6D5C"/>
    <w:rsid w:val="00DD7103"/>
    <w:rsid w:val="00DD78D2"/>
    <w:rsid w:val="00DE0439"/>
    <w:rsid w:val="00DE0777"/>
    <w:rsid w:val="00DE1A61"/>
    <w:rsid w:val="00DE1E81"/>
    <w:rsid w:val="00DE2987"/>
    <w:rsid w:val="00DE3017"/>
    <w:rsid w:val="00DE6115"/>
    <w:rsid w:val="00DE65C9"/>
    <w:rsid w:val="00DE713E"/>
    <w:rsid w:val="00DE73DC"/>
    <w:rsid w:val="00DE754F"/>
    <w:rsid w:val="00DE78A2"/>
    <w:rsid w:val="00DE7923"/>
    <w:rsid w:val="00DE7AA5"/>
    <w:rsid w:val="00DE7FAC"/>
    <w:rsid w:val="00DF0A57"/>
    <w:rsid w:val="00DF0E71"/>
    <w:rsid w:val="00DF1F9D"/>
    <w:rsid w:val="00DF24CC"/>
    <w:rsid w:val="00DF38CC"/>
    <w:rsid w:val="00DF45A2"/>
    <w:rsid w:val="00DF4F14"/>
    <w:rsid w:val="00DF5275"/>
    <w:rsid w:val="00DF564F"/>
    <w:rsid w:val="00DF5902"/>
    <w:rsid w:val="00DF5A5F"/>
    <w:rsid w:val="00DF5D9D"/>
    <w:rsid w:val="00DF6557"/>
    <w:rsid w:val="00DF73E7"/>
    <w:rsid w:val="00E009DD"/>
    <w:rsid w:val="00E01774"/>
    <w:rsid w:val="00E020DB"/>
    <w:rsid w:val="00E02C9F"/>
    <w:rsid w:val="00E0300A"/>
    <w:rsid w:val="00E034F3"/>
    <w:rsid w:val="00E0494A"/>
    <w:rsid w:val="00E053EE"/>
    <w:rsid w:val="00E0716F"/>
    <w:rsid w:val="00E07262"/>
    <w:rsid w:val="00E107DE"/>
    <w:rsid w:val="00E10C19"/>
    <w:rsid w:val="00E10FDF"/>
    <w:rsid w:val="00E112A7"/>
    <w:rsid w:val="00E15FC0"/>
    <w:rsid w:val="00E1605A"/>
    <w:rsid w:val="00E164CD"/>
    <w:rsid w:val="00E16B02"/>
    <w:rsid w:val="00E17917"/>
    <w:rsid w:val="00E20434"/>
    <w:rsid w:val="00E21651"/>
    <w:rsid w:val="00E21689"/>
    <w:rsid w:val="00E21E27"/>
    <w:rsid w:val="00E22F90"/>
    <w:rsid w:val="00E25945"/>
    <w:rsid w:val="00E259E6"/>
    <w:rsid w:val="00E25D40"/>
    <w:rsid w:val="00E2795C"/>
    <w:rsid w:val="00E27D61"/>
    <w:rsid w:val="00E30070"/>
    <w:rsid w:val="00E306FE"/>
    <w:rsid w:val="00E30AA3"/>
    <w:rsid w:val="00E3186F"/>
    <w:rsid w:val="00E32474"/>
    <w:rsid w:val="00E3392D"/>
    <w:rsid w:val="00E345E2"/>
    <w:rsid w:val="00E34D08"/>
    <w:rsid w:val="00E36065"/>
    <w:rsid w:val="00E36312"/>
    <w:rsid w:val="00E365CC"/>
    <w:rsid w:val="00E372EA"/>
    <w:rsid w:val="00E37EDC"/>
    <w:rsid w:val="00E40028"/>
    <w:rsid w:val="00E42D54"/>
    <w:rsid w:val="00E4359C"/>
    <w:rsid w:val="00E43727"/>
    <w:rsid w:val="00E43AB6"/>
    <w:rsid w:val="00E43E4E"/>
    <w:rsid w:val="00E44A7A"/>
    <w:rsid w:val="00E47CD5"/>
    <w:rsid w:val="00E50EE6"/>
    <w:rsid w:val="00E51097"/>
    <w:rsid w:val="00E51BB6"/>
    <w:rsid w:val="00E53C56"/>
    <w:rsid w:val="00E53D80"/>
    <w:rsid w:val="00E54A35"/>
    <w:rsid w:val="00E54CF0"/>
    <w:rsid w:val="00E55D47"/>
    <w:rsid w:val="00E5730B"/>
    <w:rsid w:val="00E57B06"/>
    <w:rsid w:val="00E604FF"/>
    <w:rsid w:val="00E60EE0"/>
    <w:rsid w:val="00E6111C"/>
    <w:rsid w:val="00E61929"/>
    <w:rsid w:val="00E6389F"/>
    <w:rsid w:val="00E63D38"/>
    <w:rsid w:val="00E6494B"/>
    <w:rsid w:val="00E652D8"/>
    <w:rsid w:val="00E65B0A"/>
    <w:rsid w:val="00E66157"/>
    <w:rsid w:val="00E67361"/>
    <w:rsid w:val="00E675DE"/>
    <w:rsid w:val="00E6771E"/>
    <w:rsid w:val="00E678A1"/>
    <w:rsid w:val="00E708AB"/>
    <w:rsid w:val="00E70C29"/>
    <w:rsid w:val="00E71DBC"/>
    <w:rsid w:val="00E71E07"/>
    <w:rsid w:val="00E723ED"/>
    <w:rsid w:val="00E72987"/>
    <w:rsid w:val="00E7419E"/>
    <w:rsid w:val="00E74385"/>
    <w:rsid w:val="00E758D5"/>
    <w:rsid w:val="00E764F6"/>
    <w:rsid w:val="00E76779"/>
    <w:rsid w:val="00E76FFF"/>
    <w:rsid w:val="00E77A23"/>
    <w:rsid w:val="00E80658"/>
    <w:rsid w:val="00E81B49"/>
    <w:rsid w:val="00E82001"/>
    <w:rsid w:val="00E82CB3"/>
    <w:rsid w:val="00E8314B"/>
    <w:rsid w:val="00E83DA1"/>
    <w:rsid w:val="00E843E4"/>
    <w:rsid w:val="00E85E24"/>
    <w:rsid w:val="00E90064"/>
    <w:rsid w:val="00E90358"/>
    <w:rsid w:val="00E90F8F"/>
    <w:rsid w:val="00E9121A"/>
    <w:rsid w:val="00E92E62"/>
    <w:rsid w:val="00E940B2"/>
    <w:rsid w:val="00E9486F"/>
    <w:rsid w:val="00E9489E"/>
    <w:rsid w:val="00E94A47"/>
    <w:rsid w:val="00E95B51"/>
    <w:rsid w:val="00E97394"/>
    <w:rsid w:val="00EA0412"/>
    <w:rsid w:val="00EA31D9"/>
    <w:rsid w:val="00EA3312"/>
    <w:rsid w:val="00EA3ABB"/>
    <w:rsid w:val="00EA3FE3"/>
    <w:rsid w:val="00EA4D86"/>
    <w:rsid w:val="00EA52A4"/>
    <w:rsid w:val="00EA5650"/>
    <w:rsid w:val="00EA5778"/>
    <w:rsid w:val="00EA6D19"/>
    <w:rsid w:val="00EA7FAD"/>
    <w:rsid w:val="00EB0429"/>
    <w:rsid w:val="00EB0D37"/>
    <w:rsid w:val="00EB1499"/>
    <w:rsid w:val="00EB1CB4"/>
    <w:rsid w:val="00EB2330"/>
    <w:rsid w:val="00EB2FA9"/>
    <w:rsid w:val="00EB39C3"/>
    <w:rsid w:val="00EB42EE"/>
    <w:rsid w:val="00EB4911"/>
    <w:rsid w:val="00EB4C2E"/>
    <w:rsid w:val="00EB4DD2"/>
    <w:rsid w:val="00EB5917"/>
    <w:rsid w:val="00EB5B85"/>
    <w:rsid w:val="00EB631F"/>
    <w:rsid w:val="00EB6F85"/>
    <w:rsid w:val="00EB710D"/>
    <w:rsid w:val="00EB71B2"/>
    <w:rsid w:val="00EB7227"/>
    <w:rsid w:val="00EC0427"/>
    <w:rsid w:val="00EC0954"/>
    <w:rsid w:val="00EC0A89"/>
    <w:rsid w:val="00EC111D"/>
    <w:rsid w:val="00EC45C4"/>
    <w:rsid w:val="00EC5336"/>
    <w:rsid w:val="00EC5B70"/>
    <w:rsid w:val="00EC5D41"/>
    <w:rsid w:val="00EC677E"/>
    <w:rsid w:val="00EC7064"/>
    <w:rsid w:val="00EC7C9F"/>
    <w:rsid w:val="00ED08EF"/>
    <w:rsid w:val="00ED1440"/>
    <w:rsid w:val="00ED2189"/>
    <w:rsid w:val="00ED26EB"/>
    <w:rsid w:val="00ED382D"/>
    <w:rsid w:val="00ED3B7F"/>
    <w:rsid w:val="00ED3FD2"/>
    <w:rsid w:val="00ED432F"/>
    <w:rsid w:val="00ED4BC4"/>
    <w:rsid w:val="00ED4EA9"/>
    <w:rsid w:val="00ED4EC7"/>
    <w:rsid w:val="00ED6335"/>
    <w:rsid w:val="00ED67E7"/>
    <w:rsid w:val="00ED6EBE"/>
    <w:rsid w:val="00ED6F21"/>
    <w:rsid w:val="00ED7297"/>
    <w:rsid w:val="00ED73F5"/>
    <w:rsid w:val="00ED7B55"/>
    <w:rsid w:val="00EE0384"/>
    <w:rsid w:val="00EE1A50"/>
    <w:rsid w:val="00EE2C55"/>
    <w:rsid w:val="00EE3E4E"/>
    <w:rsid w:val="00EE3E62"/>
    <w:rsid w:val="00EE413E"/>
    <w:rsid w:val="00EE4291"/>
    <w:rsid w:val="00EE4D41"/>
    <w:rsid w:val="00EE5ECE"/>
    <w:rsid w:val="00EE6195"/>
    <w:rsid w:val="00EE63F4"/>
    <w:rsid w:val="00EE6907"/>
    <w:rsid w:val="00EE6D0C"/>
    <w:rsid w:val="00EE731D"/>
    <w:rsid w:val="00EE76FA"/>
    <w:rsid w:val="00EE7940"/>
    <w:rsid w:val="00EE7A2B"/>
    <w:rsid w:val="00EE7CFC"/>
    <w:rsid w:val="00EF1C79"/>
    <w:rsid w:val="00EF20AA"/>
    <w:rsid w:val="00EF23E0"/>
    <w:rsid w:val="00EF27AF"/>
    <w:rsid w:val="00EF2D39"/>
    <w:rsid w:val="00EF3B4A"/>
    <w:rsid w:val="00EF40B5"/>
    <w:rsid w:val="00EF4378"/>
    <w:rsid w:val="00EF4777"/>
    <w:rsid w:val="00EF528B"/>
    <w:rsid w:val="00EF6637"/>
    <w:rsid w:val="00EF7C36"/>
    <w:rsid w:val="00F000E0"/>
    <w:rsid w:val="00F0063F"/>
    <w:rsid w:val="00F01DC3"/>
    <w:rsid w:val="00F02509"/>
    <w:rsid w:val="00F02FE2"/>
    <w:rsid w:val="00F03AFC"/>
    <w:rsid w:val="00F0456A"/>
    <w:rsid w:val="00F0456C"/>
    <w:rsid w:val="00F04BBF"/>
    <w:rsid w:val="00F04D64"/>
    <w:rsid w:val="00F06512"/>
    <w:rsid w:val="00F06ADC"/>
    <w:rsid w:val="00F06E39"/>
    <w:rsid w:val="00F07CFA"/>
    <w:rsid w:val="00F100D0"/>
    <w:rsid w:val="00F102A6"/>
    <w:rsid w:val="00F1032A"/>
    <w:rsid w:val="00F106A0"/>
    <w:rsid w:val="00F10A43"/>
    <w:rsid w:val="00F10B56"/>
    <w:rsid w:val="00F11B10"/>
    <w:rsid w:val="00F121C8"/>
    <w:rsid w:val="00F1230E"/>
    <w:rsid w:val="00F12EBE"/>
    <w:rsid w:val="00F12F40"/>
    <w:rsid w:val="00F12FE3"/>
    <w:rsid w:val="00F146A7"/>
    <w:rsid w:val="00F15030"/>
    <w:rsid w:val="00F15797"/>
    <w:rsid w:val="00F1597A"/>
    <w:rsid w:val="00F16032"/>
    <w:rsid w:val="00F162CB"/>
    <w:rsid w:val="00F2004C"/>
    <w:rsid w:val="00F2036C"/>
    <w:rsid w:val="00F20A44"/>
    <w:rsid w:val="00F21010"/>
    <w:rsid w:val="00F22A82"/>
    <w:rsid w:val="00F236BB"/>
    <w:rsid w:val="00F2440A"/>
    <w:rsid w:val="00F24623"/>
    <w:rsid w:val="00F2492B"/>
    <w:rsid w:val="00F25C47"/>
    <w:rsid w:val="00F26021"/>
    <w:rsid w:val="00F2602D"/>
    <w:rsid w:val="00F26414"/>
    <w:rsid w:val="00F2672C"/>
    <w:rsid w:val="00F26E08"/>
    <w:rsid w:val="00F27A38"/>
    <w:rsid w:val="00F304DF"/>
    <w:rsid w:val="00F32D43"/>
    <w:rsid w:val="00F32D82"/>
    <w:rsid w:val="00F3462B"/>
    <w:rsid w:val="00F36B72"/>
    <w:rsid w:val="00F36CBB"/>
    <w:rsid w:val="00F377AC"/>
    <w:rsid w:val="00F377BD"/>
    <w:rsid w:val="00F41234"/>
    <w:rsid w:val="00F419A2"/>
    <w:rsid w:val="00F41F0E"/>
    <w:rsid w:val="00F42297"/>
    <w:rsid w:val="00F422A3"/>
    <w:rsid w:val="00F42663"/>
    <w:rsid w:val="00F43D2A"/>
    <w:rsid w:val="00F44DDB"/>
    <w:rsid w:val="00F44EEC"/>
    <w:rsid w:val="00F450C1"/>
    <w:rsid w:val="00F45536"/>
    <w:rsid w:val="00F45DB6"/>
    <w:rsid w:val="00F460B8"/>
    <w:rsid w:val="00F463E1"/>
    <w:rsid w:val="00F47434"/>
    <w:rsid w:val="00F5077A"/>
    <w:rsid w:val="00F50917"/>
    <w:rsid w:val="00F51337"/>
    <w:rsid w:val="00F513D9"/>
    <w:rsid w:val="00F516FA"/>
    <w:rsid w:val="00F5187E"/>
    <w:rsid w:val="00F51A32"/>
    <w:rsid w:val="00F52A02"/>
    <w:rsid w:val="00F531F7"/>
    <w:rsid w:val="00F53FDC"/>
    <w:rsid w:val="00F54409"/>
    <w:rsid w:val="00F5460A"/>
    <w:rsid w:val="00F5475F"/>
    <w:rsid w:val="00F55A32"/>
    <w:rsid w:val="00F55FC1"/>
    <w:rsid w:val="00F56D3D"/>
    <w:rsid w:val="00F57059"/>
    <w:rsid w:val="00F572E8"/>
    <w:rsid w:val="00F60724"/>
    <w:rsid w:val="00F60816"/>
    <w:rsid w:val="00F60B4F"/>
    <w:rsid w:val="00F60E33"/>
    <w:rsid w:val="00F6182F"/>
    <w:rsid w:val="00F6322C"/>
    <w:rsid w:val="00F64D54"/>
    <w:rsid w:val="00F64E3E"/>
    <w:rsid w:val="00F65316"/>
    <w:rsid w:val="00F6539C"/>
    <w:rsid w:val="00F653BA"/>
    <w:rsid w:val="00F657F0"/>
    <w:rsid w:val="00F65E49"/>
    <w:rsid w:val="00F65E5A"/>
    <w:rsid w:val="00F6609F"/>
    <w:rsid w:val="00F66E34"/>
    <w:rsid w:val="00F67F05"/>
    <w:rsid w:val="00F7005A"/>
    <w:rsid w:val="00F70172"/>
    <w:rsid w:val="00F70193"/>
    <w:rsid w:val="00F70B3F"/>
    <w:rsid w:val="00F70E58"/>
    <w:rsid w:val="00F71186"/>
    <w:rsid w:val="00F720D3"/>
    <w:rsid w:val="00F72855"/>
    <w:rsid w:val="00F72C84"/>
    <w:rsid w:val="00F73695"/>
    <w:rsid w:val="00F73910"/>
    <w:rsid w:val="00F73BF3"/>
    <w:rsid w:val="00F74441"/>
    <w:rsid w:val="00F74BEC"/>
    <w:rsid w:val="00F74FEA"/>
    <w:rsid w:val="00F754E5"/>
    <w:rsid w:val="00F75C43"/>
    <w:rsid w:val="00F75DD5"/>
    <w:rsid w:val="00F764A8"/>
    <w:rsid w:val="00F809D5"/>
    <w:rsid w:val="00F809FB"/>
    <w:rsid w:val="00F80E9F"/>
    <w:rsid w:val="00F819EE"/>
    <w:rsid w:val="00F81B95"/>
    <w:rsid w:val="00F82AEE"/>
    <w:rsid w:val="00F835C6"/>
    <w:rsid w:val="00F83864"/>
    <w:rsid w:val="00F83B09"/>
    <w:rsid w:val="00F85421"/>
    <w:rsid w:val="00F85C26"/>
    <w:rsid w:val="00F8750D"/>
    <w:rsid w:val="00F8792F"/>
    <w:rsid w:val="00F87EF6"/>
    <w:rsid w:val="00F90329"/>
    <w:rsid w:val="00F90F58"/>
    <w:rsid w:val="00F917AE"/>
    <w:rsid w:val="00F91AC0"/>
    <w:rsid w:val="00F91FAB"/>
    <w:rsid w:val="00F923E2"/>
    <w:rsid w:val="00F92C0D"/>
    <w:rsid w:val="00F94F8C"/>
    <w:rsid w:val="00F9653F"/>
    <w:rsid w:val="00F9665B"/>
    <w:rsid w:val="00F967AA"/>
    <w:rsid w:val="00F97170"/>
    <w:rsid w:val="00F978DA"/>
    <w:rsid w:val="00F97A3A"/>
    <w:rsid w:val="00F97F08"/>
    <w:rsid w:val="00FA03CB"/>
    <w:rsid w:val="00FA0B6C"/>
    <w:rsid w:val="00FA171F"/>
    <w:rsid w:val="00FA29B5"/>
    <w:rsid w:val="00FA3A7D"/>
    <w:rsid w:val="00FA4532"/>
    <w:rsid w:val="00FA4D4E"/>
    <w:rsid w:val="00FA5412"/>
    <w:rsid w:val="00FA56A7"/>
    <w:rsid w:val="00FA5BCD"/>
    <w:rsid w:val="00FA6608"/>
    <w:rsid w:val="00FA6B82"/>
    <w:rsid w:val="00FA77CC"/>
    <w:rsid w:val="00FA7C6C"/>
    <w:rsid w:val="00FB02C5"/>
    <w:rsid w:val="00FB0528"/>
    <w:rsid w:val="00FB0587"/>
    <w:rsid w:val="00FB1BFB"/>
    <w:rsid w:val="00FB22C5"/>
    <w:rsid w:val="00FB2725"/>
    <w:rsid w:val="00FB2C37"/>
    <w:rsid w:val="00FB2CE4"/>
    <w:rsid w:val="00FB3B12"/>
    <w:rsid w:val="00FB49CE"/>
    <w:rsid w:val="00FB4E4F"/>
    <w:rsid w:val="00FB5623"/>
    <w:rsid w:val="00FB5A2B"/>
    <w:rsid w:val="00FB6ECC"/>
    <w:rsid w:val="00FB736D"/>
    <w:rsid w:val="00FB768E"/>
    <w:rsid w:val="00FC08A2"/>
    <w:rsid w:val="00FC0C39"/>
    <w:rsid w:val="00FC13D7"/>
    <w:rsid w:val="00FC1BA9"/>
    <w:rsid w:val="00FC2085"/>
    <w:rsid w:val="00FC32EA"/>
    <w:rsid w:val="00FC3550"/>
    <w:rsid w:val="00FC3968"/>
    <w:rsid w:val="00FC5040"/>
    <w:rsid w:val="00FC5DE7"/>
    <w:rsid w:val="00FC7F0D"/>
    <w:rsid w:val="00FD072A"/>
    <w:rsid w:val="00FD0F3C"/>
    <w:rsid w:val="00FD198F"/>
    <w:rsid w:val="00FD27C1"/>
    <w:rsid w:val="00FD2867"/>
    <w:rsid w:val="00FD405B"/>
    <w:rsid w:val="00FD41A9"/>
    <w:rsid w:val="00FD444F"/>
    <w:rsid w:val="00FD453F"/>
    <w:rsid w:val="00FD4CCF"/>
    <w:rsid w:val="00FD50B5"/>
    <w:rsid w:val="00FD51FF"/>
    <w:rsid w:val="00FD52F2"/>
    <w:rsid w:val="00FD5DBD"/>
    <w:rsid w:val="00FD6A27"/>
    <w:rsid w:val="00FD6D82"/>
    <w:rsid w:val="00FD7520"/>
    <w:rsid w:val="00FD7C9A"/>
    <w:rsid w:val="00FE0459"/>
    <w:rsid w:val="00FE0550"/>
    <w:rsid w:val="00FE0ADF"/>
    <w:rsid w:val="00FE1FCB"/>
    <w:rsid w:val="00FE2BF2"/>
    <w:rsid w:val="00FE2CCA"/>
    <w:rsid w:val="00FE34E6"/>
    <w:rsid w:val="00FE3C65"/>
    <w:rsid w:val="00FE41FB"/>
    <w:rsid w:val="00FE4663"/>
    <w:rsid w:val="00FE5260"/>
    <w:rsid w:val="00FE54F6"/>
    <w:rsid w:val="00FE5847"/>
    <w:rsid w:val="00FE5960"/>
    <w:rsid w:val="00FE5CAC"/>
    <w:rsid w:val="00FE67FE"/>
    <w:rsid w:val="00FE6809"/>
    <w:rsid w:val="00FE6888"/>
    <w:rsid w:val="00FE7139"/>
    <w:rsid w:val="00FE7165"/>
    <w:rsid w:val="00FE73EB"/>
    <w:rsid w:val="00FE7817"/>
    <w:rsid w:val="00FE7A51"/>
    <w:rsid w:val="00FF075F"/>
    <w:rsid w:val="00FF08D8"/>
    <w:rsid w:val="00FF0FC2"/>
    <w:rsid w:val="00FF1F2E"/>
    <w:rsid w:val="00FF3209"/>
    <w:rsid w:val="00FF4009"/>
    <w:rsid w:val="00FF4E1F"/>
    <w:rsid w:val="00FF5AC4"/>
    <w:rsid w:val="00FF5B67"/>
    <w:rsid w:val="00FF5E2D"/>
    <w:rsid w:val="00FF60FE"/>
    <w:rsid w:val="00FF64CB"/>
    <w:rsid w:val="00FF6C84"/>
    <w:rsid w:val="202A6B2D"/>
    <w:rsid w:val="23146422"/>
    <w:rsid w:val="32420720"/>
    <w:rsid w:val="384D350B"/>
    <w:rsid w:val="397ACFA1"/>
    <w:rsid w:val="3AEAF302"/>
    <w:rsid w:val="48AB22C4"/>
    <w:rsid w:val="4C3F082C"/>
    <w:rsid w:val="67A9A51A"/>
    <w:rsid w:val="71F1D1D3"/>
    <w:rsid w:val="72D6D407"/>
    <w:rsid w:val="7417488F"/>
    <w:rsid w:val="7ADDC4FB"/>
    <w:rsid w:val="7E3006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48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6"/>
        <w:szCs w:val="22"/>
        <w:lang w:val="en-US" w:eastAsia="en-US" w:bidi="ar-SA"/>
      </w:rPr>
    </w:rPrDefault>
    <w:pPrDefault>
      <w:pPr>
        <w:spacing w:before="120" w:line="288" w:lineRule="auto"/>
        <w:ind w:left="1644" w:hanging="107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906"/>
    <w:pPr>
      <w:ind w:left="0" w:firstLine="720"/>
    </w:pPr>
    <w:rPr>
      <w:noProof/>
      <w:lang w:val="vi-VN"/>
    </w:rPr>
  </w:style>
  <w:style w:type="paragraph" w:styleId="Heading1">
    <w:name w:val="heading 1"/>
    <w:basedOn w:val="Normal"/>
    <w:next w:val="Normal"/>
    <w:link w:val="Heading1Char"/>
    <w:uiPriority w:val="9"/>
    <w:qFormat/>
    <w:rsid w:val="00F32D82"/>
    <w:pPr>
      <w:keepNext/>
      <w:keepLines/>
      <w:numPr>
        <w:numId w:val="7"/>
      </w:numPr>
      <w:ind w:left="400"/>
      <w:jc w:val="left"/>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F32D82"/>
    <w:pPr>
      <w:keepNext/>
      <w:keepLines/>
      <w:numPr>
        <w:ilvl w:val="1"/>
        <w:numId w:val="7"/>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32D82"/>
    <w:pPr>
      <w:keepNext/>
      <w:keepLines/>
      <w:numPr>
        <w:ilvl w:val="2"/>
        <w:numId w:val="7"/>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32D82"/>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F32D82"/>
    <w:pPr>
      <w:keepNext/>
      <w:keepLines/>
      <w:numPr>
        <w:ilvl w:val="4"/>
        <w:numId w:val="7"/>
      </w:numPr>
      <w:spacing w:before="40"/>
      <w:outlineLvl w:val="4"/>
    </w:pPr>
    <w:rPr>
      <w:rFonts w:eastAsiaTheme="majorEastAsia" w:cstheme="majorBidi"/>
      <w:b/>
    </w:rPr>
  </w:style>
  <w:style w:type="paragraph" w:styleId="Heading6">
    <w:name w:val="heading 6"/>
    <w:basedOn w:val="Normal"/>
    <w:next w:val="Normal"/>
    <w:link w:val="Heading6Char"/>
    <w:uiPriority w:val="9"/>
    <w:unhideWhenUsed/>
    <w:qFormat/>
    <w:rsid w:val="00F32D82"/>
    <w:pPr>
      <w:keepNext/>
      <w:keepLines/>
      <w:numPr>
        <w:ilvl w:val="5"/>
        <w:numId w:val="7"/>
      </w:numPr>
      <w:spacing w:before="40"/>
      <w:outlineLvl w:val="5"/>
    </w:pPr>
    <w:rPr>
      <w:rFonts w:eastAsiaTheme="majorEastAsia" w:cstheme="majorBidi"/>
      <w:b/>
    </w:rPr>
  </w:style>
  <w:style w:type="paragraph" w:styleId="Heading7">
    <w:name w:val="heading 7"/>
    <w:basedOn w:val="Normal"/>
    <w:next w:val="Normal"/>
    <w:link w:val="Heading7Char"/>
    <w:uiPriority w:val="9"/>
    <w:unhideWhenUsed/>
    <w:qFormat/>
    <w:rsid w:val="008A1D35"/>
    <w:pPr>
      <w:keepNext/>
      <w:keepLines/>
      <w:numPr>
        <w:ilvl w:val="6"/>
        <w:numId w:val="7"/>
      </w:numPr>
      <w:spacing w:before="200"/>
      <w:outlineLvl w:val="6"/>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430"/>
    <w:pPr>
      <w:tabs>
        <w:tab w:val="center" w:pos="4680"/>
        <w:tab w:val="right" w:pos="9360"/>
      </w:tabs>
      <w:spacing w:line="240" w:lineRule="auto"/>
    </w:pPr>
  </w:style>
  <w:style w:type="character" w:customStyle="1" w:styleId="HeaderChar">
    <w:name w:val="Header Char"/>
    <w:basedOn w:val="DefaultParagraphFont"/>
    <w:link w:val="Header"/>
    <w:uiPriority w:val="99"/>
    <w:rsid w:val="00335430"/>
  </w:style>
  <w:style w:type="paragraph" w:styleId="Footer">
    <w:name w:val="footer"/>
    <w:basedOn w:val="Normal"/>
    <w:link w:val="FooterChar"/>
    <w:uiPriority w:val="99"/>
    <w:unhideWhenUsed/>
    <w:rsid w:val="00335430"/>
    <w:pPr>
      <w:tabs>
        <w:tab w:val="center" w:pos="4680"/>
        <w:tab w:val="right" w:pos="9360"/>
      </w:tabs>
      <w:spacing w:line="240" w:lineRule="auto"/>
    </w:pPr>
  </w:style>
  <w:style w:type="character" w:customStyle="1" w:styleId="FooterChar">
    <w:name w:val="Footer Char"/>
    <w:basedOn w:val="DefaultParagraphFont"/>
    <w:link w:val="Footer"/>
    <w:uiPriority w:val="99"/>
    <w:rsid w:val="00335430"/>
  </w:style>
  <w:style w:type="paragraph" w:styleId="NormalWeb">
    <w:name w:val="Normal (Web)"/>
    <w:basedOn w:val="Normal"/>
    <w:uiPriority w:val="99"/>
    <w:unhideWhenUsed/>
    <w:rsid w:val="00EE7A2B"/>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EE7A2B"/>
    <w:rPr>
      <w:b/>
      <w:bCs/>
    </w:rPr>
  </w:style>
  <w:style w:type="paragraph" w:styleId="ListParagraph">
    <w:name w:val="List Paragraph"/>
    <w:basedOn w:val="Normal"/>
    <w:link w:val="ListParagraphChar"/>
    <w:uiPriority w:val="34"/>
    <w:qFormat/>
    <w:rsid w:val="008D4C0D"/>
    <w:pPr>
      <w:contextualSpacing/>
    </w:pPr>
  </w:style>
  <w:style w:type="paragraph" w:customStyle="1" w:styleId="rtejustify">
    <w:name w:val="rtejustify"/>
    <w:basedOn w:val="Normal"/>
    <w:rsid w:val="00005643"/>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unhideWhenUsed/>
    <w:rsid w:val="00282048"/>
    <w:rPr>
      <w:color w:val="0000FF"/>
      <w:u w:val="single"/>
    </w:rPr>
  </w:style>
  <w:style w:type="paragraph" w:customStyle="1" w:styleId="wp-caption-text">
    <w:name w:val="wp-caption-text"/>
    <w:basedOn w:val="Normal"/>
    <w:rsid w:val="00E8314B"/>
    <w:pPr>
      <w:spacing w:before="100" w:beforeAutospacing="1" w:after="100" w:afterAutospacing="1" w:line="240" w:lineRule="auto"/>
    </w:pPr>
    <w:rPr>
      <w:rFonts w:eastAsia="Times New Roman" w:cs="Times New Roman"/>
      <w:sz w:val="24"/>
      <w:szCs w:val="24"/>
    </w:rPr>
  </w:style>
  <w:style w:type="character" w:customStyle="1" w:styleId="Heading1Char">
    <w:name w:val="Heading 1 Char"/>
    <w:basedOn w:val="DefaultParagraphFont"/>
    <w:link w:val="Heading1"/>
    <w:uiPriority w:val="9"/>
    <w:rsid w:val="00F32D82"/>
    <w:rPr>
      <w:rFonts w:eastAsiaTheme="majorEastAsia" w:cstheme="majorBidi"/>
      <w:b/>
      <w:noProof/>
      <w:color w:val="000000" w:themeColor="text1"/>
      <w:sz w:val="28"/>
      <w:szCs w:val="32"/>
      <w:lang w:val="vi-VN"/>
    </w:rPr>
  </w:style>
  <w:style w:type="paragraph" w:styleId="TOCHeading">
    <w:name w:val="TOC Heading"/>
    <w:basedOn w:val="Heading1"/>
    <w:next w:val="Normal"/>
    <w:uiPriority w:val="39"/>
    <w:unhideWhenUsed/>
    <w:qFormat/>
    <w:rsid w:val="00436C0F"/>
    <w:pPr>
      <w:outlineLvl w:val="9"/>
    </w:pPr>
  </w:style>
  <w:style w:type="character" w:customStyle="1" w:styleId="Heading3Char">
    <w:name w:val="Heading 3 Char"/>
    <w:basedOn w:val="DefaultParagraphFont"/>
    <w:link w:val="Heading3"/>
    <w:uiPriority w:val="9"/>
    <w:rsid w:val="00F32D82"/>
    <w:rPr>
      <w:rFonts w:eastAsiaTheme="majorEastAsia" w:cstheme="majorBidi"/>
      <w:b/>
      <w:noProof/>
      <w:szCs w:val="24"/>
      <w:lang w:val="vi-VN"/>
    </w:rPr>
  </w:style>
  <w:style w:type="paragraph" w:styleId="TOC1">
    <w:name w:val="toc 1"/>
    <w:basedOn w:val="Normal"/>
    <w:next w:val="Normal"/>
    <w:autoRedefine/>
    <w:uiPriority w:val="39"/>
    <w:unhideWhenUsed/>
    <w:qFormat/>
    <w:rsid w:val="0006633C"/>
    <w:pPr>
      <w:tabs>
        <w:tab w:val="right" w:leader="dot" w:pos="8210"/>
      </w:tabs>
      <w:ind w:firstLine="0"/>
      <w:jc w:val="center"/>
    </w:pPr>
    <w:rPr>
      <w:rFonts w:cs="Times New Roman"/>
      <w:b/>
      <w:bCs/>
      <w:caps/>
      <w:sz w:val="28"/>
      <w:szCs w:val="28"/>
    </w:rPr>
  </w:style>
  <w:style w:type="paragraph" w:styleId="TOC2">
    <w:name w:val="toc 2"/>
    <w:basedOn w:val="Normal"/>
    <w:next w:val="Normal"/>
    <w:autoRedefine/>
    <w:uiPriority w:val="39"/>
    <w:unhideWhenUsed/>
    <w:qFormat/>
    <w:rsid w:val="00C443A9"/>
    <w:pPr>
      <w:tabs>
        <w:tab w:val="right" w:leader="dot" w:pos="8210"/>
      </w:tabs>
      <w:ind w:firstLine="0"/>
      <w:jc w:val="left"/>
    </w:pPr>
    <w:rPr>
      <w:rFonts w:cs="Times New Roman"/>
      <w:b/>
      <w:bCs/>
      <w:szCs w:val="26"/>
    </w:rPr>
  </w:style>
  <w:style w:type="paragraph" w:styleId="TOC3">
    <w:name w:val="toc 3"/>
    <w:basedOn w:val="Normal"/>
    <w:next w:val="Normal"/>
    <w:autoRedefine/>
    <w:uiPriority w:val="39"/>
    <w:unhideWhenUsed/>
    <w:qFormat/>
    <w:rsid w:val="00C443A9"/>
    <w:pPr>
      <w:tabs>
        <w:tab w:val="right" w:leader="dot" w:pos="8210"/>
      </w:tabs>
      <w:spacing w:before="0" w:line="240" w:lineRule="auto"/>
      <w:ind w:firstLine="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C443A9"/>
    <w:pPr>
      <w:tabs>
        <w:tab w:val="right" w:leader="dot" w:pos="8210"/>
      </w:tabs>
      <w:spacing w:before="0"/>
      <w:ind w:firstLine="0"/>
      <w:jc w:val="left"/>
    </w:pPr>
    <w:rPr>
      <w:rFonts w:asciiTheme="minorHAnsi" w:hAnsiTheme="minorHAnsi" w:cstheme="minorHAnsi"/>
      <w:sz w:val="20"/>
      <w:szCs w:val="20"/>
    </w:rPr>
  </w:style>
  <w:style w:type="paragraph" w:styleId="Caption">
    <w:name w:val="caption"/>
    <w:basedOn w:val="Normal"/>
    <w:next w:val="Normal"/>
    <w:autoRedefine/>
    <w:uiPriority w:val="35"/>
    <w:unhideWhenUsed/>
    <w:qFormat/>
    <w:rsid w:val="00F8750D"/>
    <w:pPr>
      <w:spacing w:line="240" w:lineRule="auto"/>
      <w:ind w:left="425" w:firstLine="0"/>
      <w:jc w:val="center"/>
    </w:pPr>
    <w:rPr>
      <w:i/>
      <w:iCs/>
      <w:szCs w:val="18"/>
    </w:rPr>
  </w:style>
  <w:style w:type="table" w:styleId="TableGrid">
    <w:name w:val="Table Grid"/>
    <w:basedOn w:val="TableNormal"/>
    <w:uiPriority w:val="39"/>
    <w:rsid w:val="0038730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32D82"/>
    <w:rPr>
      <w:rFonts w:eastAsiaTheme="majorEastAsia" w:cstheme="majorBidi"/>
      <w:b/>
      <w:noProof/>
      <w:szCs w:val="26"/>
      <w:lang w:val="vi-VN"/>
    </w:rPr>
  </w:style>
  <w:style w:type="character" w:customStyle="1" w:styleId="Heading4Char">
    <w:name w:val="Heading 4 Char"/>
    <w:basedOn w:val="DefaultParagraphFont"/>
    <w:link w:val="Heading4"/>
    <w:uiPriority w:val="9"/>
    <w:rsid w:val="00F32D82"/>
    <w:rPr>
      <w:rFonts w:eastAsiaTheme="majorEastAsia" w:cstheme="majorBidi"/>
      <w:b/>
      <w:iCs/>
      <w:noProof/>
      <w:lang w:val="vi-VN"/>
    </w:rPr>
  </w:style>
  <w:style w:type="table" w:customStyle="1" w:styleId="TableGrid1">
    <w:name w:val="Table Grid1"/>
    <w:basedOn w:val="TableNormal"/>
    <w:next w:val="TableGrid"/>
    <w:uiPriority w:val="59"/>
    <w:rsid w:val="00EF7C36"/>
    <w:pPr>
      <w:spacing w:before="0" w:line="240" w:lineRule="auto"/>
      <w:jc w:val="left"/>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AC0D44"/>
    <w:rPr>
      <w:noProof/>
      <w:lang w:val="vi-VN"/>
    </w:rPr>
  </w:style>
  <w:style w:type="paragraph" w:styleId="TOC5">
    <w:name w:val="toc 5"/>
    <w:basedOn w:val="Normal"/>
    <w:next w:val="Normal"/>
    <w:autoRedefine/>
    <w:uiPriority w:val="39"/>
    <w:unhideWhenUsed/>
    <w:rsid w:val="00C443A9"/>
    <w:pPr>
      <w:tabs>
        <w:tab w:val="right" w:leader="dot" w:pos="8210"/>
      </w:tabs>
      <w:spacing w:before="0"/>
      <w:ind w:firstLine="0"/>
      <w:jc w:val="left"/>
    </w:pPr>
    <w:rPr>
      <w:rFonts w:asciiTheme="minorHAnsi" w:hAnsiTheme="minorHAnsi" w:cstheme="minorHAnsi"/>
      <w:sz w:val="20"/>
      <w:szCs w:val="20"/>
    </w:rPr>
  </w:style>
  <w:style w:type="character" w:styleId="PlaceholderText">
    <w:name w:val="Placeholder Text"/>
    <w:basedOn w:val="DefaultParagraphFont"/>
    <w:uiPriority w:val="99"/>
    <w:semiHidden/>
    <w:rsid w:val="00750963"/>
    <w:rPr>
      <w:color w:val="666666"/>
    </w:rPr>
  </w:style>
  <w:style w:type="character" w:customStyle="1" w:styleId="Heading5Char">
    <w:name w:val="Heading 5 Char"/>
    <w:basedOn w:val="DefaultParagraphFont"/>
    <w:link w:val="Heading5"/>
    <w:uiPriority w:val="9"/>
    <w:rsid w:val="00F32D82"/>
    <w:rPr>
      <w:rFonts w:eastAsiaTheme="majorEastAsia" w:cstheme="majorBidi"/>
      <w:b/>
      <w:noProof/>
      <w:lang w:val="vi-VN"/>
    </w:rPr>
  </w:style>
  <w:style w:type="character" w:customStyle="1" w:styleId="Heading6Char">
    <w:name w:val="Heading 6 Char"/>
    <w:basedOn w:val="DefaultParagraphFont"/>
    <w:link w:val="Heading6"/>
    <w:uiPriority w:val="9"/>
    <w:rsid w:val="00F32D82"/>
    <w:rPr>
      <w:rFonts w:eastAsiaTheme="majorEastAsia" w:cstheme="majorBidi"/>
      <w:b/>
      <w:noProof/>
      <w:lang w:val="vi-VN"/>
    </w:rPr>
  </w:style>
  <w:style w:type="character" w:customStyle="1" w:styleId="UnresolvedMention">
    <w:name w:val="Unresolved Mention"/>
    <w:basedOn w:val="DefaultParagraphFont"/>
    <w:uiPriority w:val="99"/>
    <w:semiHidden/>
    <w:unhideWhenUsed/>
    <w:rsid w:val="00B306E1"/>
    <w:rPr>
      <w:color w:val="605E5C"/>
      <w:shd w:val="clear" w:color="auto" w:fill="E1DFDD"/>
    </w:rPr>
  </w:style>
  <w:style w:type="paragraph" w:customStyle="1" w:styleId="toc10">
    <w:name w:val="toc 10"/>
    <w:basedOn w:val="Normal"/>
    <w:next w:val="Normal"/>
    <w:autoRedefine/>
    <w:uiPriority w:val="39"/>
    <w:unhideWhenUsed/>
    <w:rsid w:val="003E3F93"/>
    <w:pPr>
      <w:tabs>
        <w:tab w:val="right" w:leader="dot" w:pos="8544"/>
      </w:tabs>
      <w:spacing w:after="100"/>
      <w:jc w:val="left"/>
    </w:pPr>
    <w:rPr>
      <w:b/>
      <w:bCs/>
      <w:sz w:val="28"/>
      <w:szCs w:val="28"/>
      <w:lang w:val="en-US"/>
    </w:rPr>
  </w:style>
  <w:style w:type="paragraph" w:customStyle="1" w:styleId="toc11">
    <w:name w:val="toc 11"/>
    <w:basedOn w:val="Normal"/>
    <w:next w:val="Normal"/>
    <w:autoRedefine/>
    <w:uiPriority w:val="39"/>
    <w:unhideWhenUsed/>
    <w:rsid w:val="003E3F93"/>
    <w:pPr>
      <w:tabs>
        <w:tab w:val="right" w:leader="dot" w:pos="8544"/>
      </w:tabs>
      <w:spacing w:after="100"/>
      <w:ind w:left="567" w:hanging="1360"/>
      <w:jc w:val="left"/>
    </w:pPr>
    <w:rPr>
      <w:b/>
      <w:bCs/>
      <w:sz w:val="28"/>
      <w:szCs w:val="28"/>
      <w:lang w:val="en-US"/>
    </w:rPr>
  </w:style>
  <w:style w:type="paragraph" w:customStyle="1" w:styleId="toc100">
    <w:name w:val="toc 100"/>
    <w:basedOn w:val="Normal"/>
    <w:next w:val="Normal"/>
    <w:autoRedefine/>
    <w:uiPriority w:val="39"/>
    <w:unhideWhenUsed/>
    <w:rsid w:val="003C5E79"/>
    <w:pPr>
      <w:tabs>
        <w:tab w:val="right" w:leader="dot" w:pos="8544"/>
      </w:tabs>
      <w:spacing w:after="100"/>
      <w:jc w:val="left"/>
    </w:pPr>
    <w:rPr>
      <w:b/>
      <w:bCs/>
      <w:sz w:val="28"/>
      <w:szCs w:val="28"/>
      <w:lang w:val="en-US"/>
    </w:rPr>
  </w:style>
  <w:style w:type="paragraph" w:customStyle="1" w:styleId="toc110">
    <w:name w:val="toc 110"/>
    <w:basedOn w:val="Normal"/>
    <w:next w:val="Normal"/>
    <w:autoRedefine/>
    <w:uiPriority w:val="39"/>
    <w:unhideWhenUsed/>
    <w:rsid w:val="003C5E79"/>
    <w:pPr>
      <w:tabs>
        <w:tab w:val="right" w:leader="dot" w:pos="8544"/>
      </w:tabs>
      <w:spacing w:after="100"/>
      <w:ind w:left="567" w:hanging="1360"/>
      <w:jc w:val="left"/>
    </w:pPr>
    <w:rPr>
      <w:b/>
      <w:bCs/>
      <w:sz w:val="28"/>
      <w:szCs w:val="28"/>
      <w:lang w:val="en-US"/>
    </w:rPr>
  </w:style>
  <w:style w:type="paragraph" w:customStyle="1" w:styleId="toc1000">
    <w:name w:val="toc 1000"/>
    <w:basedOn w:val="Normal"/>
    <w:next w:val="Normal"/>
    <w:autoRedefine/>
    <w:uiPriority w:val="39"/>
    <w:unhideWhenUsed/>
    <w:rsid w:val="005D168B"/>
    <w:pPr>
      <w:tabs>
        <w:tab w:val="right" w:leader="dot" w:pos="8544"/>
      </w:tabs>
      <w:spacing w:after="100"/>
      <w:jc w:val="left"/>
    </w:pPr>
    <w:rPr>
      <w:b/>
      <w:bCs/>
      <w:sz w:val="28"/>
      <w:szCs w:val="28"/>
      <w:lang w:val="en-US"/>
    </w:rPr>
  </w:style>
  <w:style w:type="paragraph" w:customStyle="1" w:styleId="toc1100">
    <w:name w:val="toc 1100"/>
    <w:basedOn w:val="Normal"/>
    <w:next w:val="Normal"/>
    <w:autoRedefine/>
    <w:uiPriority w:val="39"/>
    <w:unhideWhenUsed/>
    <w:rsid w:val="005D168B"/>
    <w:pPr>
      <w:tabs>
        <w:tab w:val="right" w:leader="dot" w:pos="8544"/>
      </w:tabs>
      <w:spacing w:after="100"/>
      <w:ind w:left="567" w:hanging="1360"/>
      <w:jc w:val="left"/>
    </w:pPr>
    <w:rPr>
      <w:b/>
      <w:bCs/>
      <w:sz w:val="28"/>
      <w:szCs w:val="28"/>
      <w:lang w:val="en-US"/>
    </w:rPr>
  </w:style>
  <w:style w:type="paragraph" w:styleId="Bibliography">
    <w:name w:val="Bibliography"/>
    <w:basedOn w:val="Normal"/>
    <w:next w:val="Normal"/>
    <w:uiPriority w:val="37"/>
    <w:unhideWhenUsed/>
    <w:rsid w:val="00831FD7"/>
    <w:pPr>
      <w:tabs>
        <w:tab w:val="left" w:pos="504"/>
      </w:tabs>
      <w:spacing w:line="240" w:lineRule="auto"/>
      <w:ind w:left="504" w:hanging="504"/>
    </w:pPr>
  </w:style>
  <w:style w:type="paragraph" w:styleId="TableofFigures">
    <w:name w:val="table of figures"/>
    <w:basedOn w:val="Normal"/>
    <w:next w:val="Normal"/>
    <w:uiPriority w:val="99"/>
    <w:unhideWhenUsed/>
    <w:rsid w:val="00AE2E63"/>
  </w:style>
  <w:style w:type="character" w:styleId="CommentReference">
    <w:name w:val="annotation reference"/>
    <w:basedOn w:val="DefaultParagraphFont"/>
    <w:uiPriority w:val="99"/>
    <w:semiHidden/>
    <w:unhideWhenUsed/>
    <w:rsid w:val="00D82E3A"/>
    <w:rPr>
      <w:sz w:val="16"/>
      <w:szCs w:val="16"/>
    </w:rPr>
  </w:style>
  <w:style w:type="paragraph" w:styleId="CommentText">
    <w:name w:val="annotation text"/>
    <w:basedOn w:val="Normal"/>
    <w:link w:val="CommentTextChar"/>
    <w:uiPriority w:val="99"/>
    <w:unhideWhenUsed/>
    <w:rsid w:val="00D82E3A"/>
    <w:pPr>
      <w:spacing w:line="240" w:lineRule="auto"/>
    </w:pPr>
    <w:rPr>
      <w:sz w:val="20"/>
      <w:szCs w:val="20"/>
    </w:rPr>
  </w:style>
  <w:style w:type="character" w:customStyle="1" w:styleId="CommentTextChar">
    <w:name w:val="Comment Text Char"/>
    <w:basedOn w:val="DefaultParagraphFont"/>
    <w:link w:val="CommentText"/>
    <w:uiPriority w:val="99"/>
    <w:rsid w:val="00D82E3A"/>
    <w:rPr>
      <w:noProof/>
      <w:sz w:val="20"/>
      <w:szCs w:val="20"/>
      <w:lang w:val="vi-VN"/>
    </w:rPr>
  </w:style>
  <w:style w:type="paragraph" w:styleId="CommentSubject">
    <w:name w:val="annotation subject"/>
    <w:basedOn w:val="CommentText"/>
    <w:next w:val="CommentText"/>
    <w:link w:val="CommentSubjectChar"/>
    <w:uiPriority w:val="99"/>
    <w:semiHidden/>
    <w:unhideWhenUsed/>
    <w:rsid w:val="00D82E3A"/>
    <w:rPr>
      <w:b/>
      <w:bCs/>
    </w:rPr>
  </w:style>
  <w:style w:type="character" w:customStyle="1" w:styleId="CommentSubjectChar">
    <w:name w:val="Comment Subject Char"/>
    <w:basedOn w:val="CommentTextChar"/>
    <w:link w:val="CommentSubject"/>
    <w:uiPriority w:val="99"/>
    <w:semiHidden/>
    <w:rsid w:val="00D82E3A"/>
    <w:rPr>
      <w:b/>
      <w:bCs/>
      <w:noProof/>
      <w:sz w:val="20"/>
      <w:szCs w:val="20"/>
      <w:lang w:val="vi-VN"/>
    </w:rPr>
  </w:style>
  <w:style w:type="paragraph" w:styleId="BalloonText">
    <w:name w:val="Balloon Text"/>
    <w:basedOn w:val="Normal"/>
    <w:link w:val="BalloonTextChar"/>
    <w:uiPriority w:val="99"/>
    <w:semiHidden/>
    <w:unhideWhenUsed/>
    <w:rsid w:val="0043780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803"/>
    <w:rPr>
      <w:rFonts w:ascii="Tahoma" w:hAnsi="Tahoma" w:cs="Tahoma"/>
      <w:noProof/>
      <w:sz w:val="16"/>
      <w:szCs w:val="16"/>
      <w:lang w:val="vi-VN"/>
    </w:rPr>
  </w:style>
  <w:style w:type="character" w:customStyle="1" w:styleId="relative">
    <w:name w:val="relative"/>
    <w:basedOn w:val="DefaultParagraphFont"/>
    <w:rsid w:val="007D7105"/>
  </w:style>
  <w:style w:type="character" w:customStyle="1" w:styleId="ml-1">
    <w:name w:val="ml-1"/>
    <w:basedOn w:val="DefaultParagraphFont"/>
    <w:rsid w:val="007D7105"/>
  </w:style>
  <w:style w:type="character" w:customStyle="1" w:styleId="max-w-full">
    <w:name w:val="max-w-full"/>
    <w:basedOn w:val="DefaultParagraphFont"/>
    <w:rsid w:val="007D7105"/>
  </w:style>
  <w:style w:type="character" w:customStyle="1" w:styleId="-mr-1">
    <w:name w:val="-mr-1"/>
    <w:basedOn w:val="DefaultParagraphFont"/>
    <w:rsid w:val="007D7105"/>
  </w:style>
  <w:style w:type="paragraph" w:customStyle="1" w:styleId="HinhAnh">
    <w:name w:val="HinhAnh"/>
    <w:basedOn w:val="Caption"/>
    <w:qFormat/>
    <w:rsid w:val="008A517B"/>
    <w:pPr>
      <w:ind w:left="0"/>
    </w:pPr>
  </w:style>
  <w:style w:type="paragraph" w:customStyle="1" w:styleId="Bang">
    <w:name w:val="Bang"/>
    <w:basedOn w:val="Caption"/>
    <w:qFormat/>
    <w:rsid w:val="005732B9"/>
  </w:style>
  <w:style w:type="paragraph" w:customStyle="1" w:styleId="BieuDo">
    <w:name w:val="BieuDo"/>
    <w:basedOn w:val="Bang"/>
    <w:qFormat/>
    <w:rsid w:val="00F60816"/>
  </w:style>
  <w:style w:type="paragraph" w:styleId="TOC6">
    <w:name w:val="toc 6"/>
    <w:basedOn w:val="Normal"/>
    <w:next w:val="Normal"/>
    <w:autoRedefine/>
    <w:uiPriority w:val="39"/>
    <w:unhideWhenUsed/>
    <w:qFormat/>
    <w:rsid w:val="00117F78"/>
    <w:pPr>
      <w:spacing w:before="0"/>
      <w:ind w:left="104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117F78"/>
    <w:pPr>
      <w:spacing w:before="0"/>
      <w:ind w:left="13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117F78"/>
    <w:pPr>
      <w:spacing w:before="0"/>
      <w:ind w:left="156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117F78"/>
    <w:pPr>
      <w:spacing w:before="0"/>
      <w:ind w:left="1820"/>
      <w:jc w:val="left"/>
    </w:pPr>
    <w:rPr>
      <w:rFonts w:asciiTheme="minorHAnsi" w:hAnsiTheme="minorHAnsi" w:cstheme="minorHAnsi"/>
      <w:sz w:val="20"/>
      <w:szCs w:val="20"/>
    </w:rPr>
  </w:style>
  <w:style w:type="character" w:styleId="BookTitle">
    <w:name w:val="Book Title"/>
    <w:basedOn w:val="DefaultParagraphFont"/>
    <w:uiPriority w:val="33"/>
    <w:qFormat/>
    <w:rsid w:val="001A0B01"/>
    <w:rPr>
      <w:b/>
      <w:bCs/>
      <w:smallCaps/>
      <w:spacing w:val="5"/>
    </w:rPr>
  </w:style>
  <w:style w:type="character" w:customStyle="1" w:styleId="Heading7Char">
    <w:name w:val="Heading 7 Char"/>
    <w:basedOn w:val="DefaultParagraphFont"/>
    <w:link w:val="Heading7"/>
    <w:uiPriority w:val="9"/>
    <w:rsid w:val="008A1D35"/>
    <w:rPr>
      <w:rFonts w:eastAsiaTheme="majorEastAsia" w:cstheme="majorBidi"/>
      <w:b/>
      <w:iCs/>
      <w:noProof/>
      <w:color w:val="000000" w:themeColor="text1"/>
      <w:lang w:val="vi-VN"/>
    </w:rPr>
  </w:style>
  <w:style w:type="paragraph" w:styleId="NoSpacing">
    <w:name w:val="No Spacing"/>
    <w:uiPriority w:val="1"/>
    <w:qFormat/>
    <w:rsid w:val="008A1D35"/>
    <w:pPr>
      <w:spacing w:before="0" w:line="240" w:lineRule="auto"/>
    </w:pPr>
    <w:rPr>
      <w:noProof/>
      <w:lang w:val="vi-VN"/>
    </w:rPr>
  </w:style>
  <w:style w:type="paragraph" w:customStyle="1" w:styleId="whitespace-pre-wrap">
    <w:name w:val="whitespace-pre-wrap"/>
    <w:basedOn w:val="Normal"/>
    <w:rsid w:val="00E6494B"/>
    <w:pPr>
      <w:spacing w:before="100" w:beforeAutospacing="1" w:after="100" w:afterAutospacing="1" w:line="240" w:lineRule="auto"/>
      <w:ind w:firstLine="0"/>
      <w:jc w:val="left"/>
    </w:pPr>
    <w:rPr>
      <w:rFonts w:eastAsia="Times New Roman" w:cs="Times New Roman"/>
      <w:noProof w:val="0"/>
      <w:sz w:val="24"/>
      <w:szCs w:val="24"/>
      <w:lang w:val="en-US"/>
    </w:rPr>
  </w:style>
  <w:style w:type="character" w:styleId="HTMLCode">
    <w:name w:val="HTML Code"/>
    <w:basedOn w:val="DefaultParagraphFont"/>
    <w:uiPriority w:val="99"/>
    <w:semiHidden/>
    <w:unhideWhenUsed/>
    <w:rsid w:val="009442E9"/>
    <w:rPr>
      <w:rFonts w:ascii="Courier New" w:eastAsia="Times New Roman" w:hAnsi="Courier New" w:cs="Courier New"/>
      <w:sz w:val="20"/>
      <w:szCs w:val="20"/>
    </w:rPr>
  </w:style>
  <w:style w:type="paragraph" w:customStyle="1" w:styleId="break-words">
    <w:name w:val="break-words"/>
    <w:basedOn w:val="Normal"/>
    <w:rsid w:val="00440674"/>
    <w:pPr>
      <w:spacing w:before="100" w:beforeAutospacing="1" w:after="100" w:afterAutospacing="1" w:line="240" w:lineRule="auto"/>
      <w:ind w:firstLine="0"/>
      <w:jc w:val="left"/>
    </w:pPr>
    <w:rPr>
      <w:rFonts w:eastAsia="Times New Roman" w:cs="Times New Roman"/>
      <w:noProof w:val="0"/>
      <w:sz w:val="24"/>
      <w:szCs w:val="24"/>
      <w:lang w:val="en-US"/>
    </w:rPr>
  </w:style>
  <w:style w:type="character" w:customStyle="1" w:styleId="katex-mathml">
    <w:name w:val="katex-mathml"/>
    <w:basedOn w:val="DefaultParagraphFont"/>
    <w:rsid w:val="00BB3448"/>
  </w:style>
  <w:style w:type="character" w:customStyle="1" w:styleId="mord">
    <w:name w:val="mord"/>
    <w:basedOn w:val="DefaultParagraphFont"/>
    <w:rsid w:val="00BB3448"/>
  </w:style>
  <w:style w:type="character" w:customStyle="1" w:styleId="mbin">
    <w:name w:val="mbin"/>
    <w:basedOn w:val="DefaultParagraphFont"/>
    <w:rsid w:val="00BB3448"/>
  </w:style>
  <w:style w:type="table" w:styleId="LightShading">
    <w:name w:val="Light Shading"/>
    <w:basedOn w:val="TableNormal"/>
    <w:uiPriority w:val="60"/>
    <w:rsid w:val="002055E7"/>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055E7"/>
    <w:pPr>
      <w:spacing w:before="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4B377D"/>
    <w:rPr>
      <w:i/>
      <w:iCs/>
    </w:rPr>
  </w:style>
  <w:style w:type="character" w:customStyle="1" w:styleId="ms-1">
    <w:name w:val="ms-1"/>
    <w:basedOn w:val="DefaultParagraphFont"/>
    <w:rsid w:val="00661379"/>
  </w:style>
  <w:style w:type="character" w:customStyle="1" w:styleId="-me-1">
    <w:name w:val="-me-1"/>
    <w:basedOn w:val="DefaultParagraphFont"/>
    <w:rsid w:val="00661379"/>
  </w:style>
  <w:style w:type="table" w:styleId="LightShading-Accent3">
    <w:name w:val="Light Shading Accent 3"/>
    <w:basedOn w:val="TableNormal"/>
    <w:uiPriority w:val="60"/>
    <w:rsid w:val="00AB23F8"/>
    <w:pPr>
      <w:spacing w:before="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
    <w:name w:val="Light List"/>
    <w:basedOn w:val="TableNormal"/>
    <w:uiPriority w:val="61"/>
    <w:rsid w:val="00AB23F8"/>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ragraph">
    <w:name w:val="paragraph"/>
    <w:basedOn w:val="Normal"/>
    <w:rsid w:val="00EF40B5"/>
    <w:pPr>
      <w:spacing w:before="100" w:beforeAutospacing="1" w:after="100" w:afterAutospacing="1" w:line="240" w:lineRule="auto"/>
      <w:ind w:firstLine="0"/>
      <w:jc w:val="left"/>
    </w:pPr>
    <w:rPr>
      <w:rFonts w:eastAsia="Times New Roman" w:cs="Times New Roman"/>
      <w:noProof w:val="0"/>
      <w:sz w:val="24"/>
      <w:szCs w:val="24"/>
      <w:lang w:val="en-US"/>
    </w:rPr>
  </w:style>
  <w:style w:type="character" w:customStyle="1" w:styleId="normaltextrun">
    <w:name w:val="normaltextrun"/>
    <w:basedOn w:val="DefaultParagraphFont"/>
    <w:rsid w:val="00EF40B5"/>
  </w:style>
  <w:style w:type="character" w:customStyle="1" w:styleId="eop">
    <w:name w:val="eop"/>
    <w:basedOn w:val="DefaultParagraphFont"/>
    <w:rsid w:val="00EF40B5"/>
  </w:style>
  <w:style w:type="character" w:customStyle="1" w:styleId="vlist-s">
    <w:name w:val="vlist-s"/>
    <w:basedOn w:val="DefaultParagraphFont"/>
    <w:rsid w:val="0015788D"/>
  </w:style>
  <w:style w:type="character" w:customStyle="1" w:styleId="mrel">
    <w:name w:val="mrel"/>
    <w:basedOn w:val="DefaultParagraphFont"/>
    <w:rsid w:val="0015788D"/>
  </w:style>
  <w:style w:type="character" w:customStyle="1" w:styleId="mopen">
    <w:name w:val="mopen"/>
    <w:basedOn w:val="DefaultParagraphFont"/>
    <w:rsid w:val="0015788D"/>
  </w:style>
  <w:style w:type="character" w:customStyle="1" w:styleId="mclose">
    <w:name w:val="mclose"/>
    <w:basedOn w:val="DefaultParagraphFont"/>
    <w:rsid w:val="0015788D"/>
  </w:style>
  <w:style w:type="character" w:customStyle="1" w:styleId="mop">
    <w:name w:val="mop"/>
    <w:basedOn w:val="DefaultParagraphFont"/>
    <w:rsid w:val="001578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6"/>
        <w:szCs w:val="22"/>
        <w:lang w:val="en-US" w:eastAsia="en-US" w:bidi="ar-SA"/>
      </w:rPr>
    </w:rPrDefault>
    <w:pPrDefault>
      <w:pPr>
        <w:spacing w:before="120" w:line="288" w:lineRule="auto"/>
        <w:ind w:left="1644" w:hanging="107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906"/>
    <w:pPr>
      <w:ind w:left="0" w:firstLine="720"/>
    </w:pPr>
    <w:rPr>
      <w:noProof/>
      <w:lang w:val="vi-VN"/>
    </w:rPr>
  </w:style>
  <w:style w:type="paragraph" w:styleId="Heading1">
    <w:name w:val="heading 1"/>
    <w:basedOn w:val="Normal"/>
    <w:next w:val="Normal"/>
    <w:link w:val="Heading1Char"/>
    <w:uiPriority w:val="9"/>
    <w:qFormat/>
    <w:rsid w:val="00F32D82"/>
    <w:pPr>
      <w:keepNext/>
      <w:keepLines/>
      <w:numPr>
        <w:numId w:val="7"/>
      </w:numPr>
      <w:ind w:left="400"/>
      <w:jc w:val="left"/>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F32D82"/>
    <w:pPr>
      <w:keepNext/>
      <w:keepLines/>
      <w:numPr>
        <w:ilvl w:val="1"/>
        <w:numId w:val="7"/>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32D82"/>
    <w:pPr>
      <w:keepNext/>
      <w:keepLines/>
      <w:numPr>
        <w:ilvl w:val="2"/>
        <w:numId w:val="7"/>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32D82"/>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F32D82"/>
    <w:pPr>
      <w:keepNext/>
      <w:keepLines/>
      <w:numPr>
        <w:ilvl w:val="4"/>
        <w:numId w:val="7"/>
      </w:numPr>
      <w:spacing w:before="40"/>
      <w:outlineLvl w:val="4"/>
    </w:pPr>
    <w:rPr>
      <w:rFonts w:eastAsiaTheme="majorEastAsia" w:cstheme="majorBidi"/>
      <w:b/>
    </w:rPr>
  </w:style>
  <w:style w:type="paragraph" w:styleId="Heading6">
    <w:name w:val="heading 6"/>
    <w:basedOn w:val="Normal"/>
    <w:next w:val="Normal"/>
    <w:link w:val="Heading6Char"/>
    <w:uiPriority w:val="9"/>
    <w:unhideWhenUsed/>
    <w:qFormat/>
    <w:rsid w:val="00F32D82"/>
    <w:pPr>
      <w:keepNext/>
      <w:keepLines/>
      <w:numPr>
        <w:ilvl w:val="5"/>
        <w:numId w:val="7"/>
      </w:numPr>
      <w:spacing w:before="40"/>
      <w:outlineLvl w:val="5"/>
    </w:pPr>
    <w:rPr>
      <w:rFonts w:eastAsiaTheme="majorEastAsia" w:cstheme="majorBidi"/>
      <w:b/>
    </w:rPr>
  </w:style>
  <w:style w:type="paragraph" w:styleId="Heading7">
    <w:name w:val="heading 7"/>
    <w:basedOn w:val="Normal"/>
    <w:next w:val="Normal"/>
    <w:link w:val="Heading7Char"/>
    <w:uiPriority w:val="9"/>
    <w:unhideWhenUsed/>
    <w:qFormat/>
    <w:rsid w:val="008A1D35"/>
    <w:pPr>
      <w:keepNext/>
      <w:keepLines/>
      <w:numPr>
        <w:ilvl w:val="6"/>
        <w:numId w:val="7"/>
      </w:numPr>
      <w:spacing w:before="200"/>
      <w:outlineLvl w:val="6"/>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430"/>
    <w:pPr>
      <w:tabs>
        <w:tab w:val="center" w:pos="4680"/>
        <w:tab w:val="right" w:pos="9360"/>
      </w:tabs>
      <w:spacing w:line="240" w:lineRule="auto"/>
    </w:pPr>
  </w:style>
  <w:style w:type="character" w:customStyle="1" w:styleId="HeaderChar">
    <w:name w:val="Header Char"/>
    <w:basedOn w:val="DefaultParagraphFont"/>
    <w:link w:val="Header"/>
    <w:uiPriority w:val="99"/>
    <w:rsid w:val="00335430"/>
  </w:style>
  <w:style w:type="paragraph" w:styleId="Footer">
    <w:name w:val="footer"/>
    <w:basedOn w:val="Normal"/>
    <w:link w:val="FooterChar"/>
    <w:uiPriority w:val="99"/>
    <w:unhideWhenUsed/>
    <w:rsid w:val="00335430"/>
    <w:pPr>
      <w:tabs>
        <w:tab w:val="center" w:pos="4680"/>
        <w:tab w:val="right" w:pos="9360"/>
      </w:tabs>
      <w:spacing w:line="240" w:lineRule="auto"/>
    </w:pPr>
  </w:style>
  <w:style w:type="character" w:customStyle="1" w:styleId="FooterChar">
    <w:name w:val="Footer Char"/>
    <w:basedOn w:val="DefaultParagraphFont"/>
    <w:link w:val="Footer"/>
    <w:uiPriority w:val="99"/>
    <w:rsid w:val="00335430"/>
  </w:style>
  <w:style w:type="paragraph" w:styleId="NormalWeb">
    <w:name w:val="Normal (Web)"/>
    <w:basedOn w:val="Normal"/>
    <w:uiPriority w:val="99"/>
    <w:unhideWhenUsed/>
    <w:rsid w:val="00EE7A2B"/>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EE7A2B"/>
    <w:rPr>
      <w:b/>
      <w:bCs/>
    </w:rPr>
  </w:style>
  <w:style w:type="paragraph" w:styleId="ListParagraph">
    <w:name w:val="List Paragraph"/>
    <w:basedOn w:val="Normal"/>
    <w:link w:val="ListParagraphChar"/>
    <w:uiPriority w:val="34"/>
    <w:qFormat/>
    <w:rsid w:val="008D4C0D"/>
    <w:pPr>
      <w:contextualSpacing/>
    </w:pPr>
  </w:style>
  <w:style w:type="paragraph" w:customStyle="1" w:styleId="rtejustify">
    <w:name w:val="rtejustify"/>
    <w:basedOn w:val="Normal"/>
    <w:rsid w:val="00005643"/>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unhideWhenUsed/>
    <w:rsid w:val="00282048"/>
    <w:rPr>
      <w:color w:val="0000FF"/>
      <w:u w:val="single"/>
    </w:rPr>
  </w:style>
  <w:style w:type="paragraph" w:customStyle="1" w:styleId="wp-caption-text">
    <w:name w:val="wp-caption-text"/>
    <w:basedOn w:val="Normal"/>
    <w:rsid w:val="00E8314B"/>
    <w:pPr>
      <w:spacing w:before="100" w:beforeAutospacing="1" w:after="100" w:afterAutospacing="1" w:line="240" w:lineRule="auto"/>
    </w:pPr>
    <w:rPr>
      <w:rFonts w:eastAsia="Times New Roman" w:cs="Times New Roman"/>
      <w:sz w:val="24"/>
      <w:szCs w:val="24"/>
    </w:rPr>
  </w:style>
  <w:style w:type="character" w:customStyle="1" w:styleId="Heading1Char">
    <w:name w:val="Heading 1 Char"/>
    <w:basedOn w:val="DefaultParagraphFont"/>
    <w:link w:val="Heading1"/>
    <w:uiPriority w:val="9"/>
    <w:rsid w:val="00F32D82"/>
    <w:rPr>
      <w:rFonts w:eastAsiaTheme="majorEastAsia" w:cstheme="majorBidi"/>
      <w:b/>
      <w:noProof/>
      <w:color w:val="000000" w:themeColor="text1"/>
      <w:sz w:val="28"/>
      <w:szCs w:val="32"/>
      <w:lang w:val="vi-VN"/>
    </w:rPr>
  </w:style>
  <w:style w:type="paragraph" w:styleId="TOCHeading">
    <w:name w:val="TOC Heading"/>
    <w:basedOn w:val="Heading1"/>
    <w:next w:val="Normal"/>
    <w:uiPriority w:val="39"/>
    <w:unhideWhenUsed/>
    <w:qFormat/>
    <w:rsid w:val="00436C0F"/>
    <w:pPr>
      <w:outlineLvl w:val="9"/>
    </w:pPr>
  </w:style>
  <w:style w:type="character" w:customStyle="1" w:styleId="Heading3Char">
    <w:name w:val="Heading 3 Char"/>
    <w:basedOn w:val="DefaultParagraphFont"/>
    <w:link w:val="Heading3"/>
    <w:uiPriority w:val="9"/>
    <w:rsid w:val="00F32D82"/>
    <w:rPr>
      <w:rFonts w:eastAsiaTheme="majorEastAsia" w:cstheme="majorBidi"/>
      <w:b/>
      <w:noProof/>
      <w:szCs w:val="24"/>
      <w:lang w:val="vi-VN"/>
    </w:rPr>
  </w:style>
  <w:style w:type="paragraph" w:styleId="TOC1">
    <w:name w:val="toc 1"/>
    <w:basedOn w:val="Normal"/>
    <w:next w:val="Normal"/>
    <w:autoRedefine/>
    <w:uiPriority w:val="39"/>
    <w:unhideWhenUsed/>
    <w:qFormat/>
    <w:rsid w:val="0006633C"/>
    <w:pPr>
      <w:tabs>
        <w:tab w:val="right" w:leader="dot" w:pos="8210"/>
      </w:tabs>
      <w:ind w:firstLine="0"/>
      <w:jc w:val="center"/>
    </w:pPr>
    <w:rPr>
      <w:rFonts w:cs="Times New Roman"/>
      <w:b/>
      <w:bCs/>
      <w:caps/>
      <w:sz w:val="28"/>
      <w:szCs w:val="28"/>
    </w:rPr>
  </w:style>
  <w:style w:type="paragraph" w:styleId="TOC2">
    <w:name w:val="toc 2"/>
    <w:basedOn w:val="Normal"/>
    <w:next w:val="Normal"/>
    <w:autoRedefine/>
    <w:uiPriority w:val="39"/>
    <w:unhideWhenUsed/>
    <w:qFormat/>
    <w:rsid w:val="00C443A9"/>
    <w:pPr>
      <w:tabs>
        <w:tab w:val="right" w:leader="dot" w:pos="8210"/>
      </w:tabs>
      <w:ind w:firstLine="0"/>
      <w:jc w:val="left"/>
    </w:pPr>
    <w:rPr>
      <w:rFonts w:cs="Times New Roman"/>
      <w:b/>
      <w:bCs/>
      <w:szCs w:val="26"/>
    </w:rPr>
  </w:style>
  <w:style w:type="paragraph" w:styleId="TOC3">
    <w:name w:val="toc 3"/>
    <w:basedOn w:val="Normal"/>
    <w:next w:val="Normal"/>
    <w:autoRedefine/>
    <w:uiPriority w:val="39"/>
    <w:unhideWhenUsed/>
    <w:qFormat/>
    <w:rsid w:val="00C443A9"/>
    <w:pPr>
      <w:tabs>
        <w:tab w:val="right" w:leader="dot" w:pos="8210"/>
      </w:tabs>
      <w:spacing w:before="0" w:line="240" w:lineRule="auto"/>
      <w:ind w:firstLine="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C443A9"/>
    <w:pPr>
      <w:tabs>
        <w:tab w:val="right" w:leader="dot" w:pos="8210"/>
      </w:tabs>
      <w:spacing w:before="0"/>
      <w:ind w:firstLine="0"/>
      <w:jc w:val="left"/>
    </w:pPr>
    <w:rPr>
      <w:rFonts w:asciiTheme="minorHAnsi" w:hAnsiTheme="minorHAnsi" w:cstheme="minorHAnsi"/>
      <w:sz w:val="20"/>
      <w:szCs w:val="20"/>
    </w:rPr>
  </w:style>
  <w:style w:type="paragraph" w:styleId="Caption">
    <w:name w:val="caption"/>
    <w:basedOn w:val="Normal"/>
    <w:next w:val="Normal"/>
    <w:autoRedefine/>
    <w:uiPriority w:val="35"/>
    <w:unhideWhenUsed/>
    <w:qFormat/>
    <w:rsid w:val="00F8750D"/>
    <w:pPr>
      <w:spacing w:line="240" w:lineRule="auto"/>
      <w:ind w:left="425" w:firstLine="0"/>
      <w:jc w:val="center"/>
    </w:pPr>
    <w:rPr>
      <w:i/>
      <w:iCs/>
      <w:szCs w:val="18"/>
    </w:rPr>
  </w:style>
  <w:style w:type="table" w:styleId="TableGrid">
    <w:name w:val="Table Grid"/>
    <w:basedOn w:val="TableNormal"/>
    <w:uiPriority w:val="39"/>
    <w:rsid w:val="0038730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32D82"/>
    <w:rPr>
      <w:rFonts w:eastAsiaTheme="majorEastAsia" w:cstheme="majorBidi"/>
      <w:b/>
      <w:noProof/>
      <w:szCs w:val="26"/>
      <w:lang w:val="vi-VN"/>
    </w:rPr>
  </w:style>
  <w:style w:type="character" w:customStyle="1" w:styleId="Heading4Char">
    <w:name w:val="Heading 4 Char"/>
    <w:basedOn w:val="DefaultParagraphFont"/>
    <w:link w:val="Heading4"/>
    <w:uiPriority w:val="9"/>
    <w:rsid w:val="00F32D82"/>
    <w:rPr>
      <w:rFonts w:eastAsiaTheme="majorEastAsia" w:cstheme="majorBidi"/>
      <w:b/>
      <w:iCs/>
      <w:noProof/>
      <w:lang w:val="vi-VN"/>
    </w:rPr>
  </w:style>
  <w:style w:type="table" w:customStyle="1" w:styleId="TableGrid1">
    <w:name w:val="Table Grid1"/>
    <w:basedOn w:val="TableNormal"/>
    <w:next w:val="TableGrid"/>
    <w:uiPriority w:val="59"/>
    <w:rsid w:val="00EF7C36"/>
    <w:pPr>
      <w:spacing w:before="0" w:line="240" w:lineRule="auto"/>
      <w:jc w:val="left"/>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AC0D44"/>
    <w:rPr>
      <w:noProof/>
      <w:lang w:val="vi-VN"/>
    </w:rPr>
  </w:style>
  <w:style w:type="paragraph" w:styleId="TOC5">
    <w:name w:val="toc 5"/>
    <w:basedOn w:val="Normal"/>
    <w:next w:val="Normal"/>
    <w:autoRedefine/>
    <w:uiPriority w:val="39"/>
    <w:unhideWhenUsed/>
    <w:rsid w:val="00C443A9"/>
    <w:pPr>
      <w:tabs>
        <w:tab w:val="right" w:leader="dot" w:pos="8210"/>
      </w:tabs>
      <w:spacing w:before="0"/>
      <w:ind w:firstLine="0"/>
      <w:jc w:val="left"/>
    </w:pPr>
    <w:rPr>
      <w:rFonts w:asciiTheme="minorHAnsi" w:hAnsiTheme="minorHAnsi" w:cstheme="minorHAnsi"/>
      <w:sz w:val="20"/>
      <w:szCs w:val="20"/>
    </w:rPr>
  </w:style>
  <w:style w:type="character" w:styleId="PlaceholderText">
    <w:name w:val="Placeholder Text"/>
    <w:basedOn w:val="DefaultParagraphFont"/>
    <w:uiPriority w:val="99"/>
    <w:semiHidden/>
    <w:rsid w:val="00750963"/>
    <w:rPr>
      <w:color w:val="666666"/>
    </w:rPr>
  </w:style>
  <w:style w:type="character" w:customStyle="1" w:styleId="Heading5Char">
    <w:name w:val="Heading 5 Char"/>
    <w:basedOn w:val="DefaultParagraphFont"/>
    <w:link w:val="Heading5"/>
    <w:uiPriority w:val="9"/>
    <w:rsid w:val="00F32D82"/>
    <w:rPr>
      <w:rFonts w:eastAsiaTheme="majorEastAsia" w:cstheme="majorBidi"/>
      <w:b/>
      <w:noProof/>
      <w:lang w:val="vi-VN"/>
    </w:rPr>
  </w:style>
  <w:style w:type="character" w:customStyle="1" w:styleId="Heading6Char">
    <w:name w:val="Heading 6 Char"/>
    <w:basedOn w:val="DefaultParagraphFont"/>
    <w:link w:val="Heading6"/>
    <w:uiPriority w:val="9"/>
    <w:rsid w:val="00F32D82"/>
    <w:rPr>
      <w:rFonts w:eastAsiaTheme="majorEastAsia" w:cstheme="majorBidi"/>
      <w:b/>
      <w:noProof/>
      <w:lang w:val="vi-VN"/>
    </w:rPr>
  </w:style>
  <w:style w:type="character" w:customStyle="1" w:styleId="UnresolvedMention">
    <w:name w:val="Unresolved Mention"/>
    <w:basedOn w:val="DefaultParagraphFont"/>
    <w:uiPriority w:val="99"/>
    <w:semiHidden/>
    <w:unhideWhenUsed/>
    <w:rsid w:val="00B306E1"/>
    <w:rPr>
      <w:color w:val="605E5C"/>
      <w:shd w:val="clear" w:color="auto" w:fill="E1DFDD"/>
    </w:rPr>
  </w:style>
  <w:style w:type="paragraph" w:customStyle="1" w:styleId="toc10">
    <w:name w:val="toc 10"/>
    <w:basedOn w:val="Normal"/>
    <w:next w:val="Normal"/>
    <w:autoRedefine/>
    <w:uiPriority w:val="39"/>
    <w:unhideWhenUsed/>
    <w:rsid w:val="003E3F93"/>
    <w:pPr>
      <w:tabs>
        <w:tab w:val="right" w:leader="dot" w:pos="8544"/>
      </w:tabs>
      <w:spacing w:after="100"/>
      <w:jc w:val="left"/>
    </w:pPr>
    <w:rPr>
      <w:b/>
      <w:bCs/>
      <w:sz w:val="28"/>
      <w:szCs w:val="28"/>
      <w:lang w:val="en-US"/>
    </w:rPr>
  </w:style>
  <w:style w:type="paragraph" w:customStyle="1" w:styleId="toc11">
    <w:name w:val="toc 11"/>
    <w:basedOn w:val="Normal"/>
    <w:next w:val="Normal"/>
    <w:autoRedefine/>
    <w:uiPriority w:val="39"/>
    <w:unhideWhenUsed/>
    <w:rsid w:val="003E3F93"/>
    <w:pPr>
      <w:tabs>
        <w:tab w:val="right" w:leader="dot" w:pos="8544"/>
      </w:tabs>
      <w:spacing w:after="100"/>
      <w:ind w:left="567" w:hanging="1360"/>
      <w:jc w:val="left"/>
    </w:pPr>
    <w:rPr>
      <w:b/>
      <w:bCs/>
      <w:sz w:val="28"/>
      <w:szCs w:val="28"/>
      <w:lang w:val="en-US"/>
    </w:rPr>
  </w:style>
  <w:style w:type="paragraph" w:customStyle="1" w:styleId="toc100">
    <w:name w:val="toc 100"/>
    <w:basedOn w:val="Normal"/>
    <w:next w:val="Normal"/>
    <w:autoRedefine/>
    <w:uiPriority w:val="39"/>
    <w:unhideWhenUsed/>
    <w:rsid w:val="003C5E79"/>
    <w:pPr>
      <w:tabs>
        <w:tab w:val="right" w:leader="dot" w:pos="8544"/>
      </w:tabs>
      <w:spacing w:after="100"/>
      <w:jc w:val="left"/>
    </w:pPr>
    <w:rPr>
      <w:b/>
      <w:bCs/>
      <w:sz w:val="28"/>
      <w:szCs w:val="28"/>
      <w:lang w:val="en-US"/>
    </w:rPr>
  </w:style>
  <w:style w:type="paragraph" w:customStyle="1" w:styleId="toc110">
    <w:name w:val="toc 110"/>
    <w:basedOn w:val="Normal"/>
    <w:next w:val="Normal"/>
    <w:autoRedefine/>
    <w:uiPriority w:val="39"/>
    <w:unhideWhenUsed/>
    <w:rsid w:val="003C5E79"/>
    <w:pPr>
      <w:tabs>
        <w:tab w:val="right" w:leader="dot" w:pos="8544"/>
      </w:tabs>
      <w:spacing w:after="100"/>
      <w:ind w:left="567" w:hanging="1360"/>
      <w:jc w:val="left"/>
    </w:pPr>
    <w:rPr>
      <w:b/>
      <w:bCs/>
      <w:sz w:val="28"/>
      <w:szCs w:val="28"/>
      <w:lang w:val="en-US"/>
    </w:rPr>
  </w:style>
  <w:style w:type="paragraph" w:customStyle="1" w:styleId="toc1000">
    <w:name w:val="toc 1000"/>
    <w:basedOn w:val="Normal"/>
    <w:next w:val="Normal"/>
    <w:autoRedefine/>
    <w:uiPriority w:val="39"/>
    <w:unhideWhenUsed/>
    <w:rsid w:val="005D168B"/>
    <w:pPr>
      <w:tabs>
        <w:tab w:val="right" w:leader="dot" w:pos="8544"/>
      </w:tabs>
      <w:spacing w:after="100"/>
      <w:jc w:val="left"/>
    </w:pPr>
    <w:rPr>
      <w:b/>
      <w:bCs/>
      <w:sz w:val="28"/>
      <w:szCs w:val="28"/>
      <w:lang w:val="en-US"/>
    </w:rPr>
  </w:style>
  <w:style w:type="paragraph" w:customStyle="1" w:styleId="toc1100">
    <w:name w:val="toc 1100"/>
    <w:basedOn w:val="Normal"/>
    <w:next w:val="Normal"/>
    <w:autoRedefine/>
    <w:uiPriority w:val="39"/>
    <w:unhideWhenUsed/>
    <w:rsid w:val="005D168B"/>
    <w:pPr>
      <w:tabs>
        <w:tab w:val="right" w:leader="dot" w:pos="8544"/>
      </w:tabs>
      <w:spacing w:after="100"/>
      <w:ind w:left="567" w:hanging="1360"/>
      <w:jc w:val="left"/>
    </w:pPr>
    <w:rPr>
      <w:b/>
      <w:bCs/>
      <w:sz w:val="28"/>
      <w:szCs w:val="28"/>
      <w:lang w:val="en-US"/>
    </w:rPr>
  </w:style>
  <w:style w:type="paragraph" w:styleId="Bibliography">
    <w:name w:val="Bibliography"/>
    <w:basedOn w:val="Normal"/>
    <w:next w:val="Normal"/>
    <w:uiPriority w:val="37"/>
    <w:unhideWhenUsed/>
    <w:rsid w:val="00831FD7"/>
    <w:pPr>
      <w:tabs>
        <w:tab w:val="left" w:pos="504"/>
      </w:tabs>
      <w:spacing w:line="240" w:lineRule="auto"/>
      <w:ind w:left="504" w:hanging="504"/>
    </w:pPr>
  </w:style>
  <w:style w:type="paragraph" w:styleId="TableofFigures">
    <w:name w:val="table of figures"/>
    <w:basedOn w:val="Normal"/>
    <w:next w:val="Normal"/>
    <w:uiPriority w:val="99"/>
    <w:unhideWhenUsed/>
    <w:rsid w:val="00AE2E63"/>
  </w:style>
  <w:style w:type="character" w:styleId="CommentReference">
    <w:name w:val="annotation reference"/>
    <w:basedOn w:val="DefaultParagraphFont"/>
    <w:uiPriority w:val="99"/>
    <w:semiHidden/>
    <w:unhideWhenUsed/>
    <w:rsid w:val="00D82E3A"/>
    <w:rPr>
      <w:sz w:val="16"/>
      <w:szCs w:val="16"/>
    </w:rPr>
  </w:style>
  <w:style w:type="paragraph" w:styleId="CommentText">
    <w:name w:val="annotation text"/>
    <w:basedOn w:val="Normal"/>
    <w:link w:val="CommentTextChar"/>
    <w:uiPriority w:val="99"/>
    <w:unhideWhenUsed/>
    <w:rsid w:val="00D82E3A"/>
    <w:pPr>
      <w:spacing w:line="240" w:lineRule="auto"/>
    </w:pPr>
    <w:rPr>
      <w:sz w:val="20"/>
      <w:szCs w:val="20"/>
    </w:rPr>
  </w:style>
  <w:style w:type="character" w:customStyle="1" w:styleId="CommentTextChar">
    <w:name w:val="Comment Text Char"/>
    <w:basedOn w:val="DefaultParagraphFont"/>
    <w:link w:val="CommentText"/>
    <w:uiPriority w:val="99"/>
    <w:rsid w:val="00D82E3A"/>
    <w:rPr>
      <w:noProof/>
      <w:sz w:val="20"/>
      <w:szCs w:val="20"/>
      <w:lang w:val="vi-VN"/>
    </w:rPr>
  </w:style>
  <w:style w:type="paragraph" w:styleId="CommentSubject">
    <w:name w:val="annotation subject"/>
    <w:basedOn w:val="CommentText"/>
    <w:next w:val="CommentText"/>
    <w:link w:val="CommentSubjectChar"/>
    <w:uiPriority w:val="99"/>
    <w:semiHidden/>
    <w:unhideWhenUsed/>
    <w:rsid w:val="00D82E3A"/>
    <w:rPr>
      <w:b/>
      <w:bCs/>
    </w:rPr>
  </w:style>
  <w:style w:type="character" w:customStyle="1" w:styleId="CommentSubjectChar">
    <w:name w:val="Comment Subject Char"/>
    <w:basedOn w:val="CommentTextChar"/>
    <w:link w:val="CommentSubject"/>
    <w:uiPriority w:val="99"/>
    <w:semiHidden/>
    <w:rsid w:val="00D82E3A"/>
    <w:rPr>
      <w:b/>
      <w:bCs/>
      <w:noProof/>
      <w:sz w:val="20"/>
      <w:szCs w:val="20"/>
      <w:lang w:val="vi-VN"/>
    </w:rPr>
  </w:style>
  <w:style w:type="paragraph" w:styleId="BalloonText">
    <w:name w:val="Balloon Text"/>
    <w:basedOn w:val="Normal"/>
    <w:link w:val="BalloonTextChar"/>
    <w:uiPriority w:val="99"/>
    <w:semiHidden/>
    <w:unhideWhenUsed/>
    <w:rsid w:val="0043780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803"/>
    <w:rPr>
      <w:rFonts w:ascii="Tahoma" w:hAnsi="Tahoma" w:cs="Tahoma"/>
      <w:noProof/>
      <w:sz w:val="16"/>
      <w:szCs w:val="16"/>
      <w:lang w:val="vi-VN"/>
    </w:rPr>
  </w:style>
  <w:style w:type="character" w:customStyle="1" w:styleId="relative">
    <w:name w:val="relative"/>
    <w:basedOn w:val="DefaultParagraphFont"/>
    <w:rsid w:val="007D7105"/>
  </w:style>
  <w:style w:type="character" w:customStyle="1" w:styleId="ml-1">
    <w:name w:val="ml-1"/>
    <w:basedOn w:val="DefaultParagraphFont"/>
    <w:rsid w:val="007D7105"/>
  </w:style>
  <w:style w:type="character" w:customStyle="1" w:styleId="max-w-full">
    <w:name w:val="max-w-full"/>
    <w:basedOn w:val="DefaultParagraphFont"/>
    <w:rsid w:val="007D7105"/>
  </w:style>
  <w:style w:type="character" w:customStyle="1" w:styleId="-mr-1">
    <w:name w:val="-mr-1"/>
    <w:basedOn w:val="DefaultParagraphFont"/>
    <w:rsid w:val="007D7105"/>
  </w:style>
  <w:style w:type="paragraph" w:customStyle="1" w:styleId="HinhAnh">
    <w:name w:val="HinhAnh"/>
    <w:basedOn w:val="Caption"/>
    <w:qFormat/>
    <w:rsid w:val="008A517B"/>
    <w:pPr>
      <w:ind w:left="0"/>
    </w:pPr>
  </w:style>
  <w:style w:type="paragraph" w:customStyle="1" w:styleId="Bang">
    <w:name w:val="Bang"/>
    <w:basedOn w:val="Caption"/>
    <w:qFormat/>
    <w:rsid w:val="005732B9"/>
  </w:style>
  <w:style w:type="paragraph" w:customStyle="1" w:styleId="BieuDo">
    <w:name w:val="BieuDo"/>
    <w:basedOn w:val="Bang"/>
    <w:qFormat/>
    <w:rsid w:val="00F60816"/>
  </w:style>
  <w:style w:type="paragraph" w:styleId="TOC6">
    <w:name w:val="toc 6"/>
    <w:basedOn w:val="Normal"/>
    <w:next w:val="Normal"/>
    <w:autoRedefine/>
    <w:uiPriority w:val="39"/>
    <w:unhideWhenUsed/>
    <w:qFormat/>
    <w:rsid w:val="00117F78"/>
    <w:pPr>
      <w:spacing w:before="0"/>
      <w:ind w:left="104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117F78"/>
    <w:pPr>
      <w:spacing w:before="0"/>
      <w:ind w:left="13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117F78"/>
    <w:pPr>
      <w:spacing w:before="0"/>
      <w:ind w:left="156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117F78"/>
    <w:pPr>
      <w:spacing w:before="0"/>
      <w:ind w:left="1820"/>
      <w:jc w:val="left"/>
    </w:pPr>
    <w:rPr>
      <w:rFonts w:asciiTheme="minorHAnsi" w:hAnsiTheme="minorHAnsi" w:cstheme="minorHAnsi"/>
      <w:sz w:val="20"/>
      <w:szCs w:val="20"/>
    </w:rPr>
  </w:style>
  <w:style w:type="character" w:styleId="BookTitle">
    <w:name w:val="Book Title"/>
    <w:basedOn w:val="DefaultParagraphFont"/>
    <w:uiPriority w:val="33"/>
    <w:qFormat/>
    <w:rsid w:val="001A0B01"/>
    <w:rPr>
      <w:b/>
      <w:bCs/>
      <w:smallCaps/>
      <w:spacing w:val="5"/>
    </w:rPr>
  </w:style>
  <w:style w:type="character" w:customStyle="1" w:styleId="Heading7Char">
    <w:name w:val="Heading 7 Char"/>
    <w:basedOn w:val="DefaultParagraphFont"/>
    <w:link w:val="Heading7"/>
    <w:uiPriority w:val="9"/>
    <w:rsid w:val="008A1D35"/>
    <w:rPr>
      <w:rFonts w:eastAsiaTheme="majorEastAsia" w:cstheme="majorBidi"/>
      <w:b/>
      <w:iCs/>
      <w:noProof/>
      <w:color w:val="000000" w:themeColor="text1"/>
      <w:lang w:val="vi-VN"/>
    </w:rPr>
  </w:style>
  <w:style w:type="paragraph" w:styleId="NoSpacing">
    <w:name w:val="No Spacing"/>
    <w:uiPriority w:val="1"/>
    <w:qFormat/>
    <w:rsid w:val="008A1D35"/>
    <w:pPr>
      <w:spacing w:before="0" w:line="240" w:lineRule="auto"/>
    </w:pPr>
    <w:rPr>
      <w:noProof/>
      <w:lang w:val="vi-VN"/>
    </w:rPr>
  </w:style>
  <w:style w:type="paragraph" w:customStyle="1" w:styleId="whitespace-pre-wrap">
    <w:name w:val="whitespace-pre-wrap"/>
    <w:basedOn w:val="Normal"/>
    <w:rsid w:val="00E6494B"/>
    <w:pPr>
      <w:spacing w:before="100" w:beforeAutospacing="1" w:after="100" w:afterAutospacing="1" w:line="240" w:lineRule="auto"/>
      <w:ind w:firstLine="0"/>
      <w:jc w:val="left"/>
    </w:pPr>
    <w:rPr>
      <w:rFonts w:eastAsia="Times New Roman" w:cs="Times New Roman"/>
      <w:noProof w:val="0"/>
      <w:sz w:val="24"/>
      <w:szCs w:val="24"/>
      <w:lang w:val="en-US"/>
    </w:rPr>
  </w:style>
  <w:style w:type="character" w:styleId="HTMLCode">
    <w:name w:val="HTML Code"/>
    <w:basedOn w:val="DefaultParagraphFont"/>
    <w:uiPriority w:val="99"/>
    <w:semiHidden/>
    <w:unhideWhenUsed/>
    <w:rsid w:val="009442E9"/>
    <w:rPr>
      <w:rFonts w:ascii="Courier New" w:eastAsia="Times New Roman" w:hAnsi="Courier New" w:cs="Courier New"/>
      <w:sz w:val="20"/>
      <w:szCs w:val="20"/>
    </w:rPr>
  </w:style>
  <w:style w:type="paragraph" w:customStyle="1" w:styleId="break-words">
    <w:name w:val="break-words"/>
    <w:basedOn w:val="Normal"/>
    <w:rsid w:val="00440674"/>
    <w:pPr>
      <w:spacing w:before="100" w:beforeAutospacing="1" w:after="100" w:afterAutospacing="1" w:line="240" w:lineRule="auto"/>
      <w:ind w:firstLine="0"/>
      <w:jc w:val="left"/>
    </w:pPr>
    <w:rPr>
      <w:rFonts w:eastAsia="Times New Roman" w:cs="Times New Roman"/>
      <w:noProof w:val="0"/>
      <w:sz w:val="24"/>
      <w:szCs w:val="24"/>
      <w:lang w:val="en-US"/>
    </w:rPr>
  </w:style>
  <w:style w:type="character" w:customStyle="1" w:styleId="katex-mathml">
    <w:name w:val="katex-mathml"/>
    <w:basedOn w:val="DefaultParagraphFont"/>
    <w:rsid w:val="00BB3448"/>
  </w:style>
  <w:style w:type="character" w:customStyle="1" w:styleId="mord">
    <w:name w:val="mord"/>
    <w:basedOn w:val="DefaultParagraphFont"/>
    <w:rsid w:val="00BB3448"/>
  </w:style>
  <w:style w:type="character" w:customStyle="1" w:styleId="mbin">
    <w:name w:val="mbin"/>
    <w:basedOn w:val="DefaultParagraphFont"/>
    <w:rsid w:val="00BB3448"/>
  </w:style>
  <w:style w:type="table" w:styleId="LightShading">
    <w:name w:val="Light Shading"/>
    <w:basedOn w:val="TableNormal"/>
    <w:uiPriority w:val="60"/>
    <w:rsid w:val="002055E7"/>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055E7"/>
    <w:pPr>
      <w:spacing w:before="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4B377D"/>
    <w:rPr>
      <w:i/>
      <w:iCs/>
    </w:rPr>
  </w:style>
  <w:style w:type="character" w:customStyle="1" w:styleId="ms-1">
    <w:name w:val="ms-1"/>
    <w:basedOn w:val="DefaultParagraphFont"/>
    <w:rsid w:val="00661379"/>
  </w:style>
  <w:style w:type="character" w:customStyle="1" w:styleId="-me-1">
    <w:name w:val="-me-1"/>
    <w:basedOn w:val="DefaultParagraphFont"/>
    <w:rsid w:val="00661379"/>
  </w:style>
  <w:style w:type="table" w:styleId="LightShading-Accent3">
    <w:name w:val="Light Shading Accent 3"/>
    <w:basedOn w:val="TableNormal"/>
    <w:uiPriority w:val="60"/>
    <w:rsid w:val="00AB23F8"/>
    <w:pPr>
      <w:spacing w:before="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
    <w:name w:val="Light List"/>
    <w:basedOn w:val="TableNormal"/>
    <w:uiPriority w:val="61"/>
    <w:rsid w:val="00AB23F8"/>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ragraph">
    <w:name w:val="paragraph"/>
    <w:basedOn w:val="Normal"/>
    <w:rsid w:val="00EF40B5"/>
    <w:pPr>
      <w:spacing w:before="100" w:beforeAutospacing="1" w:after="100" w:afterAutospacing="1" w:line="240" w:lineRule="auto"/>
      <w:ind w:firstLine="0"/>
      <w:jc w:val="left"/>
    </w:pPr>
    <w:rPr>
      <w:rFonts w:eastAsia="Times New Roman" w:cs="Times New Roman"/>
      <w:noProof w:val="0"/>
      <w:sz w:val="24"/>
      <w:szCs w:val="24"/>
      <w:lang w:val="en-US"/>
    </w:rPr>
  </w:style>
  <w:style w:type="character" w:customStyle="1" w:styleId="normaltextrun">
    <w:name w:val="normaltextrun"/>
    <w:basedOn w:val="DefaultParagraphFont"/>
    <w:rsid w:val="00EF40B5"/>
  </w:style>
  <w:style w:type="character" w:customStyle="1" w:styleId="eop">
    <w:name w:val="eop"/>
    <w:basedOn w:val="DefaultParagraphFont"/>
    <w:rsid w:val="00EF40B5"/>
  </w:style>
  <w:style w:type="character" w:customStyle="1" w:styleId="vlist-s">
    <w:name w:val="vlist-s"/>
    <w:basedOn w:val="DefaultParagraphFont"/>
    <w:rsid w:val="0015788D"/>
  </w:style>
  <w:style w:type="character" w:customStyle="1" w:styleId="mrel">
    <w:name w:val="mrel"/>
    <w:basedOn w:val="DefaultParagraphFont"/>
    <w:rsid w:val="0015788D"/>
  </w:style>
  <w:style w:type="character" w:customStyle="1" w:styleId="mopen">
    <w:name w:val="mopen"/>
    <w:basedOn w:val="DefaultParagraphFont"/>
    <w:rsid w:val="0015788D"/>
  </w:style>
  <w:style w:type="character" w:customStyle="1" w:styleId="mclose">
    <w:name w:val="mclose"/>
    <w:basedOn w:val="DefaultParagraphFont"/>
    <w:rsid w:val="0015788D"/>
  </w:style>
  <w:style w:type="character" w:customStyle="1" w:styleId="mop">
    <w:name w:val="mop"/>
    <w:basedOn w:val="DefaultParagraphFont"/>
    <w:rsid w:val="00157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80971">
      <w:bodyDiv w:val="1"/>
      <w:marLeft w:val="0"/>
      <w:marRight w:val="0"/>
      <w:marTop w:val="0"/>
      <w:marBottom w:val="0"/>
      <w:divBdr>
        <w:top w:val="none" w:sz="0" w:space="0" w:color="auto"/>
        <w:left w:val="none" w:sz="0" w:space="0" w:color="auto"/>
        <w:bottom w:val="none" w:sz="0" w:space="0" w:color="auto"/>
        <w:right w:val="none" w:sz="0" w:space="0" w:color="auto"/>
      </w:divBdr>
    </w:div>
    <w:div w:id="75131621">
      <w:bodyDiv w:val="1"/>
      <w:marLeft w:val="0"/>
      <w:marRight w:val="0"/>
      <w:marTop w:val="0"/>
      <w:marBottom w:val="0"/>
      <w:divBdr>
        <w:top w:val="none" w:sz="0" w:space="0" w:color="auto"/>
        <w:left w:val="none" w:sz="0" w:space="0" w:color="auto"/>
        <w:bottom w:val="none" w:sz="0" w:space="0" w:color="auto"/>
        <w:right w:val="none" w:sz="0" w:space="0" w:color="auto"/>
      </w:divBdr>
    </w:div>
    <w:div w:id="91361415">
      <w:bodyDiv w:val="1"/>
      <w:marLeft w:val="0"/>
      <w:marRight w:val="0"/>
      <w:marTop w:val="0"/>
      <w:marBottom w:val="0"/>
      <w:divBdr>
        <w:top w:val="none" w:sz="0" w:space="0" w:color="auto"/>
        <w:left w:val="none" w:sz="0" w:space="0" w:color="auto"/>
        <w:bottom w:val="none" w:sz="0" w:space="0" w:color="auto"/>
        <w:right w:val="none" w:sz="0" w:space="0" w:color="auto"/>
      </w:divBdr>
    </w:div>
    <w:div w:id="128978540">
      <w:bodyDiv w:val="1"/>
      <w:marLeft w:val="0"/>
      <w:marRight w:val="0"/>
      <w:marTop w:val="0"/>
      <w:marBottom w:val="0"/>
      <w:divBdr>
        <w:top w:val="none" w:sz="0" w:space="0" w:color="auto"/>
        <w:left w:val="none" w:sz="0" w:space="0" w:color="auto"/>
        <w:bottom w:val="none" w:sz="0" w:space="0" w:color="auto"/>
        <w:right w:val="none" w:sz="0" w:space="0" w:color="auto"/>
      </w:divBdr>
    </w:div>
    <w:div w:id="132794629">
      <w:bodyDiv w:val="1"/>
      <w:marLeft w:val="0"/>
      <w:marRight w:val="0"/>
      <w:marTop w:val="0"/>
      <w:marBottom w:val="0"/>
      <w:divBdr>
        <w:top w:val="none" w:sz="0" w:space="0" w:color="auto"/>
        <w:left w:val="none" w:sz="0" w:space="0" w:color="auto"/>
        <w:bottom w:val="none" w:sz="0" w:space="0" w:color="auto"/>
        <w:right w:val="none" w:sz="0" w:space="0" w:color="auto"/>
      </w:divBdr>
    </w:div>
    <w:div w:id="138423378">
      <w:bodyDiv w:val="1"/>
      <w:marLeft w:val="0"/>
      <w:marRight w:val="0"/>
      <w:marTop w:val="0"/>
      <w:marBottom w:val="0"/>
      <w:divBdr>
        <w:top w:val="none" w:sz="0" w:space="0" w:color="auto"/>
        <w:left w:val="none" w:sz="0" w:space="0" w:color="auto"/>
        <w:bottom w:val="none" w:sz="0" w:space="0" w:color="auto"/>
        <w:right w:val="none" w:sz="0" w:space="0" w:color="auto"/>
      </w:divBdr>
    </w:div>
    <w:div w:id="145245599">
      <w:bodyDiv w:val="1"/>
      <w:marLeft w:val="0"/>
      <w:marRight w:val="0"/>
      <w:marTop w:val="0"/>
      <w:marBottom w:val="0"/>
      <w:divBdr>
        <w:top w:val="none" w:sz="0" w:space="0" w:color="auto"/>
        <w:left w:val="none" w:sz="0" w:space="0" w:color="auto"/>
        <w:bottom w:val="none" w:sz="0" w:space="0" w:color="auto"/>
        <w:right w:val="none" w:sz="0" w:space="0" w:color="auto"/>
      </w:divBdr>
    </w:div>
    <w:div w:id="147601369">
      <w:bodyDiv w:val="1"/>
      <w:marLeft w:val="0"/>
      <w:marRight w:val="0"/>
      <w:marTop w:val="0"/>
      <w:marBottom w:val="0"/>
      <w:divBdr>
        <w:top w:val="none" w:sz="0" w:space="0" w:color="auto"/>
        <w:left w:val="none" w:sz="0" w:space="0" w:color="auto"/>
        <w:bottom w:val="none" w:sz="0" w:space="0" w:color="auto"/>
        <w:right w:val="none" w:sz="0" w:space="0" w:color="auto"/>
      </w:divBdr>
    </w:div>
    <w:div w:id="161749534">
      <w:bodyDiv w:val="1"/>
      <w:marLeft w:val="0"/>
      <w:marRight w:val="0"/>
      <w:marTop w:val="0"/>
      <w:marBottom w:val="0"/>
      <w:divBdr>
        <w:top w:val="none" w:sz="0" w:space="0" w:color="auto"/>
        <w:left w:val="none" w:sz="0" w:space="0" w:color="auto"/>
        <w:bottom w:val="none" w:sz="0" w:space="0" w:color="auto"/>
        <w:right w:val="none" w:sz="0" w:space="0" w:color="auto"/>
      </w:divBdr>
    </w:div>
    <w:div w:id="181477502">
      <w:bodyDiv w:val="1"/>
      <w:marLeft w:val="0"/>
      <w:marRight w:val="0"/>
      <w:marTop w:val="0"/>
      <w:marBottom w:val="0"/>
      <w:divBdr>
        <w:top w:val="none" w:sz="0" w:space="0" w:color="auto"/>
        <w:left w:val="none" w:sz="0" w:space="0" w:color="auto"/>
        <w:bottom w:val="none" w:sz="0" w:space="0" w:color="auto"/>
        <w:right w:val="none" w:sz="0" w:space="0" w:color="auto"/>
      </w:divBdr>
    </w:div>
    <w:div w:id="190185773">
      <w:bodyDiv w:val="1"/>
      <w:marLeft w:val="0"/>
      <w:marRight w:val="0"/>
      <w:marTop w:val="0"/>
      <w:marBottom w:val="0"/>
      <w:divBdr>
        <w:top w:val="none" w:sz="0" w:space="0" w:color="auto"/>
        <w:left w:val="none" w:sz="0" w:space="0" w:color="auto"/>
        <w:bottom w:val="none" w:sz="0" w:space="0" w:color="auto"/>
        <w:right w:val="none" w:sz="0" w:space="0" w:color="auto"/>
      </w:divBdr>
    </w:div>
    <w:div w:id="193271487">
      <w:bodyDiv w:val="1"/>
      <w:marLeft w:val="0"/>
      <w:marRight w:val="0"/>
      <w:marTop w:val="0"/>
      <w:marBottom w:val="0"/>
      <w:divBdr>
        <w:top w:val="none" w:sz="0" w:space="0" w:color="auto"/>
        <w:left w:val="none" w:sz="0" w:space="0" w:color="auto"/>
        <w:bottom w:val="none" w:sz="0" w:space="0" w:color="auto"/>
        <w:right w:val="none" w:sz="0" w:space="0" w:color="auto"/>
      </w:divBdr>
    </w:div>
    <w:div w:id="205879092">
      <w:bodyDiv w:val="1"/>
      <w:marLeft w:val="0"/>
      <w:marRight w:val="0"/>
      <w:marTop w:val="0"/>
      <w:marBottom w:val="0"/>
      <w:divBdr>
        <w:top w:val="none" w:sz="0" w:space="0" w:color="auto"/>
        <w:left w:val="none" w:sz="0" w:space="0" w:color="auto"/>
        <w:bottom w:val="none" w:sz="0" w:space="0" w:color="auto"/>
        <w:right w:val="none" w:sz="0" w:space="0" w:color="auto"/>
      </w:divBdr>
    </w:div>
    <w:div w:id="212499949">
      <w:bodyDiv w:val="1"/>
      <w:marLeft w:val="0"/>
      <w:marRight w:val="0"/>
      <w:marTop w:val="0"/>
      <w:marBottom w:val="0"/>
      <w:divBdr>
        <w:top w:val="none" w:sz="0" w:space="0" w:color="auto"/>
        <w:left w:val="none" w:sz="0" w:space="0" w:color="auto"/>
        <w:bottom w:val="none" w:sz="0" w:space="0" w:color="auto"/>
        <w:right w:val="none" w:sz="0" w:space="0" w:color="auto"/>
      </w:divBdr>
    </w:div>
    <w:div w:id="217207708">
      <w:bodyDiv w:val="1"/>
      <w:marLeft w:val="0"/>
      <w:marRight w:val="0"/>
      <w:marTop w:val="0"/>
      <w:marBottom w:val="0"/>
      <w:divBdr>
        <w:top w:val="none" w:sz="0" w:space="0" w:color="auto"/>
        <w:left w:val="none" w:sz="0" w:space="0" w:color="auto"/>
        <w:bottom w:val="none" w:sz="0" w:space="0" w:color="auto"/>
        <w:right w:val="none" w:sz="0" w:space="0" w:color="auto"/>
      </w:divBdr>
    </w:div>
    <w:div w:id="260727063">
      <w:bodyDiv w:val="1"/>
      <w:marLeft w:val="0"/>
      <w:marRight w:val="0"/>
      <w:marTop w:val="0"/>
      <w:marBottom w:val="0"/>
      <w:divBdr>
        <w:top w:val="none" w:sz="0" w:space="0" w:color="auto"/>
        <w:left w:val="none" w:sz="0" w:space="0" w:color="auto"/>
        <w:bottom w:val="none" w:sz="0" w:space="0" w:color="auto"/>
        <w:right w:val="none" w:sz="0" w:space="0" w:color="auto"/>
      </w:divBdr>
    </w:div>
    <w:div w:id="280887575">
      <w:bodyDiv w:val="1"/>
      <w:marLeft w:val="0"/>
      <w:marRight w:val="0"/>
      <w:marTop w:val="0"/>
      <w:marBottom w:val="0"/>
      <w:divBdr>
        <w:top w:val="none" w:sz="0" w:space="0" w:color="auto"/>
        <w:left w:val="none" w:sz="0" w:space="0" w:color="auto"/>
        <w:bottom w:val="none" w:sz="0" w:space="0" w:color="auto"/>
        <w:right w:val="none" w:sz="0" w:space="0" w:color="auto"/>
      </w:divBdr>
    </w:div>
    <w:div w:id="282226170">
      <w:bodyDiv w:val="1"/>
      <w:marLeft w:val="0"/>
      <w:marRight w:val="0"/>
      <w:marTop w:val="0"/>
      <w:marBottom w:val="0"/>
      <w:divBdr>
        <w:top w:val="none" w:sz="0" w:space="0" w:color="auto"/>
        <w:left w:val="none" w:sz="0" w:space="0" w:color="auto"/>
        <w:bottom w:val="none" w:sz="0" w:space="0" w:color="auto"/>
        <w:right w:val="none" w:sz="0" w:space="0" w:color="auto"/>
      </w:divBdr>
    </w:div>
    <w:div w:id="286745772">
      <w:bodyDiv w:val="1"/>
      <w:marLeft w:val="0"/>
      <w:marRight w:val="0"/>
      <w:marTop w:val="0"/>
      <w:marBottom w:val="0"/>
      <w:divBdr>
        <w:top w:val="none" w:sz="0" w:space="0" w:color="auto"/>
        <w:left w:val="none" w:sz="0" w:space="0" w:color="auto"/>
        <w:bottom w:val="none" w:sz="0" w:space="0" w:color="auto"/>
        <w:right w:val="none" w:sz="0" w:space="0" w:color="auto"/>
      </w:divBdr>
    </w:div>
    <w:div w:id="307326645">
      <w:bodyDiv w:val="1"/>
      <w:marLeft w:val="0"/>
      <w:marRight w:val="0"/>
      <w:marTop w:val="0"/>
      <w:marBottom w:val="0"/>
      <w:divBdr>
        <w:top w:val="none" w:sz="0" w:space="0" w:color="auto"/>
        <w:left w:val="none" w:sz="0" w:space="0" w:color="auto"/>
        <w:bottom w:val="none" w:sz="0" w:space="0" w:color="auto"/>
        <w:right w:val="none" w:sz="0" w:space="0" w:color="auto"/>
      </w:divBdr>
    </w:div>
    <w:div w:id="318195606">
      <w:bodyDiv w:val="1"/>
      <w:marLeft w:val="0"/>
      <w:marRight w:val="0"/>
      <w:marTop w:val="0"/>
      <w:marBottom w:val="0"/>
      <w:divBdr>
        <w:top w:val="none" w:sz="0" w:space="0" w:color="auto"/>
        <w:left w:val="none" w:sz="0" w:space="0" w:color="auto"/>
        <w:bottom w:val="none" w:sz="0" w:space="0" w:color="auto"/>
        <w:right w:val="none" w:sz="0" w:space="0" w:color="auto"/>
      </w:divBdr>
    </w:div>
    <w:div w:id="350761417">
      <w:bodyDiv w:val="1"/>
      <w:marLeft w:val="0"/>
      <w:marRight w:val="0"/>
      <w:marTop w:val="0"/>
      <w:marBottom w:val="0"/>
      <w:divBdr>
        <w:top w:val="none" w:sz="0" w:space="0" w:color="auto"/>
        <w:left w:val="none" w:sz="0" w:space="0" w:color="auto"/>
        <w:bottom w:val="none" w:sz="0" w:space="0" w:color="auto"/>
        <w:right w:val="none" w:sz="0" w:space="0" w:color="auto"/>
      </w:divBdr>
    </w:div>
    <w:div w:id="380860724">
      <w:bodyDiv w:val="1"/>
      <w:marLeft w:val="0"/>
      <w:marRight w:val="0"/>
      <w:marTop w:val="0"/>
      <w:marBottom w:val="0"/>
      <w:divBdr>
        <w:top w:val="none" w:sz="0" w:space="0" w:color="auto"/>
        <w:left w:val="none" w:sz="0" w:space="0" w:color="auto"/>
        <w:bottom w:val="none" w:sz="0" w:space="0" w:color="auto"/>
        <w:right w:val="none" w:sz="0" w:space="0" w:color="auto"/>
      </w:divBdr>
    </w:div>
    <w:div w:id="387268092">
      <w:bodyDiv w:val="1"/>
      <w:marLeft w:val="0"/>
      <w:marRight w:val="0"/>
      <w:marTop w:val="0"/>
      <w:marBottom w:val="0"/>
      <w:divBdr>
        <w:top w:val="none" w:sz="0" w:space="0" w:color="auto"/>
        <w:left w:val="none" w:sz="0" w:space="0" w:color="auto"/>
        <w:bottom w:val="none" w:sz="0" w:space="0" w:color="auto"/>
        <w:right w:val="none" w:sz="0" w:space="0" w:color="auto"/>
      </w:divBdr>
      <w:divsChild>
        <w:div w:id="1544093867">
          <w:marLeft w:val="0"/>
          <w:marRight w:val="0"/>
          <w:marTop w:val="0"/>
          <w:marBottom w:val="0"/>
          <w:divBdr>
            <w:top w:val="none" w:sz="0" w:space="0" w:color="auto"/>
            <w:left w:val="none" w:sz="0" w:space="0" w:color="auto"/>
            <w:bottom w:val="none" w:sz="0" w:space="0" w:color="auto"/>
            <w:right w:val="none" w:sz="0" w:space="0" w:color="auto"/>
          </w:divBdr>
          <w:divsChild>
            <w:div w:id="1161119992">
              <w:marLeft w:val="0"/>
              <w:marRight w:val="0"/>
              <w:marTop w:val="0"/>
              <w:marBottom w:val="0"/>
              <w:divBdr>
                <w:top w:val="none" w:sz="0" w:space="0" w:color="auto"/>
                <w:left w:val="none" w:sz="0" w:space="0" w:color="auto"/>
                <w:bottom w:val="none" w:sz="0" w:space="0" w:color="auto"/>
                <w:right w:val="none" w:sz="0" w:space="0" w:color="auto"/>
              </w:divBdr>
            </w:div>
            <w:div w:id="209893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744218">
      <w:bodyDiv w:val="1"/>
      <w:marLeft w:val="0"/>
      <w:marRight w:val="0"/>
      <w:marTop w:val="0"/>
      <w:marBottom w:val="0"/>
      <w:divBdr>
        <w:top w:val="none" w:sz="0" w:space="0" w:color="auto"/>
        <w:left w:val="none" w:sz="0" w:space="0" w:color="auto"/>
        <w:bottom w:val="none" w:sz="0" w:space="0" w:color="auto"/>
        <w:right w:val="none" w:sz="0" w:space="0" w:color="auto"/>
      </w:divBdr>
    </w:div>
    <w:div w:id="402802729">
      <w:bodyDiv w:val="1"/>
      <w:marLeft w:val="0"/>
      <w:marRight w:val="0"/>
      <w:marTop w:val="0"/>
      <w:marBottom w:val="0"/>
      <w:divBdr>
        <w:top w:val="none" w:sz="0" w:space="0" w:color="auto"/>
        <w:left w:val="none" w:sz="0" w:space="0" w:color="auto"/>
        <w:bottom w:val="none" w:sz="0" w:space="0" w:color="auto"/>
        <w:right w:val="none" w:sz="0" w:space="0" w:color="auto"/>
      </w:divBdr>
    </w:div>
    <w:div w:id="429392527">
      <w:bodyDiv w:val="1"/>
      <w:marLeft w:val="0"/>
      <w:marRight w:val="0"/>
      <w:marTop w:val="0"/>
      <w:marBottom w:val="0"/>
      <w:divBdr>
        <w:top w:val="none" w:sz="0" w:space="0" w:color="auto"/>
        <w:left w:val="none" w:sz="0" w:space="0" w:color="auto"/>
        <w:bottom w:val="none" w:sz="0" w:space="0" w:color="auto"/>
        <w:right w:val="none" w:sz="0" w:space="0" w:color="auto"/>
      </w:divBdr>
    </w:div>
    <w:div w:id="429787162">
      <w:bodyDiv w:val="1"/>
      <w:marLeft w:val="0"/>
      <w:marRight w:val="0"/>
      <w:marTop w:val="0"/>
      <w:marBottom w:val="0"/>
      <w:divBdr>
        <w:top w:val="none" w:sz="0" w:space="0" w:color="auto"/>
        <w:left w:val="none" w:sz="0" w:space="0" w:color="auto"/>
        <w:bottom w:val="none" w:sz="0" w:space="0" w:color="auto"/>
        <w:right w:val="none" w:sz="0" w:space="0" w:color="auto"/>
      </w:divBdr>
    </w:div>
    <w:div w:id="450365838">
      <w:bodyDiv w:val="1"/>
      <w:marLeft w:val="0"/>
      <w:marRight w:val="0"/>
      <w:marTop w:val="0"/>
      <w:marBottom w:val="0"/>
      <w:divBdr>
        <w:top w:val="none" w:sz="0" w:space="0" w:color="auto"/>
        <w:left w:val="none" w:sz="0" w:space="0" w:color="auto"/>
        <w:bottom w:val="none" w:sz="0" w:space="0" w:color="auto"/>
        <w:right w:val="none" w:sz="0" w:space="0" w:color="auto"/>
      </w:divBdr>
    </w:div>
    <w:div w:id="450633276">
      <w:bodyDiv w:val="1"/>
      <w:marLeft w:val="0"/>
      <w:marRight w:val="0"/>
      <w:marTop w:val="0"/>
      <w:marBottom w:val="0"/>
      <w:divBdr>
        <w:top w:val="none" w:sz="0" w:space="0" w:color="auto"/>
        <w:left w:val="none" w:sz="0" w:space="0" w:color="auto"/>
        <w:bottom w:val="none" w:sz="0" w:space="0" w:color="auto"/>
        <w:right w:val="none" w:sz="0" w:space="0" w:color="auto"/>
      </w:divBdr>
      <w:divsChild>
        <w:div w:id="259724473">
          <w:marLeft w:val="0"/>
          <w:marRight w:val="0"/>
          <w:marTop w:val="0"/>
          <w:marBottom w:val="0"/>
          <w:divBdr>
            <w:top w:val="single" w:sz="2" w:space="0" w:color="auto"/>
            <w:left w:val="single" w:sz="2" w:space="0" w:color="auto"/>
            <w:bottom w:val="single" w:sz="2" w:space="0" w:color="auto"/>
            <w:right w:val="single" w:sz="2" w:space="0" w:color="auto"/>
          </w:divBdr>
          <w:divsChild>
            <w:div w:id="190844873">
              <w:marLeft w:val="0"/>
              <w:marRight w:val="0"/>
              <w:marTop w:val="0"/>
              <w:marBottom w:val="0"/>
              <w:divBdr>
                <w:top w:val="single" w:sz="2" w:space="0" w:color="auto"/>
                <w:left w:val="single" w:sz="2" w:space="0" w:color="auto"/>
                <w:bottom w:val="single" w:sz="2" w:space="0" w:color="auto"/>
                <w:right w:val="single" w:sz="2" w:space="0" w:color="auto"/>
              </w:divBdr>
              <w:divsChild>
                <w:div w:id="840855857">
                  <w:marLeft w:val="0"/>
                  <w:marRight w:val="0"/>
                  <w:marTop w:val="0"/>
                  <w:marBottom w:val="0"/>
                  <w:divBdr>
                    <w:top w:val="single" w:sz="2" w:space="0" w:color="auto"/>
                    <w:left w:val="single" w:sz="2" w:space="0" w:color="auto"/>
                    <w:bottom w:val="single" w:sz="2" w:space="0" w:color="auto"/>
                    <w:right w:val="single" w:sz="2" w:space="0" w:color="auto"/>
                  </w:divBdr>
                  <w:divsChild>
                    <w:div w:id="1477643393">
                      <w:marLeft w:val="0"/>
                      <w:marRight w:val="0"/>
                      <w:marTop w:val="0"/>
                      <w:marBottom w:val="0"/>
                      <w:divBdr>
                        <w:top w:val="single" w:sz="2" w:space="0" w:color="auto"/>
                        <w:left w:val="single" w:sz="2" w:space="0" w:color="auto"/>
                        <w:bottom w:val="single" w:sz="2" w:space="0" w:color="auto"/>
                        <w:right w:val="single" w:sz="2" w:space="0" w:color="auto"/>
                      </w:divBdr>
                      <w:divsChild>
                        <w:div w:id="1585382319">
                          <w:marLeft w:val="0"/>
                          <w:marRight w:val="0"/>
                          <w:marTop w:val="0"/>
                          <w:marBottom w:val="0"/>
                          <w:divBdr>
                            <w:top w:val="single" w:sz="2" w:space="0" w:color="auto"/>
                            <w:left w:val="single" w:sz="2" w:space="0" w:color="auto"/>
                            <w:bottom w:val="single" w:sz="2" w:space="0" w:color="auto"/>
                            <w:right w:val="single" w:sz="2" w:space="0" w:color="auto"/>
                          </w:divBdr>
                          <w:divsChild>
                            <w:div w:id="1378777949">
                              <w:marLeft w:val="0"/>
                              <w:marRight w:val="0"/>
                              <w:marTop w:val="0"/>
                              <w:marBottom w:val="0"/>
                              <w:divBdr>
                                <w:top w:val="single" w:sz="2" w:space="0" w:color="auto"/>
                                <w:left w:val="single" w:sz="2" w:space="0" w:color="auto"/>
                                <w:bottom w:val="single" w:sz="2" w:space="0" w:color="auto"/>
                                <w:right w:val="single" w:sz="2" w:space="0" w:color="auto"/>
                              </w:divBdr>
                              <w:divsChild>
                                <w:div w:id="172217017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72651010">
                          <w:marLeft w:val="0"/>
                          <w:marRight w:val="0"/>
                          <w:marTop w:val="0"/>
                          <w:marBottom w:val="0"/>
                          <w:divBdr>
                            <w:top w:val="single" w:sz="2" w:space="0" w:color="auto"/>
                            <w:left w:val="single" w:sz="2" w:space="0" w:color="auto"/>
                            <w:bottom w:val="single" w:sz="2" w:space="0" w:color="auto"/>
                            <w:right w:val="single" w:sz="2" w:space="0" w:color="auto"/>
                          </w:divBdr>
                          <w:divsChild>
                            <w:div w:id="1215195694">
                              <w:marLeft w:val="0"/>
                              <w:marRight w:val="0"/>
                              <w:marTop w:val="0"/>
                              <w:marBottom w:val="0"/>
                              <w:divBdr>
                                <w:top w:val="single" w:sz="2" w:space="0" w:color="auto"/>
                                <w:left w:val="single" w:sz="2" w:space="0" w:color="auto"/>
                                <w:bottom w:val="single" w:sz="2" w:space="0" w:color="auto"/>
                                <w:right w:val="single" w:sz="2" w:space="0" w:color="auto"/>
                              </w:divBdr>
                              <w:divsChild>
                                <w:div w:id="309604260">
                                  <w:marLeft w:val="0"/>
                                  <w:marRight w:val="0"/>
                                  <w:marTop w:val="0"/>
                                  <w:marBottom w:val="0"/>
                                  <w:divBdr>
                                    <w:top w:val="single" w:sz="2" w:space="0" w:color="auto"/>
                                    <w:left w:val="single" w:sz="2" w:space="0" w:color="auto"/>
                                    <w:bottom w:val="single" w:sz="2" w:space="0" w:color="auto"/>
                                    <w:right w:val="single" w:sz="2" w:space="0" w:color="auto"/>
                                  </w:divBdr>
                                  <w:divsChild>
                                    <w:div w:id="1005128589">
                                      <w:marLeft w:val="0"/>
                                      <w:marRight w:val="0"/>
                                      <w:marTop w:val="0"/>
                                      <w:marBottom w:val="0"/>
                                      <w:divBdr>
                                        <w:top w:val="single" w:sz="2" w:space="0" w:color="auto"/>
                                        <w:left w:val="single" w:sz="2" w:space="0" w:color="auto"/>
                                        <w:bottom w:val="single" w:sz="2" w:space="0" w:color="auto"/>
                                        <w:right w:val="single" w:sz="2" w:space="0" w:color="auto"/>
                                      </w:divBdr>
                                      <w:divsChild>
                                        <w:div w:id="1399092477">
                                          <w:marLeft w:val="0"/>
                                          <w:marRight w:val="0"/>
                                          <w:marTop w:val="0"/>
                                          <w:marBottom w:val="0"/>
                                          <w:divBdr>
                                            <w:top w:val="single" w:sz="2" w:space="0" w:color="auto"/>
                                            <w:left w:val="single" w:sz="2" w:space="0" w:color="auto"/>
                                            <w:bottom w:val="single" w:sz="2" w:space="0" w:color="auto"/>
                                            <w:right w:val="single" w:sz="2" w:space="0" w:color="auto"/>
                                          </w:divBdr>
                                          <w:divsChild>
                                            <w:div w:id="770586526">
                                              <w:marLeft w:val="0"/>
                                              <w:marRight w:val="0"/>
                                              <w:marTop w:val="0"/>
                                              <w:marBottom w:val="0"/>
                                              <w:divBdr>
                                                <w:top w:val="single" w:sz="2" w:space="0" w:color="auto"/>
                                                <w:left w:val="single" w:sz="2" w:space="0" w:color="auto"/>
                                                <w:bottom w:val="single" w:sz="2" w:space="0" w:color="auto"/>
                                                <w:right w:val="single" w:sz="2" w:space="0" w:color="auto"/>
                                              </w:divBdr>
                                              <w:divsChild>
                                                <w:div w:id="14131164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77328052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94920884">
              <w:marLeft w:val="0"/>
              <w:marRight w:val="0"/>
              <w:marTop w:val="0"/>
              <w:marBottom w:val="0"/>
              <w:divBdr>
                <w:top w:val="single" w:sz="2" w:space="0" w:color="auto"/>
                <w:left w:val="single" w:sz="2" w:space="0" w:color="auto"/>
                <w:bottom w:val="single" w:sz="2" w:space="0" w:color="auto"/>
                <w:right w:val="single" w:sz="2" w:space="0" w:color="auto"/>
              </w:divBdr>
              <w:divsChild>
                <w:div w:id="1206525936">
                  <w:marLeft w:val="0"/>
                  <w:marRight w:val="0"/>
                  <w:marTop w:val="0"/>
                  <w:marBottom w:val="0"/>
                  <w:divBdr>
                    <w:top w:val="single" w:sz="2" w:space="0" w:color="auto"/>
                    <w:left w:val="single" w:sz="2" w:space="0" w:color="auto"/>
                    <w:bottom w:val="single" w:sz="2" w:space="0" w:color="auto"/>
                    <w:right w:val="single" w:sz="2" w:space="0" w:color="auto"/>
                  </w:divBdr>
                  <w:divsChild>
                    <w:div w:id="8066282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456339256">
      <w:bodyDiv w:val="1"/>
      <w:marLeft w:val="0"/>
      <w:marRight w:val="0"/>
      <w:marTop w:val="0"/>
      <w:marBottom w:val="0"/>
      <w:divBdr>
        <w:top w:val="none" w:sz="0" w:space="0" w:color="auto"/>
        <w:left w:val="none" w:sz="0" w:space="0" w:color="auto"/>
        <w:bottom w:val="none" w:sz="0" w:space="0" w:color="auto"/>
        <w:right w:val="none" w:sz="0" w:space="0" w:color="auto"/>
      </w:divBdr>
    </w:div>
    <w:div w:id="487403020">
      <w:bodyDiv w:val="1"/>
      <w:marLeft w:val="0"/>
      <w:marRight w:val="0"/>
      <w:marTop w:val="0"/>
      <w:marBottom w:val="0"/>
      <w:divBdr>
        <w:top w:val="none" w:sz="0" w:space="0" w:color="auto"/>
        <w:left w:val="none" w:sz="0" w:space="0" w:color="auto"/>
        <w:bottom w:val="none" w:sz="0" w:space="0" w:color="auto"/>
        <w:right w:val="none" w:sz="0" w:space="0" w:color="auto"/>
      </w:divBdr>
    </w:div>
    <w:div w:id="496307727">
      <w:bodyDiv w:val="1"/>
      <w:marLeft w:val="0"/>
      <w:marRight w:val="0"/>
      <w:marTop w:val="0"/>
      <w:marBottom w:val="0"/>
      <w:divBdr>
        <w:top w:val="none" w:sz="0" w:space="0" w:color="auto"/>
        <w:left w:val="none" w:sz="0" w:space="0" w:color="auto"/>
        <w:bottom w:val="none" w:sz="0" w:space="0" w:color="auto"/>
        <w:right w:val="none" w:sz="0" w:space="0" w:color="auto"/>
      </w:divBdr>
    </w:div>
    <w:div w:id="549805510">
      <w:bodyDiv w:val="1"/>
      <w:marLeft w:val="0"/>
      <w:marRight w:val="0"/>
      <w:marTop w:val="0"/>
      <w:marBottom w:val="0"/>
      <w:divBdr>
        <w:top w:val="none" w:sz="0" w:space="0" w:color="auto"/>
        <w:left w:val="none" w:sz="0" w:space="0" w:color="auto"/>
        <w:bottom w:val="none" w:sz="0" w:space="0" w:color="auto"/>
        <w:right w:val="none" w:sz="0" w:space="0" w:color="auto"/>
      </w:divBdr>
    </w:div>
    <w:div w:id="561018264">
      <w:bodyDiv w:val="1"/>
      <w:marLeft w:val="0"/>
      <w:marRight w:val="0"/>
      <w:marTop w:val="0"/>
      <w:marBottom w:val="0"/>
      <w:divBdr>
        <w:top w:val="none" w:sz="0" w:space="0" w:color="auto"/>
        <w:left w:val="none" w:sz="0" w:space="0" w:color="auto"/>
        <w:bottom w:val="none" w:sz="0" w:space="0" w:color="auto"/>
        <w:right w:val="none" w:sz="0" w:space="0" w:color="auto"/>
      </w:divBdr>
    </w:div>
    <w:div w:id="582690495">
      <w:bodyDiv w:val="1"/>
      <w:marLeft w:val="0"/>
      <w:marRight w:val="0"/>
      <w:marTop w:val="0"/>
      <w:marBottom w:val="0"/>
      <w:divBdr>
        <w:top w:val="none" w:sz="0" w:space="0" w:color="auto"/>
        <w:left w:val="none" w:sz="0" w:space="0" w:color="auto"/>
        <w:bottom w:val="none" w:sz="0" w:space="0" w:color="auto"/>
        <w:right w:val="none" w:sz="0" w:space="0" w:color="auto"/>
      </w:divBdr>
    </w:div>
    <w:div w:id="627668840">
      <w:bodyDiv w:val="1"/>
      <w:marLeft w:val="0"/>
      <w:marRight w:val="0"/>
      <w:marTop w:val="0"/>
      <w:marBottom w:val="0"/>
      <w:divBdr>
        <w:top w:val="none" w:sz="0" w:space="0" w:color="auto"/>
        <w:left w:val="none" w:sz="0" w:space="0" w:color="auto"/>
        <w:bottom w:val="none" w:sz="0" w:space="0" w:color="auto"/>
        <w:right w:val="none" w:sz="0" w:space="0" w:color="auto"/>
      </w:divBdr>
    </w:div>
    <w:div w:id="643781199">
      <w:bodyDiv w:val="1"/>
      <w:marLeft w:val="0"/>
      <w:marRight w:val="0"/>
      <w:marTop w:val="0"/>
      <w:marBottom w:val="0"/>
      <w:divBdr>
        <w:top w:val="none" w:sz="0" w:space="0" w:color="auto"/>
        <w:left w:val="none" w:sz="0" w:space="0" w:color="auto"/>
        <w:bottom w:val="none" w:sz="0" w:space="0" w:color="auto"/>
        <w:right w:val="none" w:sz="0" w:space="0" w:color="auto"/>
      </w:divBdr>
    </w:div>
    <w:div w:id="646201192">
      <w:bodyDiv w:val="1"/>
      <w:marLeft w:val="0"/>
      <w:marRight w:val="0"/>
      <w:marTop w:val="0"/>
      <w:marBottom w:val="0"/>
      <w:divBdr>
        <w:top w:val="none" w:sz="0" w:space="0" w:color="auto"/>
        <w:left w:val="none" w:sz="0" w:space="0" w:color="auto"/>
        <w:bottom w:val="none" w:sz="0" w:space="0" w:color="auto"/>
        <w:right w:val="none" w:sz="0" w:space="0" w:color="auto"/>
      </w:divBdr>
    </w:div>
    <w:div w:id="661666230">
      <w:bodyDiv w:val="1"/>
      <w:marLeft w:val="0"/>
      <w:marRight w:val="0"/>
      <w:marTop w:val="0"/>
      <w:marBottom w:val="0"/>
      <w:divBdr>
        <w:top w:val="none" w:sz="0" w:space="0" w:color="auto"/>
        <w:left w:val="none" w:sz="0" w:space="0" w:color="auto"/>
        <w:bottom w:val="none" w:sz="0" w:space="0" w:color="auto"/>
        <w:right w:val="none" w:sz="0" w:space="0" w:color="auto"/>
      </w:divBdr>
    </w:div>
    <w:div w:id="678853254">
      <w:bodyDiv w:val="1"/>
      <w:marLeft w:val="0"/>
      <w:marRight w:val="0"/>
      <w:marTop w:val="0"/>
      <w:marBottom w:val="0"/>
      <w:divBdr>
        <w:top w:val="none" w:sz="0" w:space="0" w:color="auto"/>
        <w:left w:val="none" w:sz="0" w:space="0" w:color="auto"/>
        <w:bottom w:val="none" w:sz="0" w:space="0" w:color="auto"/>
        <w:right w:val="none" w:sz="0" w:space="0" w:color="auto"/>
      </w:divBdr>
    </w:div>
    <w:div w:id="685179955">
      <w:bodyDiv w:val="1"/>
      <w:marLeft w:val="0"/>
      <w:marRight w:val="0"/>
      <w:marTop w:val="0"/>
      <w:marBottom w:val="0"/>
      <w:divBdr>
        <w:top w:val="none" w:sz="0" w:space="0" w:color="auto"/>
        <w:left w:val="none" w:sz="0" w:space="0" w:color="auto"/>
        <w:bottom w:val="none" w:sz="0" w:space="0" w:color="auto"/>
        <w:right w:val="none" w:sz="0" w:space="0" w:color="auto"/>
      </w:divBdr>
    </w:div>
    <w:div w:id="686712433">
      <w:bodyDiv w:val="1"/>
      <w:marLeft w:val="0"/>
      <w:marRight w:val="0"/>
      <w:marTop w:val="0"/>
      <w:marBottom w:val="0"/>
      <w:divBdr>
        <w:top w:val="none" w:sz="0" w:space="0" w:color="auto"/>
        <w:left w:val="none" w:sz="0" w:space="0" w:color="auto"/>
        <w:bottom w:val="none" w:sz="0" w:space="0" w:color="auto"/>
        <w:right w:val="none" w:sz="0" w:space="0" w:color="auto"/>
      </w:divBdr>
    </w:div>
    <w:div w:id="716592639">
      <w:bodyDiv w:val="1"/>
      <w:marLeft w:val="0"/>
      <w:marRight w:val="0"/>
      <w:marTop w:val="0"/>
      <w:marBottom w:val="0"/>
      <w:divBdr>
        <w:top w:val="none" w:sz="0" w:space="0" w:color="auto"/>
        <w:left w:val="none" w:sz="0" w:space="0" w:color="auto"/>
        <w:bottom w:val="none" w:sz="0" w:space="0" w:color="auto"/>
        <w:right w:val="none" w:sz="0" w:space="0" w:color="auto"/>
      </w:divBdr>
    </w:div>
    <w:div w:id="756898392">
      <w:bodyDiv w:val="1"/>
      <w:marLeft w:val="0"/>
      <w:marRight w:val="0"/>
      <w:marTop w:val="0"/>
      <w:marBottom w:val="0"/>
      <w:divBdr>
        <w:top w:val="none" w:sz="0" w:space="0" w:color="auto"/>
        <w:left w:val="none" w:sz="0" w:space="0" w:color="auto"/>
        <w:bottom w:val="none" w:sz="0" w:space="0" w:color="auto"/>
        <w:right w:val="none" w:sz="0" w:space="0" w:color="auto"/>
      </w:divBdr>
    </w:div>
    <w:div w:id="776825121">
      <w:bodyDiv w:val="1"/>
      <w:marLeft w:val="0"/>
      <w:marRight w:val="0"/>
      <w:marTop w:val="0"/>
      <w:marBottom w:val="0"/>
      <w:divBdr>
        <w:top w:val="none" w:sz="0" w:space="0" w:color="auto"/>
        <w:left w:val="none" w:sz="0" w:space="0" w:color="auto"/>
        <w:bottom w:val="none" w:sz="0" w:space="0" w:color="auto"/>
        <w:right w:val="none" w:sz="0" w:space="0" w:color="auto"/>
      </w:divBdr>
    </w:div>
    <w:div w:id="779029238">
      <w:bodyDiv w:val="1"/>
      <w:marLeft w:val="0"/>
      <w:marRight w:val="0"/>
      <w:marTop w:val="0"/>
      <w:marBottom w:val="0"/>
      <w:divBdr>
        <w:top w:val="none" w:sz="0" w:space="0" w:color="auto"/>
        <w:left w:val="none" w:sz="0" w:space="0" w:color="auto"/>
        <w:bottom w:val="none" w:sz="0" w:space="0" w:color="auto"/>
        <w:right w:val="none" w:sz="0" w:space="0" w:color="auto"/>
      </w:divBdr>
    </w:div>
    <w:div w:id="780614563">
      <w:bodyDiv w:val="1"/>
      <w:marLeft w:val="0"/>
      <w:marRight w:val="0"/>
      <w:marTop w:val="0"/>
      <w:marBottom w:val="0"/>
      <w:divBdr>
        <w:top w:val="none" w:sz="0" w:space="0" w:color="auto"/>
        <w:left w:val="none" w:sz="0" w:space="0" w:color="auto"/>
        <w:bottom w:val="none" w:sz="0" w:space="0" w:color="auto"/>
        <w:right w:val="none" w:sz="0" w:space="0" w:color="auto"/>
      </w:divBdr>
    </w:div>
    <w:div w:id="793867964">
      <w:bodyDiv w:val="1"/>
      <w:marLeft w:val="0"/>
      <w:marRight w:val="0"/>
      <w:marTop w:val="0"/>
      <w:marBottom w:val="0"/>
      <w:divBdr>
        <w:top w:val="none" w:sz="0" w:space="0" w:color="auto"/>
        <w:left w:val="none" w:sz="0" w:space="0" w:color="auto"/>
        <w:bottom w:val="none" w:sz="0" w:space="0" w:color="auto"/>
        <w:right w:val="none" w:sz="0" w:space="0" w:color="auto"/>
      </w:divBdr>
    </w:div>
    <w:div w:id="796798010">
      <w:bodyDiv w:val="1"/>
      <w:marLeft w:val="0"/>
      <w:marRight w:val="0"/>
      <w:marTop w:val="0"/>
      <w:marBottom w:val="0"/>
      <w:divBdr>
        <w:top w:val="none" w:sz="0" w:space="0" w:color="auto"/>
        <w:left w:val="none" w:sz="0" w:space="0" w:color="auto"/>
        <w:bottom w:val="none" w:sz="0" w:space="0" w:color="auto"/>
        <w:right w:val="none" w:sz="0" w:space="0" w:color="auto"/>
      </w:divBdr>
    </w:div>
    <w:div w:id="812480073">
      <w:bodyDiv w:val="1"/>
      <w:marLeft w:val="0"/>
      <w:marRight w:val="0"/>
      <w:marTop w:val="0"/>
      <w:marBottom w:val="0"/>
      <w:divBdr>
        <w:top w:val="none" w:sz="0" w:space="0" w:color="auto"/>
        <w:left w:val="none" w:sz="0" w:space="0" w:color="auto"/>
        <w:bottom w:val="none" w:sz="0" w:space="0" w:color="auto"/>
        <w:right w:val="none" w:sz="0" w:space="0" w:color="auto"/>
      </w:divBdr>
    </w:div>
    <w:div w:id="819419189">
      <w:bodyDiv w:val="1"/>
      <w:marLeft w:val="0"/>
      <w:marRight w:val="0"/>
      <w:marTop w:val="0"/>
      <w:marBottom w:val="0"/>
      <w:divBdr>
        <w:top w:val="none" w:sz="0" w:space="0" w:color="auto"/>
        <w:left w:val="none" w:sz="0" w:space="0" w:color="auto"/>
        <w:bottom w:val="none" w:sz="0" w:space="0" w:color="auto"/>
        <w:right w:val="none" w:sz="0" w:space="0" w:color="auto"/>
      </w:divBdr>
    </w:div>
    <w:div w:id="821771318">
      <w:bodyDiv w:val="1"/>
      <w:marLeft w:val="0"/>
      <w:marRight w:val="0"/>
      <w:marTop w:val="0"/>
      <w:marBottom w:val="0"/>
      <w:divBdr>
        <w:top w:val="none" w:sz="0" w:space="0" w:color="auto"/>
        <w:left w:val="none" w:sz="0" w:space="0" w:color="auto"/>
        <w:bottom w:val="none" w:sz="0" w:space="0" w:color="auto"/>
        <w:right w:val="none" w:sz="0" w:space="0" w:color="auto"/>
      </w:divBdr>
    </w:div>
    <w:div w:id="828254165">
      <w:bodyDiv w:val="1"/>
      <w:marLeft w:val="0"/>
      <w:marRight w:val="0"/>
      <w:marTop w:val="0"/>
      <w:marBottom w:val="0"/>
      <w:divBdr>
        <w:top w:val="none" w:sz="0" w:space="0" w:color="auto"/>
        <w:left w:val="none" w:sz="0" w:space="0" w:color="auto"/>
        <w:bottom w:val="none" w:sz="0" w:space="0" w:color="auto"/>
        <w:right w:val="none" w:sz="0" w:space="0" w:color="auto"/>
      </w:divBdr>
    </w:div>
    <w:div w:id="842403203">
      <w:bodyDiv w:val="1"/>
      <w:marLeft w:val="0"/>
      <w:marRight w:val="0"/>
      <w:marTop w:val="0"/>
      <w:marBottom w:val="0"/>
      <w:divBdr>
        <w:top w:val="none" w:sz="0" w:space="0" w:color="auto"/>
        <w:left w:val="none" w:sz="0" w:space="0" w:color="auto"/>
        <w:bottom w:val="none" w:sz="0" w:space="0" w:color="auto"/>
        <w:right w:val="none" w:sz="0" w:space="0" w:color="auto"/>
      </w:divBdr>
    </w:div>
    <w:div w:id="844828257">
      <w:bodyDiv w:val="1"/>
      <w:marLeft w:val="0"/>
      <w:marRight w:val="0"/>
      <w:marTop w:val="0"/>
      <w:marBottom w:val="0"/>
      <w:divBdr>
        <w:top w:val="none" w:sz="0" w:space="0" w:color="auto"/>
        <w:left w:val="none" w:sz="0" w:space="0" w:color="auto"/>
        <w:bottom w:val="none" w:sz="0" w:space="0" w:color="auto"/>
        <w:right w:val="none" w:sz="0" w:space="0" w:color="auto"/>
      </w:divBdr>
    </w:div>
    <w:div w:id="850336524">
      <w:bodyDiv w:val="1"/>
      <w:marLeft w:val="0"/>
      <w:marRight w:val="0"/>
      <w:marTop w:val="0"/>
      <w:marBottom w:val="0"/>
      <w:divBdr>
        <w:top w:val="none" w:sz="0" w:space="0" w:color="auto"/>
        <w:left w:val="none" w:sz="0" w:space="0" w:color="auto"/>
        <w:bottom w:val="none" w:sz="0" w:space="0" w:color="auto"/>
        <w:right w:val="none" w:sz="0" w:space="0" w:color="auto"/>
      </w:divBdr>
    </w:div>
    <w:div w:id="860508314">
      <w:bodyDiv w:val="1"/>
      <w:marLeft w:val="0"/>
      <w:marRight w:val="0"/>
      <w:marTop w:val="0"/>
      <w:marBottom w:val="0"/>
      <w:divBdr>
        <w:top w:val="none" w:sz="0" w:space="0" w:color="auto"/>
        <w:left w:val="none" w:sz="0" w:space="0" w:color="auto"/>
        <w:bottom w:val="none" w:sz="0" w:space="0" w:color="auto"/>
        <w:right w:val="none" w:sz="0" w:space="0" w:color="auto"/>
      </w:divBdr>
    </w:div>
    <w:div w:id="889343113">
      <w:bodyDiv w:val="1"/>
      <w:marLeft w:val="0"/>
      <w:marRight w:val="0"/>
      <w:marTop w:val="0"/>
      <w:marBottom w:val="0"/>
      <w:divBdr>
        <w:top w:val="none" w:sz="0" w:space="0" w:color="auto"/>
        <w:left w:val="none" w:sz="0" w:space="0" w:color="auto"/>
        <w:bottom w:val="none" w:sz="0" w:space="0" w:color="auto"/>
        <w:right w:val="none" w:sz="0" w:space="0" w:color="auto"/>
      </w:divBdr>
    </w:div>
    <w:div w:id="893546580">
      <w:bodyDiv w:val="1"/>
      <w:marLeft w:val="0"/>
      <w:marRight w:val="0"/>
      <w:marTop w:val="0"/>
      <w:marBottom w:val="0"/>
      <w:divBdr>
        <w:top w:val="none" w:sz="0" w:space="0" w:color="auto"/>
        <w:left w:val="none" w:sz="0" w:space="0" w:color="auto"/>
        <w:bottom w:val="none" w:sz="0" w:space="0" w:color="auto"/>
        <w:right w:val="none" w:sz="0" w:space="0" w:color="auto"/>
      </w:divBdr>
    </w:div>
    <w:div w:id="923487866">
      <w:bodyDiv w:val="1"/>
      <w:marLeft w:val="0"/>
      <w:marRight w:val="0"/>
      <w:marTop w:val="0"/>
      <w:marBottom w:val="0"/>
      <w:divBdr>
        <w:top w:val="none" w:sz="0" w:space="0" w:color="auto"/>
        <w:left w:val="none" w:sz="0" w:space="0" w:color="auto"/>
        <w:bottom w:val="none" w:sz="0" w:space="0" w:color="auto"/>
        <w:right w:val="none" w:sz="0" w:space="0" w:color="auto"/>
      </w:divBdr>
    </w:div>
    <w:div w:id="934902742">
      <w:bodyDiv w:val="1"/>
      <w:marLeft w:val="0"/>
      <w:marRight w:val="0"/>
      <w:marTop w:val="0"/>
      <w:marBottom w:val="0"/>
      <w:divBdr>
        <w:top w:val="none" w:sz="0" w:space="0" w:color="auto"/>
        <w:left w:val="none" w:sz="0" w:space="0" w:color="auto"/>
        <w:bottom w:val="none" w:sz="0" w:space="0" w:color="auto"/>
        <w:right w:val="none" w:sz="0" w:space="0" w:color="auto"/>
      </w:divBdr>
    </w:div>
    <w:div w:id="1004166471">
      <w:bodyDiv w:val="1"/>
      <w:marLeft w:val="0"/>
      <w:marRight w:val="0"/>
      <w:marTop w:val="0"/>
      <w:marBottom w:val="0"/>
      <w:divBdr>
        <w:top w:val="none" w:sz="0" w:space="0" w:color="auto"/>
        <w:left w:val="none" w:sz="0" w:space="0" w:color="auto"/>
        <w:bottom w:val="none" w:sz="0" w:space="0" w:color="auto"/>
        <w:right w:val="none" w:sz="0" w:space="0" w:color="auto"/>
      </w:divBdr>
    </w:div>
    <w:div w:id="1005287773">
      <w:bodyDiv w:val="1"/>
      <w:marLeft w:val="0"/>
      <w:marRight w:val="0"/>
      <w:marTop w:val="0"/>
      <w:marBottom w:val="0"/>
      <w:divBdr>
        <w:top w:val="none" w:sz="0" w:space="0" w:color="auto"/>
        <w:left w:val="none" w:sz="0" w:space="0" w:color="auto"/>
        <w:bottom w:val="none" w:sz="0" w:space="0" w:color="auto"/>
        <w:right w:val="none" w:sz="0" w:space="0" w:color="auto"/>
      </w:divBdr>
      <w:divsChild>
        <w:div w:id="83841882">
          <w:marLeft w:val="0"/>
          <w:marRight w:val="0"/>
          <w:marTop w:val="0"/>
          <w:marBottom w:val="0"/>
          <w:divBdr>
            <w:top w:val="none" w:sz="0" w:space="0" w:color="auto"/>
            <w:left w:val="none" w:sz="0" w:space="0" w:color="auto"/>
            <w:bottom w:val="none" w:sz="0" w:space="0" w:color="auto"/>
            <w:right w:val="none" w:sz="0" w:space="0" w:color="auto"/>
          </w:divBdr>
          <w:divsChild>
            <w:div w:id="92834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49148">
      <w:bodyDiv w:val="1"/>
      <w:marLeft w:val="0"/>
      <w:marRight w:val="0"/>
      <w:marTop w:val="0"/>
      <w:marBottom w:val="0"/>
      <w:divBdr>
        <w:top w:val="none" w:sz="0" w:space="0" w:color="auto"/>
        <w:left w:val="none" w:sz="0" w:space="0" w:color="auto"/>
        <w:bottom w:val="none" w:sz="0" w:space="0" w:color="auto"/>
        <w:right w:val="none" w:sz="0" w:space="0" w:color="auto"/>
      </w:divBdr>
    </w:div>
    <w:div w:id="1017268326">
      <w:bodyDiv w:val="1"/>
      <w:marLeft w:val="0"/>
      <w:marRight w:val="0"/>
      <w:marTop w:val="0"/>
      <w:marBottom w:val="0"/>
      <w:divBdr>
        <w:top w:val="none" w:sz="0" w:space="0" w:color="auto"/>
        <w:left w:val="none" w:sz="0" w:space="0" w:color="auto"/>
        <w:bottom w:val="none" w:sz="0" w:space="0" w:color="auto"/>
        <w:right w:val="none" w:sz="0" w:space="0" w:color="auto"/>
      </w:divBdr>
    </w:div>
    <w:div w:id="1044596489">
      <w:bodyDiv w:val="1"/>
      <w:marLeft w:val="0"/>
      <w:marRight w:val="0"/>
      <w:marTop w:val="0"/>
      <w:marBottom w:val="0"/>
      <w:divBdr>
        <w:top w:val="none" w:sz="0" w:space="0" w:color="auto"/>
        <w:left w:val="none" w:sz="0" w:space="0" w:color="auto"/>
        <w:bottom w:val="none" w:sz="0" w:space="0" w:color="auto"/>
        <w:right w:val="none" w:sz="0" w:space="0" w:color="auto"/>
      </w:divBdr>
    </w:div>
    <w:div w:id="1059204244">
      <w:bodyDiv w:val="1"/>
      <w:marLeft w:val="0"/>
      <w:marRight w:val="0"/>
      <w:marTop w:val="0"/>
      <w:marBottom w:val="0"/>
      <w:divBdr>
        <w:top w:val="none" w:sz="0" w:space="0" w:color="auto"/>
        <w:left w:val="none" w:sz="0" w:space="0" w:color="auto"/>
        <w:bottom w:val="none" w:sz="0" w:space="0" w:color="auto"/>
        <w:right w:val="none" w:sz="0" w:space="0" w:color="auto"/>
      </w:divBdr>
    </w:div>
    <w:div w:id="1076048596">
      <w:bodyDiv w:val="1"/>
      <w:marLeft w:val="0"/>
      <w:marRight w:val="0"/>
      <w:marTop w:val="0"/>
      <w:marBottom w:val="0"/>
      <w:divBdr>
        <w:top w:val="none" w:sz="0" w:space="0" w:color="auto"/>
        <w:left w:val="none" w:sz="0" w:space="0" w:color="auto"/>
        <w:bottom w:val="none" w:sz="0" w:space="0" w:color="auto"/>
        <w:right w:val="none" w:sz="0" w:space="0" w:color="auto"/>
      </w:divBdr>
      <w:divsChild>
        <w:div w:id="541401036">
          <w:marLeft w:val="0"/>
          <w:marRight w:val="0"/>
          <w:marTop w:val="0"/>
          <w:marBottom w:val="0"/>
          <w:divBdr>
            <w:top w:val="single" w:sz="2" w:space="0" w:color="E3E3E3"/>
            <w:left w:val="single" w:sz="2" w:space="0" w:color="E3E3E3"/>
            <w:bottom w:val="single" w:sz="2" w:space="0" w:color="E3E3E3"/>
            <w:right w:val="single" w:sz="2" w:space="0" w:color="E3E3E3"/>
          </w:divBdr>
          <w:divsChild>
            <w:div w:id="147137609">
              <w:marLeft w:val="0"/>
              <w:marRight w:val="0"/>
              <w:marTop w:val="0"/>
              <w:marBottom w:val="0"/>
              <w:divBdr>
                <w:top w:val="single" w:sz="2" w:space="0" w:color="E3E3E3"/>
                <w:left w:val="single" w:sz="2" w:space="0" w:color="E3E3E3"/>
                <w:bottom w:val="single" w:sz="2" w:space="0" w:color="E3E3E3"/>
                <w:right w:val="single" w:sz="2" w:space="0" w:color="E3E3E3"/>
              </w:divBdr>
              <w:divsChild>
                <w:div w:id="713502400">
                  <w:marLeft w:val="0"/>
                  <w:marRight w:val="0"/>
                  <w:marTop w:val="0"/>
                  <w:marBottom w:val="0"/>
                  <w:divBdr>
                    <w:top w:val="single" w:sz="2" w:space="0" w:color="E3E3E3"/>
                    <w:left w:val="single" w:sz="2" w:space="0" w:color="E3E3E3"/>
                    <w:bottom w:val="single" w:sz="2" w:space="0" w:color="E3E3E3"/>
                    <w:right w:val="single" w:sz="2" w:space="0" w:color="E3E3E3"/>
                  </w:divBdr>
                  <w:divsChild>
                    <w:div w:id="1177883283">
                      <w:marLeft w:val="0"/>
                      <w:marRight w:val="0"/>
                      <w:marTop w:val="0"/>
                      <w:marBottom w:val="0"/>
                      <w:divBdr>
                        <w:top w:val="single" w:sz="2" w:space="0" w:color="E3E3E3"/>
                        <w:left w:val="single" w:sz="2" w:space="0" w:color="E3E3E3"/>
                        <w:bottom w:val="single" w:sz="2" w:space="0" w:color="E3E3E3"/>
                        <w:right w:val="single" w:sz="2" w:space="0" w:color="E3E3E3"/>
                      </w:divBdr>
                      <w:divsChild>
                        <w:div w:id="1031957340">
                          <w:marLeft w:val="0"/>
                          <w:marRight w:val="0"/>
                          <w:marTop w:val="0"/>
                          <w:marBottom w:val="0"/>
                          <w:divBdr>
                            <w:top w:val="single" w:sz="2" w:space="0" w:color="E3E3E3"/>
                            <w:left w:val="single" w:sz="2" w:space="0" w:color="E3E3E3"/>
                            <w:bottom w:val="single" w:sz="2" w:space="0" w:color="E3E3E3"/>
                            <w:right w:val="single" w:sz="2" w:space="0" w:color="E3E3E3"/>
                          </w:divBdr>
                          <w:divsChild>
                            <w:div w:id="1134522301">
                              <w:marLeft w:val="0"/>
                              <w:marRight w:val="0"/>
                              <w:marTop w:val="0"/>
                              <w:marBottom w:val="0"/>
                              <w:divBdr>
                                <w:top w:val="single" w:sz="2" w:space="0" w:color="E3E3E3"/>
                                <w:left w:val="single" w:sz="2" w:space="0" w:color="E3E3E3"/>
                                <w:bottom w:val="single" w:sz="2" w:space="0" w:color="E3E3E3"/>
                                <w:right w:val="single" w:sz="2" w:space="0" w:color="E3E3E3"/>
                              </w:divBdr>
                              <w:divsChild>
                                <w:div w:id="1178040300">
                                  <w:marLeft w:val="0"/>
                                  <w:marRight w:val="0"/>
                                  <w:marTop w:val="100"/>
                                  <w:marBottom w:val="100"/>
                                  <w:divBdr>
                                    <w:top w:val="single" w:sz="2" w:space="0" w:color="E3E3E3"/>
                                    <w:left w:val="single" w:sz="2" w:space="0" w:color="E3E3E3"/>
                                    <w:bottom w:val="single" w:sz="2" w:space="0" w:color="E3E3E3"/>
                                    <w:right w:val="single" w:sz="2" w:space="0" w:color="E3E3E3"/>
                                  </w:divBdr>
                                  <w:divsChild>
                                    <w:div w:id="91895393">
                                      <w:marLeft w:val="0"/>
                                      <w:marRight w:val="0"/>
                                      <w:marTop w:val="0"/>
                                      <w:marBottom w:val="0"/>
                                      <w:divBdr>
                                        <w:top w:val="single" w:sz="2" w:space="0" w:color="E3E3E3"/>
                                        <w:left w:val="single" w:sz="2" w:space="0" w:color="E3E3E3"/>
                                        <w:bottom w:val="single" w:sz="2" w:space="0" w:color="E3E3E3"/>
                                        <w:right w:val="single" w:sz="2" w:space="0" w:color="E3E3E3"/>
                                      </w:divBdr>
                                      <w:divsChild>
                                        <w:div w:id="1461849823">
                                          <w:marLeft w:val="0"/>
                                          <w:marRight w:val="0"/>
                                          <w:marTop w:val="0"/>
                                          <w:marBottom w:val="0"/>
                                          <w:divBdr>
                                            <w:top w:val="single" w:sz="2" w:space="0" w:color="E3E3E3"/>
                                            <w:left w:val="single" w:sz="2" w:space="0" w:color="E3E3E3"/>
                                            <w:bottom w:val="single" w:sz="2" w:space="0" w:color="E3E3E3"/>
                                            <w:right w:val="single" w:sz="2" w:space="0" w:color="E3E3E3"/>
                                          </w:divBdr>
                                          <w:divsChild>
                                            <w:div w:id="1194002108">
                                              <w:marLeft w:val="0"/>
                                              <w:marRight w:val="0"/>
                                              <w:marTop w:val="0"/>
                                              <w:marBottom w:val="0"/>
                                              <w:divBdr>
                                                <w:top w:val="single" w:sz="2" w:space="0" w:color="E3E3E3"/>
                                                <w:left w:val="single" w:sz="2" w:space="0" w:color="E3E3E3"/>
                                                <w:bottom w:val="single" w:sz="2" w:space="0" w:color="E3E3E3"/>
                                                <w:right w:val="single" w:sz="2" w:space="0" w:color="E3E3E3"/>
                                              </w:divBdr>
                                              <w:divsChild>
                                                <w:div w:id="1525054361">
                                                  <w:marLeft w:val="0"/>
                                                  <w:marRight w:val="0"/>
                                                  <w:marTop w:val="0"/>
                                                  <w:marBottom w:val="0"/>
                                                  <w:divBdr>
                                                    <w:top w:val="single" w:sz="2" w:space="0" w:color="E3E3E3"/>
                                                    <w:left w:val="single" w:sz="2" w:space="0" w:color="E3E3E3"/>
                                                    <w:bottom w:val="single" w:sz="2" w:space="0" w:color="E3E3E3"/>
                                                    <w:right w:val="single" w:sz="2" w:space="0" w:color="E3E3E3"/>
                                                  </w:divBdr>
                                                  <w:divsChild>
                                                    <w:div w:id="1120225231">
                                                      <w:marLeft w:val="0"/>
                                                      <w:marRight w:val="0"/>
                                                      <w:marTop w:val="0"/>
                                                      <w:marBottom w:val="0"/>
                                                      <w:divBdr>
                                                        <w:top w:val="single" w:sz="2" w:space="0" w:color="E3E3E3"/>
                                                        <w:left w:val="single" w:sz="2" w:space="0" w:color="E3E3E3"/>
                                                        <w:bottom w:val="single" w:sz="2" w:space="0" w:color="E3E3E3"/>
                                                        <w:right w:val="single" w:sz="2" w:space="0" w:color="E3E3E3"/>
                                                      </w:divBdr>
                                                      <w:divsChild>
                                                        <w:div w:id="10308356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5530461">
          <w:marLeft w:val="0"/>
          <w:marRight w:val="0"/>
          <w:marTop w:val="0"/>
          <w:marBottom w:val="0"/>
          <w:divBdr>
            <w:top w:val="none" w:sz="0" w:space="0" w:color="auto"/>
            <w:left w:val="none" w:sz="0" w:space="0" w:color="auto"/>
            <w:bottom w:val="none" w:sz="0" w:space="0" w:color="auto"/>
            <w:right w:val="none" w:sz="0" w:space="0" w:color="auto"/>
          </w:divBdr>
        </w:div>
      </w:divsChild>
    </w:div>
    <w:div w:id="1109859469">
      <w:bodyDiv w:val="1"/>
      <w:marLeft w:val="0"/>
      <w:marRight w:val="0"/>
      <w:marTop w:val="0"/>
      <w:marBottom w:val="0"/>
      <w:divBdr>
        <w:top w:val="none" w:sz="0" w:space="0" w:color="auto"/>
        <w:left w:val="none" w:sz="0" w:space="0" w:color="auto"/>
        <w:bottom w:val="none" w:sz="0" w:space="0" w:color="auto"/>
        <w:right w:val="none" w:sz="0" w:space="0" w:color="auto"/>
      </w:divBdr>
    </w:div>
    <w:div w:id="1148740087">
      <w:bodyDiv w:val="1"/>
      <w:marLeft w:val="0"/>
      <w:marRight w:val="0"/>
      <w:marTop w:val="0"/>
      <w:marBottom w:val="0"/>
      <w:divBdr>
        <w:top w:val="none" w:sz="0" w:space="0" w:color="auto"/>
        <w:left w:val="none" w:sz="0" w:space="0" w:color="auto"/>
        <w:bottom w:val="none" w:sz="0" w:space="0" w:color="auto"/>
        <w:right w:val="none" w:sz="0" w:space="0" w:color="auto"/>
      </w:divBdr>
    </w:div>
    <w:div w:id="1171993328">
      <w:bodyDiv w:val="1"/>
      <w:marLeft w:val="0"/>
      <w:marRight w:val="0"/>
      <w:marTop w:val="0"/>
      <w:marBottom w:val="0"/>
      <w:divBdr>
        <w:top w:val="none" w:sz="0" w:space="0" w:color="auto"/>
        <w:left w:val="none" w:sz="0" w:space="0" w:color="auto"/>
        <w:bottom w:val="none" w:sz="0" w:space="0" w:color="auto"/>
        <w:right w:val="none" w:sz="0" w:space="0" w:color="auto"/>
      </w:divBdr>
    </w:div>
    <w:div w:id="1208490008">
      <w:bodyDiv w:val="1"/>
      <w:marLeft w:val="0"/>
      <w:marRight w:val="0"/>
      <w:marTop w:val="0"/>
      <w:marBottom w:val="0"/>
      <w:divBdr>
        <w:top w:val="none" w:sz="0" w:space="0" w:color="auto"/>
        <w:left w:val="none" w:sz="0" w:space="0" w:color="auto"/>
        <w:bottom w:val="none" w:sz="0" w:space="0" w:color="auto"/>
        <w:right w:val="none" w:sz="0" w:space="0" w:color="auto"/>
      </w:divBdr>
    </w:div>
    <w:div w:id="1210646619">
      <w:bodyDiv w:val="1"/>
      <w:marLeft w:val="0"/>
      <w:marRight w:val="0"/>
      <w:marTop w:val="0"/>
      <w:marBottom w:val="0"/>
      <w:divBdr>
        <w:top w:val="none" w:sz="0" w:space="0" w:color="auto"/>
        <w:left w:val="none" w:sz="0" w:space="0" w:color="auto"/>
        <w:bottom w:val="none" w:sz="0" w:space="0" w:color="auto"/>
        <w:right w:val="none" w:sz="0" w:space="0" w:color="auto"/>
      </w:divBdr>
      <w:divsChild>
        <w:div w:id="542056148">
          <w:marLeft w:val="0"/>
          <w:marRight w:val="0"/>
          <w:marTop w:val="0"/>
          <w:marBottom w:val="0"/>
          <w:divBdr>
            <w:top w:val="none" w:sz="0" w:space="0" w:color="auto"/>
            <w:left w:val="none" w:sz="0" w:space="0" w:color="auto"/>
            <w:bottom w:val="none" w:sz="0" w:space="0" w:color="auto"/>
            <w:right w:val="none" w:sz="0" w:space="0" w:color="auto"/>
          </w:divBdr>
        </w:div>
      </w:divsChild>
    </w:div>
    <w:div w:id="1214387722">
      <w:bodyDiv w:val="1"/>
      <w:marLeft w:val="0"/>
      <w:marRight w:val="0"/>
      <w:marTop w:val="0"/>
      <w:marBottom w:val="0"/>
      <w:divBdr>
        <w:top w:val="none" w:sz="0" w:space="0" w:color="auto"/>
        <w:left w:val="none" w:sz="0" w:space="0" w:color="auto"/>
        <w:bottom w:val="none" w:sz="0" w:space="0" w:color="auto"/>
        <w:right w:val="none" w:sz="0" w:space="0" w:color="auto"/>
      </w:divBdr>
      <w:divsChild>
        <w:div w:id="1972007082">
          <w:marLeft w:val="0"/>
          <w:marRight w:val="0"/>
          <w:marTop w:val="0"/>
          <w:marBottom w:val="0"/>
          <w:divBdr>
            <w:top w:val="none" w:sz="0" w:space="0" w:color="auto"/>
            <w:left w:val="none" w:sz="0" w:space="0" w:color="auto"/>
            <w:bottom w:val="none" w:sz="0" w:space="0" w:color="auto"/>
            <w:right w:val="none" w:sz="0" w:space="0" w:color="auto"/>
          </w:divBdr>
          <w:divsChild>
            <w:div w:id="828063456">
              <w:marLeft w:val="0"/>
              <w:marRight w:val="0"/>
              <w:marTop w:val="0"/>
              <w:marBottom w:val="0"/>
              <w:divBdr>
                <w:top w:val="none" w:sz="0" w:space="0" w:color="auto"/>
                <w:left w:val="none" w:sz="0" w:space="0" w:color="auto"/>
                <w:bottom w:val="none" w:sz="0" w:space="0" w:color="auto"/>
                <w:right w:val="none" w:sz="0" w:space="0" w:color="auto"/>
              </w:divBdr>
              <w:divsChild>
                <w:div w:id="121190956">
                  <w:marLeft w:val="0"/>
                  <w:marRight w:val="0"/>
                  <w:marTop w:val="0"/>
                  <w:marBottom w:val="0"/>
                  <w:divBdr>
                    <w:top w:val="none" w:sz="0" w:space="0" w:color="auto"/>
                    <w:left w:val="none" w:sz="0" w:space="0" w:color="auto"/>
                    <w:bottom w:val="none" w:sz="0" w:space="0" w:color="auto"/>
                    <w:right w:val="none" w:sz="0" w:space="0" w:color="auto"/>
                  </w:divBdr>
                  <w:divsChild>
                    <w:div w:id="1002659903">
                      <w:marLeft w:val="0"/>
                      <w:marRight w:val="0"/>
                      <w:marTop w:val="0"/>
                      <w:marBottom w:val="0"/>
                      <w:divBdr>
                        <w:top w:val="none" w:sz="0" w:space="0" w:color="auto"/>
                        <w:left w:val="none" w:sz="0" w:space="0" w:color="auto"/>
                        <w:bottom w:val="none" w:sz="0" w:space="0" w:color="auto"/>
                        <w:right w:val="none" w:sz="0" w:space="0" w:color="auto"/>
                      </w:divBdr>
                      <w:divsChild>
                        <w:div w:id="1686637013">
                          <w:marLeft w:val="0"/>
                          <w:marRight w:val="0"/>
                          <w:marTop w:val="0"/>
                          <w:marBottom w:val="0"/>
                          <w:divBdr>
                            <w:top w:val="none" w:sz="0" w:space="0" w:color="auto"/>
                            <w:left w:val="none" w:sz="0" w:space="0" w:color="auto"/>
                            <w:bottom w:val="none" w:sz="0" w:space="0" w:color="auto"/>
                            <w:right w:val="none" w:sz="0" w:space="0" w:color="auto"/>
                          </w:divBdr>
                          <w:divsChild>
                            <w:div w:id="1740588349">
                              <w:marLeft w:val="0"/>
                              <w:marRight w:val="0"/>
                              <w:marTop w:val="0"/>
                              <w:marBottom w:val="0"/>
                              <w:divBdr>
                                <w:top w:val="none" w:sz="0" w:space="0" w:color="auto"/>
                                <w:left w:val="none" w:sz="0" w:space="0" w:color="auto"/>
                                <w:bottom w:val="none" w:sz="0" w:space="0" w:color="auto"/>
                                <w:right w:val="none" w:sz="0" w:space="0" w:color="auto"/>
                              </w:divBdr>
                              <w:divsChild>
                                <w:div w:id="198824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6071">
                          <w:marLeft w:val="0"/>
                          <w:marRight w:val="0"/>
                          <w:marTop w:val="0"/>
                          <w:marBottom w:val="0"/>
                          <w:divBdr>
                            <w:top w:val="none" w:sz="0" w:space="0" w:color="auto"/>
                            <w:left w:val="none" w:sz="0" w:space="0" w:color="auto"/>
                            <w:bottom w:val="none" w:sz="0" w:space="0" w:color="auto"/>
                            <w:right w:val="none" w:sz="0" w:space="0" w:color="auto"/>
                          </w:divBdr>
                          <w:divsChild>
                            <w:div w:id="2032023054">
                              <w:marLeft w:val="0"/>
                              <w:marRight w:val="0"/>
                              <w:marTop w:val="0"/>
                              <w:marBottom w:val="0"/>
                              <w:divBdr>
                                <w:top w:val="none" w:sz="0" w:space="0" w:color="auto"/>
                                <w:left w:val="none" w:sz="0" w:space="0" w:color="auto"/>
                                <w:bottom w:val="none" w:sz="0" w:space="0" w:color="auto"/>
                                <w:right w:val="none" w:sz="0" w:space="0" w:color="auto"/>
                              </w:divBdr>
                              <w:divsChild>
                                <w:div w:id="1903446721">
                                  <w:marLeft w:val="0"/>
                                  <w:marRight w:val="0"/>
                                  <w:marTop w:val="0"/>
                                  <w:marBottom w:val="0"/>
                                  <w:divBdr>
                                    <w:top w:val="none" w:sz="0" w:space="0" w:color="auto"/>
                                    <w:left w:val="none" w:sz="0" w:space="0" w:color="auto"/>
                                    <w:bottom w:val="none" w:sz="0" w:space="0" w:color="auto"/>
                                    <w:right w:val="none" w:sz="0" w:space="0" w:color="auto"/>
                                  </w:divBdr>
                                  <w:divsChild>
                                    <w:div w:id="662782061">
                                      <w:marLeft w:val="0"/>
                                      <w:marRight w:val="0"/>
                                      <w:marTop w:val="0"/>
                                      <w:marBottom w:val="0"/>
                                      <w:divBdr>
                                        <w:top w:val="none" w:sz="0" w:space="0" w:color="auto"/>
                                        <w:left w:val="none" w:sz="0" w:space="0" w:color="auto"/>
                                        <w:bottom w:val="none" w:sz="0" w:space="0" w:color="auto"/>
                                        <w:right w:val="none" w:sz="0" w:space="0" w:color="auto"/>
                                      </w:divBdr>
                                      <w:divsChild>
                                        <w:div w:id="1537545509">
                                          <w:marLeft w:val="0"/>
                                          <w:marRight w:val="0"/>
                                          <w:marTop w:val="0"/>
                                          <w:marBottom w:val="0"/>
                                          <w:divBdr>
                                            <w:top w:val="none" w:sz="0" w:space="0" w:color="auto"/>
                                            <w:left w:val="none" w:sz="0" w:space="0" w:color="auto"/>
                                            <w:bottom w:val="none" w:sz="0" w:space="0" w:color="auto"/>
                                            <w:right w:val="none" w:sz="0" w:space="0" w:color="auto"/>
                                          </w:divBdr>
                                          <w:divsChild>
                                            <w:div w:id="149568292">
                                              <w:marLeft w:val="0"/>
                                              <w:marRight w:val="0"/>
                                              <w:marTop w:val="0"/>
                                              <w:marBottom w:val="0"/>
                                              <w:divBdr>
                                                <w:top w:val="none" w:sz="0" w:space="0" w:color="auto"/>
                                                <w:left w:val="none" w:sz="0" w:space="0" w:color="auto"/>
                                                <w:bottom w:val="none" w:sz="0" w:space="0" w:color="auto"/>
                                                <w:right w:val="none" w:sz="0" w:space="0" w:color="auto"/>
                                              </w:divBdr>
                                              <w:divsChild>
                                                <w:div w:id="104274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90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1909692">
              <w:marLeft w:val="0"/>
              <w:marRight w:val="0"/>
              <w:marTop w:val="0"/>
              <w:marBottom w:val="0"/>
              <w:divBdr>
                <w:top w:val="none" w:sz="0" w:space="0" w:color="auto"/>
                <w:left w:val="none" w:sz="0" w:space="0" w:color="auto"/>
                <w:bottom w:val="none" w:sz="0" w:space="0" w:color="auto"/>
                <w:right w:val="none" w:sz="0" w:space="0" w:color="auto"/>
              </w:divBdr>
              <w:divsChild>
                <w:div w:id="717389815">
                  <w:marLeft w:val="0"/>
                  <w:marRight w:val="0"/>
                  <w:marTop w:val="0"/>
                  <w:marBottom w:val="0"/>
                  <w:divBdr>
                    <w:top w:val="none" w:sz="0" w:space="0" w:color="auto"/>
                    <w:left w:val="none" w:sz="0" w:space="0" w:color="auto"/>
                    <w:bottom w:val="none" w:sz="0" w:space="0" w:color="auto"/>
                    <w:right w:val="none" w:sz="0" w:space="0" w:color="auto"/>
                  </w:divBdr>
                  <w:divsChild>
                    <w:div w:id="82879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364339">
      <w:bodyDiv w:val="1"/>
      <w:marLeft w:val="0"/>
      <w:marRight w:val="0"/>
      <w:marTop w:val="0"/>
      <w:marBottom w:val="0"/>
      <w:divBdr>
        <w:top w:val="none" w:sz="0" w:space="0" w:color="auto"/>
        <w:left w:val="none" w:sz="0" w:space="0" w:color="auto"/>
        <w:bottom w:val="none" w:sz="0" w:space="0" w:color="auto"/>
        <w:right w:val="none" w:sz="0" w:space="0" w:color="auto"/>
      </w:divBdr>
      <w:divsChild>
        <w:div w:id="1864896629">
          <w:marLeft w:val="0"/>
          <w:marRight w:val="0"/>
          <w:marTop w:val="0"/>
          <w:marBottom w:val="0"/>
          <w:divBdr>
            <w:top w:val="none" w:sz="0" w:space="0" w:color="auto"/>
            <w:left w:val="none" w:sz="0" w:space="0" w:color="auto"/>
            <w:bottom w:val="none" w:sz="0" w:space="0" w:color="auto"/>
            <w:right w:val="none" w:sz="0" w:space="0" w:color="auto"/>
          </w:divBdr>
        </w:div>
      </w:divsChild>
    </w:div>
    <w:div w:id="1229462583">
      <w:bodyDiv w:val="1"/>
      <w:marLeft w:val="0"/>
      <w:marRight w:val="0"/>
      <w:marTop w:val="0"/>
      <w:marBottom w:val="0"/>
      <w:divBdr>
        <w:top w:val="none" w:sz="0" w:space="0" w:color="auto"/>
        <w:left w:val="none" w:sz="0" w:space="0" w:color="auto"/>
        <w:bottom w:val="none" w:sz="0" w:space="0" w:color="auto"/>
        <w:right w:val="none" w:sz="0" w:space="0" w:color="auto"/>
      </w:divBdr>
    </w:div>
    <w:div w:id="1229607392">
      <w:bodyDiv w:val="1"/>
      <w:marLeft w:val="0"/>
      <w:marRight w:val="0"/>
      <w:marTop w:val="0"/>
      <w:marBottom w:val="0"/>
      <w:divBdr>
        <w:top w:val="none" w:sz="0" w:space="0" w:color="auto"/>
        <w:left w:val="none" w:sz="0" w:space="0" w:color="auto"/>
        <w:bottom w:val="none" w:sz="0" w:space="0" w:color="auto"/>
        <w:right w:val="none" w:sz="0" w:space="0" w:color="auto"/>
      </w:divBdr>
    </w:div>
    <w:div w:id="1248727462">
      <w:bodyDiv w:val="1"/>
      <w:marLeft w:val="0"/>
      <w:marRight w:val="0"/>
      <w:marTop w:val="0"/>
      <w:marBottom w:val="0"/>
      <w:divBdr>
        <w:top w:val="none" w:sz="0" w:space="0" w:color="auto"/>
        <w:left w:val="none" w:sz="0" w:space="0" w:color="auto"/>
        <w:bottom w:val="none" w:sz="0" w:space="0" w:color="auto"/>
        <w:right w:val="none" w:sz="0" w:space="0" w:color="auto"/>
      </w:divBdr>
    </w:div>
    <w:div w:id="1267233546">
      <w:bodyDiv w:val="1"/>
      <w:marLeft w:val="0"/>
      <w:marRight w:val="0"/>
      <w:marTop w:val="0"/>
      <w:marBottom w:val="0"/>
      <w:divBdr>
        <w:top w:val="none" w:sz="0" w:space="0" w:color="auto"/>
        <w:left w:val="none" w:sz="0" w:space="0" w:color="auto"/>
        <w:bottom w:val="none" w:sz="0" w:space="0" w:color="auto"/>
        <w:right w:val="none" w:sz="0" w:space="0" w:color="auto"/>
      </w:divBdr>
    </w:div>
    <w:div w:id="1283878809">
      <w:bodyDiv w:val="1"/>
      <w:marLeft w:val="0"/>
      <w:marRight w:val="0"/>
      <w:marTop w:val="0"/>
      <w:marBottom w:val="0"/>
      <w:divBdr>
        <w:top w:val="none" w:sz="0" w:space="0" w:color="auto"/>
        <w:left w:val="none" w:sz="0" w:space="0" w:color="auto"/>
        <w:bottom w:val="none" w:sz="0" w:space="0" w:color="auto"/>
        <w:right w:val="none" w:sz="0" w:space="0" w:color="auto"/>
      </w:divBdr>
    </w:div>
    <w:div w:id="1321738693">
      <w:bodyDiv w:val="1"/>
      <w:marLeft w:val="0"/>
      <w:marRight w:val="0"/>
      <w:marTop w:val="0"/>
      <w:marBottom w:val="0"/>
      <w:divBdr>
        <w:top w:val="none" w:sz="0" w:space="0" w:color="auto"/>
        <w:left w:val="none" w:sz="0" w:space="0" w:color="auto"/>
        <w:bottom w:val="none" w:sz="0" w:space="0" w:color="auto"/>
        <w:right w:val="none" w:sz="0" w:space="0" w:color="auto"/>
      </w:divBdr>
    </w:div>
    <w:div w:id="1361587299">
      <w:bodyDiv w:val="1"/>
      <w:marLeft w:val="0"/>
      <w:marRight w:val="0"/>
      <w:marTop w:val="0"/>
      <w:marBottom w:val="0"/>
      <w:divBdr>
        <w:top w:val="none" w:sz="0" w:space="0" w:color="auto"/>
        <w:left w:val="none" w:sz="0" w:space="0" w:color="auto"/>
        <w:bottom w:val="none" w:sz="0" w:space="0" w:color="auto"/>
        <w:right w:val="none" w:sz="0" w:space="0" w:color="auto"/>
      </w:divBdr>
    </w:div>
    <w:div w:id="1384476909">
      <w:bodyDiv w:val="1"/>
      <w:marLeft w:val="0"/>
      <w:marRight w:val="0"/>
      <w:marTop w:val="0"/>
      <w:marBottom w:val="0"/>
      <w:divBdr>
        <w:top w:val="none" w:sz="0" w:space="0" w:color="auto"/>
        <w:left w:val="none" w:sz="0" w:space="0" w:color="auto"/>
        <w:bottom w:val="none" w:sz="0" w:space="0" w:color="auto"/>
        <w:right w:val="none" w:sz="0" w:space="0" w:color="auto"/>
      </w:divBdr>
    </w:div>
    <w:div w:id="1384913568">
      <w:bodyDiv w:val="1"/>
      <w:marLeft w:val="0"/>
      <w:marRight w:val="0"/>
      <w:marTop w:val="0"/>
      <w:marBottom w:val="0"/>
      <w:divBdr>
        <w:top w:val="none" w:sz="0" w:space="0" w:color="auto"/>
        <w:left w:val="none" w:sz="0" w:space="0" w:color="auto"/>
        <w:bottom w:val="none" w:sz="0" w:space="0" w:color="auto"/>
        <w:right w:val="none" w:sz="0" w:space="0" w:color="auto"/>
      </w:divBdr>
    </w:div>
    <w:div w:id="1408070849">
      <w:bodyDiv w:val="1"/>
      <w:marLeft w:val="0"/>
      <w:marRight w:val="0"/>
      <w:marTop w:val="0"/>
      <w:marBottom w:val="0"/>
      <w:divBdr>
        <w:top w:val="none" w:sz="0" w:space="0" w:color="auto"/>
        <w:left w:val="none" w:sz="0" w:space="0" w:color="auto"/>
        <w:bottom w:val="none" w:sz="0" w:space="0" w:color="auto"/>
        <w:right w:val="none" w:sz="0" w:space="0" w:color="auto"/>
      </w:divBdr>
      <w:divsChild>
        <w:div w:id="730006428">
          <w:marLeft w:val="0"/>
          <w:marRight w:val="0"/>
          <w:marTop w:val="0"/>
          <w:marBottom w:val="0"/>
          <w:divBdr>
            <w:top w:val="none" w:sz="0" w:space="0" w:color="auto"/>
            <w:left w:val="none" w:sz="0" w:space="0" w:color="auto"/>
            <w:bottom w:val="none" w:sz="0" w:space="0" w:color="auto"/>
            <w:right w:val="none" w:sz="0" w:space="0" w:color="auto"/>
          </w:divBdr>
        </w:div>
        <w:div w:id="1973369138">
          <w:marLeft w:val="0"/>
          <w:marRight w:val="0"/>
          <w:marTop w:val="0"/>
          <w:marBottom w:val="0"/>
          <w:divBdr>
            <w:top w:val="none" w:sz="0" w:space="0" w:color="auto"/>
            <w:left w:val="none" w:sz="0" w:space="0" w:color="auto"/>
            <w:bottom w:val="none" w:sz="0" w:space="0" w:color="auto"/>
            <w:right w:val="none" w:sz="0" w:space="0" w:color="auto"/>
          </w:divBdr>
        </w:div>
        <w:div w:id="975259900">
          <w:marLeft w:val="0"/>
          <w:marRight w:val="0"/>
          <w:marTop w:val="0"/>
          <w:marBottom w:val="0"/>
          <w:divBdr>
            <w:top w:val="none" w:sz="0" w:space="0" w:color="auto"/>
            <w:left w:val="none" w:sz="0" w:space="0" w:color="auto"/>
            <w:bottom w:val="none" w:sz="0" w:space="0" w:color="auto"/>
            <w:right w:val="none" w:sz="0" w:space="0" w:color="auto"/>
          </w:divBdr>
        </w:div>
        <w:div w:id="138769409">
          <w:marLeft w:val="0"/>
          <w:marRight w:val="0"/>
          <w:marTop w:val="0"/>
          <w:marBottom w:val="0"/>
          <w:divBdr>
            <w:top w:val="none" w:sz="0" w:space="0" w:color="auto"/>
            <w:left w:val="none" w:sz="0" w:space="0" w:color="auto"/>
            <w:bottom w:val="none" w:sz="0" w:space="0" w:color="auto"/>
            <w:right w:val="none" w:sz="0" w:space="0" w:color="auto"/>
          </w:divBdr>
        </w:div>
        <w:div w:id="18706449">
          <w:marLeft w:val="0"/>
          <w:marRight w:val="0"/>
          <w:marTop w:val="0"/>
          <w:marBottom w:val="0"/>
          <w:divBdr>
            <w:top w:val="none" w:sz="0" w:space="0" w:color="auto"/>
            <w:left w:val="none" w:sz="0" w:space="0" w:color="auto"/>
            <w:bottom w:val="none" w:sz="0" w:space="0" w:color="auto"/>
            <w:right w:val="none" w:sz="0" w:space="0" w:color="auto"/>
          </w:divBdr>
        </w:div>
      </w:divsChild>
    </w:div>
    <w:div w:id="1427189815">
      <w:bodyDiv w:val="1"/>
      <w:marLeft w:val="0"/>
      <w:marRight w:val="0"/>
      <w:marTop w:val="0"/>
      <w:marBottom w:val="0"/>
      <w:divBdr>
        <w:top w:val="none" w:sz="0" w:space="0" w:color="auto"/>
        <w:left w:val="none" w:sz="0" w:space="0" w:color="auto"/>
        <w:bottom w:val="none" w:sz="0" w:space="0" w:color="auto"/>
        <w:right w:val="none" w:sz="0" w:space="0" w:color="auto"/>
      </w:divBdr>
    </w:div>
    <w:div w:id="1444304263">
      <w:bodyDiv w:val="1"/>
      <w:marLeft w:val="0"/>
      <w:marRight w:val="0"/>
      <w:marTop w:val="0"/>
      <w:marBottom w:val="0"/>
      <w:divBdr>
        <w:top w:val="none" w:sz="0" w:space="0" w:color="auto"/>
        <w:left w:val="none" w:sz="0" w:space="0" w:color="auto"/>
        <w:bottom w:val="none" w:sz="0" w:space="0" w:color="auto"/>
        <w:right w:val="none" w:sz="0" w:space="0" w:color="auto"/>
      </w:divBdr>
    </w:div>
    <w:div w:id="1459565653">
      <w:bodyDiv w:val="1"/>
      <w:marLeft w:val="0"/>
      <w:marRight w:val="0"/>
      <w:marTop w:val="0"/>
      <w:marBottom w:val="0"/>
      <w:divBdr>
        <w:top w:val="none" w:sz="0" w:space="0" w:color="auto"/>
        <w:left w:val="none" w:sz="0" w:space="0" w:color="auto"/>
        <w:bottom w:val="none" w:sz="0" w:space="0" w:color="auto"/>
        <w:right w:val="none" w:sz="0" w:space="0" w:color="auto"/>
      </w:divBdr>
    </w:div>
    <w:div w:id="1501235340">
      <w:bodyDiv w:val="1"/>
      <w:marLeft w:val="0"/>
      <w:marRight w:val="0"/>
      <w:marTop w:val="0"/>
      <w:marBottom w:val="0"/>
      <w:divBdr>
        <w:top w:val="none" w:sz="0" w:space="0" w:color="auto"/>
        <w:left w:val="none" w:sz="0" w:space="0" w:color="auto"/>
        <w:bottom w:val="none" w:sz="0" w:space="0" w:color="auto"/>
        <w:right w:val="none" w:sz="0" w:space="0" w:color="auto"/>
      </w:divBdr>
    </w:div>
    <w:div w:id="1502741093">
      <w:bodyDiv w:val="1"/>
      <w:marLeft w:val="0"/>
      <w:marRight w:val="0"/>
      <w:marTop w:val="0"/>
      <w:marBottom w:val="0"/>
      <w:divBdr>
        <w:top w:val="none" w:sz="0" w:space="0" w:color="auto"/>
        <w:left w:val="none" w:sz="0" w:space="0" w:color="auto"/>
        <w:bottom w:val="none" w:sz="0" w:space="0" w:color="auto"/>
        <w:right w:val="none" w:sz="0" w:space="0" w:color="auto"/>
      </w:divBdr>
    </w:div>
    <w:div w:id="1506700340">
      <w:bodyDiv w:val="1"/>
      <w:marLeft w:val="0"/>
      <w:marRight w:val="0"/>
      <w:marTop w:val="0"/>
      <w:marBottom w:val="0"/>
      <w:divBdr>
        <w:top w:val="none" w:sz="0" w:space="0" w:color="auto"/>
        <w:left w:val="none" w:sz="0" w:space="0" w:color="auto"/>
        <w:bottom w:val="none" w:sz="0" w:space="0" w:color="auto"/>
        <w:right w:val="none" w:sz="0" w:space="0" w:color="auto"/>
      </w:divBdr>
    </w:div>
    <w:div w:id="1516578990">
      <w:bodyDiv w:val="1"/>
      <w:marLeft w:val="0"/>
      <w:marRight w:val="0"/>
      <w:marTop w:val="0"/>
      <w:marBottom w:val="0"/>
      <w:divBdr>
        <w:top w:val="none" w:sz="0" w:space="0" w:color="auto"/>
        <w:left w:val="none" w:sz="0" w:space="0" w:color="auto"/>
        <w:bottom w:val="none" w:sz="0" w:space="0" w:color="auto"/>
        <w:right w:val="none" w:sz="0" w:space="0" w:color="auto"/>
      </w:divBdr>
    </w:div>
    <w:div w:id="1562255833">
      <w:bodyDiv w:val="1"/>
      <w:marLeft w:val="0"/>
      <w:marRight w:val="0"/>
      <w:marTop w:val="0"/>
      <w:marBottom w:val="0"/>
      <w:divBdr>
        <w:top w:val="none" w:sz="0" w:space="0" w:color="auto"/>
        <w:left w:val="none" w:sz="0" w:space="0" w:color="auto"/>
        <w:bottom w:val="none" w:sz="0" w:space="0" w:color="auto"/>
        <w:right w:val="none" w:sz="0" w:space="0" w:color="auto"/>
      </w:divBdr>
    </w:div>
    <w:div w:id="1580864821">
      <w:bodyDiv w:val="1"/>
      <w:marLeft w:val="0"/>
      <w:marRight w:val="0"/>
      <w:marTop w:val="0"/>
      <w:marBottom w:val="0"/>
      <w:divBdr>
        <w:top w:val="none" w:sz="0" w:space="0" w:color="auto"/>
        <w:left w:val="none" w:sz="0" w:space="0" w:color="auto"/>
        <w:bottom w:val="none" w:sz="0" w:space="0" w:color="auto"/>
        <w:right w:val="none" w:sz="0" w:space="0" w:color="auto"/>
      </w:divBdr>
    </w:div>
    <w:div w:id="1584990994">
      <w:bodyDiv w:val="1"/>
      <w:marLeft w:val="0"/>
      <w:marRight w:val="0"/>
      <w:marTop w:val="0"/>
      <w:marBottom w:val="0"/>
      <w:divBdr>
        <w:top w:val="none" w:sz="0" w:space="0" w:color="auto"/>
        <w:left w:val="none" w:sz="0" w:space="0" w:color="auto"/>
        <w:bottom w:val="none" w:sz="0" w:space="0" w:color="auto"/>
        <w:right w:val="none" w:sz="0" w:space="0" w:color="auto"/>
      </w:divBdr>
    </w:div>
    <w:div w:id="1600329007">
      <w:bodyDiv w:val="1"/>
      <w:marLeft w:val="0"/>
      <w:marRight w:val="0"/>
      <w:marTop w:val="0"/>
      <w:marBottom w:val="0"/>
      <w:divBdr>
        <w:top w:val="none" w:sz="0" w:space="0" w:color="auto"/>
        <w:left w:val="none" w:sz="0" w:space="0" w:color="auto"/>
        <w:bottom w:val="none" w:sz="0" w:space="0" w:color="auto"/>
        <w:right w:val="none" w:sz="0" w:space="0" w:color="auto"/>
      </w:divBdr>
    </w:div>
    <w:div w:id="1619407160">
      <w:bodyDiv w:val="1"/>
      <w:marLeft w:val="0"/>
      <w:marRight w:val="0"/>
      <w:marTop w:val="0"/>
      <w:marBottom w:val="0"/>
      <w:divBdr>
        <w:top w:val="none" w:sz="0" w:space="0" w:color="auto"/>
        <w:left w:val="none" w:sz="0" w:space="0" w:color="auto"/>
        <w:bottom w:val="none" w:sz="0" w:space="0" w:color="auto"/>
        <w:right w:val="none" w:sz="0" w:space="0" w:color="auto"/>
      </w:divBdr>
    </w:div>
    <w:div w:id="1636377081">
      <w:bodyDiv w:val="1"/>
      <w:marLeft w:val="0"/>
      <w:marRight w:val="0"/>
      <w:marTop w:val="0"/>
      <w:marBottom w:val="0"/>
      <w:divBdr>
        <w:top w:val="none" w:sz="0" w:space="0" w:color="auto"/>
        <w:left w:val="none" w:sz="0" w:space="0" w:color="auto"/>
        <w:bottom w:val="none" w:sz="0" w:space="0" w:color="auto"/>
        <w:right w:val="none" w:sz="0" w:space="0" w:color="auto"/>
      </w:divBdr>
      <w:divsChild>
        <w:div w:id="1789929197">
          <w:marLeft w:val="0"/>
          <w:marRight w:val="0"/>
          <w:marTop w:val="0"/>
          <w:marBottom w:val="0"/>
          <w:divBdr>
            <w:top w:val="none" w:sz="0" w:space="0" w:color="auto"/>
            <w:left w:val="none" w:sz="0" w:space="0" w:color="auto"/>
            <w:bottom w:val="none" w:sz="0" w:space="0" w:color="auto"/>
            <w:right w:val="none" w:sz="0" w:space="0" w:color="auto"/>
          </w:divBdr>
          <w:divsChild>
            <w:div w:id="268047301">
              <w:marLeft w:val="0"/>
              <w:marRight w:val="0"/>
              <w:marTop w:val="0"/>
              <w:marBottom w:val="0"/>
              <w:divBdr>
                <w:top w:val="none" w:sz="0" w:space="0" w:color="auto"/>
                <w:left w:val="none" w:sz="0" w:space="0" w:color="auto"/>
                <w:bottom w:val="none" w:sz="0" w:space="0" w:color="auto"/>
                <w:right w:val="none" w:sz="0" w:space="0" w:color="auto"/>
              </w:divBdr>
            </w:div>
            <w:div w:id="20081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2994">
      <w:bodyDiv w:val="1"/>
      <w:marLeft w:val="0"/>
      <w:marRight w:val="0"/>
      <w:marTop w:val="0"/>
      <w:marBottom w:val="0"/>
      <w:divBdr>
        <w:top w:val="none" w:sz="0" w:space="0" w:color="auto"/>
        <w:left w:val="none" w:sz="0" w:space="0" w:color="auto"/>
        <w:bottom w:val="none" w:sz="0" w:space="0" w:color="auto"/>
        <w:right w:val="none" w:sz="0" w:space="0" w:color="auto"/>
      </w:divBdr>
    </w:div>
    <w:div w:id="1643343399">
      <w:bodyDiv w:val="1"/>
      <w:marLeft w:val="0"/>
      <w:marRight w:val="0"/>
      <w:marTop w:val="0"/>
      <w:marBottom w:val="0"/>
      <w:divBdr>
        <w:top w:val="none" w:sz="0" w:space="0" w:color="auto"/>
        <w:left w:val="none" w:sz="0" w:space="0" w:color="auto"/>
        <w:bottom w:val="none" w:sz="0" w:space="0" w:color="auto"/>
        <w:right w:val="none" w:sz="0" w:space="0" w:color="auto"/>
      </w:divBdr>
    </w:div>
    <w:div w:id="1715738017">
      <w:bodyDiv w:val="1"/>
      <w:marLeft w:val="0"/>
      <w:marRight w:val="0"/>
      <w:marTop w:val="0"/>
      <w:marBottom w:val="0"/>
      <w:divBdr>
        <w:top w:val="none" w:sz="0" w:space="0" w:color="auto"/>
        <w:left w:val="none" w:sz="0" w:space="0" w:color="auto"/>
        <w:bottom w:val="none" w:sz="0" w:space="0" w:color="auto"/>
        <w:right w:val="none" w:sz="0" w:space="0" w:color="auto"/>
      </w:divBdr>
    </w:div>
    <w:div w:id="1736078273">
      <w:bodyDiv w:val="1"/>
      <w:marLeft w:val="0"/>
      <w:marRight w:val="0"/>
      <w:marTop w:val="0"/>
      <w:marBottom w:val="0"/>
      <w:divBdr>
        <w:top w:val="none" w:sz="0" w:space="0" w:color="auto"/>
        <w:left w:val="none" w:sz="0" w:space="0" w:color="auto"/>
        <w:bottom w:val="none" w:sz="0" w:space="0" w:color="auto"/>
        <w:right w:val="none" w:sz="0" w:space="0" w:color="auto"/>
      </w:divBdr>
    </w:div>
    <w:div w:id="1748766260">
      <w:bodyDiv w:val="1"/>
      <w:marLeft w:val="0"/>
      <w:marRight w:val="0"/>
      <w:marTop w:val="0"/>
      <w:marBottom w:val="0"/>
      <w:divBdr>
        <w:top w:val="none" w:sz="0" w:space="0" w:color="auto"/>
        <w:left w:val="none" w:sz="0" w:space="0" w:color="auto"/>
        <w:bottom w:val="none" w:sz="0" w:space="0" w:color="auto"/>
        <w:right w:val="none" w:sz="0" w:space="0" w:color="auto"/>
      </w:divBdr>
    </w:div>
    <w:div w:id="1763649193">
      <w:bodyDiv w:val="1"/>
      <w:marLeft w:val="0"/>
      <w:marRight w:val="0"/>
      <w:marTop w:val="0"/>
      <w:marBottom w:val="0"/>
      <w:divBdr>
        <w:top w:val="none" w:sz="0" w:space="0" w:color="auto"/>
        <w:left w:val="none" w:sz="0" w:space="0" w:color="auto"/>
        <w:bottom w:val="none" w:sz="0" w:space="0" w:color="auto"/>
        <w:right w:val="none" w:sz="0" w:space="0" w:color="auto"/>
      </w:divBdr>
    </w:div>
    <w:div w:id="1769739538">
      <w:bodyDiv w:val="1"/>
      <w:marLeft w:val="0"/>
      <w:marRight w:val="0"/>
      <w:marTop w:val="0"/>
      <w:marBottom w:val="0"/>
      <w:divBdr>
        <w:top w:val="none" w:sz="0" w:space="0" w:color="auto"/>
        <w:left w:val="none" w:sz="0" w:space="0" w:color="auto"/>
        <w:bottom w:val="none" w:sz="0" w:space="0" w:color="auto"/>
        <w:right w:val="none" w:sz="0" w:space="0" w:color="auto"/>
      </w:divBdr>
    </w:div>
    <w:div w:id="1773356475">
      <w:bodyDiv w:val="1"/>
      <w:marLeft w:val="0"/>
      <w:marRight w:val="0"/>
      <w:marTop w:val="0"/>
      <w:marBottom w:val="0"/>
      <w:divBdr>
        <w:top w:val="none" w:sz="0" w:space="0" w:color="auto"/>
        <w:left w:val="none" w:sz="0" w:space="0" w:color="auto"/>
        <w:bottom w:val="none" w:sz="0" w:space="0" w:color="auto"/>
        <w:right w:val="none" w:sz="0" w:space="0" w:color="auto"/>
      </w:divBdr>
    </w:div>
    <w:div w:id="1788968846">
      <w:bodyDiv w:val="1"/>
      <w:marLeft w:val="0"/>
      <w:marRight w:val="0"/>
      <w:marTop w:val="0"/>
      <w:marBottom w:val="0"/>
      <w:divBdr>
        <w:top w:val="none" w:sz="0" w:space="0" w:color="auto"/>
        <w:left w:val="none" w:sz="0" w:space="0" w:color="auto"/>
        <w:bottom w:val="none" w:sz="0" w:space="0" w:color="auto"/>
        <w:right w:val="none" w:sz="0" w:space="0" w:color="auto"/>
      </w:divBdr>
    </w:div>
    <w:div w:id="1819027679">
      <w:bodyDiv w:val="1"/>
      <w:marLeft w:val="0"/>
      <w:marRight w:val="0"/>
      <w:marTop w:val="0"/>
      <w:marBottom w:val="0"/>
      <w:divBdr>
        <w:top w:val="none" w:sz="0" w:space="0" w:color="auto"/>
        <w:left w:val="none" w:sz="0" w:space="0" w:color="auto"/>
        <w:bottom w:val="none" w:sz="0" w:space="0" w:color="auto"/>
        <w:right w:val="none" w:sz="0" w:space="0" w:color="auto"/>
      </w:divBdr>
    </w:div>
    <w:div w:id="1843818288">
      <w:bodyDiv w:val="1"/>
      <w:marLeft w:val="0"/>
      <w:marRight w:val="0"/>
      <w:marTop w:val="0"/>
      <w:marBottom w:val="0"/>
      <w:divBdr>
        <w:top w:val="none" w:sz="0" w:space="0" w:color="auto"/>
        <w:left w:val="none" w:sz="0" w:space="0" w:color="auto"/>
        <w:bottom w:val="none" w:sz="0" w:space="0" w:color="auto"/>
        <w:right w:val="none" w:sz="0" w:space="0" w:color="auto"/>
      </w:divBdr>
      <w:divsChild>
        <w:div w:id="1072969324">
          <w:marLeft w:val="0"/>
          <w:marRight w:val="0"/>
          <w:marTop w:val="0"/>
          <w:marBottom w:val="0"/>
          <w:divBdr>
            <w:top w:val="none" w:sz="0" w:space="0" w:color="auto"/>
            <w:left w:val="none" w:sz="0" w:space="0" w:color="auto"/>
            <w:bottom w:val="none" w:sz="0" w:space="0" w:color="auto"/>
            <w:right w:val="none" w:sz="0" w:space="0" w:color="auto"/>
          </w:divBdr>
          <w:divsChild>
            <w:div w:id="136073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478597">
      <w:bodyDiv w:val="1"/>
      <w:marLeft w:val="0"/>
      <w:marRight w:val="0"/>
      <w:marTop w:val="0"/>
      <w:marBottom w:val="0"/>
      <w:divBdr>
        <w:top w:val="none" w:sz="0" w:space="0" w:color="auto"/>
        <w:left w:val="none" w:sz="0" w:space="0" w:color="auto"/>
        <w:bottom w:val="none" w:sz="0" w:space="0" w:color="auto"/>
        <w:right w:val="none" w:sz="0" w:space="0" w:color="auto"/>
      </w:divBdr>
    </w:div>
    <w:div w:id="1849833813">
      <w:bodyDiv w:val="1"/>
      <w:marLeft w:val="0"/>
      <w:marRight w:val="0"/>
      <w:marTop w:val="0"/>
      <w:marBottom w:val="0"/>
      <w:divBdr>
        <w:top w:val="none" w:sz="0" w:space="0" w:color="auto"/>
        <w:left w:val="none" w:sz="0" w:space="0" w:color="auto"/>
        <w:bottom w:val="none" w:sz="0" w:space="0" w:color="auto"/>
        <w:right w:val="none" w:sz="0" w:space="0" w:color="auto"/>
      </w:divBdr>
    </w:div>
    <w:div w:id="1850364782">
      <w:bodyDiv w:val="1"/>
      <w:marLeft w:val="0"/>
      <w:marRight w:val="0"/>
      <w:marTop w:val="0"/>
      <w:marBottom w:val="0"/>
      <w:divBdr>
        <w:top w:val="none" w:sz="0" w:space="0" w:color="auto"/>
        <w:left w:val="none" w:sz="0" w:space="0" w:color="auto"/>
        <w:bottom w:val="none" w:sz="0" w:space="0" w:color="auto"/>
        <w:right w:val="none" w:sz="0" w:space="0" w:color="auto"/>
      </w:divBdr>
    </w:div>
    <w:div w:id="1857185302">
      <w:bodyDiv w:val="1"/>
      <w:marLeft w:val="0"/>
      <w:marRight w:val="0"/>
      <w:marTop w:val="0"/>
      <w:marBottom w:val="0"/>
      <w:divBdr>
        <w:top w:val="none" w:sz="0" w:space="0" w:color="auto"/>
        <w:left w:val="none" w:sz="0" w:space="0" w:color="auto"/>
        <w:bottom w:val="none" w:sz="0" w:space="0" w:color="auto"/>
        <w:right w:val="none" w:sz="0" w:space="0" w:color="auto"/>
      </w:divBdr>
    </w:div>
    <w:div w:id="1861972806">
      <w:bodyDiv w:val="1"/>
      <w:marLeft w:val="0"/>
      <w:marRight w:val="0"/>
      <w:marTop w:val="0"/>
      <w:marBottom w:val="0"/>
      <w:divBdr>
        <w:top w:val="none" w:sz="0" w:space="0" w:color="auto"/>
        <w:left w:val="none" w:sz="0" w:space="0" w:color="auto"/>
        <w:bottom w:val="none" w:sz="0" w:space="0" w:color="auto"/>
        <w:right w:val="none" w:sz="0" w:space="0" w:color="auto"/>
      </w:divBdr>
      <w:divsChild>
        <w:div w:id="662008817">
          <w:marLeft w:val="0"/>
          <w:marRight w:val="0"/>
          <w:marTop w:val="0"/>
          <w:marBottom w:val="0"/>
          <w:divBdr>
            <w:top w:val="none" w:sz="0" w:space="0" w:color="auto"/>
            <w:left w:val="none" w:sz="0" w:space="0" w:color="auto"/>
            <w:bottom w:val="none" w:sz="0" w:space="0" w:color="auto"/>
            <w:right w:val="none" w:sz="0" w:space="0" w:color="auto"/>
          </w:divBdr>
        </w:div>
        <w:div w:id="2139496210">
          <w:marLeft w:val="0"/>
          <w:marRight w:val="0"/>
          <w:marTop w:val="0"/>
          <w:marBottom w:val="0"/>
          <w:divBdr>
            <w:top w:val="none" w:sz="0" w:space="0" w:color="auto"/>
            <w:left w:val="none" w:sz="0" w:space="0" w:color="auto"/>
            <w:bottom w:val="none" w:sz="0" w:space="0" w:color="auto"/>
            <w:right w:val="none" w:sz="0" w:space="0" w:color="auto"/>
          </w:divBdr>
        </w:div>
        <w:div w:id="84305326">
          <w:marLeft w:val="0"/>
          <w:marRight w:val="0"/>
          <w:marTop w:val="0"/>
          <w:marBottom w:val="0"/>
          <w:divBdr>
            <w:top w:val="none" w:sz="0" w:space="0" w:color="auto"/>
            <w:left w:val="none" w:sz="0" w:space="0" w:color="auto"/>
            <w:bottom w:val="none" w:sz="0" w:space="0" w:color="auto"/>
            <w:right w:val="none" w:sz="0" w:space="0" w:color="auto"/>
          </w:divBdr>
        </w:div>
      </w:divsChild>
    </w:div>
    <w:div w:id="1882588863">
      <w:bodyDiv w:val="1"/>
      <w:marLeft w:val="0"/>
      <w:marRight w:val="0"/>
      <w:marTop w:val="0"/>
      <w:marBottom w:val="0"/>
      <w:divBdr>
        <w:top w:val="none" w:sz="0" w:space="0" w:color="auto"/>
        <w:left w:val="none" w:sz="0" w:space="0" w:color="auto"/>
        <w:bottom w:val="none" w:sz="0" w:space="0" w:color="auto"/>
        <w:right w:val="none" w:sz="0" w:space="0" w:color="auto"/>
      </w:divBdr>
    </w:div>
    <w:div w:id="1901161967">
      <w:bodyDiv w:val="1"/>
      <w:marLeft w:val="0"/>
      <w:marRight w:val="0"/>
      <w:marTop w:val="0"/>
      <w:marBottom w:val="0"/>
      <w:divBdr>
        <w:top w:val="none" w:sz="0" w:space="0" w:color="auto"/>
        <w:left w:val="none" w:sz="0" w:space="0" w:color="auto"/>
        <w:bottom w:val="none" w:sz="0" w:space="0" w:color="auto"/>
        <w:right w:val="none" w:sz="0" w:space="0" w:color="auto"/>
      </w:divBdr>
      <w:divsChild>
        <w:div w:id="426313067">
          <w:marLeft w:val="0"/>
          <w:marRight w:val="0"/>
          <w:marTop w:val="0"/>
          <w:marBottom w:val="0"/>
          <w:divBdr>
            <w:top w:val="none" w:sz="0" w:space="0" w:color="auto"/>
            <w:left w:val="none" w:sz="0" w:space="0" w:color="auto"/>
            <w:bottom w:val="none" w:sz="0" w:space="0" w:color="auto"/>
            <w:right w:val="none" w:sz="0" w:space="0" w:color="auto"/>
          </w:divBdr>
          <w:divsChild>
            <w:div w:id="19250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613972">
      <w:bodyDiv w:val="1"/>
      <w:marLeft w:val="0"/>
      <w:marRight w:val="0"/>
      <w:marTop w:val="0"/>
      <w:marBottom w:val="0"/>
      <w:divBdr>
        <w:top w:val="none" w:sz="0" w:space="0" w:color="auto"/>
        <w:left w:val="none" w:sz="0" w:space="0" w:color="auto"/>
        <w:bottom w:val="none" w:sz="0" w:space="0" w:color="auto"/>
        <w:right w:val="none" w:sz="0" w:space="0" w:color="auto"/>
      </w:divBdr>
    </w:div>
    <w:div w:id="2090806548">
      <w:bodyDiv w:val="1"/>
      <w:marLeft w:val="0"/>
      <w:marRight w:val="0"/>
      <w:marTop w:val="0"/>
      <w:marBottom w:val="0"/>
      <w:divBdr>
        <w:top w:val="none" w:sz="0" w:space="0" w:color="auto"/>
        <w:left w:val="none" w:sz="0" w:space="0" w:color="auto"/>
        <w:bottom w:val="none" w:sz="0" w:space="0" w:color="auto"/>
        <w:right w:val="none" w:sz="0" w:space="0" w:color="auto"/>
      </w:divBdr>
    </w:div>
    <w:div w:id="2093355623">
      <w:bodyDiv w:val="1"/>
      <w:marLeft w:val="0"/>
      <w:marRight w:val="0"/>
      <w:marTop w:val="0"/>
      <w:marBottom w:val="0"/>
      <w:divBdr>
        <w:top w:val="none" w:sz="0" w:space="0" w:color="auto"/>
        <w:left w:val="none" w:sz="0" w:space="0" w:color="auto"/>
        <w:bottom w:val="none" w:sz="0" w:space="0" w:color="auto"/>
        <w:right w:val="none" w:sz="0" w:space="0" w:color="auto"/>
      </w:divBdr>
    </w:div>
    <w:div w:id="2099788851">
      <w:bodyDiv w:val="1"/>
      <w:marLeft w:val="0"/>
      <w:marRight w:val="0"/>
      <w:marTop w:val="0"/>
      <w:marBottom w:val="0"/>
      <w:divBdr>
        <w:top w:val="none" w:sz="0" w:space="0" w:color="auto"/>
        <w:left w:val="none" w:sz="0" w:space="0" w:color="auto"/>
        <w:bottom w:val="none" w:sz="0" w:space="0" w:color="auto"/>
        <w:right w:val="none" w:sz="0" w:space="0" w:color="auto"/>
      </w:divBdr>
    </w:div>
    <w:div w:id="2100756996">
      <w:bodyDiv w:val="1"/>
      <w:marLeft w:val="0"/>
      <w:marRight w:val="0"/>
      <w:marTop w:val="0"/>
      <w:marBottom w:val="0"/>
      <w:divBdr>
        <w:top w:val="none" w:sz="0" w:space="0" w:color="auto"/>
        <w:left w:val="none" w:sz="0" w:space="0" w:color="auto"/>
        <w:bottom w:val="none" w:sz="0" w:space="0" w:color="auto"/>
        <w:right w:val="none" w:sz="0" w:space="0" w:color="auto"/>
      </w:divBdr>
    </w:div>
    <w:div w:id="2120102495">
      <w:bodyDiv w:val="1"/>
      <w:marLeft w:val="0"/>
      <w:marRight w:val="0"/>
      <w:marTop w:val="0"/>
      <w:marBottom w:val="0"/>
      <w:divBdr>
        <w:top w:val="none" w:sz="0" w:space="0" w:color="auto"/>
        <w:left w:val="none" w:sz="0" w:space="0" w:color="auto"/>
        <w:bottom w:val="none" w:sz="0" w:space="0" w:color="auto"/>
        <w:right w:val="none" w:sz="0" w:space="0" w:color="auto"/>
      </w:divBdr>
    </w:div>
    <w:div w:id="2137019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settings" Target="setting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8f48182-981a-4677-863b-c4c47d4bdd5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ài liệu" ma:contentTypeID="0x010100FF21C002B3ED3D4EADE1CB61B3FE7822" ma:contentTypeVersion="16" ma:contentTypeDescription="Tạo tài liệu mới." ma:contentTypeScope="" ma:versionID="0ce007b20923ecf8a249e0cf8fc887da">
  <xsd:schema xmlns:xsd="http://www.w3.org/2001/XMLSchema" xmlns:xs="http://www.w3.org/2001/XMLSchema" xmlns:p="http://schemas.microsoft.com/office/2006/metadata/properties" xmlns:ns3="98f48182-981a-4677-863b-c4c47d4bdd5c" xmlns:ns4="ef37b625-0e0b-4253-8b4b-afa0e8766f99" targetNamespace="http://schemas.microsoft.com/office/2006/metadata/properties" ma:root="true" ma:fieldsID="e42b8f8d3d838badf577ce6d1ddbd657" ns3:_="" ns4:_="">
    <xsd:import namespace="98f48182-981a-4677-863b-c4c47d4bdd5c"/>
    <xsd:import namespace="ef37b625-0e0b-4253-8b4b-afa0e8766f9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SearchProperties" minOccurs="0"/>
                <xsd:element ref="ns3:MediaServiceObjectDetectorVersions" minOccurs="0"/>
                <xsd:element ref="ns4:SharedWithUsers" minOccurs="0"/>
                <xsd:element ref="ns4:SharedWithDetails" minOccurs="0"/>
                <xsd:element ref="ns4:SharingHintHash" minOccurs="0"/>
                <xsd:element ref="ns3:_activity"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f48182-981a-4677-863b-c4c47d4bdd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37b625-0e0b-4253-8b4b-afa0e8766f99" elementFormDefault="qualified">
    <xsd:import namespace="http://schemas.microsoft.com/office/2006/documentManagement/types"/>
    <xsd:import namespace="http://schemas.microsoft.com/office/infopath/2007/PartnerControls"/>
    <xsd:element name="SharedWithUsers" ma:index="14"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Chia sẻ Có Chi tiết" ma:internalName="SharedWithDetails" ma:readOnly="true">
      <xsd:simpleType>
        <xsd:restriction base="dms:Note">
          <xsd:maxLength value="255"/>
        </xsd:restriction>
      </xsd:simpleType>
    </xsd:element>
    <xsd:element name="SharingHintHash" ma:index="16"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992E175F-DC12-4E2E-8E96-A3931F668D37}">
  <ds:schemaRefs>
    <ds:schemaRef ds:uri="http://schemas.microsoft.com/office/2006/metadata/properties"/>
    <ds:schemaRef ds:uri="http://schemas.microsoft.com/office/infopath/2007/PartnerControls"/>
    <ds:schemaRef ds:uri="98f48182-981a-4677-863b-c4c47d4bdd5c"/>
  </ds:schemaRefs>
</ds:datastoreItem>
</file>

<file path=customXml/itemProps2.xml><?xml version="1.0" encoding="utf-8"?>
<ds:datastoreItem xmlns:ds="http://schemas.openxmlformats.org/officeDocument/2006/customXml" ds:itemID="{2656DBD5-E956-44D4-987B-AC335F5EFBEF}">
  <ds:schemaRefs>
    <ds:schemaRef ds:uri="http://schemas.microsoft.com/sharepoint/v3/contenttype/forms"/>
  </ds:schemaRefs>
</ds:datastoreItem>
</file>

<file path=customXml/itemProps3.xml><?xml version="1.0" encoding="utf-8"?>
<ds:datastoreItem xmlns:ds="http://schemas.openxmlformats.org/officeDocument/2006/customXml" ds:itemID="{78CFD275-B496-4E8F-AF9E-19F37B01D8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f48182-981a-4677-863b-c4c47d4bdd5c"/>
    <ds:schemaRef ds:uri="ef37b625-0e0b-4253-8b4b-afa0e8766f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56A187-9033-40C1-A753-9B0909B86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8</TotalTime>
  <Pages>1</Pages>
  <Words>13975</Words>
  <Characters>7966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49</CharactersWithSpaces>
  <SharedDoc>false</SharedDoc>
  <HLinks>
    <vt:vector size="336" baseType="variant">
      <vt:variant>
        <vt:i4>4849759</vt:i4>
      </vt:variant>
      <vt:variant>
        <vt:i4>360</vt:i4>
      </vt:variant>
      <vt:variant>
        <vt:i4>0</vt:i4>
      </vt:variant>
      <vt:variant>
        <vt:i4>5</vt:i4>
      </vt:variant>
      <vt:variant>
        <vt:lpwstr>https://github.com/ultralytics/assets/releases/download/v8.1.0/yolov8s-seg.pt</vt:lpwstr>
      </vt:variant>
      <vt:variant>
        <vt:lpwstr/>
      </vt:variant>
      <vt:variant>
        <vt:i4>1769534</vt:i4>
      </vt:variant>
      <vt:variant>
        <vt:i4>326</vt:i4>
      </vt:variant>
      <vt:variant>
        <vt:i4>0</vt:i4>
      </vt:variant>
      <vt:variant>
        <vt:i4>5</vt:i4>
      </vt:variant>
      <vt:variant>
        <vt:lpwstr/>
      </vt:variant>
      <vt:variant>
        <vt:lpwstr>_Toc163853913</vt:lpwstr>
      </vt:variant>
      <vt:variant>
        <vt:i4>1769534</vt:i4>
      </vt:variant>
      <vt:variant>
        <vt:i4>320</vt:i4>
      </vt:variant>
      <vt:variant>
        <vt:i4>0</vt:i4>
      </vt:variant>
      <vt:variant>
        <vt:i4>5</vt:i4>
      </vt:variant>
      <vt:variant>
        <vt:lpwstr/>
      </vt:variant>
      <vt:variant>
        <vt:lpwstr>_Toc163853912</vt:lpwstr>
      </vt:variant>
      <vt:variant>
        <vt:i4>1769534</vt:i4>
      </vt:variant>
      <vt:variant>
        <vt:i4>314</vt:i4>
      </vt:variant>
      <vt:variant>
        <vt:i4>0</vt:i4>
      </vt:variant>
      <vt:variant>
        <vt:i4>5</vt:i4>
      </vt:variant>
      <vt:variant>
        <vt:lpwstr/>
      </vt:variant>
      <vt:variant>
        <vt:lpwstr>_Toc163853911</vt:lpwstr>
      </vt:variant>
      <vt:variant>
        <vt:i4>1769534</vt:i4>
      </vt:variant>
      <vt:variant>
        <vt:i4>308</vt:i4>
      </vt:variant>
      <vt:variant>
        <vt:i4>0</vt:i4>
      </vt:variant>
      <vt:variant>
        <vt:i4>5</vt:i4>
      </vt:variant>
      <vt:variant>
        <vt:lpwstr/>
      </vt:variant>
      <vt:variant>
        <vt:lpwstr>_Toc163853910</vt:lpwstr>
      </vt:variant>
      <vt:variant>
        <vt:i4>1703998</vt:i4>
      </vt:variant>
      <vt:variant>
        <vt:i4>302</vt:i4>
      </vt:variant>
      <vt:variant>
        <vt:i4>0</vt:i4>
      </vt:variant>
      <vt:variant>
        <vt:i4>5</vt:i4>
      </vt:variant>
      <vt:variant>
        <vt:lpwstr/>
      </vt:variant>
      <vt:variant>
        <vt:lpwstr>_Toc163853909</vt:lpwstr>
      </vt:variant>
      <vt:variant>
        <vt:i4>1703998</vt:i4>
      </vt:variant>
      <vt:variant>
        <vt:i4>296</vt:i4>
      </vt:variant>
      <vt:variant>
        <vt:i4>0</vt:i4>
      </vt:variant>
      <vt:variant>
        <vt:i4>5</vt:i4>
      </vt:variant>
      <vt:variant>
        <vt:lpwstr/>
      </vt:variant>
      <vt:variant>
        <vt:lpwstr>_Toc163853908</vt:lpwstr>
      </vt:variant>
      <vt:variant>
        <vt:i4>1703998</vt:i4>
      </vt:variant>
      <vt:variant>
        <vt:i4>290</vt:i4>
      </vt:variant>
      <vt:variant>
        <vt:i4>0</vt:i4>
      </vt:variant>
      <vt:variant>
        <vt:i4>5</vt:i4>
      </vt:variant>
      <vt:variant>
        <vt:lpwstr/>
      </vt:variant>
      <vt:variant>
        <vt:lpwstr>_Toc163853907</vt:lpwstr>
      </vt:variant>
      <vt:variant>
        <vt:i4>1703998</vt:i4>
      </vt:variant>
      <vt:variant>
        <vt:i4>284</vt:i4>
      </vt:variant>
      <vt:variant>
        <vt:i4>0</vt:i4>
      </vt:variant>
      <vt:variant>
        <vt:i4>5</vt:i4>
      </vt:variant>
      <vt:variant>
        <vt:lpwstr/>
      </vt:variant>
      <vt:variant>
        <vt:lpwstr>_Toc163853906</vt:lpwstr>
      </vt:variant>
      <vt:variant>
        <vt:i4>1703998</vt:i4>
      </vt:variant>
      <vt:variant>
        <vt:i4>278</vt:i4>
      </vt:variant>
      <vt:variant>
        <vt:i4>0</vt:i4>
      </vt:variant>
      <vt:variant>
        <vt:i4>5</vt:i4>
      </vt:variant>
      <vt:variant>
        <vt:lpwstr/>
      </vt:variant>
      <vt:variant>
        <vt:lpwstr>_Toc163853905</vt:lpwstr>
      </vt:variant>
      <vt:variant>
        <vt:i4>1703998</vt:i4>
      </vt:variant>
      <vt:variant>
        <vt:i4>272</vt:i4>
      </vt:variant>
      <vt:variant>
        <vt:i4>0</vt:i4>
      </vt:variant>
      <vt:variant>
        <vt:i4>5</vt:i4>
      </vt:variant>
      <vt:variant>
        <vt:lpwstr/>
      </vt:variant>
      <vt:variant>
        <vt:lpwstr>_Toc163853904</vt:lpwstr>
      </vt:variant>
      <vt:variant>
        <vt:i4>1703998</vt:i4>
      </vt:variant>
      <vt:variant>
        <vt:i4>266</vt:i4>
      </vt:variant>
      <vt:variant>
        <vt:i4>0</vt:i4>
      </vt:variant>
      <vt:variant>
        <vt:i4>5</vt:i4>
      </vt:variant>
      <vt:variant>
        <vt:lpwstr/>
      </vt:variant>
      <vt:variant>
        <vt:lpwstr>_Toc163853903</vt:lpwstr>
      </vt:variant>
      <vt:variant>
        <vt:i4>1703998</vt:i4>
      </vt:variant>
      <vt:variant>
        <vt:i4>260</vt:i4>
      </vt:variant>
      <vt:variant>
        <vt:i4>0</vt:i4>
      </vt:variant>
      <vt:variant>
        <vt:i4>5</vt:i4>
      </vt:variant>
      <vt:variant>
        <vt:lpwstr/>
      </vt:variant>
      <vt:variant>
        <vt:lpwstr>_Toc163853902</vt:lpwstr>
      </vt:variant>
      <vt:variant>
        <vt:i4>1703998</vt:i4>
      </vt:variant>
      <vt:variant>
        <vt:i4>254</vt:i4>
      </vt:variant>
      <vt:variant>
        <vt:i4>0</vt:i4>
      </vt:variant>
      <vt:variant>
        <vt:i4>5</vt:i4>
      </vt:variant>
      <vt:variant>
        <vt:lpwstr/>
      </vt:variant>
      <vt:variant>
        <vt:lpwstr>_Toc163853901</vt:lpwstr>
      </vt:variant>
      <vt:variant>
        <vt:i4>1703998</vt:i4>
      </vt:variant>
      <vt:variant>
        <vt:i4>248</vt:i4>
      </vt:variant>
      <vt:variant>
        <vt:i4>0</vt:i4>
      </vt:variant>
      <vt:variant>
        <vt:i4>5</vt:i4>
      </vt:variant>
      <vt:variant>
        <vt:lpwstr/>
      </vt:variant>
      <vt:variant>
        <vt:lpwstr>_Toc163853900</vt:lpwstr>
      </vt:variant>
      <vt:variant>
        <vt:i4>1245247</vt:i4>
      </vt:variant>
      <vt:variant>
        <vt:i4>242</vt:i4>
      </vt:variant>
      <vt:variant>
        <vt:i4>0</vt:i4>
      </vt:variant>
      <vt:variant>
        <vt:i4>5</vt:i4>
      </vt:variant>
      <vt:variant>
        <vt:lpwstr/>
      </vt:variant>
      <vt:variant>
        <vt:lpwstr>_Toc163853899</vt:lpwstr>
      </vt:variant>
      <vt:variant>
        <vt:i4>1245247</vt:i4>
      </vt:variant>
      <vt:variant>
        <vt:i4>236</vt:i4>
      </vt:variant>
      <vt:variant>
        <vt:i4>0</vt:i4>
      </vt:variant>
      <vt:variant>
        <vt:i4>5</vt:i4>
      </vt:variant>
      <vt:variant>
        <vt:lpwstr/>
      </vt:variant>
      <vt:variant>
        <vt:lpwstr>_Toc163853898</vt:lpwstr>
      </vt:variant>
      <vt:variant>
        <vt:i4>1245247</vt:i4>
      </vt:variant>
      <vt:variant>
        <vt:i4>230</vt:i4>
      </vt:variant>
      <vt:variant>
        <vt:i4>0</vt:i4>
      </vt:variant>
      <vt:variant>
        <vt:i4>5</vt:i4>
      </vt:variant>
      <vt:variant>
        <vt:lpwstr/>
      </vt:variant>
      <vt:variant>
        <vt:lpwstr>_Toc163853897</vt:lpwstr>
      </vt:variant>
      <vt:variant>
        <vt:i4>1245247</vt:i4>
      </vt:variant>
      <vt:variant>
        <vt:i4>224</vt:i4>
      </vt:variant>
      <vt:variant>
        <vt:i4>0</vt:i4>
      </vt:variant>
      <vt:variant>
        <vt:i4>5</vt:i4>
      </vt:variant>
      <vt:variant>
        <vt:lpwstr/>
      </vt:variant>
      <vt:variant>
        <vt:lpwstr>_Toc163853896</vt:lpwstr>
      </vt:variant>
      <vt:variant>
        <vt:i4>1245247</vt:i4>
      </vt:variant>
      <vt:variant>
        <vt:i4>218</vt:i4>
      </vt:variant>
      <vt:variant>
        <vt:i4>0</vt:i4>
      </vt:variant>
      <vt:variant>
        <vt:i4>5</vt:i4>
      </vt:variant>
      <vt:variant>
        <vt:lpwstr/>
      </vt:variant>
      <vt:variant>
        <vt:lpwstr>_Toc163853895</vt:lpwstr>
      </vt:variant>
      <vt:variant>
        <vt:i4>1245247</vt:i4>
      </vt:variant>
      <vt:variant>
        <vt:i4>212</vt:i4>
      </vt:variant>
      <vt:variant>
        <vt:i4>0</vt:i4>
      </vt:variant>
      <vt:variant>
        <vt:i4>5</vt:i4>
      </vt:variant>
      <vt:variant>
        <vt:lpwstr/>
      </vt:variant>
      <vt:variant>
        <vt:lpwstr>_Toc163853894</vt:lpwstr>
      </vt:variant>
      <vt:variant>
        <vt:i4>1245247</vt:i4>
      </vt:variant>
      <vt:variant>
        <vt:i4>206</vt:i4>
      </vt:variant>
      <vt:variant>
        <vt:i4>0</vt:i4>
      </vt:variant>
      <vt:variant>
        <vt:i4>5</vt:i4>
      </vt:variant>
      <vt:variant>
        <vt:lpwstr/>
      </vt:variant>
      <vt:variant>
        <vt:lpwstr>_Toc163853893</vt:lpwstr>
      </vt:variant>
      <vt:variant>
        <vt:i4>1245247</vt:i4>
      </vt:variant>
      <vt:variant>
        <vt:i4>200</vt:i4>
      </vt:variant>
      <vt:variant>
        <vt:i4>0</vt:i4>
      </vt:variant>
      <vt:variant>
        <vt:i4>5</vt:i4>
      </vt:variant>
      <vt:variant>
        <vt:lpwstr/>
      </vt:variant>
      <vt:variant>
        <vt:lpwstr>_Toc163853892</vt:lpwstr>
      </vt:variant>
      <vt:variant>
        <vt:i4>1245247</vt:i4>
      </vt:variant>
      <vt:variant>
        <vt:i4>194</vt:i4>
      </vt:variant>
      <vt:variant>
        <vt:i4>0</vt:i4>
      </vt:variant>
      <vt:variant>
        <vt:i4>5</vt:i4>
      </vt:variant>
      <vt:variant>
        <vt:lpwstr/>
      </vt:variant>
      <vt:variant>
        <vt:lpwstr>_Toc163853891</vt:lpwstr>
      </vt:variant>
      <vt:variant>
        <vt:i4>1245247</vt:i4>
      </vt:variant>
      <vt:variant>
        <vt:i4>188</vt:i4>
      </vt:variant>
      <vt:variant>
        <vt:i4>0</vt:i4>
      </vt:variant>
      <vt:variant>
        <vt:i4>5</vt:i4>
      </vt:variant>
      <vt:variant>
        <vt:lpwstr/>
      </vt:variant>
      <vt:variant>
        <vt:lpwstr>_Toc163853890</vt:lpwstr>
      </vt:variant>
      <vt:variant>
        <vt:i4>1179711</vt:i4>
      </vt:variant>
      <vt:variant>
        <vt:i4>182</vt:i4>
      </vt:variant>
      <vt:variant>
        <vt:i4>0</vt:i4>
      </vt:variant>
      <vt:variant>
        <vt:i4>5</vt:i4>
      </vt:variant>
      <vt:variant>
        <vt:lpwstr/>
      </vt:variant>
      <vt:variant>
        <vt:lpwstr>_Toc163853889</vt:lpwstr>
      </vt:variant>
      <vt:variant>
        <vt:i4>1179711</vt:i4>
      </vt:variant>
      <vt:variant>
        <vt:i4>176</vt:i4>
      </vt:variant>
      <vt:variant>
        <vt:i4>0</vt:i4>
      </vt:variant>
      <vt:variant>
        <vt:i4>5</vt:i4>
      </vt:variant>
      <vt:variant>
        <vt:lpwstr/>
      </vt:variant>
      <vt:variant>
        <vt:lpwstr>_Toc163853888</vt:lpwstr>
      </vt:variant>
      <vt:variant>
        <vt:i4>1179711</vt:i4>
      </vt:variant>
      <vt:variant>
        <vt:i4>170</vt:i4>
      </vt:variant>
      <vt:variant>
        <vt:i4>0</vt:i4>
      </vt:variant>
      <vt:variant>
        <vt:i4>5</vt:i4>
      </vt:variant>
      <vt:variant>
        <vt:lpwstr/>
      </vt:variant>
      <vt:variant>
        <vt:lpwstr>_Toc163853887</vt:lpwstr>
      </vt:variant>
      <vt:variant>
        <vt:i4>1179711</vt:i4>
      </vt:variant>
      <vt:variant>
        <vt:i4>164</vt:i4>
      </vt:variant>
      <vt:variant>
        <vt:i4>0</vt:i4>
      </vt:variant>
      <vt:variant>
        <vt:i4>5</vt:i4>
      </vt:variant>
      <vt:variant>
        <vt:lpwstr/>
      </vt:variant>
      <vt:variant>
        <vt:lpwstr>_Toc163853886</vt:lpwstr>
      </vt:variant>
      <vt:variant>
        <vt:i4>1179711</vt:i4>
      </vt:variant>
      <vt:variant>
        <vt:i4>158</vt:i4>
      </vt:variant>
      <vt:variant>
        <vt:i4>0</vt:i4>
      </vt:variant>
      <vt:variant>
        <vt:i4>5</vt:i4>
      </vt:variant>
      <vt:variant>
        <vt:lpwstr/>
      </vt:variant>
      <vt:variant>
        <vt:lpwstr>_Toc163853885</vt:lpwstr>
      </vt:variant>
      <vt:variant>
        <vt:i4>1179711</vt:i4>
      </vt:variant>
      <vt:variant>
        <vt:i4>152</vt:i4>
      </vt:variant>
      <vt:variant>
        <vt:i4>0</vt:i4>
      </vt:variant>
      <vt:variant>
        <vt:i4>5</vt:i4>
      </vt:variant>
      <vt:variant>
        <vt:lpwstr/>
      </vt:variant>
      <vt:variant>
        <vt:lpwstr>_Toc163853884</vt:lpwstr>
      </vt:variant>
      <vt:variant>
        <vt:i4>1179711</vt:i4>
      </vt:variant>
      <vt:variant>
        <vt:i4>146</vt:i4>
      </vt:variant>
      <vt:variant>
        <vt:i4>0</vt:i4>
      </vt:variant>
      <vt:variant>
        <vt:i4>5</vt:i4>
      </vt:variant>
      <vt:variant>
        <vt:lpwstr/>
      </vt:variant>
      <vt:variant>
        <vt:lpwstr>_Toc163853883</vt:lpwstr>
      </vt:variant>
      <vt:variant>
        <vt:i4>1179711</vt:i4>
      </vt:variant>
      <vt:variant>
        <vt:i4>140</vt:i4>
      </vt:variant>
      <vt:variant>
        <vt:i4>0</vt:i4>
      </vt:variant>
      <vt:variant>
        <vt:i4>5</vt:i4>
      </vt:variant>
      <vt:variant>
        <vt:lpwstr/>
      </vt:variant>
      <vt:variant>
        <vt:lpwstr>_Toc163853882</vt:lpwstr>
      </vt:variant>
      <vt:variant>
        <vt:i4>1179711</vt:i4>
      </vt:variant>
      <vt:variant>
        <vt:i4>134</vt:i4>
      </vt:variant>
      <vt:variant>
        <vt:i4>0</vt:i4>
      </vt:variant>
      <vt:variant>
        <vt:i4>5</vt:i4>
      </vt:variant>
      <vt:variant>
        <vt:lpwstr/>
      </vt:variant>
      <vt:variant>
        <vt:lpwstr>_Toc163853881</vt:lpwstr>
      </vt:variant>
      <vt:variant>
        <vt:i4>1179711</vt:i4>
      </vt:variant>
      <vt:variant>
        <vt:i4>128</vt:i4>
      </vt:variant>
      <vt:variant>
        <vt:i4>0</vt:i4>
      </vt:variant>
      <vt:variant>
        <vt:i4>5</vt:i4>
      </vt:variant>
      <vt:variant>
        <vt:lpwstr/>
      </vt:variant>
      <vt:variant>
        <vt:lpwstr>_Toc163853880</vt:lpwstr>
      </vt:variant>
      <vt:variant>
        <vt:i4>1900607</vt:i4>
      </vt:variant>
      <vt:variant>
        <vt:i4>122</vt:i4>
      </vt:variant>
      <vt:variant>
        <vt:i4>0</vt:i4>
      </vt:variant>
      <vt:variant>
        <vt:i4>5</vt:i4>
      </vt:variant>
      <vt:variant>
        <vt:lpwstr/>
      </vt:variant>
      <vt:variant>
        <vt:lpwstr>_Toc163853879</vt:lpwstr>
      </vt:variant>
      <vt:variant>
        <vt:i4>1900607</vt:i4>
      </vt:variant>
      <vt:variant>
        <vt:i4>116</vt:i4>
      </vt:variant>
      <vt:variant>
        <vt:i4>0</vt:i4>
      </vt:variant>
      <vt:variant>
        <vt:i4>5</vt:i4>
      </vt:variant>
      <vt:variant>
        <vt:lpwstr/>
      </vt:variant>
      <vt:variant>
        <vt:lpwstr>_Toc163853878</vt:lpwstr>
      </vt:variant>
      <vt:variant>
        <vt:i4>1900607</vt:i4>
      </vt:variant>
      <vt:variant>
        <vt:i4>110</vt:i4>
      </vt:variant>
      <vt:variant>
        <vt:i4>0</vt:i4>
      </vt:variant>
      <vt:variant>
        <vt:i4>5</vt:i4>
      </vt:variant>
      <vt:variant>
        <vt:lpwstr/>
      </vt:variant>
      <vt:variant>
        <vt:lpwstr>_Toc163853877</vt:lpwstr>
      </vt:variant>
      <vt:variant>
        <vt:i4>1900607</vt:i4>
      </vt:variant>
      <vt:variant>
        <vt:i4>104</vt:i4>
      </vt:variant>
      <vt:variant>
        <vt:i4>0</vt:i4>
      </vt:variant>
      <vt:variant>
        <vt:i4>5</vt:i4>
      </vt:variant>
      <vt:variant>
        <vt:lpwstr/>
      </vt:variant>
      <vt:variant>
        <vt:lpwstr>_Toc163853876</vt:lpwstr>
      </vt:variant>
      <vt:variant>
        <vt:i4>1900607</vt:i4>
      </vt:variant>
      <vt:variant>
        <vt:i4>98</vt:i4>
      </vt:variant>
      <vt:variant>
        <vt:i4>0</vt:i4>
      </vt:variant>
      <vt:variant>
        <vt:i4>5</vt:i4>
      </vt:variant>
      <vt:variant>
        <vt:lpwstr/>
      </vt:variant>
      <vt:variant>
        <vt:lpwstr>_Toc163853875</vt:lpwstr>
      </vt:variant>
      <vt:variant>
        <vt:i4>1900607</vt:i4>
      </vt:variant>
      <vt:variant>
        <vt:i4>92</vt:i4>
      </vt:variant>
      <vt:variant>
        <vt:i4>0</vt:i4>
      </vt:variant>
      <vt:variant>
        <vt:i4>5</vt:i4>
      </vt:variant>
      <vt:variant>
        <vt:lpwstr/>
      </vt:variant>
      <vt:variant>
        <vt:lpwstr>_Toc163853874</vt:lpwstr>
      </vt:variant>
      <vt:variant>
        <vt:i4>1900607</vt:i4>
      </vt:variant>
      <vt:variant>
        <vt:i4>86</vt:i4>
      </vt:variant>
      <vt:variant>
        <vt:i4>0</vt:i4>
      </vt:variant>
      <vt:variant>
        <vt:i4>5</vt:i4>
      </vt:variant>
      <vt:variant>
        <vt:lpwstr/>
      </vt:variant>
      <vt:variant>
        <vt:lpwstr>_Toc163853872</vt:lpwstr>
      </vt:variant>
      <vt:variant>
        <vt:i4>1900607</vt:i4>
      </vt:variant>
      <vt:variant>
        <vt:i4>80</vt:i4>
      </vt:variant>
      <vt:variant>
        <vt:i4>0</vt:i4>
      </vt:variant>
      <vt:variant>
        <vt:i4>5</vt:i4>
      </vt:variant>
      <vt:variant>
        <vt:lpwstr/>
      </vt:variant>
      <vt:variant>
        <vt:lpwstr>_Toc163853871</vt:lpwstr>
      </vt:variant>
      <vt:variant>
        <vt:i4>1900607</vt:i4>
      </vt:variant>
      <vt:variant>
        <vt:i4>74</vt:i4>
      </vt:variant>
      <vt:variant>
        <vt:i4>0</vt:i4>
      </vt:variant>
      <vt:variant>
        <vt:i4>5</vt:i4>
      </vt:variant>
      <vt:variant>
        <vt:lpwstr/>
      </vt:variant>
      <vt:variant>
        <vt:lpwstr>_Toc163853870</vt:lpwstr>
      </vt:variant>
      <vt:variant>
        <vt:i4>1835071</vt:i4>
      </vt:variant>
      <vt:variant>
        <vt:i4>68</vt:i4>
      </vt:variant>
      <vt:variant>
        <vt:i4>0</vt:i4>
      </vt:variant>
      <vt:variant>
        <vt:i4>5</vt:i4>
      </vt:variant>
      <vt:variant>
        <vt:lpwstr/>
      </vt:variant>
      <vt:variant>
        <vt:lpwstr>_Toc163853869</vt:lpwstr>
      </vt:variant>
      <vt:variant>
        <vt:i4>1835071</vt:i4>
      </vt:variant>
      <vt:variant>
        <vt:i4>62</vt:i4>
      </vt:variant>
      <vt:variant>
        <vt:i4>0</vt:i4>
      </vt:variant>
      <vt:variant>
        <vt:i4>5</vt:i4>
      </vt:variant>
      <vt:variant>
        <vt:lpwstr/>
      </vt:variant>
      <vt:variant>
        <vt:lpwstr>_Toc163853868</vt:lpwstr>
      </vt:variant>
      <vt:variant>
        <vt:i4>1835071</vt:i4>
      </vt:variant>
      <vt:variant>
        <vt:i4>56</vt:i4>
      </vt:variant>
      <vt:variant>
        <vt:i4>0</vt:i4>
      </vt:variant>
      <vt:variant>
        <vt:i4>5</vt:i4>
      </vt:variant>
      <vt:variant>
        <vt:lpwstr/>
      </vt:variant>
      <vt:variant>
        <vt:lpwstr>_Toc163853867</vt:lpwstr>
      </vt:variant>
      <vt:variant>
        <vt:i4>1835071</vt:i4>
      </vt:variant>
      <vt:variant>
        <vt:i4>50</vt:i4>
      </vt:variant>
      <vt:variant>
        <vt:i4>0</vt:i4>
      </vt:variant>
      <vt:variant>
        <vt:i4>5</vt:i4>
      </vt:variant>
      <vt:variant>
        <vt:lpwstr/>
      </vt:variant>
      <vt:variant>
        <vt:lpwstr>_Toc163853866</vt:lpwstr>
      </vt:variant>
      <vt:variant>
        <vt:i4>1835071</vt:i4>
      </vt:variant>
      <vt:variant>
        <vt:i4>44</vt:i4>
      </vt:variant>
      <vt:variant>
        <vt:i4>0</vt:i4>
      </vt:variant>
      <vt:variant>
        <vt:i4>5</vt:i4>
      </vt:variant>
      <vt:variant>
        <vt:lpwstr/>
      </vt:variant>
      <vt:variant>
        <vt:lpwstr>_Toc163853865</vt:lpwstr>
      </vt:variant>
      <vt:variant>
        <vt:i4>1835071</vt:i4>
      </vt:variant>
      <vt:variant>
        <vt:i4>38</vt:i4>
      </vt:variant>
      <vt:variant>
        <vt:i4>0</vt:i4>
      </vt:variant>
      <vt:variant>
        <vt:i4>5</vt:i4>
      </vt:variant>
      <vt:variant>
        <vt:lpwstr/>
      </vt:variant>
      <vt:variant>
        <vt:lpwstr>_Toc163853864</vt:lpwstr>
      </vt:variant>
      <vt:variant>
        <vt:i4>1835071</vt:i4>
      </vt:variant>
      <vt:variant>
        <vt:i4>32</vt:i4>
      </vt:variant>
      <vt:variant>
        <vt:i4>0</vt:i4>
      </vt:variant>
      <vt:variant>
        <vt:i4>5</vt:i4>
      </vt:variant>
      <vt:variant>
        <vt:lpwstr/>
      </vt:variant>
      <vt:variant>
        <vt:lpwstr>_Toc163853863</vt:lpwstr>
      </vt:variant>
      <vt:variant>
        <vt:i4>1835071</vt:i4>
      </vt:variant>
      <vt:variant>
        <vt:i4>26</vt:i4>
      </vt:variant>
      <vt:variant>
        <vt:i4>0</vt:i4>
      </vt:variant>
      <vt:variant>
        <vt:i4>5</vt:i4>
      </vt:variant>
      <vt:variant>
        <vt:lpwstr/>
      </vt:variant>
      <vt:variant>
        <vt:lpwstr>_Toc163853862</vt:lpwstr>
      </vt:variant>
      <vt:variant>
        <vt:i4>1835071</vt:i4>
      </vt:variant>
      <vt:variant>
        <vt:i4>20</vt:i4>
      </vt:variant>
      <vt:variant>
        <vt:i4>0</vt:i4>
      </vt:variant>
      <vt:variant>
        <vt:i4>5</vt:i4>
      </vt:variant>
      <vt:variant>
        <vt:lpwstr/>
      </vt:variant>
      <vt:variant>
        <vt:lpwstr>_Toc163853861</vt:lpwstr>
      </vt:variant>
      <vt:variant>
        <vt:i4>1835071</vt:i4>
      </vt:variant>
      <vt:variant>
        <vt:i4>14</vt:i4>
      </vt:variant>
      <vt:variant>
        <vt:i4>0</vt:i4>
      </vt:variant>
      <vt:variant>
        <vt:i4>5</vt:i4>
      </vt:variant>
      <vt:variant>
        <vt:lpwstr/>
      </vt:variant>
      <vt:variant>
        <vt:lpwstr>_Toc163853860</vt:lpwstr>
      </vt:variant>
      <vt:variant>
        <vt:i4>2031679</vt:i4>
      </vt:variant>
      <vt:variant>
        <vt:i4>8</vt:i4>
      </vt:variant>
      <vt:variant>
        <vt:i4>0</vt:i4>
      </vt:variant>
      <vt:variant>
        <vt:i4>5</vt:i4>
      </vt:variant>
      <vt:variant>
        <vt:lpwstr/>
      </vt:variant>
      <vt:variant>
        <vt:lpwstr>_Toc163853859</vt:lpwstr>
      </vt:variant>
      <vt:variant>
        <vt:i4>2031679</vt:i4>
      </vt:variant>
      <vt:variant>
        <vt:i4>2</vt:i4>
      </vt:variant>
      <vt:variant>
        <vt:i4>0</vt:i4>
      </vt:variant>
      <vt:variant>
        <vt:i4>5</vt:i4>
      </vt:variant>
      <vt:variant>
        <vt:lpwstr/>
      </vt:variant>
      <vt:variant>
        <vt:lpwstr>_Toc16385385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Đình Huy</dc:creator>
  <cp:lastModifiedBy>LENOVO</cp:lastModifiedBy>
  <cp:revision>1237</cp:revision>
  <cp:lastPrinted>2025-05-16T01:33:00Z</cp:lastPrinted>
  <dcterms:created xsi:type="dcterms:W3CDTF">2024-04-17T03:23:00Z</dcterms:created>
  <dcterms:modified xsi:type="dcterms:W3CDTF">2025-05-1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21C002B3ED3D4EADE1CB61B3FE7822</vt:lpwstr>
  </property>
  <property fmtid="{D5CDD505-2E9C-101B-9397-08002B2CF9AE}" pid="3" name="ZOTERO_PREF_1">
    <vt:lpwstr>&lt;data data-version="3" zotero-version="7.0.15"&gt;&lt;session id="TRZgo4sr"/&gt;&lt;style id="http://www.zotero.org/styles/ieee" locale="en-US" hasBibliography="1" bibliographyStyleHasBeenSet="1"/&gt;&lt;prefs&gt;&lt;pref name="fieldType" value="Field"/&gt;&lt;/prefs&gt;&lt;/data&gt;</vt:lpwstr>
  </property>
</Properties>
</file>